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6F1A93" w14:textId="77777777" w:rsidR="00746677" w:rsidRDefault="00C4746A">
      <w:pPr>
        <w:spacing w:line="276" w:lineRule="auto"/>
        <w:ind w:firstLine="0"/>
        <w:textAlignment w:val="baseline"/>
        <w:rPr>
          <w:rFonts w:cs="Arial"/>
          <w:b/>
          <w:caps/>
          <w:sz w:val="20"/>
        </w:rPr>
      </w:pPr>
      <w:bookmarkStart w:id="0" w:name="_Toc453050493"/>
      <w:r>
        <w:rPr>
          <w:noProof/>
          <w:lang w:eastAsia="pt-BR"/>
        </w:rPr>
        <w:drawing>
          <wp:anchor distT="0" distB="0" distL="114300" distR="114300" simplePos="0" relativeHeight="3" behindDoc="0" locked="0" layoutInCell="1" allowOverlap="1" wp14:anchorId="15197718" wp14:editId="0CFAA372">
            <wp:simplePos x="0" y="0"/>
            <wp:positionH relativeFrom="margin">
              <wp:align>left</wp:align>
            </wp:positionH>
            <wp:positionV relativeFrom="paragraph">
              <wp:posOffset>5715</wp:posOffset>
            </wp:positionV>
            <wp:extent cx="816610" cy="800735"/>
            <wp:effectExtent l="0" t="0" r="2540" b="0"/>
            <wp:wrapSquare wrapText="bothSides"/>
            <wp:docPr id="1" name="Imagem 2" descr="brasã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2" descr="brasão"/>
                    <pic:cNvPicPr>
                      <a:picLocks noChangeAspect="1" noChangeArrowheads="1"/>
                    </pic:cNvPicPr>
                  </pic:nvPicPr>
                  <pic:blipFill>
                    <a:blip r:embed="rId8"/>
                    <a:stretch>
                      <a:fillRect/>
                    </a:stretch>
                  </pic:blipFill>
                  <pic:spPr bwMode="auto">
                    <a:xfrm>
                      <a:off x="0" y="0"/>
                      <a:ext cx="816610" cy="800735"/>
                    </a:xfrm>
                    <a:prstGeom prst="rect">
                      <a:avLst/>
                    </a:prstGeom>
                  </pic:spPr>
                </pic:pic>
              </a:graphicData>
            </a:graphic>
          </wp:anchor>
        </w:drawing>
      </w:r>
      <w:r>
        <w:rPr>
          <w:rFonts w:cs="Arial"/>
          <w:b/>
          <w:caps/>
          <w:sz w:val="20"/>
        </w:rPr>
        <w:t>MINISTÉRIO DA EDUCAÇÃO</w:t>
      </w:r>
    </w:p>
    <w:p w14:paraId="285B32E0" w14:textId="77777777" w:rsidR="00746677" w:rsidRDefault="00C4746A">
      <w:pPr>
        <w:spacing w:line="276" w:lineRule="auto"/>
        <w:ind w:firstLine="0"/>
        <w:jc w:val="left"/>
        <w:rPr>
          <w:rFonts w:eastAsia="Times New Roman" w:cs="Arial"/>
          <w:b/>
          <w:caps/>
          <w:sz w:val="20"/>
        </w:rPr>
      </w:pPr>
      <w:r>
        <w:rPr>
          <w:rFonts w:eastAsia="Times New Roman" w:cs="Arial"/>
          <w:b/>
          <w:caps/>
          <w:sz w:val="20"/>
        </w:rPr>
        <w:t>INSTITUTO FEDERAL DE EDUCAÇãO, CIÊNCIA E TECNOLOGIA DO RIO DE JANEIRO – IFRJ</w:t>
      </w:r>
    </w:p>
    <w:p w14:paraId="4DBB9211" w14:textId="77777777" w:rsidR="00746677" w:rsidRDefault="00C4746A">
      <w:pPr>
        <w:spacing w:line="276" w:lineRule="auto"/>
        <w:ind w:firstLine="0"/>
        <w:jc w:val="left"/>
        <w:rPr>
          <w:rFonts w:eastAsia="Times New Roman" w:cs="Arial"/>
          <w:b/>
          <w:caps/>
          <w:sz w:val="20"/>
        </w:rPr>
      </w:pPr>
      <w:r>
        <w:rPr>
          <w:rFonts w:eastAsia="Times New Roman" w:cs="Arial"/>
          <w:b/>
          <w:caps/>
          <w:sz w:val="20"/>
        </w:rPr>
        <w:t>PRÓ-REITORIA DE ENSINO MÉDIO E TÉCNICO - PROET</w:t>
      </w:r>
    </w:p>
    <w:p w14:paraId="2FDF7616" w14:textId="77777777" w:rsidR="00746677" w:rsidRDefault="00C4746A">
      <w:pPr>
        <w:spacing w:line="276" w:lineRule="auto"/>
        <w:ind w:firstLine="0"/>
        <w:rPr>
          <w:rFonts w:eastAsia="Times New Roman" w:cs="Arial"/>
          <w:b/>
          <w:caps/>
          <w:sz w:val="20"/>
        </w:rPr>
      </w:pPr>
      <w:r>
        <w:rPr>
          <w:rFonts w:eastAsia="Times New Roman" w:cs="Arial"/>
          <w:b/>
          <w:caps/>
          <w:sz w:val="20"/>
        </w:rPr>
        <w:t>SECRETARIA DE EDUCAÇÃO PROFISSIONAL E TECNOLÓGICA</w:t>
      </w:r>
    </w:p>
    <w:p w14:paraId="2AC1F0A7" w14:textId="77777777" w:rsidR="00746677" w:rsidRDefault="00746677">
      <w:pPr>
        <w:rPr>
          <w:rFonts w:eastAsia="Times New Roman" w:cs="Arial"/>
          <w:b/>
          <w:caps/>
          <w:sz w:val="22"/>
          <w:szCs w:val="20"/>
        </w:rPr>
      </w:pPr>
    </w:p>
    <w:p w14:paraId="6D39F528" w14:textId="77777777" w:rsidR="00746677" w:rsidRDefault="00746677">
      <w:pPr>
        <w:rPr>
          <w:rFonts w:eastAsia="Times New Roman" w:cs="Arial"/>
          <w:b/>
          <w:caps/>
          <w:sz w:val="22"/>
          <w:szCs w:val="20"/>
        </w:rPr>
      </w:pPr>
    </w:p>
    <w:p w14:paraId="637EEC1A" w14:textId="77777777" w:rsidR="00394B7D" w:rsidRDefault="00394B7D" w:rsidP="00394B7D">
      <w:pPr>
        <w:pStyle w:val="Ttulo8"/>
        <w:tabs>
          <w:tab w:val="left" w:pos="5245"/>
        </w:tabs>
        <w:spacing w:before="0" w:line="240" w:lineRule="auto"/>
        <w:ind w:left="2124" w:firstLine="540"/>
        <w:rPr>
          <w:rFonts w:ascii="Verdana" w:hAnsi="Verdana" w:cs="Arial"/>
          <w:color w:val="000000"/>
          <w:sz w:val="20"/>
          <w:szCs w:val="20"/>
        </w:rPr>
      </w:pPr>
    </w:p>
    <w:p w14:paraId="173482EE" w14:textId="77777777" w:rsidR="00394B7D" w:rsidRDefault="00394B7D" w:rsidP="00394B7D">
      <w:pPr>
        <w:pStyle w:val="Ttulo8"/>
        <w:tabs>
          <w:tab w:val="left" w:pos="5245"/>
        </w:tabs>
        <w:spacing w:before="0" w:line="240" w:lineRule="auto"/>
        <w:ind w:left="2124" w:firstLine="540"/>
        <w:rPr>
          <w:rFonts w:ascii="Verdana" w:hAnsi="Verdana" w:cs="Arial"/>
          <w:color w:val="000000"/>
          <w:sz w:val="20"/>
          <w:szCs w:val="20"/>
        </w:rPr>
      </w:pPr>
    </w:p>
    <w:p w14:paraId="548FA400" w14:textId="77777777" w:rsidR="00847D32" w:rsidRPr="00847D32" w:rsidRDefault="00847D32" w:rsidP="00847D32"/>
    <w:p w14:paraId="25936F0A" w14:textId="77777777" w:rsidR="001A018C" w:rsidRDefault="00847D32" w:rsidP="001A018C">
      <w:pPr>
        <w:ind w:firstLine="0"/>
        <w:jc w:val="center"/>
      </w:pPr>
      <w:r>
        <w:rPr>
          <w:noProof/>
          <w:lang w:eastAsia="pt-BR"/>
        </w:rPr>
        <w:drawing>
          <wp:inline distT="0" distB="0" distL="0" distR="0" wp14:anchorId="065D0A15" wp14:editId="3A588DEA">
            <wp:extent cx="4528623" cy="1590675"/>
            <wp:effectExtent l="0" t="0" r="5715"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o IFRJ_SÃO JOÃO DE MERITI.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533277" cy="1592310"/>
                    </a:xfrm>
                    <a:prstGeom prst="rect">
                      <a:avLst/>
                    </a:prstGeom>
                  </pic:spPr>
                </pic:pic>
              </a:graphicData>
            </a:graphic>
          </wp:inline>
        </w:drawing>
      </w:r>
    </w:p>
    <w:p w14:paraId="2417A0B6" w14:textId="77777777" w:rsidR="00847D32" w:rsidRDefault="00847D32" w:rsidP="00394B7D"/>
    <w:p w14:paraId="397D23EF" w14:textId="77777777" w:rsidR="000634D8" w:rsidRDefault="000634D8" w:rsidP="00394B7D"/>
    <w:p w14:paraId="10D85C0C" w14:textId="77777777" w:rsidR="00746677" w:rsidRPr="00FB3152" w:rsidRDefault="00C4746A">
      <w:pPr>
        <w:pStyle w:val="PPCCapaTtulo"/>
      </w:pPr>
      <w:r w:rsidRPr="00FB3152">
        <w:rPr>
          <w:noProof/>
          <w:lang w:eastAsia="pt-BR"/>
        </w:rPr>
        <mc:AlternateContent>
          <mc:Choice Requires="wps">
            <w:drawing>
              <wp:anchor distT="0" distB="0" distL="114300" distR="114300" simplePos="0" relativeHeight="2" behindDoc="1" locked="0" layoutInCell="1" allowOverlap="1" wp14:anchorId="72490C04" wp14:editId="775EF6A0">
                <wp:simplePos x="0" y="0"/>
                <wp:positionH relativeFrom="page">
                  <wp:align>right</wp:align>
                </wp:positionH>
                <wp:positionV relativeFrom="paragraph">
                  <wp:posOffset>266700</wp:posOffset>
                </wp:positionV>
                <wp:extent cx="7553325" cy="2162160"/>
                <wp:effectExtent l="0" t="0" r="9525" b="0"/>
                <wp:wrapNone/>
                <wp:docPr id="3" name="Rectangle 3"/>
                <wp:cNvGraphicFramePr/>
                <a:graphic xmlns:a="http://schemas.openxmlformats.org/drawingml/2006/main">
                  <a:graphicData uri="http://schemas.microsoft.com/office/word/2010/wordprocessingShape">
                    <wps:wsp>
                      <wps:cNvSpPr/>
                      <wps:spPr>
                        <a:xfrm>
                          <a:off x="0" y="0"/>
                          <a:ext cx="7553325" cy="2162160"/>
                        </a:xfrm>
                        <a:prstGeom prst="rect">
                          <a:avLst/>
                        </a:prstGeom>
                        <a:solidFill>
                          <a:srgbClr val="A8D08D"/>
                        </a:solidFill>
                        <a:ln>
                          <a:noFill/>
                        </a:ln>
                      </wps:spPr>
                      <wps:bodyPr/>
                    </wps:wsp>
                  </a:graphicData>
                </a:graphic>
                <wp14:sizeRelH relativeFrom="margin">
                  <wp14:pctWidth>0</wp14:pctWidth>
                </wp14:sizeRelH>
              </wp:anchor>
            </w:drawing>
          </mc:Choice>
          <mc:Fallback>
            <w:pict>
              <v:rect w14:anchorId="2618A157" id="Rectangle 3" o:spid="_x0000_s1026" style="position:absolute;margin-left:543.55pt;margin-top:21pt;width:594.75pt;height:170.25pt;z-index:-503316478;visibility:visible;mso-wrap-style:square;mso-width-percent:0;mso-wrap-distance-left:9pt;mso-wrap-distance-top:0;mso-wrap-distance-right:9pt;mso-wrap-distance-bottom:0;mso-position-horizontal:right;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" fillcolor="#a8d08d" stroked="f">
                <w10:wrap anchorx="page"/>
              </v:rect>
            </w:pict>
          </mc:Fallback>
        </mc:AlternateContent>
      </w:r>
      <w:r w:rsidR="0068012D" w:rsidRPr="00FB3152">
        <w:t xml:space="preserve">Plano de </w:t>
      </w:r>
      <w:r w:rsidRPr="00FB3152">
        <w:t xml:space="preserve">CURSO Técnico </w:t>
      </w:r>
      <w:r w:rsidR="00A21F5F" w:rsidRPr="00FB3152">
        <w:t xml:space="preserve">em INformática para Internet </w:t>
      </w:r>
      <w:r w:rsidRPr="00FB3152">
        <w:t xml:space="preserve">COncomitante/Subsequente ao Ensino Médio </w:t>
      </w:r>
      <w:bookmarkEnd w:id="0"/>
    </w:p>
    <w:p w14:paraId="574FF221" w14:textId="77777777" w:rsidR="00746677" w:rsidRDefault="00C4746A">
      <w:pPr>
        <w:pStyle w:val="PPCCapaLocalData"/>
        <w:rPr>
          <w:sz w:val="36"/>
        </w:rPr>
      </w:pPr>
      <w:r>
        <w:rPr>
          <w:sz w:val="36"/>
        </w:rPr>
        <w:t>Eixo Tecnológico: Informação e Comunicação</w:t>
      </w:r>
    </w:p>
    <w:p w14:paraId="3108B78D" w14:textId="77777777" w:rsidR="00746677" w:rsidRDefault="00746677"/>
    <w:p w14:paraId="367674B7" w14:textId="77777777" w:rsidR="00746677" w:rsidRDefault="00746677"/>
    <w:p w14:paraId="796857CF" w14:textId="77777777" w:rsidR="00746677" w:rsidRDefault="00746677">
      <w:pPr>
        <w:pStyle w:val="PPCCapaLocalData"/>
      </w:pPr>
    </w:p>
    <w:p w14:paraId="32FD9D68" w14:textId="77777777" w:rsidR="00746677" w:rsidRDefault="00746677">
      <w:pPr>
        <w:pStyle w:val="PPCCapaLocalData"/>
      </w:pPr>
    </w:p>
    <w:p w14:paraId="468C6656" w14:textId="77777777" w:rsidR="00746677" w:rsidRDefault="00746677">
      <w:pPr>
        <w:pStyle w:val="PPCCapaLocalData"/>
      </w:pPr>
    </w:p>
    <w:p w14:paraId="133EDCFE" w14:textId="77777777" w:rsidR="00746677" w:rsidRDefault="00746677"/>
    <w:p w14:paraId="6DB0B764" w14:textId="77777777" w:rsidR="00746677" w:rsidRDefault="00746677"/>
    <w:p w14:paraId="2F785D3B" w14:textId="77777777" w:rsidR="00746677" w:rsidRDefault="00746677"/>
    <w:p w14:paraId="379D7B79" w14:textId="77777777" w:rsidR="00746677" w:rsidRDefault="00746677"/>
    <w:p w14:paraId="2F969F09" w14:textId="77777777" w:rsidR="00746677" w:rsidRDefault="00746677"/>
    <w:p w14:paraId="405FDA16" w14:textId="77777777" w:rsidR="00746677" w:rsidRDefault="00746677">
      <w:pPr>
        <w:pStyle w:val="PPCCapaLocalData"/>
      </w:pPr>
    </w:p>
    <w:p w14:paraId="383E5236" w14:textId="77777777" w:rsidR="00746677" w:rsidRDefault="00C4746A">
      <w:pPr>
        <w:pStyle w:val="PPCCapaLocalData"/>
      </w:pPr>
      <w:r>
        <w:t>São João de Meriti</w:t>
      </w:r>
    </w:p>
    <w:p w14:paraId="49E4C1C0" w14:textId="77777777" w:rsidR="000634D8" w:rsidRDefault="005626EA" w:rsidP="000634D8">
      <w:pPr>
        <w:pStyle w:val="PPCCapaLocalData"/>
        <w:sectPr w:rsidR="000634D8">
          <w:headerReference w:type="default" r:id="rId10"/>
          <w:footerReference w:type="default" r:id="rId11"/>
          <w:headerReference w:type="first" r:id="rId12"/>
          <w:pgSz w:w="11906" w:h="16838"/>
          <w:pgMar w:top="1440" w:right="1440" w:bottom="1440" w:left="1440" w:header="706" w:footer="720" w:gutter="0"/>
          <w:cols w:space="720"/>
        </w:sectPr>
      </w:pPr>
      <w:r>
        <w:t>Outubro</w:t>
      </w:r>
      <w:r w:rsidR="00C4746A">
        <w:t xml:space="preserve"> de 2017</w:t>
      </w:r>
    </w:p>
    <w:p w14:paraId="67E9BE4F" w14:textId="77777777" w:rsidR="00746677" w:rsidRDefault="00C4746A">
      <w:pPr>
        <w:ind w:firstLine="0"/>
        <w:jc w:val="center"/>
        <w:rPr>
          <w:b/>
        </w:rPr>
      </w:pPr>
      <w:r>
        <w:rPr>
          <w:b/>
        </w:rPr>
        <w:lastRenderedPageBreak/>
        <w:t>IDENTIFICAÇÃO DA INSTITUIÇÃO</w:t>
      </w:r>
    </w:p>
    <w:p w14:paraId="0D36DB8E" w14:textId="77777777" w:rsidR="00746677" w:rsidRDefault="00746677">
      <w:pPr>
        <w:ind w:firstLine="0"/>
        <w:jc w:val="center"/>
      </w:pPr>
    </w:p>
    <w:p w14:paraId="0C919DEC" w14:textId="77777777" w:rsidR="00746677" w:rsidRDefault="00C4746A">
      <w:pPr>
        <w:spacing w:line="276" w:lineRule="auto"/>
        <w:ind w:firstLine="0"/>
        <w:jc w:val="center"/>
        <w:rPr>
          <w:b/>
        </w:rPr>
      </w:pPr>
      <w:r>
        <w:rPr>
          <w:b/>
        </w:rPr>
        <w:t>Reitoria</w:t>
      </w:r>
    </w:p>
    <w:p w14:paraId="49641736" w14:textId="77777777" w:rsidR="00746677" w:rsidRDefault="00C4746A">
      <w:pPr>
        <w:spacing w:line="276" w:lineRule="auto"/>
        <w:ind w:firstLine="0"/>
        <w:jc w:val="center"/>
      </w:pPr>
      <w:r>
        <w:t>Paulo Roberto de Assis Passos</w:t>
      </w:r>
    </w:p>
    <w:p w14:paraId="1FDB6077" w14:textId="77777777" w:rsidR="00746677" w:rsidRDefault="00746677">
      <w:pPr>
        <w:spacing w:line="276" w:lineRule="auto"/>
        <w:ind w:firstLine="0"/>
        <w:jc w:val="center"/>
      </w:pPr>
    </w:p>
    <w:p w14:paraId="3E1073A5" w14:textId="77777777" w:rsidR="00746677" w:rsidRDefault="00C4746A">
      <w:pPr>
        <w:spacing w:line="276" w:lineRule="auto"/>
        <w:ind w:firstLine="0"/>
        <w:jc w:val="center"/>
        <w:rPr>
          <w:b/>
        </w:rPr>
      </w:pPr>
      <w:r>
        <w:rPr>
          <w:b/>
        </w:rPr>
        <w:t>Chefia de Gabinete</w:t>
      </w:r>
    </w:p>
    <w:p w14:paraId="1831668C" w14:textId="77777777" w:rsidR="00746677" w:rsidRDefault="00C4746A">
      <w:pPr>
        <w:spacing w:line="276" w:lineRule="auto"/>
        <w:ind w:firstLine="0"/>
        <w:jc w:val="center"/>
      </w:pPr>
      <w:r>
        <w:t>Priscila Cardoso Moraes</w:t>
      </w:r>
    </w:p>
    <w:p w14:paraId="3A37C806" w14:textId="77777777" w:rsidR="00746677" w:rsidRDefault="00746677">
      <w:pPr>
        <w:spacing w:line="276" w:lineRule="auto"/>
        <w:ind w:firstLine="0"/>
        <w:jc w:val="center"/>
        <w:rPr>
          <w:b/>
        </w:rPr>
      </w:pPr>
    </w:p>
    <w:p w14:paraId="09016CBE" w14:textId="77777777" w:rsidR="00746677" w:rsidRDefault="00C4746A">
      <w:pPr>
        <w:spacing w:line="276" w:lineRule="auto"/>
        <w:ind w:firstLine="0"/>
        <w:jc w:val="center"/>
        <w:rPr>
          <w:b/>
        </w:rPr>
      </w:pPr>
      <w:r>
        <w:rPr>
          <w:b/>
        </w:rPr>
        <w:t>Pró-Reitoria de Ensino Médio e Técnico</w:t>
      </w:r>
    </w:p>
    <w:p w14:paraId="16B57158" w14:textId="77777777" w:rsidR="00746677" w:rsidRDefault="00C4746A">
      <w:pPr>
        <w:spacing w:line="276" w:lineRule="auto"/>
        <w:ind w:firstLine="0"/>
        <w:jc w:val="center"/>
      </w:pPr>
      <w:r>
        <w:t>Helena de Souza Torquilho</w:t>
      </w:r>
    </w:p>
    <w:p w14:paraId="49C9F8E9" w14:textId="77777777" w:rsidR="00746677" w:rsidRDefault="00746677">
      <w:pPr>
        <w:spacing w:line="276" w:lineRule="auto"/>
        <w:ind w:firstLine="0"/>
        <w:jc w:val="center"/>
        <w:rPr>
          <w:b/>
        </w:rPr>
      </w:pPr>
    </w:p>
    <w:p w14:paraId="645EE878" w14:textId="77777777" w:rsidR="00746677" w:rsidRDefault="00C4746A">
      <w:pPr>
        <w:spacing w:line="276" w:lineRule="auto"/>
        <w:ind w:firstLine="0"/>
        <w:jc w:val="center"/>
        <w:rPr>
          <w:b/>
        </w:rPr>
      </w:pPr>
      <w:r>
        <w:rPr>
          <w:b/>
        </w:rPr>
        <w:t>Pró-Reitoria de Ensino de Graduação</w:t>
      </w:r>
    </w:p>
    <w:p w14:paraId="28093E07" w14:textId="77777777" w:rsidR="00746677" w:rsidRDefault="00C4746A">
      <w:pPr>
        <w:spacing w:line="276" w:lineRule="auto"/>
        <w:ind w:firstLine="0"/>
        <w:jc w:val="center"/>
      </w:pPr>
      <w:r>
        <w:t>Elizabeth Augustinho</w:t>
      </w:r>
    </w:p>
    <w:p w14:paraId="059D64BE" w14:textId="77777777" w:rsidR="00746677" w:rsidRDefault="00746677">
      <w:pPr>
        <w:spacing w:line="276" w:lineRule="auto"/>
        <w:ind w:firstLine="0"/>
      </w:pPr>
    </w:p>
    <w:p w14:paraId="022E8A78" w14:textId="77777777" w:rsidR="00746677" w:rsidRDefault="00C4746A">
      <w:pPr>
        <w:spacing w:line="276" w:lineRule="auto"/>
        <w:ind w:firstLine="0"/>
        <w:jc w:val="center"/>
        <w:rPr>
          <w:b/>
        </w:rPr>
      </w:pPr>
      <w:r>
        <w:rPr>
          <w:b/>
        </w:rPr>
        <w:t>Pró-Reitoria de Pesquisa, Inovação e Pós-Graduação</w:t>
      </w:r>
    </w:p>
    <w:p w14:paraId="4E82CEF9" w14:textId="77777777" w:rsidR="00746677" w:rsidRDefault="00C4746A">
      <w:pPr>
        <w:spacing w:line="276" w:lineRule="auto"/>
        <w:ind w:firstLine="0"/>
        <w:jc w:val="center"/>
      </w:pPr>
      <w:r>
        <w:t>Mira Wengert</w:t>
      </w:r>
    </w:p>
    <w:p w14:paraId="0B4AF4D7" w14:textId="77777777" w:rsidR="00746677" w:rsidRDefault="00746677">
      <w:pPr>
        <w:spacing w:line="276" w:lineRule="auto"/>
        <w:ind w:firstLine="0"/>
        <w:jc w:val="center"/>
      </w:pPr>
    </w:p>
    <w:p w14:paraId="559F8012" w14:textId="77777777" w:rsidR="00746677" w:rsidRDefault="00C4746A">
      <w:pPr>
        <w:spacing w:line="276" w:lineRule="auto"/>
        <w:ind w:firstLine="0"/>
        <w:jc w:val="center"/>
        <w:rPr>
          <w:b/>
        </w:rPr>
      </w:pPr>
      <w:r>
        <w:rPr>
          <w:b/>
        </w:rPr>
        <w:t xml:space="preserve">Pró-Reitoria de Extensão </w:t>
      </w:r>
    </w:p>
    <w:p w14:paraId="63011392" w14:textId="77777777" w:rsidR="00746677" w:rsidRDefault="00C4746A">
      <w:pPr>
        <w:spacing w:line="276" w:lineRule="auto"/>
        <w:ind w:firstLine="0"/>
        <w:jc w:val="center"/>
      </w:pPr>
      <w:r>
        <w:t>Francisco José Montório Sobral</w:t>
      </w:r>
    </w:p>
    <w:p w14:paraId="3B58AA7F" w14:textId="77777777" w:rsidR="00746677" w:rsidRDefault="00746677">
      <w:pPr>
        <w:spacing w:line="276" w:lineRule="auto"/>
        <w:ind w:firstLine="0"/>
        <w:jc w:val="center"/>
      </w:pPr>
    </w:p>
    <w:p w14:paraId="53919789" w14:textId="77777777" w:rsidR="00746677" w:rsidRDefault="00C4746A">
      <w:pPr>
        <w:spacing w:line="276" w:lineRule="auto"/>
        <w:ind w:firstLine="0"/>
        <w:jc w:val="center"/>
        <w:rPr>
          <w:b/>
        </w:rPr>
      </w:pPr>
      <w:r>
        <w:rPr>
          <w:b/>
        </w:rPr>
        <w:t>Pró-Reitoria de Administração, Planejamento e Desenvolvimento Institucional</w:t>
      </w:r>
    </w:p>
    <w:p w14:paraId="136F54F7" w14:textId="77777777" w:rsidR="00746677" w:rsidRDefault="00C4746A">
      <w:pPr>
        <w:spacing w:line="276" w:lineRule="auto"/>
        <w:ind w:firstLine="0"/>
        <w:jc w:val="center"/>
      </w:pPr>
      <w:r>
        <w:t>Miguel Roberto Muniz Terra</w:t>
      </w:r>
    </w:p>
    <w:p w14:paraId="311B3450" w14:textId="77777777" w:rsidR="00746677" w:rsidRDefault="00746677">
      <w:pPr>
        <w:spacing w:line="276" w:lineRule="auto"/>
        <w:ind w:firstLine="0"/>
        <w:jc w:val="center"/>
      </w:pPr>
    </w:p>
    <w:p w14:paraId="7BB2BDD2" w14:textId="77777777" w:rsidR="00746677" w:rsidRDefault="00C4746A">
      <w:pPr>
        <w:spacing w:line="276" w:lineRule="auto"/>
        <w:ind w:firstLine="0"/>
        <w:jc w:val="center"/>
        <w:rPr>
          <w:b/>
        </w:rPr>
      </w:pPr>
      <w:r>
        <w:rPr>
          <w:b/>
        </w:rPr>
        <w:t>Pró-Reitoria Adjunta de Ensino de Graduação</w:t>
      </w:r>
    </w:p>
    <w:p w14:paraId="13291C8D" w14:textId="77777777" w:rsidR="00746677" w:rsidRDefault="00C4746A">
      <w:pPr>
        <w:spacing w:line="276" w:lineRule="auto"/>
        <w:ind w:firstLine="0"/>
        <w:jc w:val="center"/>
      </w:pPr>
      <w:r>
        <w:t>Cássia do Carmo Andrade Lisboa</w:t>
      </w:r>
    </w:p>
    <w:p w14:paraId="2B38F90F" w14:textId="77777777" w:rsidR="00746677" w:rsidRDefault="00746677">
      <w:pPr>
        <w:spacing w:line="276" w:lineRule="auto"/>
        <w:ind w:firstLine="0"/>
        <w:jc w:val="center"/>
      </w:pPr>
    </w:p>
    <w:p w14:paraId="43B771E4" w14:textId="77777777" w:rsidR="00746677" w:rsidRDefault="00C4746A">
      <w:pPr>
        <w:spacing w:line="276" w:lineRule="auto"/>
        <w:ind w:firstLine="0"/>
        <w:jc w:val="center"/>
        <w:rPr>
          <w:b/>
        </w:rPr>
      </w:pPr>
      <w:r>
        <w:rPr>
          <w:b/>
        </w:rPr>
        <w:t xml:space="preserve">Pró-Reitoria Adjunta de Ensino Médio e Técnico </w:t>
      </w:r>
    </w:p>
    <w:p w14:paraId="6F990F91" w14:textId="77777777" w:rsidR="00746677" w:rsidRDefault="00C4746A">
      <w:pPr>
        <w:spacing w:line="276" w:lineRule="auto"/>
        <w:ind w:firstLine="0"/>
        <w:jc w:val="center"/>
      </w:pPr>
      <w:r>
        <w:t>Cláudio Roberto Ribeiro Bobeda</w:t>
      </w:r>
    </w:p>
    <w:p w14:paraId="5DF7226A" w14:textId="77777777" w:rsidR="00746677" w:rsidRDefault="00746677">
      <w:pPr>
        <w:spacing w:line="276" w:lineRule="auto"/>
        <w:ind w:firstLine="0"/>
        <w:jc w:val="center"/>
      </w:pPr>
    </w:p>
    <w:p w14:paraId="6CF01658" w14:textId="77777777" w:rsidR="00746677" w:rsidRDefault="00C4746A">
      <w:pPr>
        <w:spacing w:line="276" w:lineRule="auto"/>
        <w:ind w:firstLine="0"/>
        <w:jc w:val="center"/>
        <w:rPr>
          <w:b/>
        </w:rPr>
      </w:pPr>
      <w:r>
        <w:rPr>
          <w:b/>
        </w:rPr>
        <w:t>Pró-Reitoria Adjunta de Pesquisa, Inovação e Pós-Graduação</w:t>
      </w:r>
    </w:p>
    <w:p w14:paraId="51962601" w14:textId="77777777" w:rsidR="00746677" w:rsidRDefault="00C4746A">
      <w:pPr>
        <w:spacing w:line="276" w:lineRule="auto"/>
        <w:ind w:firstLine="0"/>
        <w:jc w:val="center"/>
      </w:pPr>
      <w:r>
        <w:t>Daniel Arthur Pinheiro Palma</w:t>
      </w:r>
    </w:p>
    <w:p w14:paraId="083CCDE8" w14:textId="77777777" w:rsidR="00746677" w:rsidRDefault="00746677">
      <w:pPr>
        <w:spacing w:line="276" w:lineRule="auto"/>
        <w:ind w:firstLine="0"/>
        <w:jc w:val="center"/>
      </w:pPr>
    </w:p>
    <w:p w14:paraId="1FB3F315" w14:textId="77777777" w:rsidR="00394B7D" w:rsidRDefault="00394B7D">
      <w:pPr>
        <w:spacing w:line="240" w:lineRule="auto"/>
        <w:ind w:firstLine="0"/>
        <w:jc w:val="left"/>
        <w:rPr>
          <w:b/>
        </w:rPr>
      </w:pPr>
      <w:r>
        <w:rPr>
          <w:b/>
        </w:rPr>
        <w:br w:type="page"/>
      </w:r>
    </w:p>
    <w:p w14:paraId="55813023" w14:textId="77777777" w:rsidR="00746677" w:rsidRDefault="00C4746A">
      <w:pPr>
        <w:spacing w:line="276" w:lineRule="auto"/>
        <w:ind w:firstLine="0"/>
        <w:jc w:val="center"/>
        <w:rPr>
          <w:b/>
        </w:rPr>
      </w:pPr>
      <w:r>
        <w:rPr>
          <w:b/>
        </w:rPr>
        <w:lastRenderedPageBreak/>
        <w:t>Pró-Reitoria Adjunta de Extensão</w:t>
      </w:r>
    </w:p>
    <w:p w14:paraId="5820A1CE" w14:textId="77777777" w:rsidR="00746677" w:rsidRDefault="00C4746A">
      <w:pPr>
        <w:spacing w:line="276" w:lineRule="auto"/>
        <w:ind w:firstLine="0"/>
        <w:jc w:val="center"/>
      </w:pPr>
      <w:r>
        <w:t>Lourdes Maria Pessoa Masson</w:t>
      </w:r>
    </w:p>
    <w:p w14:paraId="76EC35AC" w14:textId="77777777" w:rsidR="00394B7D" w:rsidRDefault="00394B7D">
      <w:pPr>
        <w:spacing w:line="276" w:lineRule="auto"/>
        <w:ind w:firstLine="0"/>
        <w:jc w:val="center"/>
        <w:rPr>
          <w:b/>
        </w:rPr>
      </w:pPr>
    </w:p>
    <w:p w14:paraId="5ED3FF85" w14:textId="77777777" w:rsidR="00746677" w:rsidRDefault="00C4746A">
      <w:pPr>
        <w:spacing w:line="276" w:lineRule="auto"/>
        <w:ind w:firstLine="0"/>
        <w:jc w:val="center"/>
        <w:rPr>
          <w:b/>
        </w:rPr>
      </w:pPr>
      <w:r>
        <w:rPr>
          <w:b/>
        </w:rPr>
        <w:t>Diretoria de Gestão Acadêmica</w:t>
      </w:r>
    </w:p>
    <w:p w14:paraId="05FE6ADC" w14:textId="77777777" w:rsidR="00746677" w:rsidRDefault="00C4746A">
      <w:pPr>
        <w:spacing w:line="276" w:lineRule="auto"/>
        <w:ind w:firstLine="0"/>
        <w:jc w:val="center"/>
      </w:pPr>
      <w:r>
        <w:t>Carlos Victor de Oliveira</w:t>
      </w:r>
    </w:p>
    <w:p w14:paraId="0C562FB9" w14:textId="77777777" w:rsidR="00746677" w:rsidRDefault="00746677">
      <w:pPr>
        <w:spacing w:line="276" w:lineRule="auto"/>
        <w:ind w:firstLine="0"/>
        <w:jc w:val="center"/>
        <w:rPr>
          <w:b/>
        </w:rPr>
      </w:pPr>
    </w:p>
    <w:p w14:paraId="61718FB7" w14:textId="77777777" w:rsidR="00746677" w:rsidRDefault="00C4746A">
      <w:pPr>
        <w:spacing w:line="276" w:lineRule="auto"/>
        <w:ind w:firstLine="0"/>
        <w:jc w:val="center"/>
        <w:rPr>
          <w:b/>
        </w:rPr>
      </w:pPr>
      <w:r>
        <w:rPr>
          <w:b/>
        </w:rPr>
        <w:t>Diretoria de Gestão de Pessoas</w:t>
      </w:r>
    </w:p>
    <w:p w14:paraId="5CA35292" w14:textId="77777777" w:rsidR="00746677" w:rsidRDefault="00C4746A">
      <w:pPr>
        <w:spacing w:line="276" w:lineRule="auto"/>
        <w:ind w:firstLine="0"/>
        <w:jc w:val="center"/>
      </w:pPr>
      <w:r>
        <w:t xml:space="preserve">Edgard Barros Araujo </w:t>
      </w:r>
    </w:p>
    <w:p w14:paraId="00A384E2" w14:textId="77777777" w:rsidR="00746677" w:rsidRDefault="00746677">
      <w:pPr>
        <w:spacing w:line="276" w:lineRule="auto"/>
        <w:ind w:firstLine="0"/>
        <w:jc w:val="center"/>
      </w:pPr>
    </w:p>
    <w:p w14:paraId="1C2D7D6A" w14:textId="77777777" w:rsidR="00746677" w:rsidRDefault="00C4746A">
      <w:pPr>
        <w:spacing w:line="276" w:lineRule="auto"/>
        <w:ind w:firstLine="0"/>
        <w:jc w:val="center"/>
        <w:rPr>
          <w:b/>
        </w:rPr>
      </w:pPr>
      <w:r>
        <w:rPr>
          <w:b/>
        </w:rPr>
        <w:t>Diretoria de Gestão da Tecnologia da Informação</w:t>
      </w:r>
    </w:p>
    <w:p w14:paraId="1830FE8A" w14:textId="77777777" w:rsidR="00746677" w:rsidRDefault="00C4746A">
      <w:pPr>
        <w:spacing w:line="276" w:lineRule="auto"/>
        <w:ind w:firstLine="0"/>
        <w:jc w:val="center"/>
      </w:pPr>
      <w:r>
        <w:t>Fábio Carlos Macedo</w:t>
      </w:r>
    </w:p>
    <w:p w14:paraId="2AA1A77F" w14:textId="77777777" w:rsidR="00746677" w:rsidRDefault="00746677">
      <w:pPr>
        <w:spacing w:line="276" w:lineRule="auto"/>
        <w:ind w:firstLine="0"/>
        <w:jc w:val="center"/>
      </w:pPr>
    </w:p>
    <w:p w14:paraId="16A38D8A" w14:textId="77777777" w:rsidR="00746677" w:rsidRDefault="00C4746A">
      <w:pPr>
        <w:spacing w:line="276" w:lineRule="auto"/>
        <w:ind w:firstLine="0"/>
        <w:jc w:val="center"/>
        <w:rPr>
          <w:b/>
        </w:rPr>
      </w:pPr>
      <w:r>
        <w:rPr>
          <w:b/>
        </w:rPr>
        <w:t xml:space="preserve">Diretoria de Desenvolvimento Institucional e Expansão </w:t>
      </w:r>
    </w:p>
    <w:p w14:paraId="1B79B386" w14:textId="77777777" w:rsidR="00746677" w:rsidRDefault="00C4746A">
      <w:pPr>
        <w:spacing w:line="276" w:lineRule="auto"/>
        <w:ind w:firstLine="0"/>
        <w:jc w:val="center"/>
      </w:pPr>
      <w:r>
        <w:t>Marcos José Clivatti Freitag</w:t>
      </w:r>
    </w:p>
    <w:p w14:paraId="26E8E958" w14:textId="77777777" w:rsidR="00746677" w:rsidRDefault="00746677">
      <w:pPr>
        <w:spacing w:line="276" w:lineRule="auto"/>
        <w:ind w:firstLine="0"/>
        <w:jc w:val="center"/>
      </w:pPr>
    </w:p>
    <w:p w14:paraId="504CA601" w14:textId="77777777" w:rsidR="00746677" w:rsidRDefault="00C4746A">
      <w:pPr>
        <w:spacing w:line="276" w:lineRule="auto"/>
        <w:ind w:firstLine="0"/>
        <w:jc w:val="center"/>
        <w:rPr>
          <w:b/>
        </w:rPr>
      </w:pPr>
      <w:r>
        <w:rPr>
          <w:b/>
        </w:rPr>
        <w:t xml:space="preserve">Diretoria da Rede de Assistência Estudantil </w:t>
      </w:r>
    </w:p>
    <w:p w14:paraId="27894C12" w14:textId="77777777" w:rsidR="00746677" w:rsidRDefault="00C4746A">
      <w:pPr>
        <w:spacing w:line="276" w:lineRule="auto"/>
        <w:ind w:firstLine="0"/>
        <w:jc w:val="center"/>
      </w:pPr>
      <w:r>
        <w:t>Tania Maria Almenara da Silva Pereira</w:t>
      </w:r>
    </w:p>
    <w:p w14:paraId="59380649" w14:textId="77777777" w:rsidR="00746677" w:rsidRDefault="00746677">
      <w:pPr>
        <w:spacing w:line="276" w:lineRule="auto"/>
        <w:ind w:firstLine="0"/>
        <w:jc w:val="center"/>
      </w:pPr>
    </w:p>
    <w:p w14:paraId="5555FDC1" w14:textId="77777777" w:rsidR="00746677" w:rsidRDefault="00C4746A">
      <w:pPr>
        <w:spacing w:line="276" w:lineRule="auto"/>
        <w:ind w:firstLine="0"/>
        <w:jc w:val="center"/>
        <w:rPr>
          <w:b/>
        </w:rPr>
      </w:pPr>
      <w:r>
        <w:rPr>
          <w:b/>
        </w:rPr>
        <w:t xml:space="preserve">Diretoria de Programas para o Desenvolvimento da Graduação </w:t>
      </w:r>
    </w:p>
    <w:p w14:paraId="5EF4A9C8" w14:textId="77777777" w:rsidR="00746677" w:rsidRDefault="00C4746A">
      <w:pPr>
        <w:spacing w:line="276" w:lineRule="auto"/>
        <w:ind w:firstLine="0"/>
        <w:jc w:val="center"/>
      </w:pPr>
      <w:r>
        <w:t>Janaína Dória Líbano Soares</w:t>
      </w:r>
    </w:p>
    <w:p w14:paraId="6B22413C" w14:textId="77777777" w:rsidR="00746677" w:rsidRDefault="00746677">
      <w:pPr>
        <w:spacing w:line="276" w:lineRule="auto"/>
        <w:ind w:firstLine="0"/>
        <w:jc w:val="center"/>
      </w:pPr>
    </w:p>
    <w:p w14:paraId="1C2D8400" w14:textId="77777777" w:rsidR="00746677" w:rsidRDefault="00C4746A">
      <w:pPr>
        <w:spacing w:line="276" w:lineRule="auto"/>
        <w:ind w:firstLine="0"/>
        <w:jc w:val="center"/>
        <w:rPr>
          <w:b/>
        </w:rPr>
      </w:pPr>
      <w:r>
        <w:rPr>
          <w:b/>
        </w:rPr>
        <w:t>Diretoria de Implantação do Campus São João de Meriti</w:t>
      </w:r>
    </w:p>
    <w:p w14:paraId="192DA861" w14:textId="77777777" w:rsidR="00746677" w:rsidRDefault="00C4746A">
      <w:pPr>
        <w:spacing w:line="276" w:lineRule="auto"/>
        <w:ind w:firstLine="0"/>
        <w:jc w:val="center"/>
      </w:pPr>
      <w:r>
        <w:t>Sérgio Ricardo dos Santos Moraes</w:t>
      </w:r>
    </w:p>
    <w:p w14:paraId="07A14372" w14:textId="77777777" w:rsidR="00746677" w:rsidRDefault="00746677">
      <w:pPr>
        <w:spacing w:line="276" w:lineRule="auto"/>
        <w:ind w:firstLine="0"/>
        <w:jc w:val="center"/>
      </w:pPr>
    </w:p>
    <w:p w14:paraId="50A5145A" w14:textId="77777777" w:rsidR="00746677" w:rsidRDefault="00C4746A">
      <w:pPr>
        <w:spacing w:line="276" w:lineRule="auto"/>
        <w:ind w:firstLine="0"/>
        <w:jc w:val="center"/>
        <w:rPr>
          <w:b/>
        </w:rPr>
      </w:pPr>
      <w:r>
        <w:rPr>
          <w:b/>
        </w:rPr>
        <w:t>Diretoria de Ensino do Campus São João de Meriti</w:t>
      </w:r>
    </w:p>
    <w:p w14:paraId="680A936A" w14:textId="77777777" w:rsidR="00746677" w:rsidRDefault="00C4746A">
      <w:pPr>
        <w:spacing w:line="276" w:lineRule="auto"/>
        <w:ind w:firstLine="0"/>
        <w:jc w:val="center"/>
      </w:pPr>
      <w:r>
        <w:t>Isaque de Souza Rodrigues</w:t>
      </w:r>
    </w:p>
    <w:p w14:paraId="78C637B9" w14:textId="77777777" w:rsidR="00746677" w:rsidRDefault="00746677">
      <w:pPr>
        <w:spacing w:line="276" w:lineRule="auto"/>
        <w:ind w:firstLine="0"/>
      </w:pPr>
    </w:p>
    <w:p w14:paraId="6754BBD3" w14:textId="77777777" w:rsidR="00746677" w:rsidRDefault="00C4746A">
      <w:pPr>
        <w:spacing w:line="276" w:lineRule="auto"/>
        <w:ind w:firstLine="0"/>
        <w:jc w:val="center"/>
        <w:rPr>
          <w:b/>
        </w:rPr>
      </w:pPr>
      <w:r>
        <w:rPr>
          <w:b/>
        </w:rPr>
        <w:t>Diretoria de Administração do Campus São João de Meriti</w:t>
      </w:r>
    </w:p>
    <w:p w14:paraId="38B6852A" w14:textId="77777777" w:rsidR="00746677" w:rsidRDefault="00C4746A">
      <w:pPr>
        <w:spacing w:line="276" w:lineRule="auto"/>
        <w:ind w:firstLine="0"/>
        <w:jc w:val="center"/>
      </w:pPr>
      <w:r>
        <w:t>Ana Beatriz de Almeida Santos</w:t>
      </w:r>
      <w:r>
        <w:br w:type="page"/>
      </w:r>
    </w:p>
    <w:p w14:paraId="4D1F6B3B" w14:textId="77777777" w:rsidR="00746677" w:rsidRDefault="00C4746A">
      <w:pPr>
        <w:ind w:firstLine="0"/>
        <w:jc w:val="center"/>
        <w:rPr>
          <w:b/>
        </w:rPr>
      </w:pPr>
      <w:r>
        <w:rPr>
          <w:b/>
        </w:rPr>
        <w:lastRenderedPageBreak/>
        <w:t>PLANO DO CURSO TÉCNICO EM INFORMÁTICA PARA INTERNET</w:t>
      </w:r>
    </w:p>
    <w:p w14:paraId="4961A182" w14:textId="77777777" w:rsidR="00746677" w:rsidRDefault="00C4746A">
      <w:pPr>
        <w:ind w:firstLine="0"/>
        <w:jc w:val="center"/>
        <w:rPr>
          <w:b/>
        </w:rPr>
      </w:pPr>
      <w:r>
        <w:rPr>
          <w:b/>
        </w:rPr>
        <w:t>DADOS GERAIS DO IFRJ</w:t>
      </w:r>
    </w:p>
    <w:p w14:paraId="417DC15B" w14:textId="77777777" w:rsidR="00746677" w:rsidRDefault="00746677">
      <w:pPr>
        <w:ind w:firstLine="0"/>
        <w:jc w:val="center"/>
        <w:rPr>
          <w:b/>
        </w:rPr>
      </w:pPr>
    </w:p>
    <w:p w14:paraId="106FA4B1" w14:textId="77777777" w:rsidR="00746677" w:rsidRDefault="00C4746A">
      <w:pPr>
        <w:ind w:firstLine="0"/>
      </w:pPr>
      <w:r>
        <w:rPr>
          <w:b/>
        </w:rPr>
        <w:t xml:space="preserve">Razão Social: </w:t>
      </w:r>
      <w:r>
        <w:t>Instituto Federal de Educação, Ciência e Tecnologia do Rio de Janeiro - Campus São João de Meriti</w:t>
      </w:r>
    </w:p>
    <w:p w14:paraId="260DCB9B" w14:textId="77777777" w:rsidR="00746677" w:rsidRDefault="00C4746A">
      <w:pPr>
        <w:ind w:firstLine="0"/>
      </w:pPr>
      <w:r>
        <w:rPr>
          <w:b/>
        </w:rPr>
        <w:t>CNPJ:</w:t>
      </w:r>
      <w:r>
        <w:t xml:space="preserve"> 10.952.708/0009-53</w:t>
      </w:r>
    </w:p>
    <w:p w14:paraId="7A48C0B6" w14:textId="77777777" w:rsidR="00746677" w:rsidRDefault="00C4746A">
      <w:pPr>
        <w:ind w:firstLine="0"/>
        <w:jc w:val="left"/>
      </w:pPr>
      <w:r>
        <w:rPr>
          <w:b/>
        </w:rPr>
        <w:t>Nome Fantasia:</w:t>
      </w:r>
      <w:r>
        <w:t xml:space="preserve"> IFRJ Campus São João de Meriti</w:t>
      </w:r>
    </w:p>
    <w:p w14:paraId="54160A4A" w14:textId="77777777" w:rsidR="00746677" w:rsidRDefault="00C4746A">
      <w:pPr>
        <w:ind w:firstLine="0"/>
        <w:jc w:val="left"/>
      </w:pPr>
      <w:r>
        <w:rPr>
          <w:b/>
        </w:rPr>
        <w:t xml:space="preserve">Esfera Administrativa: </w:t>
      </w:r>
      <w:r>
        <w:t>Federal – Administração Indireta</w:t>
      </w:r>
    </w:p>
    <w:p w14:paraId="6C95A29B" w14:textId="77777777" w:rsidR="00746677" w:rsidRDefault="00C4746A">
      <w:pPr>
        <w:ind w:firstLine="0"/>
        <w:jc w:val="left"/>
        <w:rPr>
          <w:b/>
        </w:rPr>
      </w:pPr>
      <w:r>
        <w:rPr>
          <w:b/>
        </w:rPr>
        <w:t>Endereço:</w:t>
      </w:r>
      <w:r w:rsidR="000634D8">
        <w:t xml:space="preserve"> Rua Vala da Divisa, Coelho da Rocha</w:t>
      </w:r>
      <w:r>
        <w:t xml:space="preserve">. </w:t>
      </w:r>
    </w:p>
    <w:p w14:paraId="438BF976" w14:textId="77777777" w:rsidR="00746677" w:rsidRDefault="00C4746A">
      <w:pPr>
        <w:ind w:firstLine="0"/>
        <w:jc w:val="left"/>
      </w:pPr>
      <w:r>
        <w:rPr>
          <w:b/>
        </w:rPr>
        <w:t xml:space="preserve">Cidade – UF – CEP: </w:t>
      </w:r>
      <w:r>
        <w:t xml:space="preserve">São João de Meriti – RJ – </w:t>
      </w:r>
      <w:r w:rsidR="000634D8" w:rsidRPr="000634D8">
        <w:t>25550-110</w:t>
      </w:r>
      <w:r>
        <w:t xml:space="preserve"> </w:t>
      </w:r>
    </w:p>
    <w:p w14:paraId="6BEE0619" w14:textId="77777777" w:rsidR="00746677" w:rsidRDefault="00C4746A">
      <w:pPr>
        <w:ind w:firstLine="0"/>
        <w:jc w:val="left"/>
      </w:pPr>
      <w:r>
        <w:rPr>
          <w:b/>
        </w:rPr>
        <w:t>Telefone:</w:t>
      </w:r>
      <w:r>
        <w:t xml:space="preserve"> (21) </w:t>
      </w:r>
      <w:r w:rsidR="000634D8">
        <w:t>3293-6077</w:t>
      </w:r>
    </w:p>
    <w:p w14:paraId="256CCBF1" w14:textId="77777777" w:rsidR="00746677" w:rsidRDefault="00C4746A">
      <w:pPr>
        <w:ind w:firstLine="0"/>
        <w:jc w:val="left"/>
        <w:rPr>
          <w:b/>
        </w:rPr>
      </w:pPr>
      <w:r>
        <w:rPr>
          <w:b/>
        </w:rPr>
        <w:t xml:space="preserve">E-mail para contato: </w:t>
      </w:r>
      <w:r>
        <w:t>de.csjm@ifrj.edu.br</w:t>
      </w:r>
    </w:p>
    <w:p w14:paraId="59D8B4E4" w14:textId="77777777" w:rsidR="00746677" w:rsidRDefault="00C4746A">
      <w:pPr>
        <w:ind w:firstLine="0"/>
        <w:jc w:val="left"/>
        <w:rPr>
          <w:b/>
        </w:rPr>
      </w:pPr>
      <w:r>
        <w:rPr>
          <w:b/>
        </w:rPr>
        <w:t xml:space="preserve">Site institucional: </w:t>
      </w:r>
      <w:r>
        <w:t>portal.ifrj.edu.br</w:t>
      </w:r>
    </w:p>
    <w:p w14:paraId="69A06E96" w14:textId="77777777" w:rsidR="00746677" w:rsidRDefault="00746677">
      <w:pPr>
        <w:ind w:firstLine="0"/>
        <w:jc w:val="left"/>
        <w:rPr>
          <w:b/>
        </w:rPr>
      </w:pPr>
    </w:p>
    <w:p w14:paraId="4ABF4F93" w14:textId="77777777" w:rsidR="00746677" w:rsidRDefault="00C4746A">
      <w:pPr>
        <w:ind w:firstLine="0"/>
        <w:jc w:val="left"/>
        <w:rPr>
          <w:b/>
        </w:rPr>
      </w:pPr>
      <w:r>
        <w:rPr>
          <w:b/>
        </w:rPr>
        <w:t xml:space="preserve">Eixo Tecnológico: </w:t>
      </w:r>
      <w:r>
        <w:t>Informação e Comunicação</w:t>
      </w:r>
    </w:p>
    <w:p w14:paraId="285CA780" w14:textId="77777777" w:rsidR="00746677" w:rsidRDefault="00746677">
      <w:pPr>
        <w:ind w:firstLine="0"/>
        <w:jc w:val="left"/>
        <w:rPr>
          <w:b/>
        </w:rPr>
      </w:pPr>
    </w:p>
    <w:p w14:paraId="05929EF6" w14:textId="77777777" w:rsidR="00746677" w:rsidRDefault="00C4746A" w:rsidP="004379DF">
      <w:pPr>
        <w:ind w:firstLine="0"/>
        <w:rPr>
          <w:b/>
        </w:rPr>
      </w:pPr>
      <w:r>
        <w:rPr>
          <w:b/>
        </w:rPr>
        <w:t>Comissão de Estudos de Viabilidade de Implantação do Curso Técnico em Informática para Internet</w:t>
      </w:r>
    </w:p>
    <w:p w14:paraId="64E90574" w14:textId="77777777" w:rsidR="00746677" w:rsidRDefault="00C4746A" w:rsidP="004379DF">
      <w:pPr>
        <w:ind w:firstLine="0"/>
      </w:pPr>
      <w:r>
        <w:t>Bruno Carlos da Cunha Costa, M.Sc.</w:t>
      </w:r>
    </w:p>
    <w:p w14:paraId="5A8314EC" w14:textId="77777777" w:rsidR="00746677" w:rsidRDefault="00C4746A" w:rsidP="004379DF">
      <w:pPr>
        <w:ind w:firstLine="0"/>
      </w:pPr>
      <w:r>
        <w:t>Dione Sousa Albuquerque de Lima, M.Sc.</w:t>
      </w:r>
    </w:p>
    <w:p w14:paraId="71C67D25" w14:textId="77777777" w:rsidR="00746677" w:rsidRDefault="00C4746A" w:rsidP="004379DF">
      <w:pPr>
        <w:ind w:firstLine="0"/>
      </w:pPr>
      <w:r>
        <w:t>Leonardo Luis da Silva Nardi, Esp.</w:t>
      </w:r>
    </w:p>
    <w:p w14:paraId="66BBE55B" w14:textId="77777777" w:rsidR="00746677" w:rsidRDefault="00C4746A" w:rsidP="004379DF">
      <w:pPr>
        <w:ind w:firstLine="0"/>
        <w:rPr>
          <w:lang w:val="en-US"/>
        </w:rPr>
      </w:pPr>
      <w:r>
        <w:rPr>
          <w:lang w:val="en-US"/>
        </w:rPr>
        <w:t>Anne Katheryne Estebe Maggessy, M.Sc.</w:t>
      </w:r>
    </w:p>
    <w:p w14:paraId="515ACA12" w14:textId="77777777" w:rsidR="00746677" w:rsidRDefault="00C4746A" w:rsidP="004379DF">
      <w:pPr>
        <w:ind w:firstLine="0"/>
      </w:pPr>
      <w:r>
        <w:t>Loise Tarouquela Medeiros, M.Sc.</w:t>
      </w:r>
      <w:r>
        <w:br w:type="page"/>
      </w:r>
    </w:p>
    <w:p w14:paraId="2306F19A" w14:textId="77777777" w:rsidR="00746677" w:rsidRDefault="00C4746A" w:rsidP="00D14F2A">
      <w:pPr>
        <w:ind w:firstLine="0"/>
        <w:jc w:val="center"/>
      </w:pPr>
      <w:r>
        <w:rPr>
          <w:b/>
        </w:rPr>
        <w:lastRenderedPageBreak/>
        <w:t>SUMÁRIO</w:t>
      </w:r>
    </w:p>
    <w:p w14:paraId="5C6F6B59" w14:textId="77777777" w:rsidR="00F647D1" w:rsidRDefault="007B5B2B">
      <w:pPr>
        <w:pStyle w:val="Sumrio1"/>
        <w:rPr>
          <w:rFonts w:asciiTheme="minorHAnsi" w:eastAsiaTheme="minorEastAsia" w:hAnsiTheme="minorHAnsi" w:cstheme="minorBidi"/>
          <w:noProof/>
          <w:sz w:val="22"/>
          <w:lang w:eastAsia="pt-BR"/>
        </w:rPr>
      </w:pPr>
      <w:r>
        <w:fldChar w:fldCharType="begin"/>
      </w:r>
      <w:r>
        <w:instrText xml:space="preserve"> TOC \h \z \t "PPC_Título;1;PPC_Subtítulo;2" </w:instrText>
      </w:r>
      <w:r>
        <w:fldChar w:fldCharType="separate"/>
      </w:r>
      <w:hyperlink w:anchor="_Toc494893504" w:history="1">
        <w:r w:rsidR="00F647D1" w:rsidRPr="00111721">
          <w:rPr>
            <w:rStyle w:val="Hyperlink"/>
            <w:rFonts w:cs="Arial"/>
            <w:noProof/>
          </w:rPr>
          <w:t>1. Histórico</w:t>
        </w:r>
        <w:r w:rsidR="00F647D1">
          <w:rPr>
            <w:noProof/>
            <w:webHidden/>
          </w:rPr>
          <w:tab/>
        </w:r>
        <w:r w:rsidR="00F647D1">
          <w:rPr>
            <w:noProof/>
            <w:webHidden/>
          </w:rPr>
          <w:fldChar w:fldCharType="begin"/>
        </w:r>
        <w:r w:rsidR="00F647D1">
          <w:rPr>
            <w:noProof/>
            <w:webHidden/>
          </w:rPr>
          <w:instrText xml:space="preserve"> PAGEREF _Toc494893504 \h </w:instrText>
        </w:r>
        <w:r w:rsidR="00F647D1">
          <w:rPr>
            <w:noProof/>
            <w:webHidden/>
          </w:rPr>
        </w:r>
        <w:r w:rsidR="00F647D1">
          <w:rPr>
            <w:noProof/>
            <w:webHidden/>
          </w:rPr>
          <w:fldChar w:fldCharType="separate"/>
        </w:r>
        <w:r w:rsidR="00F647D1">
          <w:rPr>
            <w:noProof/>
            <w:webHidden/>
          </w:rPr>
          <w:t>6</w:t>
        </w:r>
        <w:r w:rsidR="00F647D1">
          <w:rPr>
            <w:noProof/>
            <w:webHidden/>
          </w:rPr>
          <w:fldChar w:fldCharType="end"/>
        </w:r>
      </w:hyperlink>
    </w:p>
    <w:p w14:paraId="39761D55" w14:textId="77777777" w:rsidR="00F647D1" w:rsidRDefault="00AC5EAF">
      <w:pPr>
        <w:pStyle w:val="Sumrio2"/>
        <w:rPr>
          <w:rFonts w:asciiTheme="minorHAnsi" w:eastAsiaTheme="minorEastAsia" w:hAnsiTheme="minorHAnsi" w:cstheme="minorBidi"/>
          <w:noProof/>
          <w:sz w:val="22"/>
          <w:lang w:eastAsia="pt-BR"/>
        </w:rPr>
      </w:pPr>
      <w:hyperlink w:anchor="_Toc494893505" w:history="1">
        <w:r w:rsidR="00F647D1" w:rsidRPr="00111721">
          <w:rPr>
            <w:rStyle w:val="Hyperlink"/>
            <w:noProof/>
          </w:rPr>
          <w:t>1.2 Do Campus São João de Meriti</w:t>
        </w:r>
        <w:r w:rsidR="00F647D1">
          <w:rPr>
            <w:noProof/>
            <w:webHidden/>
          </w:rPr>
          <w:tab/>
        </w:r>
        <w:r w:rsidR="00F647D1">
          <w:rPr>
            <w:noProof/>
            <w:webHidden/>
          </w:rPr>
          <w:fldChar w:fldCharType="begin"/>
        </w:r>
        <w:r w:rsidR="00F647D1">
          <w:rPr>
            <w:noProof/>
            <w:webHidden/>
          </w:rPr>
          <w:instrText xml:space="preserve"> PAGEREF _Toc494893505 \h </w:instrText>
        </w:r>
        <w:r w:rsidR="00F647D1">
          <w:rPr>
            <w:noProof/>
            <w:webHidden/>
          </w:rPr>
        </w:r>
        <w:r w:rsidR="00F647D1">
          <w:rPr>
            <w:noProof/>
            <w:webHidden/>
          </w:rPr>
          <w:fldChar w:fldCharType="separate"/>
        </w:r>
        <w:r w:rsidR="00F647D1">
          <w:rPr>
            <w:noProof/>
            <w:webHidden/>
          </w:rPr>
          <w:t>9</w:t>
        </w:r>
        <w:r w:rsidR="00F647D1">
          <w:rPr>
            <w:noProof/>
            <w:webHidden/>
          </w:rPr>
          <w:fldChar w:fldCharType="end"/>
        </w:r>
      </w:hyperlink>
    </w:p>
    <w:p w14:paraId="03502438" w14:textId="77777777" w:rsidR="00F647D1" w:rsidRDefault="00AC5EAF">
      <w:pPr>
        <w:pStyle w:val="Sumrio1"/>
        <w:rPr>
          <w:rFonts w:asciiTheme="minorHAnsi" w:eastAsiaTheme="minorEastAsia" w:hAnsiTheme="minorHAnsi" w:cstheme="minorBidi"/>
          <w:noProof/>
          <w:sz w:val="22"/>
          <w:lang w:eastAsia="pt-BR"/>
        </w:rPr>
      </w:pPr>
      <w:hyperlink w:anchor="_Toc494893506" w:history="1">
        <w:r w:rsidR="00F647D1" w:rsidRPr="00111721">
          <w:rPr>
            <w:rStyle w:val="Hyperlink"/>
            <w:noProof/>
          </w:rPr>
          <w:t>2. Identificação do curso</w:t>
        </w:r>
        <w:r w:rsidR="00F647D1">
          <w:rPr>
            <w:noProof/>
            <w:webHidden/>
          </w:rPr>
          <w:tab/>
        </w:r>
        <w:r w:rsidR="00F647D1">
          <w:rPr>
            <w:noProof/>
            <w:webHidden/>
          </w:rPr>
          <w:fldChar w:fldCharType="begin"/>
        </w:r>
        <w:r w:rsidR="00F647D1">
          <w:rPr>
            <w:noProof/>
            <w:webHidden/>
          </w:rPr>
          <w:instrText xml:space="preserve"> PAGEREF _Toc494893506 \h </w:instrText>
        </w:r>
        <w:r w:rsidR="00F647D1">
          <w:rPr>
            <w:noProof/>
            <w:webHidden/>
          </w:rPr>
        </w:r>
        <w:r w:rsidR="00F647D1">
          <w:rPr>
            <w:noProof/>
            <w:webHidden/>
          </w:rPr>
          <w:fldChar w:fldCharType="separate"/>
        </w:r>
        <w:r w:rsidR="00F647D1">
          <w:rPr>
            <w:noProof/>
            <w:webHidden/>
          </w:rPr>
          <w:t>12</w:t>
        </w:r>
        <w:r w:rsidR="00F647D1">
          <w:rPr>
            <w:noProof/>
            <w:webHidden/>
          </w:rPr>
          <w:fldChar w:fldCharType="end"/>
        </w:r>
      </w:hyperlink>
    </w:p>
    <w:p w14:paraId="348A1FC2" w14:textId="77777777" w:rsidR="00F647D1" w:rsidRDefault="00AC5EAF">
      <w:pPr>
        <w:pStyle w:val="Sumrio1"/>
        <w:rPr>
          <w:rFonts w:asciiTheme="minorHAnsi" w:eastAsiaTheme="minorEastAsia" w:hAnsiTheme="minorHAnsi" w:cstheme="minorBidi"/>
          <w:noProof/>
          <w:sz w:val="22"/>
          <w:lang w:eastAsia="pt-BR"/>
        </w:rPr>
      </w:pPr>
      <w:hyperlink w:anchor="_Toc494893507" w:history="1">
        <w:r w:rsidR="00F647D1" w:rsidRPr="00111721">
          <w:rPr>
            <w:rStyle w:val="Hyperlink"/>
            <w:noProof/>
          </w:rPr>
          <w:t>3. Justificativa e objetivos</w:t>
        </w:r>
        <w:r w:rsidR="00F647D1">
          <w:rPr>
            <w:noProof/>
            <w:webHidden/>
          </w:rPr>
          <w:tab/>
        </w:r>
        <w:r w:rsidR="00F647D1">
          <w:rPr>
            <w:noProof/>
            <w:webHidden/>
          </w:rPr>
          <w:fldChar w:fldCharType="begin"/>
        </w:r>
        <w:r w:rsidR="00F647D1">
          <w:rPr>
            <w:noProof/>
            <w:webHidden/>
          </w:rPr>
          <w:instrText xml:space="preserve"> PAGEREF _Toc494893507 \h </w:instrText>
        </w:r>
        <w:r w:rsidR="00F647D1">
          <w:rPr>
            <w:noProof/>
            <w:webHidden/>
          </w:rPr>
        </w:r>
        <w:r w:rsidR="00F647D1">
          <w:rPr>
            <w:noProof/>
            <w:webHidden/>
          </w:rPr>
          <w:fldChar w:fldCharType="separate"/>
        </w:r>
        <w:r w:rsidR="00F647D1">
          <w:rPr>
            <w:noProof/>
            <w:webHidden/>
          </w:rPr>
          <w:t>14</w:t>
        </w:r>
        <w:r w:rsidR="00F647D1">
          <w:rPr>
            <w:noProof/>
            <w:webHidden/>
          </w:rPr>
          <w:fldChar w:fldCharType="end"/>
        </w:r>
      </w:hyperlink>
    </w:p>
    <w:p w14:paraId="31F11DC9" w14:textId="77777777" w:rsidR="00F647D1" w:rsidRDefault="00AC5EAF">
      <w:pPr>
        <w:pStyle w:val="Sumrio2"/>
        <w:rPr>
          <w:rFonts w:asciiTheme="minorHAnsi" w:eastAsiaTheme="minorEastAsia" w:hAnsiTheme="minorHAnsi" w:cstheme="minorBidi"/>
          <w:noProof/>
          <w:sz w:val="22"/>
          <w:lang w:eastAsia="pt-BR"/>
        </w:rPr>
      </w:pPr>
      <w:hyperlink w:anchor="_Toc494893508" w:history="1">
        <w:r w:rsidR="00F647D1" w:rsidRPr="00111721">
          <w:rPr>
            <w:rStyle w:val="Hyperlink"/>
            <w:noProof/>
          </w:rPr>
          <w:t>3.1 Justificativa do curso</w:t>
        </w:r>
        <w:r w:rsidR="00F647D1">
          <w:rPr>
            <w:noProof/>
            <w:webHidden/>
          </w:rPr>
          <w:tab/>
        </w:r>
        <w:r w:rsidR="00F647D1">
          <w:rPr>
            <w:noProof/>
            <w:webHidden/>
          </w:rPr>
          <w:fldChar w:fldCharType="begin"/>
        </w:r>
        <w:r w:rsidR="00F647D1">
          <w:rPr>
            <w:noProof/>
            <w:webHidden/>
          </w:rPr>
          <w:instrText xml:space="preserve"> PAGEREF _Toc494893508 \h </w:instrText>
        </w:r>
        <w:r w:rsidR="00F647D1">
          <w:rPr>
            <w:noProof/>
            <w:webHidden/>
          </w:rPr>
        </w:r>
        <w:r w:rsidR="00F647D1">
          <w:rPr>
            <w:noProof/>
            <w:webHidden/>
          </w:rPr>
          <w:fldChar w:fldCharType="separate"/>
        </w:r>
        <w:r w:rsidR="00F647D1">
          <w:rPr>
            <w:noProof/>
            <w:webHidden/>
          </w:rPr>
          <w:t>14</w:t>
        </w:r>
        <w:r w:rsidR="00F647D1">
          <w:rPr>
            <w:noProof/>
            <w:webHidden/>
          </w:rPr>
          <w:fldChar w:fldCharType="end"/>
        </w:r>
      </w:hyperlink>
    </w:p>
    <w:p w14:paraId="0A107D5E" w14:textId="77777777" w:rsidR="00F647D1" w:rsidRDefault="00AC5EAF">
      <w:pPr>
        <w:pStyle w:val="Sumrio2"/>
        <w:rPr>
          <w:rFonts w:asciiTheme="minorHAnsi" w:eastAsiaTheme="minorEastAsia" w:hAnsiTheme="minorHAnsi" w:cstheme="minorBidi"/>
          <w:noProof/>
          <w:sz w:val="22"/>
          <w:lang w:eastAsia="pt-BR"/>
        </w:rPr>
      </w:pPr>
      <w:hyperlink w:anchor="_Toc494893509" w:history="1">
        <w:r w:rsidR="00F647D1" w:rsidRPr="00111721">
          <w:rPr>
            <w:rStyle w:val="Hyperlink"/>
            <w:noProof/>
          </w:rPr>
          <w:t>3.2 Objetivos do curso</w:t>
        </w:r>
        <w:r w:rsidR="00F647D1">
          <w:rPr>
            <w:noProof/>
            <w:webHidden/>
          </w:rPr>
          <w:tab/>
        </w:r>
        <w:r w:rsidR="00F647D1">
          <w:rPr>
            <w:noProof/>
            <w:webHidden/>
          </w:rPr>
          <w:fldChar w:fldCharType="begin"/>
        </w:r>
        <w:r w:rsidR="00F647D1">
          <w:rPr>
            <w:noProof/>
            <w:webHidden/>
          </w:rPr>
          <w:instrText xml:space="preserve"> PAGEREF _Toc494893509 \h </w:instrText>
        </w:r>
        <w:r w:rsidR="00F647D1">
          <w:rPr>
            <w:noProof/>
            <w:webHidden/>
          </w:rPr>
        </w:r>
        <w:r w:rsidR="00F647D1">
          <w:rPr>
            <w:noProof/>
            <w:webHidden/>
          </w:rPr>
          <w:fldChar w:fldCharType="separate"/>
        </w:r>
        <w:r w:rsidR="00F647D1">
          <w:rPr>
            <w:noProof/>
            <w:webHidden/>
          </w:rPr>
          <w:t>15</w:t>
        </w:r>
        <w:r w:rsidR="00F647D1">
          <w:rPr>
            <w:noProof/>
            <w:webHidden/>
          </w:rPr>
          <w:fldChar w:fldCharType="end"/>
        </w:r>
      </w:hyperlink>
    </w:p>
    <w:p w14:paraId="35A62E5B" w14:textId="77777777" w:rsidR="00F647D1" w:rsidRDefault="00AC5EAF">
      <w:pPr>
        <w:pStyle w:val="Sumrio2"/>
        <w:rPr>
          <w:rFonts w:asciiTheme="minorHAnsi" w:eastAsiaTheme="minorEastAsia" w:hAnsiTheme="minorHAnsi" w:cstheme="minorBidi"/>
          <w:noProof/>
          <w:sz w:val="22"/>
          <w:lang w:eastAsia="pt-BR"/>
        </w:rPr>
      </w:pPr>
      <w:hyperlink w:anchor="_Toc494893510" w:history="1">
        <w:r w:rsidR="00F647D1" w:rsidRPr="00111721">
          <w:rPr>
            <w:rStyle w:val="Hyperlink"/>
            <w:noProof/>
          </w:rPr>
          <w:t>3.2.1 Objetivo geral</w:t>
        </w:r>
        <w:r w:rsidR="00F647D1">
          <w:rPr>
            <w:noProof/>
            <w:webHidden/>
          </w:rPr>
          <w:tab/>
        </w:r>
        <w:r w:rsidR="00F647D1">
          <w:rPr>
            <w:noProof/>
            <w:webHidden/>
          </w:rPr>
          <w:fldChar w:fldCharType="begin"/>
        </w:r>
        <w:r w:rsidR="00F647D1">
          <w:rPr>
            <w:noProof/>
            <w:webHidden/>
          </w:rPr>
          <w:instrText xml:space="preserve"> PAGEREF _Toc494893510 \h </w:instrText>
        </w:r>
        <w:r w:rsidR="00F647D1">
          <w:rPr>
            <w:noProof/>
            <w:webHidden/>
          </w:rPr>
        </w:r>
        <w:r w:rsidR="00F647D1">
          <w:rPr>
            <w:noProof/>
            <w:webHidden/>
          </w:rPr>
          <w:fldChar w:fldCharType="separate"/>
        </w:r>
        <w:r w:rsidR="00F647D1">
          <w:rPr>
            <w:noProof/>
            <w:webHidden/>
          </w:rPr>
          <w:t>15</w:t>
        </w:r>
        <w:r w:rsidR="00F647D1">
          <w:rPr>
            <w:noProof/>
            <w:webHidden/>
          </w:rPr>
          <w:fldChar w:fldCharType="end"/>
        </w:r>
      </w:hyperlink>
    </w:p>
    <w:p w14:paraId="434D1D2B" w14:textId="77777777" w:rsidR="00F647D1" w:rsidRDefault="00AC5EAF">
      <w:pPr>
        <w:pStyle w:val="Sumrio2"/>
        <w:rPr>
          <w:rFonts w:asciiTheme="minorHAnsi" w:eastAsiaTheme="minorEastAsia" w:hAnsiTheme="minorHAnsi" w:cstheme="minorBidi"/>
          <w:noProof/>
          <w:sz w:val="22"/>
          <w:lang w:eastAsia="pt-BR"/>
        </w:rPr>
      </w:pPr>
      <w:hyperlink w:anchor="_Toc494893511" w:history="1">
        <w:r w:rsidR="00F647D1" w:rsidRPr="00111721">
          <w:rPr>
            <w:rStyle w:val="Hyperlink"/>
            <w:noProof/>
          </w:rPr>
          <w:t>3.2.2 Objetivos Específicos</w:t>
        </w:r>
        <w:r w:rsidR="00F647D1">
          <w:rPr>
            <w:noProof/>
            <w:webHidden/>
          </w:rPr>
          <w:tab/>
        </w:r>
        <w:r w:rsidR="00F647D1">
          <w:rPr>
            <w:noProof/>
            <w:webHidden/>
          </w:rPr>
          <w:fldChar w:fldCharType="begin"/>
        </w:r>
        <w:r w:rsidR="00F647D1">
          <w:rPr>
            <w:noProof/>
            <w:webHidden/>
          </w:rPr>
          <w:instrText xml:space="preserve"> PAGEREF _Toc494893511 \h </w:instrText>
        </w:r>
        <w:r w:rsidR="00F647D1">
          <w:rPr>
            <w:noProof/>
            <w:webHidden/>
          </w:rPr>
        </w:r>
        <w:r w:rsidR="00F647D1">
          <w:rPr>
            <w:noProof/>
            <w:webHidden/>
          </w:rPr>
          <w:fldChar w:fldCharType="separate"/>
        </w:r>
        <w:r w:rsidR="00F647D1">
          <w:rPr>
            <w:noProof/>
            <w:webHidden/>
          </w:rPr>
          <w:t>16</w:t>
        </w:r>
        <w:r w:rsidR="00F647D1">
          <w:rPr>
            <w:noProof/>
            <w:webHidden/>
          </w:rPr>
          <w:fldChar w:fldCharType="end"/>
        </w:r>
      </w:hyperlink>
    </w:p>
    <w:p w14:paraId="0064D8BC" w14:textId="77777777" w:rsidR="00F647D1" w:rsidRDefault="00AC5EAF">
      <w:pPr>
        <w:pStyle w:val="Sumrio1"/>
        <w:rPr>
          <w:rFonts w:asciiTheme="minorHAnsi" w:eastAsiaTheme="minorEastAsia" w:hAnsiTheme="minorHAnsi" w:cstheme="minorBidi"/>
          <w:noProof/>
          <w:sz w:val="22"/>
          <w:lang w:eastAsia="pt-BR"/>
        </w:rPr>
      </w:pPr>
      <w:hyperlink w:anchor="_Toc494893512" w:history="1">
        <w:r w:rsidR="00F647D1" w:rsidRPr="00111721">
          <w:rPr>
            <w:rStyle w:val="Hyperlink"/>
            <w:noProof/>
          </w:rPr>
          <w:t>4. Requisitos e formas de acesso</w:t>
        </w:r>
        <w:r w:rsidR="00F647D1">
          <w:rPr>
            <w:noProof/>
            <w:webHidden/>
          </w:rPr>
          <w:tab/>
        </w:r>
        <w:r w:rsidR="00F647D1">
          <w:rPr>
            <w:noProof/>
            <w:webHidden/>
          </w:rPr>
          <w:fldChar w:fldCharType="begin"/>
        </w:r>
        <w:r w:rsidR="00F647D1">
          <w:rPr>
            <w:noProof/>
            <w:webHidden/>
          </w:rPr>
          <w:instrText xml:space="preserve"> PAGEREF _Toc494893512 \h </w:instrText>
        </w:r>
        <w:r w:rsidR="00F647D1">
          <w:rPr>
            <w:noProof/>
            <w:webHidden/>
          </w:rPr>
        </w:r>
        <w:r w:rsidR="00F647D1">
          <w:rPr>
            <w:noProof/>
            <w:webHidden/>
          </w:rPr>
          <w:fldChar w:fldCharType="separate"/>
        </w:r>
        <w:r w:rsidR="00F647D1">
          <w:rPr>
            <w:noProof/>
            <w:webHidden/>
          </w:rPr>
          <w:t>18</w:t>
        </w:r>
        <w:r w:rsidR="00F647D1">
          <w:rPr>
            <w:noProof/>
            <w:webHidden/>
          </w:rPr>
          <w:fldChar w:fldCharType="end"/>
        </w:r>
      </w:hyperlink>
    </w:p>
    <w:p w14:paraId="37DB5D2B" w14:textId="77777777" w:rsidR="00F647D1" w:rsidRDefault="00AC5EAF">
      <w:pPr>
        <w:pStyle w:val="Sumrio1"/>
        <w:rPr>
          <w:rFonts w:asciiTheme="minorHAnsi" w:eastAsiaTheme="minorEastAsia" w:hAnsiTheme="minorHAnsi" w:cstheme="minorBidi"/>
          <w:noProof/>
          <w:sz w:val="22"/>
          <w:lang w:eastAsia="pt-BR"/>
        </w:rPr>
      </w:pPr>
      <w:hyperlink w:anchor="_Toc494893513" w:history="1">
        <w:r w:rsidR="00F647D1" w:rsidRPr="00111721">
          <w:rPr>
            <w:rStyle w:val="Hyperlink"/>
            <w:noProof/>
          </w:rPr>
          <w:t>5. Perfil do profissional de conclusão</w:t>
        </w:r>
        <w:r w:rsidR="00F647D1">
          <w:rPr>
            <w:noProof/>
            <w:webHidden/>
          </w:rPr>
          <w:tab/>
        </w:r>
        <w:r w:rsidR="00F647D1">
          <w:rPr>
            <w:noProof/>
            <w:webHidden/>
          </w:rPr>
          <w:fldChar w:fldCharType="begin"/>
        </w:r>
        <w:r w:rsidR="00F647D1">
          <w:rPr>
            <w:noProof/>
            <w:webHidden/>
          </w:rPr>
          <w:instrText xml:space="preserve"> PAGEREF _Toc494893513 \h </w:instrText>
        </w:r>
        <w:r w:rsidR="00F647D1">
          <w:rPr>
            <w:noProof/>
            <w:webHidden/>
          </w:rPr>
        </w:r>
        <w:r w:rsidR="00F647D1">
          <w:rPr>
            <w:noProof/>
            <w:webHidden/>
          </w:rPr>
          <w:fldChar w:fldCharType="separate"/>
        </w:r>
        <w:r w:rsidR="00F647D1">
          <w:rPr>
            <w:noProof/>
            <w:webHidden/>
          </w:rPr>
          <w:t>19</w:t>
        </w:r>
        <w:r w:rsidR="00F647D1">
          <w:rPr>
            <w:noProof/>
            <w:webHidden/>
          </w:rPr>
          <w:fldChar w:fldCharType="end"/>
        </w:r>
      </w:hyperlink>
    </w:p>
    <w:p w14:paraId="75920F4A" w14:textId="77777777" w:rsidR="00F647D1" w:rsidRDefault="00AC5EAF">
      <w:pPr>
        <w:pStyle w:val="Sumrio1"/>
        <w:rPr>
          <w:rFonts w:asciiTheme="minorHAnsi" w:eastAsiaTheme="minorEastAsia" w:hAnsiTheme="minorHAnsi" w:cstheme="minorBidi"/>
          <w:noProof/>
          <w:sz w:val="22"/>
          <w:lang w:eastAsia="pt-BR"/>
        </w:rPr>
      </w:pPr>
      <w:hyperlink w:anchor="_Toc494893514" w:history="1">
        <w:r w:rsidR="00F647D1" w:rsidRPr="00111721">
          <w:rPr>
            <w:rStyle w:val="Hyperlink"/>
            <w:noProof/>
          </w:rPr>
          <w:t>6. Organização curricular</w:t>
        </w:r>
        <w:r w:rsidR="00F647D1">
          <w:rPr>
            <w:noProof/>
            <w:webHidden/>
          </w:rPr>
          <w:tab/>
        </w:r>
        <w:r w:rsidR="00F647D1">
          <w:rPr>
            <w:noProof/>
            <w:webHidden/>
          </w:rPr>
          <w:fldChar w:fldCharType="begin"/>
        </w:r>
        <w:r w:rsidR="00F647D1">
          <w:rPr>
            <w:noProof/>
            <w:webHidden/>
          </w:rPr>
          <w:instrText xml:space="preserve"> PAGEREF _Toc494893514 \h </w:instrText>
        </w:r>
        <w:r w:rsidR="00F647D1">
          <w:rPr>
            <w:noProof/>
            <w:webHidden/>
          </w:rPr>
        </w:r>
        <w:r w:rsidR="00F647D1">
          <w:rPr>
            <w:noProof/>
            <w:webHidden/>
          </w:rPr>
          <w:fldChar w:fldCharType="separate"/>
        </w:r>
        <w:r w:rsidR="00F647D1">
          <w:rPr>
            <w:noProof/>
            <w:webHidden/>
          </w:rPr>
          <w:t>20</w:t>
        </w:r>
        <w:r w:rsidR="00F647D1">
          <w:rPr>
            <w:noProof/>
            <w:webHidden/>
          </w:rPr>
          <w:fldChar w:fldCharType="end"/>
        </w:r>
      </w:hyperlink>
    </w:p>
    <w:p w14:paraId="7F617BD8" w14:textId="77777777" w:rsidR="00F647D1" w:rsidRDefault="00AC5EAF">
      <w:pPr>
        <w:pStyle w:val="Sumrio2"/>
        <w:rPr>
          <w:rFonts w:asciiTheme="minorHAnsi" w:eastAsiaTheme="minorEastAsia" w:hAnsiTheme="minorHAnsi" w:cstheme="minorBidi"/>
          <w:noProof/>
          <w:sz w:val="22"/>
          <w:lang w:eastAsia="pt-BR"/>
        </w:rPr>
      </w:pPr>
      <w:hyperlink w:anchor="_Toc494893515" w:history="1">
        <w:r w:rsidR="00F647D1" w:rsidRPr="00111721">
          <w:rPr>
            <w:rStyle w:val="Hyperlink"/>
            <w:noProof/>
          </w:rPr>
          <w:t>6.1 Organização curricular</w:t>
        </w:r>
        <w:r w:rsidR="00F647D1">
          <w:rPr>
            <w:noProof/>
            <w:webHidden/>
          </w:rPr>
          <w:tab/>
        </w:r>
        <w:r w:rsidR="00F647D1">
          <w:rPr>
            <w:noProof/>
            <w:webHidden/>
          </w:rPr>
          <w:fldChar w:fldCharType="begin"/>
        </w:r>
        <w:r w:rsidR="00F647D1">
          <w:rPr>
            <w:noProof/>
            <w:webHidden/>
          </w:rPr>
          <w:instrText xml:space="preserve"> PAGEREF _Toc494893515 \h </w:instrText>
        </w:r>
        <w:r w:rsidR="00F647D1">
          <w:rPr>
            <w:noProof/>
            <w:webHidden/>
          </w:rPr>
        </w:r>
        <w:r w:rsidR="00F647D1">
          <w:rPr>
            <w:noProof/>
            <w:webHidden/>
          </w:rPr>
          <w:fldChar w:fldCharType="separate"/>
        </w:r>
        <w:r w:rsidR="00F647D1">
          <w:rPr>
            <w:noProof/>
            <w:webHidden/>
          </w:rPr>
          <w:t>21</w:t>
        </w:r>
        <w:r w:rsidR="00F647D1">
          <w:rPr>
            <w:noProof/>
            <w:webHidden/>
          </w:rPr>
          <w:fldChar w:fldCharType="end"/>
        </w:r>
      </w:hyperlink>
    </w:p>
    <w:p w14:paraId="59D9184F" w14:textId="77777777" w:rsidR="00F647D1" w:rsidRDefault="00AC5EAF">
      <w:pPr>
        <w:pStyle w:val="Sumrio2"/>
        <w:rPr>
          <w:rFonts w:asciiTheme="minorHAnsi" w:eastAsiaTheme="minorEastAsia" w:hAnsiTheme="minorHAnsi" w:cstheme="minorBidi"/>
          <w:noProof/>
          <w:sz w:val="22"/>
          <w:lang w:eastAsia="pt-BR"/>
        </w:rPr>
      </w:pPr>
      <w:hyperlink w:anchor="_Toc494893516" w:history="1">
        <w:r w:rsidR="00F647D1" w:rsidRPr="00111721">
          <w:rPr>
            <w:rStyle w:val="Hyperlink"/>
            <w:noProof/>
          </w:rPr>
          <w:t>6.2 Fluxograma</w:t>
        </w:r>
        <w:r w:rsidR="00F647D1">
          <w:rPr>
            <w:noProof/>
            <w:webHidden/>
          </w:rPr>
          <w:tab/>
        </w:r>
        <w:r w:rsidR="00F647D1">
          <w:rPr>
            <w:noProof/>
            <w:webHidden/>
          </w:rPr>
          <w:fldChar w:fldCharType="begin"/>
        </w:r>
        <w:r w:rsidR="00F647D1">
          <w:rPr>
            <w:noProof/>
            <w:webHidden/>
          </w:rPr>
          <w:instrText xml:space="preserve"> PAGEREF _Toc494893516 \h </w:instrText>
        </w:r>
        <w:r w:rsidR="00F647D1">
          <w:rPr>
            <w:noProof/>
            <w:webHidden/>
          </w:rPr>
        </w:r>
        <w:r w:rsidR="00F647D1">
          <w:rPr>
            <w:noProof/>
            <w:webHidden/>
          </w:rPr>
          <w:fldChar w:fldCharType="separate"/>
        </w:r>
        <w:r w:rsidR="00F647D1">
          <w:rPr>
            <w:noProof/>
            <w:webHidden/>
          </w:rPr>
          <w:t>23</w:t>
        </w:r>
        <w:r w:rsidR="00F647D1">
          <w:rPr>
            <w:noProof/>
            <w:webHidden/>
          </w:rPr>
          <w:fldChar w:fldCharType="end"/>
        </w:r>
      </w:hyperlink>
    </w:p>
    <w:p w14:paraId="78867EDD" w14:textId="77777777" w:rsidR="00F647D1" w:rsidRDefault="00AC5EAF">
      <w:pPr>
        <w:pStyle w:val="Sumrio2"/>
        <w:rPr>
          <w:rFonts w:asciiTheme="minorHAnsi" w:eastAsiaTheme="minorEastAsia" w:hAnsiTheme="minorHAnsi" w:cstheme="minorBidi"/>
          <w:noProof/>
          <w:sz w:val="22"/>
          <w:lang w:eastAsia="pt-BR"/>
        </w:rPr>
      </w:pPr>
      <w:hyperlink w:anchor="_Toc494893517" w:history="1">
        <w:r w:rsidR="00F647D1" w:rsidRPr="00111721">
          <w:rPr>
            <w:rStyle w:val="Hyperlink"/>
            <w:noProof/>
          </w:rPr>
          <w:t>6.3 Programas de Ensino</w:t>
        </w:r>
        <w:r w:rsidR="00F647D1">
          <w:rPr>
            <w:noProof/>
            <w:webHidden/>
          </w:rPr>
          <w:tab/>
        </w:r>
        <w:r w:rsidR="00F647D1">
          <w:rPr>
            <w:noProof/>
            <w:webHidden/>
          </w:rPr>
          <w:fldChar w:fldCharType="begin"/>
        </w:r>
        <w:r w:rsidR="00F647D1">
          <w:rPr>
            <w:noProof/>
            <w:webHidden/>
          </w:rPr>
          <w:instrText xml:space="preserve"> PAGEREF _Toc494893517 \h </w:instrText>
        </w:r>
        <w:r w:rsidR="00F647D1">
          <w:rPr>
            <w:noProof/>
            <w:webHidden/>
          </w:rPr>
        </w:r>
        <w:r w:rsidR="00F647D1">
          <w:rPr>
            <w:noProof/>
            <w:webHidden/>
          </w:rPr>
          <w:fldChar w:fldCharType="separate"/>
        </w:r>
        <w:r w:rsidR="00F647D1">
          <w:rPr>
            <w:noProof/>
            <w:webHidden/>
          </w:rPr>
          <w:t>24</w:t>
        </w:r>
        <w:r w:rsidR="00F647D1">
          <w:rPr>
            <w:noProof/>
            <w:webHidden/>
          </w:rPr>
          <w:fldChar w:fldCharType="end"/>
        </w:r>
      </w:hyperlink>
    </w:p>
    <w:p w14:paraId="5ABDE144" w14:textId="77777777" w:rsidR="00F647D1" w:rsidRDefault="00AC5EAF">
      <w:pPr>
        <w:pStyle w:val="Sumrio1"/>
        <w:rPr>
          <w:rFonts w:asciiTheme="minorHAnsi" w:eastAsiaTheme="minorEastAsia" w:hAnsiTheme="minorHAnsi" w:cstheme="minorBidi"/>
          <w:noProof/>
          <w:sz w:val="22"/>
          <w:lang w:eastAsia="pt-BR"/>
        </w:rPr>
      </w:pPr>
      <w:hyperlink w:anchor="_Toc494893518" w:history="1">
        <w:r w:rsidR="00F647D1" w:rsidRPr="00111721">
          <w:rPr>
            <w:rStyle w:val="Hyperlink"/>
            <w:noProof/>
          </w:rPr>
          <w:t>7. Estratégias de Apoio Pedagógico</w:t>
        </w:r>
        <w:r w:rsidR="00F647D1">
          <w:rPr>
            <w:noProof/>
            <w:webHidden/>
          </w:rPr>
          <w:tab/>
        </w:r>
        <w:r w:rsidR="00F647D1">
          <w:rPr>
            <w:noProof/>
            <w:webHidden/>
          </w:rPr>
          <w:fldChar w:fldCharType="begin"/>
        </w:r>
        <w:r w:rsidR="00F647D1">
          <w:rPr>
            <w:noProof/>
            <w:webHidden/>
          </w:rPr>
          <w:instrText xml:space="preserve"> PAGEREF _Toc494893518 \h </w:instrText>
        </w:r>
        <w:r w:rsidR="00F647D1">
          <w:rPr>
            <w:noProof/>
            <w:webHidden/>
          </w:rPr>
        </w:r>
        <w:r w:rsidR="00F647D1">
          <w:rPr>
            <w:noProof/>
            <w:webHidden/>
          </w:rPr>
          <w:fldChar w:fldCharType="separate"/>
        </w:r>
        <w:r w:rsidR="00F647D1">
          <w:rPr>
            <w:noProof/>
            <w:webHidden/>
          </w:rPr>
          <w:t>90</w:t>
        </w:r>
        <w:r w:rsidR="00F647D1">
          <w:rPr>
            <w:noProof/>
            <w:webHidden/>
          </w:rPr>
          <w:fldChar w:fldCharType="end"/>
        </w:r>
      </w:hyperlink>
    </w:p>
    <w:p w14:paraId="4177C6A5" w14:textId="77777777" w:rsidR="00F647D1" w:rsidRDefault="00AC5EAF">
      <w:pPr>
        <w:pStyle w:val="Sumrio1"/>
        <w:rPr>
          <w:rFonts w:asciiTheme="minorHAnsi" w:eastAsiaTheme="minorEastAsia" w:hAnsiTheme="minorHAnsi" w:cstheme="minorBidi"/>
          <w:noProof/>
          <w:sz w:val="22"/>
          <w:lang w:eastAsia="pt-BR"/>
        </w:rPr>
      </w:pPr>
      <w:hyperlink w:anchor="_Toc494893519" w:history="1">
        <w:r w:rsidR="00F647D1" w:rsidRPr="00111721">
          <w:rPr>
            <w:rStyle w:val="Hyperlink"/>
            <w:noProof/>
          </w:rPr>
          <w:t>8. Critérios de aproveitamento de estudos e experiências anteriores</w:t>
        </w:r>
        <w:r w:rsidR="00F647D1">
          <w:rPr>
            <w:noProof/>
            <w:webHidden/>
          </w:rPr>
          <w:tab/>
        </w:r>
        <w:r w:rsidR="00F647D1">
          <w:rPr>
            <w:noProof/>
            <w:webHidden/>
          </w:rPr>
          <w:fldChar w:fldCharType="begin"/>
        </w:r>
        <w:r w:rsidR="00F647D1">
          <w:rPr>
            <w:noProof/>
            <w:webHidden/>
          </w:rPr>
          <w:instrText xml:space="preserve"> PAGEREF _Toc494893519 \h </w:instrText>
        </w:r>
        <w:r w:rsidR="00F647D1">
          <w:rPr>
            <w:noProof/>
            <w:webHidden/>
          </w:rPr>
        </w:r>
        <w:r w:rsidR="00F647D1">
          <w:rPr>
            <w:noProof/>
            <w:webHidden/>
          </w:rPr>
          <w:fldChar w:fldCharType="separate"/>
        </w:r>
        <w:r w:rsidR="00F647D1">
          <w:rPr>
            <w:noProof/>
            <w:webHidden/>
          </w:rPr>
          <w:t>91</w:t>
        </w:r>
        <w:r w:rsidR="00F647D1">
          <w:rPr>
            <w:noProof/>
            <w:webHidden/>
          </w:rPr>
          <w:fldChar w:fldCharType="end"/>
        </w:r>
      </w:hyperlink>
    </w:p>
    <w:p w14:paraId="2B0C72B9" w14:textId="77777777" w:rsidR="00F647D1" w:rsidRDefault="00AC5EAF">
      <w:pPr>
        <w:pStyle w:val="Sumrio1"/>
        <w:rPr>
          <w:rFonts w:asciiTheme="minorHAnsi" w:eastAsiaTheme="minorEastAsia" w:hAnsiTheme="minorHAnsi" w:cstheme="minorBidi"/>
          <w:noProof/>
          <w:sz w:val="22"/>
          <w:lang w:eastAsia="pt-BR"/>
        </w:rPr>
      </w:pPr>
      <w:hyperlink w:anchor="_Toc494893520" w:history="1">
        <w:r w:rsidR="00F647D1" w:rsidRPr="00111721">
          <w:rPr>
            <w:rStyle w:val="Hyperlink"/>
            <w:noProof/>
          </w:rPr>
          <w:t>9. Critérios e procedimentos de avaliação</w:t>
        </w:r>
        <w:r w:rsidR="00F647D1">
          <w:rPr>
            <w:noProof/>
            <w:webHidden/>
          </w:rPr>
          <w:tab/>
        </w:r>
        <w:r w:rsidR="00F647D1">
          <w:rPr>
            <w:noProof/>
            <w:webHidden/>
          </w:rPr>
          <w:fldChar w:fldCharType="begin"/>
        </w:r>
        <w:r w:rsidR="00F647D1">
          <w:rPr>
            <w:noProof/>
            <w:webHidden/>
          </w:rPr>
          <w:instrText xml:space="preserve"> PAGEREF _Toc494893520 \h </w:instrText>
        </w:r>
        <w:r w:rsidR="00F647D1">
          <w:rPr>
            <w:noProof/>
            <w:webHidden/>
          </w:rPr>
        </w:r>
        <w:r w:rsidR="00F647D1">
          <w:rPr>
            <w:noProof/>
            <w:webHidden/>
          </w:rPr>
          <w:fldChar w:fldCharType="separate"/>
        </w:r>
        <w:r w:rsidR="00F647D1">
          <w:rPr>
            <w:noProof/>
            <w:webHidden/>
          </w:rPr>
          <w:t>93</w:t>
        </w:r>
        <w:r w:rsidR="00F647D1">
          <w:rPr>
            <w:noProof/>
            <w:webHidden/>
          </w:rPr>
          <w:fldChar w:fldCharType="end"/>
        </w:r>
      </w:hyperlink>
    </w:p>
    <w:p w14:paraId="1799E153" w14:textId="77777777" w:rsidR="00F647D1" w:rsidRDefault="00AC5EAF">
      <w:pPr>
        <w:pStyle w:val="Sumrio1"/>
        <w:rPr>
          <w:rFonts w:asciiTheme="minorHAnsi" w:eastAsiaTheme="minorEastAsia" w:hAnsiTheme="minorHAnsi" w:cstheme="minorBidi"/>
          <w:noProof/>
          <w:sz w:val="22"/>
          <w:lang w:eastAsia="pt-BR"/>
        </w:rPr>
      </w:pPr>
      <w:hyperlink w:anchor="_Toc494893521" w:history="1">
        <w:r w:rsidR="00F647D1" w:rsidRPr="00111721">
          <w:rPr>
            <w:rStyle w:val="Hyperlink"/>
            <w:noProof/>
          </w:rPr>
          <w:t>10. Biblioteca, instalações e equipamentos</w:t>
        </w:r>
        <w:r w:rsidR="00F647D1">
          <w:rPr>
            <w:noProof/>
            <w:webHidden/>
          </w:rPr>
          <w:tab/>
        </w:r>
        <w:r w:rsidR="00F647D1">
          <w:rPr>
            <w:noProof/>
            <w:webHidden/>
          </w:rPr>
          <w:fldChar w:fldCharType="begin"/>
        </w:r>
        <w:r w:rsidR="00F647D1">
          <w:rPr>
            <w:noProof/>
            <w:webHidden/>
          </w:rPr>
          <w:instrText xml:space="preserve"> PAGEREF _Toc494893521 \h </w:instrText>
        </w:r>
        <w:r w:rsidR="00F647D1">
          <w:rPr>
            <w:noProof/>
            <w:webHidden/>
          </w:rPr>
        </w:r>
        <w:r w:rsidR="00F647D1">
          <w:rPr>
            <w:noProof/>
            <w:webHidden/>
          </w:rPr>
          <w:fldChar w:fldCharType="separate"/>
        </w:r>
        <w:r w:rsidR="00F647D1">
          <w:rPr>
            <w:noProof/>
            <w:webHidden/>
          </w:rPr>
          <w:t>95</w:t>
        </w:r>
        <w:r w:rsidR="00F647D1">
          <w:rPr>
            <w:noProof/>
            <w:webHidden/>
          </w:rPr>
          <w:fldChar w:fldCharType="end"/>
        </w:r>
      </w:hyperlink>
    </w:p>
    <w:p w14:paraId="0565F6E3" w14:textId="77777777" w:rsidR="00F647D1" w:rsidRDefault="00AC5EAF">
      <w:pPr>
        <w:pStyle w:val="Sumrio2"/>
        <w:rPr>
          <w:rFonts w:asciiTheme="minorHAnsi" w:eastAsiaTheme="minorEastAsia" w:hAnsiTheme="minorHAnsi" w:cstheme="minorBidi"/>
          <w:noProof/>
          <w:sz w:val="22"/>
          <w:lang w:eastAsia="pt-BR"/>
        </w:rPr>
      </w:pPr>
      <w:hyperlink w:anchor="_Toc494893522" w:history="1">
        <w:r w:rsidR="00F647D1" w:rsidRPr="00111721">
          <w:rPr>
            <w:rStyle w:val="Hyperlink"/>
            <w:noProof/>
          </w:rPr>
          <w:t>10.1 Acervo bibliográfico</w:t>
        </w:r>
        <w:r w:rsidR="00F647D1">
          <w:rPr>
            <w:noProof/>
            <w:webHidden/>
          </w:rPr>
          <w:tab/>
        </w:r>
        <w:r w:rsidR="00F647D1">
          <w:rPr>
            <w:noProof/>
            <w:webHidden/>
          </w:rPr>
          <w:fldChar w:fldCharType="begin"/>
        </w:r>
        <w:r w:rsidR="00F647D1">
          <w:rPr>
            <w:noProof/>
            <w:webHidden/>
          </w:rPr>
          <w:instrText xml:space="preserve"> PAGEREF _Toc494893522 \h </w:instrText>
        </w:r>
        <w:r w:rsidR="00F647D1">
          <w:rPr>
            <w:noProof/>
            <w:webHidden/>
          </w:rPr>
        </w:r>
        <w:r w:rsidR="00F647D1">
          <w:rPr>
            <w:noProof/>
            <w:webHidden/>
          </w:rPr>
          <w:fldChar w:fldCharType="separate"/>
        </w:r>
        <w:r w:rsidR="00F647D1">
          <w:rPr>
            <w:noProof/>
            <w:webHidden/>
          </w:rPr>
          <w:t>96</w:t>
        </w:r>
        <w:r w:rsidR="00F647D1">
          <w:rPr>
            <w:noProof/>
            <w:webHidden/>
          </w:rPr>
          <w:fldChar w:fldCharType="end"/>
        </w:r>
      </w:hyperlink>
    </w:p>
    <w:p w14:paraId="33BD0BC0" w14:textId="77777777" w:rsidR="00F647D1" w:rsidRDefault="00AC5EAF">
      <w:pPr>
        <w:pStyle w:val="Sumrio1"/>
        <w:rPr>
          <w:rFonts w:asciiTheme="minorHAnsi" w:eastAsiaTheme="minorEastAsia" w:hAnsiTheme="minorHAnsi" w:cstheme="minorBidi"/>
          <w:noProof/>
          <w:sz w:val="22"/>
          <w:lang w:eastAsia="pt-BR"/>
        </w:rPr>
      </w:pPr>
      <w:hyperlink w:anchor="_Toc494893523" w:history="1">
        <w:r w:rsidR="00F647D1" w:rsidRPr="00111721">
          <w:rPr>
            <w:rStyle w:val="Hyperlink"/>
            <w:noProof/>
          </w:rPr>
          <w:t>11. Perfil do profissional docente e técnico</w:t>
        </w:r>
        <w:r w:rsidR="00F647D1">
          <w:rPr>
            <w:noProof/>
            <w:webHidden/>
          </w:rPr>
          <w:tab/>
        </w:r>
        <w:r w:rsidR="00F647D1">
          <w:rPr>
            <w:noProof/>
            <w:webHidden/>
          </w:rPr>
          <w:fldChar w:fldCharType="begin"/>
        </w:r>
        <w:r w:rsidR="00F647D1">
          <w:rPr>
            <w:noProof/>
            <w:webHidden/>
          </w:rPr>
          <w:instrText xml:space="preserve"> PAGEREF _Toc494893523 \h </w:instrText>
        </w:r>
        <w:r w:rsidR="00F647D1">
          <w:rPr>
            <w:noProof/>
            <w:webHidden/>
          </w:rPr>
        </w:r>
        <w:r w:rsidR="00F647D1">
          <w:rPr>
            <w:noProof/>
            <w:webHidden/>
          </w:rPr>
          <w:fldChar w:fldCharType="separate"/>
        </w:r>
        <w:r w:rsidR="00F647D1">
          <w:rPr>
            <w:noProof/>
            <w:webHidden/>
          </w:rPr>
          <w:t>108</w:t>
        </w:r>
        <w:r w:rsidR="00F647D1">
          <w:rPr>
            <w:noProof/>
            <w:webHidden/>
          </w:rPr>
          <w:fldChar w:fldCharType="end"/>
        </w:r>
      </w:hyperlink>
    </w:p>
    <w:p w14:paraId="7678A1CF" w14:textId="77777777" w:rsidR="00F647D1" w:rsidRDefault="00AC5EAF">
      <w:pPr>
        <w:pStyle w:val="Sumrio1"/>
        <w:rPr>
          <w:rFonts w:asciiTheme="minorHAnsi" w:eastAsiaTheme="minorEastAsia" w:hAnsiTheme="minorHAnsi" w:cstheme="minorBidi"/>
          <w:noProof/>
          <w:sz w:val="22"/>
          <w:lang w:eastAsia="pt-BR"/>
        </w:rPr>
      </w:pPr>
      <w:hyperlink w:anchor="_Toc494893524" w:history="1">
        <w:r w:rsidR="00F647D1" w:rsidRPr="00111721">
          <w:rPr>
            <w:rStyle w:val="Hyperlink"/>
            <w:noProof/>
          </w:rPr>
          <w:t>12. Estágio profissional supervisionado</w:t>
        </w:r>
        <w:r w:rsidR="00F647D1">
          <w:rPr>
            <w:noProof/>
            <w:webHidden/>
          </w:rPr>
          <w:tab/>
        </w:r>
        <w:r w:rsidR="00F647D1">
          <w:rPr>
            <w:noProof/>
            <w:webHidden/>
          </w:rPr>
          <w:fldChar w:fldCharType="begin"/>
        </w:r>
        <w:r w:rsidR="00F647D1">
          <w:rPr>
            <w:noProof/>
            <w:webHidden/>
          </w:rPr>
          <w:instrText xml:space="preserve"> PAGEREF _Toc494893524 \h </w:instrText>
        </w:r>
        <w:r w:rsidR="00F647D1">
          <w:rPr>
            <w:noProof/>
            <w:webHidden/>
          </w:rPr>
        </w:r>
        <w:r w:rsidR="00F647D1">
          <w:rPr>
            <w:noProof/>
            <w:webHidden/>
          </w:rPr>
          <w:fldChar w:fldCharType="separate"/>
        </w:r>
        <w:r w:rsidR="00F647D1">
          <w:rPr>
            <w:noProof/>
            <w:webHidden/>
          </w:rPr>
          <w:t>109</w:t>
        </w:r>
        <w:r w:rsidR="00F647D1">
          <w:rPr>
            <w:noProof/>
            <w:webHidden/>
          </w:rPr>
          <w:fldChar w:fldCharType="end"/>
        </w:r>
      </w:hyperlink>
    </w:p>
    <w:p w14:paraId="0CE472F8" w14:textId="77777777" w:rsidR="00F647D1" w:rsidRDefault="00AC5EAF">
      <w:pPr>
        <w:pStyle w:val="Sumrio1"/>
        <w:rPr>
          <w:rFonts w:asciiTheme="minorHAnsi" w:eastAsiaTheme="minorEastAsia" w:hAnsiTheme="minorHAnsi" w:cstheme="minorBidi"/>
          <w:noProof/>
          <w:sz w:val="22"/>
          <w:lang w:eastAsia="pt-BR"/>
        </w:rPr>
      </w:pPr>
      <w:hyperlink w:anchor="_Toc494893525" w:history="1">
        <w:r w:rsidR="00F647D1" w:rsidRPr="00111721">
          <w:rPr>
            <w:rStyle w:val="Hyperlink"/>
            <w:noProof/>
          </w:rPr>
          <w:t>13. Certificação e diplom</w:t>
        </w:r>
        <w:r w:rsidR="00F647D1">
          <w:rPr>
            <w:rStyle w:val="Hyperlink"/>
            <w:noProof/>
          </w:rPr>
          <w:t xml:space="preserve">as </w:t>
        </w:r>
        <w:r w:rsidR="00F647D1">
          <w:rPr>
            <w:noProof/>
            <w:webHidden/>
          </w:rPr>
          <w:tab/>
        </w:r>
        <w:r w:rsidR="00F647D1">
          <w:rPr>
            <w:noProof/>
            <w:webHidden/>
          </w:rPr>
          <w:fldChar w:fldCharType="begin"/>
        </w:r>
        <w:r w:rsidR="00F647D1">
          <w:rPr>
            <w:noProof/>
            <w:webHidden/>
          </w:rPr>
          <w:instrText xml:space="preserve"> PAGEREF _Toc494893525 \h </w:instrText>
        </w:r>
        <w:r w:rsidR="00F647D1">
          <w:rPr>
            <w:noProof/>
            <w:webHidden/>
          </w:rPr>
        </w:r>
        <w:r w:rsidR="00F647D1">
          <w:rPr>
            <w:noProof/>
            <w:webHidden/>
          </w:rPr>
          <w:fldChar w:fldCharType="separate"/>
        </w:r>
        <w:r w:rsidR="00F647D1">
          <w:rPr>
            <w:noProof/>
            <w:webHidden/>
          </w:rPr>
          <w:t>111</w:t>
        </w:r>
        <w:r w:rsidR="00F647D1">
          <w:rPr>
            <w:noProof/>
            <w:webHidden/>
          </w:rPr>
          <w:fldChar w:fldCharType="end"/>
        </w:r>
      </w:hyperlink>
    </w:p>
    <w:p w14:paraId="331B55CF" w14:textId="77777777" w:rsidR="00F647D1" w:rsidRDefault="00AC5EAF">
      <w:pPr>
        <w:pStyle w:val="Sumrio1"/>
        <w:rPr>
          <w:rFonts w:asciiTheme="minorHAnsi" w:eastAsiaTheme="minorEastAsia" w:hAnsiTheme="minorHAnsi" w:cstheme="minorBidi"/>
          <w:noProof/>
          <w:sz w:val="22"/>
          <w:lang w:eastAsia="pt-BR"/>
        </w:rPr>
      </w:pPr>
      <w:hyperlink w:anchor="_Toc494893526" w:history="1">
        <w:r w:rsidR="00F647D1" w:rsidRPr="00111721">
          <w:rPr>
            <w:rStyle w:val="Hyperlink"/>
            <w:noProof/>
          </w:rPr>
          <w:t>Referências bibliográficas</w:t>
        </w:r>
        <w:r w:rsidR="00F647D1">
          <w:rPr>
            <w:noProof/>
            <w:webHidden/>
          </w:rPr>
          <w:tab/>
        </w:r>
        <w:r w:rsidR="00F647D1">
          <w:rPr>
            <w:noProof/>
            <w:webHidden/>
          </w:rPr>
          <w:fldChar w:fldCharType="begin"/>
        </w:r>
        <w:r w:rsidR="00F647D1">
          <w:rPr>
            <w:noProof/>
            <w:webHidden/>
          </w:rPr>
          <w:instrText xml:space="preserve"> PAGEREF _Toc494893526 \h </w:instrText>
        </w:r>
        <w:r w:rsidR="00F647D1">
          <w:rPr>
            <w:noProof/>
            <w:webHidden/>
          </w:rPr>
        </w:r>
        <w:r w:rsidR="00F647D1">
          <w:rPr>
            <w:noProof/>
            <w:webHidden/>
          </w:rPr>
          <w:fldChar w:fldCharType="separate"/>
        </w:r>
        <w:r w:rsidR="00F647D1">
          <w:rPr>
            <w:noProof/>
            <w:webHidden/>
          </w:rPr>
          <w:t>112</w:t>
        </w:r>
        <w:r w:rsidR="00F647D1">
          <w:rPr>
            <w:noProof/>
            <w:webHidden/>
          </w:rPr>
          <w:fldChar w:fldCharType="end"/>
        </w:r>
      </w:hyperlink>
    </w:p>
    <w:p w14:paraId="3AB7A524" w14:textId="77777777" w:rsidR="00F647D1" w:rsidRDefault="00AC5EAF">
      <w:pPr>
        <w:pStyle w:val="Sumrio1"/>
        <w:rPr>
          <w:rFonts w:asciiTheme="minorHAnsi" w:eastAsiaTheme="minorEastAsia" w:hAnsiTheme="minorHAnsi" w:cstheme="minorBidi"/>
          <w:noProof/>
          <w:sz w:val="22"/>
          <w:lang w:eastAsia="pt-BR"/>
        </w:rPr>
      </w:pPr>
      <w:hyperlink w:anchor="_Toc494893527" w:history="1">
        <w:r w:rsidR="00F647D1" w:rsidRPr="00111721">
          <w:rPr>
            <w:rStyle w:val="Hyperlink"/>
            <w:noProof/>
          </w:rPr>
          <w:t>Anexo I - Ementário do Curso Técnico em  Informática para Internet</w:t>
        </w:r>
        <w:r w:rsidR="00F647D1">
          <w:rPr>
            <w:noProof/>
            <w:webHidden/>
          </w:rPr>
          <w:tab/>
        </w:r>
        <w:r w:rsidR="00F647D1">
          <w:rPr>
            <w:noProof/>
            <w:webHidden/>
          </w:rPr>
          <w:fldChar w:fldCharType="begin"/>
        </w:r>
        <w:r w:rsidR="00F647D1">
          <w:rPr>
            <w:noProof/>
            <w:webHidden/>
          </w:rPr>
          <w:instrText xml:space="preserve"> PAGEREF _Toc494893527 \h </w:instrText>
        </w:r>
        <w:r w:rsidR="00F647D1">
          <w:rPr>
            <w:noProof/>
            <w:webHidden/>
          </w:rPr>
        </w:r>
        <w:r w:rsidR="00F647D1">
          <w:rPr>
            <w:noProof/>
            <w:webHidden/>
          </w:rPr>
          <w:fldChar w:fldCharType="separate"/>
        </w:r>
        <w:r w:rsidR="00F647D1">
          <w:rPr>
            <w:noProof/>
            <w:webHidden/>
          </w:rPr>
          <w:t>113</w:t>
        </w:r>
        <w:r w:rsidR="00F647D1">
          <w:rPr>
            <w:noProof/>
            <w:webHidden/>
          </w:rPr>
          <w:fldChar w:fldCharType="end"/>
        </w:r>
      </w:hyperlink>
    </w:p>
    <w:p w14:paraId="32471FBC" w14:textId="77777777" w:rsidR="00394B7D" w:rsidRPr="009A4CE4" w:rsidRDefault="007B5B2B" w:rsidP="009A4CE4">
      <w:pPr>
        <w:ind w:firstLine="0"/>
        <w:rPr>
          <w:b/>
        </w:rPr>
        <w:sectPr w:rsidR="00394B7D" w:rsidRPr="009A4CE4">
          <w:headerReference w:type="default" r:id="rId13"/>
          <w:footerReference w:type="default" r:id="rId14"/>
          <w:pgSz w:w="11906" w:h="16838"/>
          <w:pgMar w:top="1440" w:right="1440" w:bottom="1440" w:left="1440" w:header="706" w:footer="720" w:gutter="0"/>
          <w:cols w:space="720"/>
        </w:sectPr>
      </w:pPr>
      <w:r>
        <w:fldChar w:fldCharType="end"/>
      </w:r>
    </w:p>
    <w:p w14:paraId="6D9937FA" w14:textId="77777777" w:rsidR="00746677" w:rsidRDefault="00C4746A">
      <w:pPr>
        <w:pStyle w:val="PPCTtulo"/>
        <w:rPr>
          <w:rFonts w:cs="Arial"/>
          <w:szCs w:val="24"/>
        </w:rPr>
      </w:pPr>
      <w:bookmarkStart w:id="1" w:name="_Toc494893504"/>
      <w:r>
        <w:rPr>
          <w:rFonts w:cs="Arial"/>
          <w:szCs w:val="24"/>
        </w:rPr>
        <w:lastRenderedPageBreak/>
        <w:t>1. Histórico</w:t>
      </w:r>
      <w:bookmarkEnd w:id="1"/>
    </w:p>
    <w:p w14:paraId="2A055301" w14:textId="77777777" w:rsidR="00746677" w:rsidRPr="008E4F00" w:rsidRDefault="00C4746A" w:rsidP="008E4F00">
      <w:pPr>
        <w:ind w:firstLine="0"/>
        <w:rPr>
          <w:b/>
          <w:caps/>
        </w:rPr>
      </w:pPr>
      <w:bookmarkStart w:id="2" w:name="_Toc453050494"/>
      <w:bookmarkEnd w:id="2"/>
      <w:r w:rsidRPr="008E4F00">
        <w:rPr>
          <w:b/>
          <w:caps/>
        </w:rPr>
        <w:t>1.1 Do Instituto Federal do Rio de Janeiro - IFRJ</w:t>
      </w:r>
    </w:p>
    <w:p w14:paraId="294E1778" w14:textId="77777777" w:rsidR="00C17540" w:rsidRPr="00A82EF2" w:rsidRDefault="00C17540" w:rsidP="00C17540">
      <w:r w:rsidRPr="00A82EF2">
        <w:t xml:space="preserve">Através do </w:t>
      </w:r>
      <w:r w:rsidRPr="008A686D">
        <w:rPr>
          <w:color w:val="000000"/>
        </w:rPr>
        <w:t>Decreto-Lei nº. 4.127 de fevereiro de 1942</w:t>
      </w:r>
      <w:r w:rsidRPr="00A82EF2">
        <w:t>, houve a criação da Escola Técnica de Química, cujo funcionamento só se efetivou em 6 de dezembro de 1945, com a instituição do curso Técnico de Química Industrial (CTQI) pelo Decreto-Lei nº. 8.300. De 1945 a 1946, o CTQI funcionou nas dependências da Escola Nacional de Química da Universidade do Brasil (atual Universidade Federal do Rio de Janeiro – UFRJ). Em 1946, houve a transferência da Escola Nacional de Química para as dependências da Escola Técnica Nacional (ETN), onde atualmente funciona o Centro Federal de Educação Tecnológica Celso Suckow da Fonseca (CEFET-RJ).</w:t>
      </w:r>
    </w:p>
    <w:p w14:paraId="33E722B9" w14:textId="77777777" w:rsidR="00C17540" w:rsidRPr="00A82EF2" w:rsidRDefault="00C17540" w:rsidP="00C17540">
      <w:r w:rsidRPr="00A82EF2">
        <w:t>Em 16 de fevereiro de 1956, foi promulgada a Lei nº. 3.552, segunda Lei Orgânica do Ensino Industrial, na qual o CTQI adquiriu condição de autarquia e passou a se chamar Escola Técnica de Química (ETQ). Posteriormente, essa instituição recebe o nome de Escola Técnica Federal de Química (ETFQ). Quando, em 1985, a ETFQ saiu das dependências do CEFET-RJ e passou a se chamar Escola Técnica Federal de Química do Rio de Janeiro (ETFQ-RJ).</w:t>
      </w:r>
    </w:p>
    <w:p w14:paraId="452BDBAA" w14:textId="77777777" w:rsidR="00C17540" w:rsidRPr="00A82EF2" w:rsidRDefault="00C17540" w:rsidP="00C17540">
      <w:r w:rsidRPr="00A82EF2">
        <w:t>Em 1981, a ETFQ se lançou na atualização e expansão de seus cursos, criando o Curso Técnico de Alimentos. O ano de 1985 foi marcado pela conquista da sede própria, na Rua Senador Furtado 121/125, no bairro Maracanã. Em 1988, foi criado o curso Técnico em Biotecnologia, visando à formação de profissionais qualificados para o novo e crescente mercado nessa área.</w:t>
      </w:r>
    </w:p>
    <w:p w14:paraId="3E96D509" w14:textId="77777777" w:rsidR="00C17540" w:rsidRPr="00A82EF2" w:rsidRDefault="00C17540" w:rsidP="00C17540">
      <w:r w:rsidRPr="00A82EF2">
        <w:t>Na década de 1990, a ETFQ foi novamente ampliada com a criação da Unidade de Ensino Descentralizada de Nilópolis (UNED), passando a oferecer o curso Técnico de Química e o de Saneamento. Quando da criação do Sistema Nacional de Educação Tecnológica (Lei 8.948, de 8 de dezembro de 1994), previa-se que todas as escolas técnicas federais seriam alçadas à categoria de CEFET.</w:t>
      </w:r>
    </w:p>
    <w:p w14:paraId="3B7790AA" w14:textId="77777777" w:rsidR="00C17540" w:rsidRPr="00A82EF2" w:rsidRDefault="00C17540" w:rsidP="00C17540">
      <w:r w:rsidRPr="00A82EF2">
        <w:t xml:space="preserve">A referida lei dispôs a transformação em CEFET’s das 19 escolas técnicas federais existentes e, após a avaliação de desempenho necessária a ser desenvolvida e coordenada pelo MEC, das demais 37 escolas agrotécnicas federais distribuídas por todo o país. A ETFQ teve as suas finalidades ampliadas em 1999, com sua transformação para Centro Federal de Educação Tecnológica de Química de Nilópolis </w:t>
      </w:r>
      <w:r w:rsidRPr="00A82EF2">
        <w:lastRenderedPageBreak/>
        <w:t>(CEFET-Nilópolis/RJ), mudando sua sede da unidade Maracanã para a unidade Nilópolis.</w:t>
      </w:r>
    </w:p>
    <w:p w14:paraId="74F58DCA" w14:textId="77777777" w:rsidR="00C17540" w:rsidRPr="00A82EF2" w:rsidRDefault="00C17540" w:rsidP="00C17540">
      <w:r w:rsidRPr="00A82EF2">
        <w:t>Com a aprovação da Lei de Diretrizes e Bases da Educação Nacional, Lei n° 9</w:t>
      </w:r>
      <w:r>
        <w:t>.</w:t>
      </w:r>
      <w:r w:rsidRPr="00A82EF2">
        <w:t xml:space="preserve">394 de 1996, e as edições do Decreto nº 2208 de 1997 e da Portaria MEC 646/97, as Instituições Federais de Educação Tecnológicas ficaram autorizados a manter o Ensino Médio desde que suas matrículas fossem independentes da Educação Profissional. A partir de 2001, foram criados os cursos Técnicos de Meio Ambiente e de Laboratório de Farmácia na unidade Maracanã, e o curso Técnico de Metrologia na unidade Nilópolis. Além disso, houve a criação dos cursos superiores de Tecnologia e </w:t>
      </w:r>
      <w:r>
        <w:t>d</w:t>
      </w:r>
      <w:r w:rsidRPr="00A82EF2">
        <w:t>os cursos de Licenciatura.</w:t>
      </w:r>
    </w:p>
    <w:p w14:paraId="0B4D7BE4" w14:textId="77777777" w:rsidR="00C17540" w:rsidRPr="00A82EF2" w:rsidRDefault="00C17540" w:rsidP="00C17540">
      <w:r w:rsidRPr="008A686D">
        <w:rPr>
          <w:color w:val="000000"/>
        </w:rPr>
        <w:t>Em 2002</w:t>
      </w:r>
      <w:r w:rsidRPr="00A82EF2">
        <w:t>, é criado no CEFET-Nilópolis/RJ o Centro de Ciência e Cultura, um espaço destinado à formação e treinamento de professores, divulgação e popularização da ciência e suas interações com as mais diversas atividades humanas. Em 2004, o CEFET-Nilópolis/RJ apresenta a seguinte configuração para o Ensino Superior: Curso Superior de Tecnologia (CST) em Produção Cultural (UNil), CST em Processos Industriais (URJ), CST em Produtos Naturais (UNil), Licenciatura em Química</w:t>
      </w:r>
      <w:r>
        <w:t xml:space="preserve"> (UNil) e</w:t>
      </w:r>
      <w:r w:rsidRPr="00A82EF2">
        <w:t xml:space="preserve"> Licenciatura em Física (UNil).</w:t>
      </w:r>
    </w:p>
    <w:p w14:paraId="369696E5" w14:textId="77777777" w:rsidR="00C17540" w:rsidRPr="00A82EF2" w:rsidRDefault="00C17540" w:rsidP="00C17540">
      <w:r w:rsidRPr="00A82EF2">
        <w:t>Em outubro de 2004, com a publicação dos Decretos nº 5.225 e nº 5.224, que organizaram os CEFET’s, definindo-os como Instituições Federais de Ensino Superior, foi autorizado a essas instituições oferecerem cursos superiores de tecnologia, cursos técnicos integrados e licenciaturas, de forma a estimular a participação mais ativa dos CEFET’s no cenário da pesquisa e da pós-graduação do país.</w:t>
      </w:r>
    </w:p>
    <w:p w14:paraId="4A27AA74" w14:textId="77777777" w:rsidR="00C17540" w:rsidRPr="00A82EF2" w:rsidRDefault="00C17540" w:rsidP="00C17540">
      <w:r w:rsidRPr="00A82EF2">
        <w:t xml:space="preserve">Neste mesmo ano, iniciou-se o primeiro curso de pós-graduação </w:t>
      </w:r>
      <w:r w:rsidRPr="00A82EF2">
        <w:rPr>
          <w:i/>
        </w:rPr>
        <w:t>Lato Sensu</w:t>
      </w:r>
      <w:r w:rsidRPr="00A82EF2">
        <w:t xml:space="preserve"> da Instituição Federal, na unidade Maracanã: a Especialização em Segurança Alimentar e Qualidade Nutricional. Em agosto de 2005, a Financiadora de Estudos e Projetos (FINEP) aprovou um projeto que possibilitou a criação e implantação do curso de Especialização em Ensino de Ciências.</w:t>
      </w:r>
    </w:p>
    <w:p w14:paraId="6EC3071E" w14:textId="77777777" w:rsidR="00C17540" w:rsidRPr="00A82EF2" w:rsidRDefault="00C17540" w:rsidP="00C17540">
      <w:r w:rsidRPr="00A82EF2">
        <w:t xml:space="preserve">Em 2005, o CEFET-Nilópolis/RJ voltou a oferecer o ensino técnico integrado ao Ensino Médio, respaldado pelo Decreto nº. 5.154 de 2004. Com o Decreto 5.478, de 24 de junho de 2005, o Ministério da Educação criou o Programa de Integração da Educação Profissional ao Ensino Médio na Modalidade de Educação de Jovens e </w:t>
      </w:r>
      <w:r w:rsidRPr="00A82EF2">
        <w:lastRenderedPageBreak/>
        <w:t>Adultos (PROEJA), que induziu a criação de cursos profissionalizantes de nível técnico para qualificar e elevar a escolaridade de jovens e adultos. Em 2006, com a publicação do Decreto 5.840, de 13 de julho, a instituição criou o curso Técnico de Instalação Manutenção de Computadores na modalidade de Educação de Jovens e Adultos (EJA), que teve início em agosto do mesmo ano.</w:t>
      </w:r>
    </w:p>
    <w:p w14:paraId="4AF50814" w14:textId="77777777" w:rsidR="00C17540" w:rsidRPr="00A82EF2" w:rsidRDefault="00C17540" w:rsidP="00C17540">
      <w:r w:rsidRPr="00A82EF2">
        <w:t xml:space="preserve">No segundo semestre de 2005, houve a criação do Núcleo Avançado de Arraial do Cabo com o curso Técnico de Logística Ambiental, ofertado de forma concomitante ou subsequente ao Ensino Médio. Em 2006, houve a criação do Núcleo Avançado de Duque de Caxias, cidade localizada na região de um dos maiores polos petroquímicos do país. O núcleo ofereceu inicialmente o curso Técnico de Operação de Processos Industriais em Polímeros. Em 2007, houve a implantação da unidade Paracambi com os cursos Técnicos de Informática e de Gases e Combustíveis, cursos esses integrados ao Ensino Médio. </w:t>
      </w:r>
    </w:p>
    <w:p w14:paraId="3543BC9C" w14:textId="77777777" w:rsidR="00C17540" w:rsidRPr="00A82EF2" w:rsidRDefault="00C17540" w:rsidP="00C17540">
      <w:r w:rsidRPr="00A82EF2">
        <w:t>No segundo semestre de 2008, houve a implantação das Unidades Volta Redonda e São Gonçalo, como parte do Plano Nacional de Expansão da Rede Federal de Educação Profissional e Tecnológica – estratégia concebida pelo governo de então com vias a democratizar a educação nas diferentes regiões brasileiras. A Unidade de Ensino São Gonçalo voltou-se para áreas de Logística de Portos e Estaleiros, Metalurgia e Meio Ambiente. Na unidade Volta Redonda, os cursos de educação profissional se voltaram para as áreas de Metalurgia, Siderurgia, Metal mecânica, Automação e Formação de Professores das áreas de Ciências.</w:t>
      </w:r>
    </w:p>
    <w:p w14:paraId="02A7823E" w14:textId="77777777" w:rsidR="00C17540" w:rsidRPr="00A82EF2" w:rsidRDefault="00C17540" w:rsidP="00C17540">
      <w:r w:rsidRPr="00A82EF2">
        <w:t xml:space="preserve">Em 29 de dezembro de 2008, o CEFET-Nilópolis/RJ foi transformado em Instituto Federal de Educação, Ciência e Tecnologia do Rio de Janeiro (IFRJ), conforme a Lei nº 11.892. Esta transformação permitiu que todas as Unidades passassem a nível de </w:t>
      </w:r>
      <w:r w:rsidRPr="00A82EF2">
        <w:rPr>
          <w:i/>
        </w:rPr>
        <w:t>Campi</w:t>
      </w:r>
      <w:r w:rsidRPr="00A82EF2">
        <w:t xml:space="preserve">, conforme a Portaria nº 04, de 6 de janeiro de 2009. Além disso, essa mudança permitiu a incorporação ao IFRJ do antigo Colégio Agrícola Nilo Peçanha, que pertencia a Universidade Federal Fluminense (UFF), passando a ser referenciado como IFRJ – </w:t>
      </w:r>
      <w:r w:rsidRPr="00A82EF2">
        <w:rPr>
          <w:i/>
        </w:rPr>
        <w:t>Campus</w:t>
      </w:r>
      <w:r w:rsidRPr="00A82EF2">
        <w:t xml:space="preserve"> Pinheiral.</w:t>
      </w:r>
    </w:p>
    <w:p w14:paraId="6F3C48A1" w14:textId="77777777" w:rsidR="00C17540" w:rsidRPr="00A82EF2" w:rsidRDefault="00C17540" w:rsidP="00C17540">
      <w:r w:rsidRPr="00A82EF2">
        <w:t xml:space="preserve">Ainda em 2009, foi criado o </w:t>
      </w:r>
      <w:r w:rsidRPr="00A82EF2">
        <w:rPr>
          <w:i/>
        </w:rPr>
        <w:t>Campus</w:t>
      </w:r>
      <w:r w:rsidRPr="00A82EF2">
        <w:t xml:space="preserve"> Realengo como parte do Plano Nacional de Expansão da Rede Federal de Educação Profissional e Tecnológica, tendo como prioridade cursos voltados ao eixo </w:t>
      </w:r>
      <w:r w:rsidRPr="00A82EF2">
        <w:rPr>
          <w:i/>
        </w:rPr>
        <w:t>Ambiente e Saúde</w:t>
      </w:r>
      <w:r w:rsidRPr="00A82EF2">
        <w:t xml:space="preserve">. Já em 2010, criou-se o novo </w:t>
      </w:r>
      <w:r w:rsidRPr="00A82EF2">
        <w:rPr>
          <w:i/>
        </w:rPr>
        <w:lastRenderedPageBreak/>
        <w:t>Campus</w:t>
      </w:r>
      <w:r w:rsidRPr="00A82EF2">
        <w:t xml:space="preserve"> Avançado no município de Engenheiro Paulo de Frontin, possuindo três eixos norteadores: Informação e Comunicação, Recursos Naturais e Hospitalidade e Lazer.</w:t>
      </w:r>
    </w:p>
    <w:p w14:paraId="76BB4CF6" w14:textId="77777777" w:rsidR="00C17540" w:rsidRDefault="00C17540" w:rsidP="00C17540">
      <w:r w:rsidRPr="00A82EF2">
        <w:t>Em 16 de agosto de 2011</w:t>
      </w:r>
      <w:r>
        <w:t>,</w:t>
      </w:r>
      <w:r w:rsidRPr="00A82EF2">
        <w:t xml:space="preserve"> é anunciada pelo então governo federal a Fase III do Plano Nacional de Expansão da Rede Federal de Educação Profissional e Tecnológica, incluindo a criação do </w:t>
      </w:r>
      <w:r w:rsidRPr="00A82EF2">
        <w:rPr>
          <w:i/>
        </w:rPr>
        <w:t>Campus</w:t>
      </w:r>
      <w:r w:rsidRPr="00A82EF2">
        <w:t xml:space="preserve"> São João de Meriti, juntamente aos </w:t>
      </w:r>
      <w:r w:rsidRPr="00A82EF2">
        <w:rPr>
          <w:i/>
        </w:rPr>
        <w:t>campi</w:t>
      </w:r>
      <w:r w:rsidRPr="00A82EF2">
        <w:t xml:space="preserve"> Belford Roxo, Complexo do Alemão, Centro, Cidade de Deus, Mesquita, Niterói e Resende. </w:t>
      </w:r>
    </w:p>
    <w:p w14:paraId="0A846FAF" w14:textId="77777777" w:rsidR="006D5DDE" w:rsidRDefault="006D5DDE" w:rsidP="006D5DDE">
      <w:r>
        <w:t xml:space="preserve">O IFRJ é constituído pela Reitoria (Rio de Janeiro) e por 15 </w:t>
      </w:r>
      <w:r w:rsidRPr="006D5DDE">
        <w:rPr>
          <w:i/>
        </w:rPr>
        <w:t>campi</w:t>
      </w:r>
      <w:r>
        <w:t>: nos municípios de Arraial do Cabo, Belford Roxo, Duque de Caxias, Engenheiro Paulo de Frontin, Mesquita, Nilópolis, Niterói, Paracambi, Pinheiral, Realengo, Resende, Rio de Janeiro, São Gonçalo, São João de Meriti e Volta Redonda.</w:t>
      </w:r>
    </w:p>
    <w:p w14:paraId="15BD38DC" w14:textId="77777777" w:rsidR="006D5DDE" w:rsidRPr="00A82EF2" w:rsidRDefault="006D5DDE" w:rsidP="006D5DDE">
      <w:r>
        <w:t>O IFRJ atua nos diferentes níveis e modalidades de ensino, desde a Formação Inicial e Continuada, passando pelo ensino Técnico de Nível Médio e Graduação até a Pós-Graduação lato e stricto sensu, com cursos presenciais e a distância. A instituição desenvolve pesquisa em vários campos do saber, visando à inovação tecnológica e a divulgação e popularização da Ciência; bem como, extensão, com significativas ações de inclusão social de jovens e adultos, de população em situação de vulnerabilidade social e de pessoas com deficiência.</w:t>
      </w:r>
    </w:p>
    <w:p w14:paraId="173B10D0" w14:textId="77777777" w:rsidR="00C17540" w:rsidRPr="00A82EF2" w:rsidRDefault="00C17540" w:rsidP="00C17540"/>
    <w:p w14:paraId="5000BA94" w14:textId="77777777" w:rsidR="00C17540" w:rsidRPr="00A82EF2" w:rsidRDefault="00C17540" w:rsidP="00C17540">
      <w:pPr>
        <w:pStyle w:val="PPCSubttulo"/>
      </w:pPr>
      <w:bookmarkStart w:id="3" w:name="_Toc453050495"/>
      <w:bookmarkStart w:id="4" w:name="_Toc475365975"/>
      <w:bookmarkStart w:id="5" w:name="_Toc483820688"/>
      <w:bookmarkStart w:id="6" w:name="_Toc494893505"/>
      <w:r w:rsidRPr="00A82EF2">
        <w:t xml:space="preserve">1.2 </w:t>
      </w:r>
      <w:bookmarkEnd w:id="3"/>
      <w:r w:rsidRPr="00A82EF2">
        <w:t>Do Campus São João de Meriti</w:t>
      </w:r>
      <w:bookmarkEnd w:id="4"/>
      <w:bookmarkEnd w:id="5"/>
      <w:bookmarkEnd w:id="6"/>
    </w:p>
    <w:p w14:paraId="47029063" w14:textId="77777777" w:rsidR="00C17540" w:rsidRPr="00A82EF2" w:rsidRDefault="00C17540" w:rsidP="00C17540">
      <w:pPr>
        <w:spacing w:before="120"/>
        <w:ind w:firstLine="851"/>
        <w:rPr>
          <w:rFonts w:eastAsia="MS Mincho"/>
          <w:szCs w:val="24"/>
        </w:rPr>
      </w:pPr>
      <w:r w:rsidRPr="00FF1D09">
        <w:rPr>
          <w:rFonts w:eastAsia="MS Mincho"/>
          <w:szCs w:val="24"/>
        </w:rPr>
        <w:t xml:space="preserve">O </w:t>
      </w:r>
      <w:r>
        <w:rPr>
          <w:rFonts w:eastAsia="MS Mincho"/>
          <w:szCs w:val="24"/>
        </w:rPr>
        <w:t>Campus São João de Meriti do IFRJ</w:t>
      </w:r>
      <w:r w:rsidRPr="00FF1D09">
        <w:rPr>
          <w:rFonts w:eastAsia="MS Mincho"/>
          <w:szCs w:val="24"/>
        </w:rPr>
        <w:t xml:space="preserve">, localizado na Baixada Fluminense, foi concebido na </w:t>
      </w:r>
      <w:r w:rsidRPr="00FF1D09">
        <w:t>Fase III do Plano Nacional</w:t>
      </w:r>
      <w:r w:rsidRPr="00A82EF2">
        <w:t xml:space="preserve"> de Expansão da Rede Federal de Educação Profissional e Tecnológica. </w:t>
      </w:r>
      <w:r w:rsidRPr="00A82EF2">
        <w:rPr>
          <w:rFonts w:eastAsia="MS Mincho"/>
          <w:szCs w:val="24"/>
        </w:rPr>
        <w:t xml:space="preserve">Em 14 de setembro de 2011, o prefeito desta cidade emite o Termo de Compromisso com a finalidade de doar ao IFRJ, no prazo de cento e cinquenta dias, um imóvel para instalação do futuro </w:t>
      </w:r>
      <w:r w:rsidRPr="00A82EF2">
        <w:rPr>
          <w:rFonts w:eastAsia="MS Mincho"/>
          <w:i/>
          <w:szCs w:val="24"/>
        </w:rPr>
        <w:t>campus</w:t>
      </w:r>
      <w:r w:rsidRPr="00A82EF2">
        <w:rPr>
          <w:rFonts w:eastAsia="MS Mincho"/>
          <w:szCs w:val="24"/>
        </w:rPr>
        <w:t>. Em 05 de março de 2013, o prefeito sanciona a Lei nº 1</w:t>
      </w:r>
      <w:r>
        <w:rPr>
          <w:rFonts w:eastAsia="MS Mincho"/>
          <w:szCs w:val="24"/>
        </w:rPr>
        <w:t>.</w:t>
      </w:r>
      <w:r w:rsidRPr="00A82EF2">
        <w:rPr>
          <w:rFonts w:eastAsia="MS Mincho"/>
          <w:szCs w:val="24"/>
        </w:rPr>
        <w:t xml:space="preserve">864, que autoriza o Executivo Municipal a doar um terreno para edificação e instalação do campus do IFRJ. Essa Lei é publicada no Diário Oficial da cidade de São João de Meriti em 14 de março de 2013 e determina o prazo de trinta e seis meses para o início da instalação e implantação do </w:t>
      </w:r>
      <w:r w:rsidRPr="00A82EF2">
        <w:rPr>
          <w:rFonts w:eastAsia="MS Mincho"/>
          <w:i/>
          <w:szCs w:val="24"/>
        </w:rPr>
        <w:t>campus</w:t>
      </w:r>
      <w:r w:rsidRPr="00A82EF2">
        <w:rPr>
          <w:rFonts w:eastAsia="MS Mincho"/>
          <w:szCs w:val="24"/>
        </w:rPr>
        <w:t xml:space="preserve"> no município.</w:t>
      </w:r>
    </w:p>
    <w:p w14:paraId="486A10E3" w14:textId="77777777" w:rsidR="00C17540" w:rsidRPr="00A82EF2" w:rsidRDefault="00C17540" w:rsidP="00C17540">
      <w:pPr>
        <w:spacing w:before="120"/>
        <w:ind w:firstLine="851"/>
        <w:rPr>
          <w:rFonts w:cs="Arial"/>
          <w:szCs w:val="24"/>
          <w:shd w:val="clear" w:color="auto" w:fill="FFFFFF"/>
        </w:rPr>
      </w:pPr>
      <w:r w:rsidRPr="00A82EF2">
        <w:rPr>
          <w:rFonts w:eastAsia="MS Mincho"/>
          <w:szCs w:val="24"/>
        </w:rPr>
        <w:lastRenderedPageBreak/>
        <w:t xml:space="preserve">Em 21 de outubro de 2015, é nomeado pela Portaria IFRJ nº 1.350/2015, publicada no DOU de 21/10/2015, o diretor de Implantação do </w:t>
      </w:r>
      <w:r>
        <w:rPr>
          <w:rFonts w:eastAsia="MS Mincho"/>
          <w:i/>
          <w:szCs w:val="24"/>
        </w:rPr>
        <w:t>C</w:t>
      </w:r>
      <w:r w:rsidRPr="00A82EF2">
        <w:rPr>
          <w:rFonts w:eastAsia="MS Mincho"/>
          <w:i/>
          <w:szCs w:val="24"/>
        </w:rPr>
        <w:t>ampus</w:t>
      </w:r>
      <w:r w:rsidRPr="00A82EF2">
        <w:rPr>
          <w:rFonts w:eastAsia="MS Mincho"/>
          <w:szCs w:val="24"/>
        </w:rPr>
        <w:t xml:space="preserve"> São João de Meriti, prof. Sérgio Ricardo dos Santos Moraes. Em </w:t>
      </w:r>
      <w:r>
        <w:rPr>
          <w:rFonts w:cs="Arial"/>
          <w:bCs/>
          <w:szCs w:val="24"/>
          <w:shd w:val="clear" w:color="auto" w:fill="FFFFFF"/>
        </w:rPr>
        <w:t xml:space="preserve">19 de fevereiro de 2016, </w:t>
      </w:r>
      <w:r w:rsidRPr="00A82EF2">
        <w:rPr>
          <w:rFonts w:cs="Arial"/>
          <w:bCs/>
          <w:szCs w:val="24"/>
          <w:shd w:val="clear" w:color="auto" w:fill="FFFFFF"/>
        </w:rPr>
        <w:t>foi</w:t>
      </w:r>
      <w:r w:rsidRPr="00A82EF2">
        <w:rPr>
          <w:rFonts w:cs="Arial"/>
          <w:bCs/>
          <w:iCs/>
          <w:szCs w:val="24"/>
          <w:shd w:val="clear" w:color="auto" w:fill="FFFFFF"/>
        </w:rPr>
        <w:t> </w:t>
      </w:r>
      <w:r w:rsidRPr="00A82EF2">
        <w:rPr>
          <w:rFonts w:cs="Arial"/>
          <w:szCs w:val="24"/>
          <w:shd w:val="clear" w:color="auto" w:fill="FFFFFF"/>
        </w:rPr>
        <w:t>instituída pela Portaria nº 033/GR a Comissão de Elaboração do Plano de Implantação do campus São João de Meriti, composta por representantes do IFRJ, da Prefeitura Municipal e pela sociedade civil organizada, responsável por elaborar, no prazo inicial de 120 dias, o</w:t>
      </w:r>
      <w:r>
        <w:rPr>
          <w:rFonts w:cs="Arial"/>
          <w:szCs w:val="24"/>
          <w:shd w:val="clear" w:color="auto" w:fill="FFFFFF"/>
        </w:rPr>
        <w:t xml:space="preserve"> documento que evidenciaria</w:t>
      </w:r>
      <w:r w:rsidRPr="00A82EF2">
        <w:rPr>
          <w:rFonts w:cs="Arial"/>
          <w:szCs w:val="24"/>
          <w:shd w:val="clear" w:color="auto" w:fill="FFFFFF"/>
        </w:rPr>
        <w:t xml:space="preserve"> as especificidades do CSJM. </w:t>
      </w:r>
    </w:p>
    <w:p w14:paraId="2816B606" w14:textId="77777777" w:rsidR="00C17540" w:rsidRPr="00A82EF2" w:rsidRDefault="00C17540" w:rsidP="00C17540">
      <w:pPr>
        <w:spacing w:before="120"/>
        <w:ind w:firstLine="851"/>
        <w:rPr>
          <w:rFonts w:eastAsia="MS Mincho"/>
          <w:szCs w:val="24"/>
        </w:rPr>
      </w:pPr>
      <w:r w:rsidRPr="00A82EF2">
        <w:rPr>
          <w:rFonts w:eastAsia="MS Mincho"/>
          <w:szCs w:val="24"/>
        </w:rPr>
        <w:t xml:space="preserve">Cinco meses depois, em 22 de março de 2016, foi publicado no Diário Oficial do Município, o Termo de Cessão Parcial de Uno nº 001/2016, referente ao CIEP São João Bôsco, </w:t>
      </w:r>
      <w:r>
        <w:rPr>
          <w:rFonts w:eastAsia="MS Mincho"/>
          <w:szCs w:val="24"/>
        </w:rPr>
        <w:t>local onde funcionou</w:t>
      </w:r>
      <w:r w:rsidRPr="00A82EF2">
        <w:rPr>
          <w:rFonts w:eastAsia="MS Mincho"/>
          <w:szCs w:val="24"/>
        </w:rPr>
        <w:t xml:space="preserve"> a sede provisória do </w:t>
      </w:r>
      <w:r w:rsidRPr="00A82EF2">
        <w:rPr>
          <w:rFonts w:eastAsia="MS Mincho"/>
          <w:i/>
          <w:szCs w:val="24"/>
        </w:rPr>
        <w:t>campus</w:t>
      </w:r>
      <w:r>
        <w:rPr>
          <w:rFonts w:eastAsia="MS Mincho"/>
          <w:szCs w:val="24"/>
        </w:rPr>
        <w:t xml:space="preserve"> até o segundo semestre de 2016. </w:t>
      </w:r>
      <w:r w:rsidRPr="00A82EF2">
        <w:rPr>
          <w:rFonts w:eastAsia="MS Mincho"/>
          <w:szCs w:val="24"/>
        </w:rPr>
        <w:t>Os primeiros servidores técnicos administrativos tomaram posse e foram investidos em suas funções em 10 de maio de 2016. E, em 23 de maio do mesmo ano, os primeiros professores tomaram</w:t>
      </w:r>
      <w:r>
        <w:rPr>
          <w:rFonts w:eastAsia="MS Mincho"/>
          <w:szCs w:val="24"/>
        </w:rPr>
        <w:t xml:space="preserve"> posse. A partir do primeiro semestre de 2017, o CIEP 189 -</w:t>
      </w:r>
      <w:r w:rsidRPr="00925221">
        <w:rPr>
          <w:rFonts w:eastAsia="MS Mincho"/>
          <w:szCs w:val="24"/>
        </w:rPr>
        <w:t xml:space="preserve"> Valdylio Villas Boas</w:t>
      </w:r>
      <w:r>
        <w:rPr>
          <w:rFonts w:eastAsia="MS Mincho"/>
          <w:szCs w:val="24"/>
        </w:rPr>
        <w:t xml:space="preserve"> passou a funcionar como a sede do </w:t>
      </w:r>
      <w:r>
        <w:rPr>
          <w:rFonts w:eastAsia="MS Mincho"/>
          <w:i/>
          <w:szCs w:val="24"/>
        </w:rPr>
        <w:t xml:space="preserve">Campus </w:t>
      </w:r>
      <w:r>
        <w:rPr>
          <w:rFonts w:eastAsia="MS Mincho"/>
          <w:szCs w:val="24"/>
        </w:rPr>
        <w:t>São João de Meriti</w:t>
      </w:r>
      <w:r>
        <w:rPr>
          <w:rFonts w:eastAsia="MS Mincho"/>
          <w:i/>
          <w:szCs w:val="24"/>
        </w:rPr>
        <w:t xml:space="preserve">, </w:t>
      </w:r>
      <w:r>
        <w:rPr>
          <w:rFonts w:eastAsia="MS Mincho"/>
          <w:szCs w:val="24"/>
        </w:rPr>
        <w:t>conforme o Termo de Seção Estadual homologado pelo processo E-01/066/327/2016 de 16 de fevereiro de 2017, publicado no Diário Oficial do Estado do Rio de Janeiro no dia 17/03/2017</w:t>
      </w:r>
      <w:r w:rsidRPr="00A82EF2">
        <w:rPr>
          <w:rFonts w:eastAsia="MS Mincho"/>
          <w:szCs w:val="24"/>
        </w:rPr>
        <w:t xml:space="preserve">. </w:t>
      </w:r>
    </w:p>
    <w:p w14:paraId="0A51CAB1" w14:textId="77777777" w:rsidR="00746677" w:rsidRDefault="00C17540" w:rsidP="00C17540">
      <w:pPr>
        <w:spacing w:before="120"/>
        <w:ind w:firstLine="851"/>
        <w:rPr>
          <w:rFonts w:eastAsia="MS Mincho"/>
          <w:szCs w:val="24"/>
        </w:rPr>
      </w:pPr>
      <w:r>
        <w:rPr>
          <w:rFonts w:eastAsia="MS Mincho"/>
          <w:szCs w:val="24"/>
        </w:rPr>
        <w:t xml:space="preserve">No movimento de instalação do </w:t>
      </w:r>
      <w:r>
        <w:rPr>
          <w:rFonts w:eastAsia="MS Mincho"/>
          <w:i/>
          <w:szCs w:val="24"/>
        </w:rPr>
        <w:t xml:space="preserve">Campus </w:t>
      </w:r>
      <w:r>
        <w:rPr>
          <w:rFonts w:eastAsia="MS Mincho"/>
          <w:szCs w:val="24"/>
        </w:rPr>
        <w:t>São João de Meriti</w:t>
      </w:r>
      <w:r>
        <w:rPr>
          <w:rFonts w:eastAsia="MS Mincho"/>
          <w:i/>
          <w:szCs w:val="24"/>
        </w:rPr>
        <w:t xml:space="preserve">, </w:t>
      </w:r>
      <w:r w:rsidRPr="005C3746">
        <w:rPr>
          <w:rFonts w:eastAsia="MS Mincho"/>
          <w:szCs w:val="24"/>
        </w:rPr>
        <w:t>ap</w:t>
      </w:r>
      <w:r w:rsidRPr="00A82EF2">
        <w:rPr>
          <w:rFonts w:eastAsia="MS Mincho"/>
          <w:szCs w:val="24"/>
        </w:rPr>
        <w:t xml:space="preserve">ós a concretização de mapeamento da região e da realização de audiências e consultas públicas na cidade, a </w:t>
      </w:r>
      <w:r w:rsidRPr="00A82EF2">
        <w:rPr>
          <w:rFonts w:cs="Arial"/>
          <w:szCs w:val="24"/>
          <w:shd w:val="clear" w:color="auto" w:fill="FFFFFF"/>
        </w:rPr>
        <w:t xml:space="preserve">Comissão de Elaboração do Plano de Implantação </w:t>
      </w:r>
      <w:r>
        <w:rPr>
          <w:rFonts w:eastAsia="MS Mincho"/>
          <w:szCs w:val="24"/>
        </w:rPr>
        <w:t>construiu</w:t>
      </w:r>
      <w:r w:rsidRPr="00A82EF2">
        <w:rPr>
          <w:rFonts w:eastAsia="MS Mincho"/>
          <w:szCs w:val="24"/>
        </w:rPr>
        <w:t xml:space="preserve"> um estudo quali-quantitativo sobre as principais características e demandas do município e seu entorno e decidiu</w:t>
      </w:r>
      <w:r>
        <w:rPr>
          <w:rFonts w:eastAsia="MS Mincho"/>
          <w:szCs w:val="24"/>
        </w:rPr>
        <w:t>,</w:t>
      </w:r>
      <w:r w:rsidRPr="00A82EF2">
        <w:rPr>
          <w:rFonts w:eastAsia="MS Mincho"/>
          <w:szCs w:val="24"/>
        </w:rPr>
        <w:t xml:space="preserve"> então, que o </w:t>
      </w:r>
      <w:r w:rsidRPr="00A82EF2">
        <w:rPr>
          <w:rFonts w:eastAsia="MS Mincho"/>
          <w:i/>
          <w:szCs w:val="24"/>
        </w:rPr>
        <w:t>Campus</w:t>
      </w:r>
      <w:r w:rsidRPr="00A82EF2">
        <w:rPr>
          <w:rFonts w:eastAsia="MS Mincho"/>
          <w:szCs w:val="24"/>
        </w:rPr>
        <w:t xml:space="preserve"> São João de Meriti seria responsável pela oferta de cursos de Formação Inicial e Continuada (FIC), Educação Profissional e Educação Superior nos Eixos Tecnológicos </w:t>
      </w:r>
      <w:r>
        <w:rPr>
          <w:rFonts w:eastAsia="MS Mincho"/>
          <w:szCs w:val="24"/>
        </w:rPr>
        <w:t>de</w:t>
      </w:r>
      <w:r w:rsidRPr="00A82EF2">
        <w:rPr>
          <w:rFonts w:eastAsia="MS Mincho"/>
          <w:szCs w:val="24"/>
        </w:rPr>
        <w:t xml:space="preserve"> </w:t>
      </w:r>
      <w:r w:rsidRPr="00A82EF2">
        <w:rPr>
          <w:rFonts w:eastAsia="MS Mincho"/>
          <w:i/>
          <w:szCs w:val="24"/>
        </w:rPr>
        <w:t>Gestão e Negócios</w:t>
      </w:r>
      <w:r w:rsidRPr="00A82EF2">
        <w:rPr>
          <w:rFonts w:eastAsia="MS Mincho"/>
          <w:szCs w:val="24"/>
        </w:rPr>
        <w:t xml:space="preserve"> </w:t>
      </w:r>
      <w:r>
        <w:rPr>
          <w:rFonts w:eastAsia="MS Mincho"/>
          <w:szCs w:val="24"/>
        </w:rPr>
        <w:t>e de</w:t>
      </w:r>
      <w:r w:rsidRPr="00A82EF2">
        <w:rPr>
          <w:rFonts w:eastAsia="MS Mincho"/>
          <w:szCs w:val="24"/>
        </w:rPr>
        <w:t xml:space="preserve"> </w:t>
      </w:r>
      <w:r w:rsidRPr="00A82EF2">
        <w:rPr>
          <w:rFonts w:eastAsia="MS Mincho"/>
          <w:i/>
          <w:szCs w:val="24"/>
        </w:rPr>
        <w:t>Informação e Comunicação</w:t>
      </w:r>
      <w:r w:rsidRPr="00A82EF2">
        <w:rPr>
          <w:rFonts w:eastAsia="MS Mincho"/>
          <w:szCs w:val="24"/>
        </w:rPr>
        <w:t>. Nesse sentido, no final do mês de agosto de 2016,</w:t>
      </w:r>
      <w:r>
        <w:rPr>
          <w:rFonts w:eastAsia="MS Mincho"/>
          <w:szCs w:val="24"/>
        </w:rPr>
        <w:t xml:space="preserve"> ainda na sede provisória,</w:t>
      </w:r>
      <w:r w:rsidRPr="00A82EF2">
        <w:rPr>
          <w:rFonts w:eastAsia="MS Mincho"/>
          <w:szCs w:val="24"/>
        </w:rPr>
        <w:t xml:space="preserve"> iniciaram-se as atividades com o oferecimento do curso FIC em Empreendedorismo e Gestão de Negócios, atendendo a mais de 90 alunos. Tendo em vista a expansão das atividades do </w:t>
      </w:r>
      <w:r w:rsidRPr="00A82EF2">
        <w:rPr>
          <w:rFonts w:eastAsia="MS Mincho"/>
          <w:i/>
          <w:szCs w:val="24"/>
        </w:rPr>
        <w:t>Campus</w:t>
      </w:r>
      <w:r w:rsidRPr="00A82EF2">
        <w:rPr>
          <w:rFonts w:eastAsia="MS Mincho"/>
          <w:szCs w:val="24"/>
        </w:rPr>
        <w:t>, foram</w:t>
      </w:r>
      <w:r>
        <w:rPr>
          <w:rFonts w:eastAsia="MS Mincho"/>
          <w:szCs w:val="24"/>
        </w:rPr>
        <w:t xml:space="preserve"> portariada</w:t>
      </w:r>
      <w:r w:rsidRPr="00A82EF2">
        <w:rPr>
          <w:rFonts w:eastAsia="MS Mincho"/>
          <w:szCs w:val="24"/>
        </w:rPr>
        <w:t>s em novembro de 2016 duas comissões para estudarem a viabilidade de implantação dos cursos técnicos em Administração e em Informática para Internet</w:t>
      </w:r>
      <w:r w:rsidR="00C4746A">
        <w:rPr>
          <w:rFonts w:eastAsia="MS Mincho"/>
          <w:szCs w:val="24"/>
        </w:rPr>
        <w:t xml:space="preserve">. </w:t>
      </w:r>
      <w:r w:rsidR="00894AA8">
        <w:rPr>
          <w:rFonts w:eastAsia="MS Mincho"/>
          <w:szCs w:val="24"/>
        </w:rPr>
        <w:t xml:space="preserve">A resolução nº 11 de 17 de </w:t>
      </w:r>
      <w:r w:rsidR="00894AA8">
        <w:rPr>
          <w:rFonts w:eastAsia="MS Mincho"/>
          <w:szCs w:val="24"/>
        </w:rPr>
        <w:lastRenderedPageBreak/>
        <w:t>maio de 2017 aprova o Curso Técnico Concomitante/Subsequente ao Ensino Médio em Administração</w:t>
      </w:r>
      <w:r w:rsidR="006D5DDE">
        <w:rPr>
          <w:rFonts w:eastAsia="MS Mincho"/>
          <w:szCs w:val="24"/>
        </w:rPr>
        <w:t>, o primeiro curso técnico oferecido pelo campus no eixo de Gestão</w:t>
      </w:r>
      <w:r w:rsidR="00894AA8">
        <w:rPr>
          <w:rFonts w:eastAsia="MS Mincho"/>
          <w:szCs w:val="24"/>
        </w:rPr>
        <w:t xml:space="preserve">. O presente </w:t>
      </w:r>
      <w:r w:rsidR="006D5DDE">
        <w:rPr>
          <w:rFonts w:eastAsia="MS Mincho"/>
          <w:szCs w:val="24"/>
        </w:rPr>
        <w:t xml:space="preserve">plano de curso tem por objetivo avançar a oferta de cursos técnicos do </w:t>
      </w:r>
      <w:r w:rsidR="006D5DDE" w:rsidRPr="006D5DDE">
        <w:rPr>
          <w:rFonts w:eastAsia="MS Mincho"/>
          <w:i/>
          <w:szCs w:val="24"/>
        </w:rPr>
        <w:t>Campus</w:t>
      </w:r>
      <w:r w:rsidR="006D5DDE">
        <w:rPr>
          <w:rFonts w:eastAsia="MS Mincho"/>
          <w:i/>
          <w:szCs w:val="24"/>
        </w:rPr>
        <w:t xml:space="preserve"> </w:t>
      </w:r>
      <w:r w:rsidR="006D5DDE">
        <w:rPr>
          <w:rFonts w:eastAsia="MS Mincho"/>
          <w:szCs w:val="24"/>
        </w:rPr>
        <w:t>São João de Meriti, com vias a oferecer o Curso Técnico em Informática para Internet, relacionado ao eixo de Informação e Comunicação.</w:t>
      </w:r>
    </w:p>
    <w:p w14:paraId="7ED998DA" w14:textId="77777777" w:rsidR="00746677" w:rsidRDefault="00C4746A">
      <w:pPr>
        <w:pStyle w:val="PPCTtulo"/>
      </w:pPr>
      <w:r>
        <w:t xml:space="preserve"> </w:t>
      </w:r>
      <w:r>
        <w:br w:type="page"/>
      </w:r>
    </w:p>
    <w:p w14:paraId="7CC9D801" w14:textId="77777777" w:rsidR="00746677" w:rsidRDefault="00C4746A">
      <w:pPr>
        <w:pStyle w:val="PPCTtulo"/>
      </w:pPr>
      <w:bookmarkStart w:id="7" w:name="_Toc494893506"/>
      <w:r>
        <w:lastRenderedPageBreak/>
        <w:t>2. Identificação do curso</w:t>
      </w:r>
      <w:bookmarkEnd w:id="7"/>
    </w:p>
    <w:p w14:paraId="6670A575" w14:textId="77777777" w:rsidR="00746677" w:rsidRDefault="00C4746A">
      <w:pPr>
        <w:ind w:firstLine="708"/>
      </w:pPr>
      <w:r>
        <w:t xml:space="preserve">De acordo com o Catálogo Nacional de Cursos Técnicos </w:t>
      </w:r>
      <w:r>
        <w:fldChar w:fldCharType="begin" w:fldLock="1"/>
      </w:r>
      <w:r w:rsidR="00020EE4">
        <w:instrText>ADDIN CSL_CITATION { "citationItems" : [ { "id" : "ITEM-1", "itemData" : { "author" : [ { "dropping-particle" : "", "family" : "MEC", "given" : "", "non-dropping-particle" : "", "parse-names" : false, "suffix" : "" } ], "edition" : "3", "id" : "ITEM-1", "issued" : { "date-parts" : [ [ "2014" ] ] }, "publisher" : "Secretaria de Educa\u00e7\u00e3o Profissional e Tecnol\u00f3gica", "publisher-place" : "Bras\u00edlia/DF", "title" : "Cat\u00e1logo Nacional de Cursos T\u00e9cnicos", "type" : "book" }, "uris" : [ "http://www.mendeley.com/documents/?uuid=459e121d-01c2-41da-a8a9-2483f78e8c18" ] } ], "mendeley" : { "formattedCitation" : "(MEC, 2014)", "plainTextFormattedCitation" : "(MEC, 2014)", "previouslyFormattedCitation" : "(MEC, 2016)" }, "properties" : { "noteIndex" : 0 }, "schema" : "https://github.com/citation-style-language/schema/raw/master/csl-citation.json" }</w:instrText>
      </w:r>
      <w:r>
        <w:fldChar w:fldCharType="separate"/>
      </w:r>
      <w:bookmarkStart w:id="8" w:name="__Fieldmark__794_3860821349"/>
      <w:r w:rsidR="00020EE4" w:rsidRPr="00020EE4">
        <w:rPr>
          <w:noProof/>
        </w:rPr>
        <w:t>(MEC, 2014)</w:t>
      </w:r>
      <w:r>
        <w:fldChar w:fldCharType="end"/>
      </w:r>
      <w:bookmarkEnd w:id="8"/>
      <w:r>
        <w:t xml:space="preserve">, o curso técnico em Informática para Internet tem por objetivo formar profissionais com conhecimentos necessários para desenvolver diversas atividades relacionadas à Tecnologia da Informação e Comunicação (TIC). Essas atividades são classificadas em quatro grandes grupos, a saber, (i) desenvolver sistemas para Internet, (ii) aplicar critérios de ergonomia, usabilidade e acessibilidade, (iii) utilizar ferramentas de auxílio no desenvolvimento das aplicações e, (iv) realizar a manutenção de sites e portais eletrônicos. </w:t>
      </w:r>
    </w:p>
    <w:p w14:paraId="0A886687" w14:textId="77777777" w:rsidR="00746677" w:rsidRDefault="006E286C">
      <w:pPr>
        <w:ind w:firstLine="708"/>
      </w:pPr>
      <w:r>
        <w:t>Nessa perspectiva, o</w:t>
      </w:r>
      <w:r w:rsidR="00C4746A">
        <w:t xml:space="preserve"> curso técnico em Informática para Internet oferecido pelo </w:t>
      </w:r>
      <w:r w:rsidR="00C4746A">
        <w:rPr>
          <w:i/>
        </w:rPr>
        <w:t>Campus</w:t>
      </w:r>
      <w:r w:rsidR="00C4746A">
        <w:t xml:space="preserve"> </w:t>
      </w:r>
      <w:r w:rsidR="0068012D">
        <w:t xml:space="preserve">de </w:t>
      </w:r>
      <w:r w:rsidR="00C4746A">
        <w:t xml:space="preserve">São João de Meriti </w:t>
      </w:r>
      <w:r w:rsidR="0068012D">
        <w:t xml:space="preserve">do IFRJ </w:t>
      </w:r>
      <w:r w:rsidR="00C4746A">
        <w:t>na modalidade concomitante / subsequente ao Ensino Médio visa preparar profissionais com conhecimento sobre banco de dados, redes de computadores, manutenção e suporte, Web Design, desenvolvimento de sistemas, multimídia e Internet. Unindo interatividade, interdisciplinaridade, embasamento histórico-cultural e desenvolvimento de pesquisas. Além disso, a formação oferecida nesse curso possibilita aos seus egressos o uso adequado e eficiente de metodologias utilizadas no planejamento e desenvolvimento de sistemas.</w:t>
      </w:r>
    </w:p>
    <w:p w14:paraId="2DD20789" w14:textId="77777777" w:rsidR="00746677" w:rsidRDefault="00746677">
      <w:pPr>
        <w:ind w:firstLine="708"/>
      </w:pPr>
    </w:p>
    <w:p w14:paraId="6D77D8FA" w14:textId="77777777" w:rsidR="00746677" w:rsidRDefault="00746677">
      <w:pPr>
        <w:ind w:firstLine="0"/>
      </w:pPr>
    </w:p>
    <w:p w14:paraId="29CBD03B" w14:textId="77777777" w:rsidR="00746677" w:rsidRDefault="00C4746A">
      <w:r>
        <w:br w:type="page"/>
      </w:r>
    </w:p>
    <w:tbl>
      <w:tblPr>
        <w:tblW w:w="9060"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Look w:val="04A0" w:firstRow="1" w:lastRow="0" w:firstColumn="1" w:lastColumn="0" w:noHBand="0" w:noVBand="1"/>
      </w:tblPr>
      <w:tblGrid>
        <w:gridCol w:w="4712"/>
        <w:gridCol w:w="4348"/>
      </w:tblGrid>
      <w:tr w:rsidR="00746677" w14:paraId="1ED8A586" w14:textId="77777777" w:rsidTr="000308A6">
        <w:trPr>
          <w:trHeight w:val="454"/>
        </w:trPr>
        <w:tc>
          <w:tcPr>
            <w:tcW w:w="9060" w:type="dxa"/>
            <w:gridSpan w:val="2"/>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0B002002" w14:textId="77777777" w:rsidR="00746677" w:rsidRDefault="00C4746A" w:rsidP="00C4746A">
            <w:pPr>
              <w:pageBreakBefore/>
              <w:spacing w:line="240" w:lineRule="auto"/>
              <w:ind w:firstLine="0"/>
              <w:jc w:val="center"/>
              <w:rPr>
                <w:b/>
              </w:rPr>
            </w:pPr>
            <w:r>
              <w:rPr>
                <w:b/>
              </w:rPr>
              <w:lastRenderedPageBreak/>
              <w:t>DADOS GERAIS DO CURSO</w:t>
            </w:r>
          </w:p>
        </w:tc>
      </w:tr>
      <w:tr w:rsidR="00746677" w14:paraId="12973B04" w14:textId="77777777" w:rsidTr="000308A6">
        <w:trPr>
          <w:trHeight w:val="454"/>
        </w:trPr>
        <w:tc>
          <w:tcPr>
            <w:tcW w:w="4712"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7852D361" w14:textId="77777777" w:rsidR="00746677" w:rsidRDefault="00C4746A">
            <w:pPr>
              <w:spacing w:line="240" w:lineRule="auto"/>
              <w:ind w:firstLine="0"/>
              <w:jc w:val="left"/>
              <w:rPr>
                <w:b/>
              </w:rPr>
            </w:pPr>
            <w:r>
              <w:rPr>
                <w:b/>
              </w:rPr>
              <w:t>Nome do Curso:</w:t>
            </w:r>
          </w:p>
        </w:tc>
        <w:tc>
          <w:tcPr>
            <w:tcW w:w="4348"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1C8417F1" w14:textId="77777777" w:rsidR="00746677" w:rsidRDefault="00C4746A">
            <w:pPr>
              <w:spacing w:line="240" w:lineRule="auto"/>
              <w:ind w:firstLine="0"/>
              <w:jc w:val="left"/>
            </w:pPr>
            <w:r>
              <w:t>Técnico em Informática para Internet</w:t>
            </w:r>
          </w:p>
        </w:tc>
      </w:tr>
      <w:tr w:rsidR="00746677" w14:paraId="7EEA3849" w14:textId="77777777" w:rsidTr="000308A6">
        <w:trPr>
          <w:trHeight w:val="454"/>
        </w:trPr>
        <w:tc>
          <w:tcPr>
            <w:tcW w:w="4712"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4EBFC059" w14:textId="77777777" w:rsidR="00746677" w:rsidRDefault="00C4746A">
            <w:pPr>
              <w:spacing w:line="240" w:lineRule="auto"/>
              <w:ind w:firstLine="0"/>
              <w:jc w:val="left"/>
              <w:rPr>
                <w:b/>
              </w:rPr>
            </w:pPr>
            <w:r>
              <w:rPr>
                <w:b/>
              </w:rPr>
              <w:t>Área de conhecimento a que pertence:</w:t>
            </w:r>
          </w:p>
        </w:tc>
        <w:tc>
          <w:tcPr>
            <w:tcW w:w="4348"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2D430381" w14:textId="77777777" w:rsidR="00746677" w:rsidRDefault="00C4746A">
            <w:pPr>
              <w:spacing w:line="240" w:lineRule="auto"/>
              <w:ind w:firstLine="0"/>
              <w:jc w:val="left"/>
            </w:pPr>
            <w:r>
              <w:t>Ciências Exatas e da Terra</w:t>
            </w:r>
          </w:p>
        </w:tc>
      </w:tr>
      <w:tr w:rsidR="00746677" w14:paraId="6C3803C4" w14:textId="77777777" w:rsidTr="000308A6">
        <w:trPr>
          <w:trHeight w:val="454"/>
        </w:trPr>
        <w:tc>
          <w:tcPr>
            <w:tcW w:w="4712"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7A7E5335" w14:textId="77777777" w:rsidR="00746677" w:rsidRDefault="00C4746A">
            <w:pPr>
              <w:spacing w:line="240" w:lineRule="auto"/>
              <w:ind w:firstLine="0"/>
              <w:jc w:val="left"/>
              <w:rPr>
                <w:b/>
              </w:rPr>
            </w:pPr>
            <w:r>
              <w:rPr>
                <w:b/>
              </w:rPr>
              <w:t>Eixo Tecnológico:</w:t>
            </w:r>
          </w:p>
        </w:tc>
        <w:tc>
          <w:tcPr>
            <w:tcW w:w="4348"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5B4B20D9" w14:textId="77777777" w:rsidR="00746677" w:rsidRDefault="00C4746A">
            <w:pPr>
              <w:spacing w:line="240" w:lineRule="auto"/>
              <w:ind w:firstLine="0"/>
              <w:jc w:val="left"/>
            </w:pPr>
            <w:r>
              <w:t>Informação e Comunicação</w:t>
            </w:r>
          </w:p>
        </w:tc>
      </w:tr>
      <w:tr w:rsidR="00746677" w14:paraId="0A4AA27E" w14:textId="77777777" w:rsidTr="000308A6">
        <w:trPr>
          <w:trHeight w:val="454"/>
        </w:trPr>
        <w:tc>
          <w:tcPr>
            <w:tcW w:w="4712"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3BF5555D" w14:textId="77777777" w:rsidR="00746677" w:rsidRDefault="00C4746A">
            <w:pPr>
              <w:spacing w:line="240" w:lineRule="auto"/>
              <w:ind w:firstLine="0"/>
              <w:jc w:val="left"/>
              <w:rPr>
                <w:b/>
              </w:rPr>
            </w:pPr>
            <w:r>
              <w:rPr>
                <w:b/>
              </w:rPr>
              <w:t>Modalidade de oferta:</w:t>
            </w:r>
          </w:p>
        </w:tc>
        <w:tc>
          <w:tcPr>
            <w:tcW w:w="4348"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4DD89EA3" w14:textId="77777777" w:rsidR="00746677" w:rsidRDefault="00C4746A">
            <w:pPr>
              <w:spacing w:line="240" w:lineRule="auto"/>
              <w:ind w:firstLine="0"/>
              <w:jc w:val="left"/>
            </w:pPr>
            <w:r>
              <w:t>Presencial</w:t>
            </w:r>
          </w:p>
        </w:tc>
      </w:tr>
      <w:tr w:rsidR="00746677" w14:paraId="5A576048" w14:textId="77777777" w:rsidTr="000308A6">
        <w:trPr>
          <w:trHeight w:val="454"/>
        </w:trPr>
        <w:tc>
          <w:tcPr>
            <w:tcW w:w="4712"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6C4875FE" w14:textId="77777777" w:rsidR="00746677" w:rsidRDefault="00C4746A">
            <w:pPr>
              <w:spacing w:line="240" w:lineRule="auto"/>
              <w:ind w:firstLine="0"/>
              <w:jc w:val="left"/>
              <w:rPr>
                <w:b/>
              </w:rPr>
            </w:pPr>
            <w:r>
              <w:rPr>
                <w:b/>
              </w:rPr>
              <w:t>Regime de matrícula:</w:t>
            </w:r>
          </w:p>
        </w:tc>
        <w:tc>
          <w:tcPr>
            <w:tcW w:w="4348"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32E37049" w14:textId="77777777" w:rsidR="00746677" w:rsidRDefault="00C4746A">
            <w:pPr>
              <w:spacing w:line="240" w:lineRule="auto"/>
              <w:ind w:firstLine="0"/>
              <w:jc w:val="left"/>
            </w:pPr>
            <w:r>
              <w:t>Seriado</w:t>
            </w:r>
          </w:p>
        </w:tc>
      </w:tr>
      <w:tr w:rsidR="00746677" w14:paraId="1F9178D6" w14:textId="77777777" w:rsidTr="000308A6">
        <w:trPr>
          <w:trHeight w:val="454"/>
        </w:trPr>
        <w:tc>
          <w:tcPr>
            <w:tcW w:w="4712"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65159A19" w14:textId="77777777" w:rsidR="00746677" w:rsidRDefault="00C4746A">
            <w:pPr>
              <w:spacing w:line="240" w:lineRule="auto"/>
              <w:ind w:firstLine="0"/>
              <w:jc w:val="left"/>
              <w:rPr>
                <w:b/>
              </w:rPr>
            </w:pPr>
            <w:r>
              <w:rPr>
                <w:b/>
              </w:rPr>
              <w:t>Periodicidade letiva:</w:t>
            </w:r>
          </w:p>
        </w:tc>
        <w:tc>
          <w:tcPr>
            <w:tcW w:w="4348"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08C59929" w14:textId="77777777" w:rsidR="00746677" w:rsidRDefault="00C4746A">
            <w:pPr>
              <w:spacing w:line="240" w:lineRule="auto"/>
              <w:ind w:firstLine="0"/>
              <w:jc w:val="left"/>
            </w:pPr>
            <w:r>
              <w:t>Semestral</w:t>
            </w:r>
          </w:p>
        </w:tc>
      </w:tr>
      <w:tr w:rsidR="00746677" w14:paraId="235F857B" w14:textId="77777777" w:rsidTr="000308A6">
        <w:trPr>
          <w:trHeight w:val="454"/>
        </w:trPr>
        <w:tc>
          <w:tcPr>
            <w:tcW w:w="4712"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2AD57366" w14:textId="77777777" w:rsidR="00746677" w:rsidRDefault="00C4746A">
            <w:pPr>
              <w:spacing w:line="240" w:lineRule="auto"/>
              <w:ind w:firstLine="0"/>
              <w:jc w:val="left"/>
              <w:rPr>
                <w:b/>
              </w:rPr>
            </w:pPr>
            <w:r>
              <w:rPr>
                <w:b/>
              </w:rPr>
              <w:t>Forma de Articulação:</w:t>
            </w:r>
          </w:p>
        </w:tc>
        <w:tc>
          <w:tcPr>
            <w:tcW w:w="4348"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59B8D8BC" w14:textId="77777777" w:rsidR="00746677" w:rsidRDefault="00C4746A">
            <w:pPr>
              <w:spacing w:line="240" w:lineRule="auto"/>
              <w:ind w:firstLine="0"/>
              <w:jc w:val="left"/>
            </w:pPr>
            <w:r>
              <w:t>Concomitante / Subsequente</w:t>
            </w:r>
          </w:p>
        </w:tc>
      </w:tr>
      <w:tr w:rsidR="00746677" w14:paraId="7FA5BE27" w14:textId="77777777" w:rsidTr="000308A6">
        <w:trPr>
          <w:trHeight w:val="454"/>
        </w:trPr>
        <w:tc>
          <w:tcPr>
            <w:tcW w:w="4712"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229089B7" w14:textId="77777777" w:rsidR="00746677" w:rsidRDefault="00C4746A">
            <w:pPr>
              <w:spacing w:line="240" w:lineRule="auto"/>
              <w:ind w:firstLine="0"/>
              <w:jc w:val="left"/>
              <w:rPr>
                <w:b/>
              </w:rPr>
            </w:pPr>
            <w:r>
              <w:rPr>
                <w:b/>
              </w:rPr>
              <w:t xml:space="preserve">Quantidade de Períodos:  </w:t>
            </w:r>
          </w:p>
        </w:tc>
        <w:tc>
          <w:tcPr>
            <w:tcW w:w="4348"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1DFFF6A4" w14:textId="77777777" w:rsidR="00746677" w:rsidRDefault="00C4746A">
            <w:pPr>
              <w:spacing w:line="240" w:lineRule="auto"/>
              <w:ind w:firstLine="0"/>
              <w:jc w:val="left"/>
            </w:pPr>
            <w:r>
              <w:t>3</w:t>
            </w:r>
          </w:p>
        </w:tc>
      </w:tr>
      <w:tr w:rsidR="00746677" w14:paraId="40C638AC" w14:textId="77777777" w:rsidTr="000308A6">
        <w:trPr>
          <w:trHeight w:val="454"/>
        </w:trPr>
        <w:tc>
          <w:tcPr>
            <w:tcW w:w="4712"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147CD070" w14:textId="77777777" w:rsidR="00746677" w:rsidRDefault="00C4746A">
            <w:pPr>
              <w:spacing w:line="240" w:lineRule="auto"/>
              <w:ind w:firstLine="0"/>
              <w:jc w:val="left"/>
              <w:rPr>
                <w:b/>
              </w:rPr>
            </w:pPr>
            <w:r>
              <w:rPr>
                <w:b/>
              </w:rPr>
              <w:t>Número de Disciplinas:</w:t>
            </w:r>
          </w:p>
        </w:tc>
        <w:tc>
          <w:tcPr>
            <w:tcW w:w="4348"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13550C51" w14:textId="77777777" w:rsidR="00746677" w:rsidRDefault="00C4746A">
            <w:pPr>
              <w:spacing w:line="240" w:lineRule="auto"/>
              <w:ind w:firstLine="0"/>
              <w:jc w:val="left"/>
            </w:pPr>
            <w:r>
              <w:t>20</w:t>
            </w:r>
          </w:p>
        </w:tc>
      </w:tr>
      <w:tr w:rsidR="00746677" w14:paraId="3829D1BA" w14:textId="77777777" w:rsidTr="000308A6">
        <w:trPr>
          <w:trHeight w:val="454"/>
        </w:trPr>
        <w:tc>
          <w:tcPr>
            <w:tcW w:w="4712"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0F78EFA3" w14:textId="77777777" w:rsidR="00746677" w:rsidRDefault="00C4746A">
            <w:pPr>
              <w:spacing w:line="240" w:lineRule="auto"/>
              <w:ind w:firstLine="0"/>
              <w:jc w:val="left"/>
              <w:rPr>
                <w:b/>
              </w:rPr>
            </w:pPr>
            <w:r>
              <w:rPr>
                <w:b/>
              </w:rPr>
              <w:t>Oferta anual de vagas:</w:t>
            </w:r>
          </w:p>
        </w:tc>
        <w:tc>
          <w:tcPr>
            <w:tcW w:w="4348"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2D8DE8D4" w14:textId="2AEB313B" w:rsidR="00746677" w:rsidRPr="00CB59A2" w:rsidRDefault="00BA65E0">
            <w:pPr>
              <w:spacing w:line="240" w:lineRule="auto"/>
              <w:ind w:firstLine="0"/>
              <w:jc w:val="left"/>
            </w:pPr>
            <w:r w:rsidRPr="00CB59A2">
              <w:t>112 vagas</w:t>
            </w:r>
            <w:r w:rsidR="00CB59A2">
              <w:t xml:space="preserve"> anuais; sendo</w:t>
            </w:r>
            <w:r w:rsidRPr="00CB59A2">
              <w:t xml:space="preserve"> </w:t>
            </w:r>
            <w:r w:rsidR="00CB59A2" w:rsidRPr="00CB59A2">
              <w:t>28 vagas por turma</w:t>
            </w:r>
            <w:r w:rsidRPr="00CB59A2">
              <w:t xml:space="preserve"> </w:t>
            </w:r>
            <w:r w:rsidR="00CB59A2">
              <w:t>(2 turmas) a cada</w:t>
            </w:r>
            <w:r w:rsidRPr="00CB59A2">
              <w:t xml:space="preserve"> semestre letivo</w:t>
            </w:r>
            <w:bookmarkStart w:id="9" w:name="_GoBack"/>
            <w:bookmarkEnd w:id="9"/>
          </w:p>
        </w:tc>
      </w:tr>
      <w:tr w:rsidR="00746677" w14:paraId="13CA7CB3" w14:textId="77777777" w:rsidTr="000308A6">
        <w:trPr>
          <w:trHeight w:val="454"/>
        </w:trPr>
        <w:tc>
          <w:tcPr>
            <w:tcW w:w="4712"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375F95B4" w14:textId="77777777" w:rsidR="00746677" w:rsidRDefault="00C4746A">
            <w:pPr>
              <w:spacing w:line="240" w:lineRule="auto"/>
              <w:ind w:firstLine="0"/>
              <w:jc w:val="left"/>
              <w:rPr>
                <w:b/>
              </w:rPr>
            </w:pPr>
            <w:r>
              <w:rPr>
                <w:b/>
              </w:rPr>
              <w:t>Carga Horária Total:</w:t>
            </w:r>
          </w:p>
        </w:tc>
        <w:tc>
          <w:tcPr>
            <w:tcW w:w="4348"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68FED8A7" w14:textId="77777777" w:rsidR="00746677" w:rsidRDefault="00C4746A">
            <w:pPr>
              <w:spacing w:line="240" w:lineRule="auto"/>
              <w:ind w:firstLine="0"/>
              <w:jc w:val="left"/>
            </w:pPr>
            <w:r>
              <w:t>1.026 horas</w:t>
            </w:r>
          </w:p>
        </w:tc>
      </w:tr>
      <w:tr w:rsidR="00746677" w14:paraId="1267D814" w14:textId="77777777" w:rsidTr="000308A6">
        <w:trPr>
          <w:trHeight w:val="454"/>
        </w:trPr>
        <w:tc>
          <w:tcPr>
            <w:tcW w:w="4712"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5A1EA66F" w14:textId="77777777" w:rsidR="00746677" w:rsidRDefault="00C4746A">
            <w:pPr>
              <w:spacing w:line="240" w:lineRule="auto"/>
              <w:ind w:firstLine="0"/>
              <w:jc w:val="left"/>
              <w:rPr>
                <w:b/>
              </w:rPr>
            </w:pPr>
            <w:r>
              <w:rPr>
                <w:b/>
              </w:rPr>
              <w:t>Turno de funcionamento:</w:t>
            </w:r>
          </w:p>
        </w:tc>
        <w:tc>
          <w:tcPr>
            <w:tcW w:w="4348"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64E3CE22" w14:textId="6C09318D" w:rsidR="00746677" w:rsidRDefault="00BA65E0">
            <w:pPr>
              <w:spacing w:line="240" w:lineRule="auto"/>
              <w:ind w:firstLine="0"/>
              <w:jc w:val="left"/>
            </w:pPr>
            <w:r>
              <w:t xml:space="preserve">Matutino </w:t>
            </w:r>
            <w:r w:rsidR="00CB59A2">
              <w:t>e</w:t>
            </w:r>
            <w:r>
              <w:t xml:space="preserve"> </w:t>
            </w:r>
            <w:r w:rsidR="00C4746A">
              <w:t>Vespertino</w:t>
            </w:r>
          </w:p>
        </w:tc>
      </w:tr>
      <w:tr w:rsidR="00746677" w14:paraId="4E2FD78B" w14:textId="77777777" w:rsidTr="000308A6">
        <w:trPr>
          <w:trHeight w:val="454"/>
        </w:trPr>
        <w:tc>
          <w:tcPr>
            <w:tcW w:w="4712"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34D9360E" w14:textId="77777777" w:rsidR="00746677" w:rsidRDefault="00C4746A">
            <w:pPr>
              <w:spacing w:line="240" w:lineRule="auto"/>
              <w:ind w:firstLine="0"/>
              <w:jc w:val="left"/>
              <w:rPr>
                <w:b/>
              </w:rPr>
            </w:pPr>
            <w:r>
              <w:rPr>
                <w:b/>
              </w:rPr>
              <w:t>Tempo de integralização:</w:t>
            </w:r>
          </w:p>
        </w:tc>
        <w:tc>
          <w:tcPr>
            <w:tcW w:w="4348"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0BFB992C" w14:textId="77777777" w:rsidR="00746677" w:rsidRDefault="00C4746A">
            <w:pPr>
              <w:spacing w:line="240" w:lineRule="auto"/>
              <w:ind w:firstLine="0"/>
              <w:jc w:val="left"/>
            </w:pPr>
            <w:r>
              <w:t>1 ano e meio no mínimo e 3 anos no máximo</w:t>
            </w:r>
          </w:p>
        </w:tc>
      </w:tr>
      <w:tr w:rsidR="00746677" w14:paraId="454185C7" w14:textId="77777777" w:rsidTr="000308A6">
        <w:trPr>
          <w:trHeight w:val="454"/>
        </w:trPr>
        <w:tc>
          <w:tcPr>
            <w:tcW w:w="4712"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1C6CCFEE" w14:textId="77777777" w:rsidR="00746677" w:rsidRDefault="00C4746A">
            <w:pPr>
              <w:spacing w:line="240" w:lineRule="auto"/>
              <w:ind w:firstLine="0"/>
              <w:jc w:val="left"/>
              <w:rPr>
                <w:b/>
              </w:rPr>
            </w:pPr>
            <w:r>
              <w:rPr>
                <w:b/>
              </w:rPr>
              <w:t>Critérios de seleção dos alunos:</w:t>
            </w:r>
          </w:p>
        </w:tc>
        <w:tc>
          <w:tcPr>
            <w:tcW w:w="4348"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1571AE89" w14:textId="77777777" w:rsidR="00746677" w:rsidRDefault="00C4746A">
            <w:pPr>
              <w:spacing w:line="240" w:lineRule="auto"/>
              <w:ind w:firstLine="0"/>
              <w:jc w:val="left"/>
            </w:pPr>
            <w:r>
              <w:t>Processo seletivo para o primeiro período do curso</w:t>
            </w:r>
          </w:p>
        </w:tc>
      </w:tr>
      <w:tr w:rsidR="00746677" w14:paraId="23888177" w14:textId="77777777" w:rsidTr="000308A6">
        <w:trPr>
          <w:trHeight w:val="454"/>
        </w:trPr>
        <w:tc>
          <w:tcPr>
            <w:tcW w:w="4712"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7DB5EC1F" w14:textId="77777777" w:rsidR="00746677" w:rsidRDefault="00C4746A">
            <w:pPr>
              <w:spacing w:line="240" w:lineRule="auto"/>
              <w:ind w:firstLine="0"/>
              <w:jc w:val="left"/>
              <w:rPr>
                <w:b/>
              </w:rPr>
            </w:pPr>
            <w:r>
              <w:rPr>
                <w:b/>
              </w:rPr>
              <w:t>Pré-requisito para ingresso no curso:</w:t>
            </w:r>
          </w:p>
        </w:tc>
        <w:tc>
          <w:tcPr>
            <w:tcW w:w="4348"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47305061" w14:textId="77777777" w:rsidR="00746677" w:rsidRDefault="00C4746A">
            <w:pPr>
              <w:spacing w:line="240" w:lineRule="auto"/>
              <w:ind w:firstLine="0"/>
              <w:jc w:val="left"/>
            </w:pPr>
            <w:r>
              <w:t>Ter concluído o Ensino Médio ou estar cursando, no mínimo, o segundo ano deste mesmo nível de ensino</w:t>
            </w:r>
          </w:p>
        </w:tc>
      </w:tr>
    </w:tbl>
    <w:p w14:paraId="46DB7F1B" w14:textId="77777777" w:rsidR="00746677" w:rsidRDefault="00746677">
      <w:pPr>
        <w:ind w:firstLine="0"/>
      </w:pPr>
    </w:p>
    <w:p w14:paraId="6DA81695" w14:textId="77777777" w:rsidR="00746677" w:rsidRDefault="00C4746A">
      <w:pPr>
        <w:spacing w:line="240" w:lineRule="auto"/>
        <w:ind w:firstLine="0"/>
        <w:jc w:val="left"/>
        <w:rPr>
          <w:b/>
          <w:caps/>
        </w:rPr>
      </w:pPr>
      <w:r>
        <w:br w:type="page"/>
      </w:r>
    </w:p>
    <w:p w14:paraId="647741EC" w14:textId="77777777" w:rsidR="00746677" w:rsidRDefault="00C4746A">
      <w:pPr>
        <w:pStyle w:val="PPCTtulo"/>
      </w:pPr>
      <w:bookmarkStart w:id="10" w:name="_Toc494893507"/>
      <w:r>
        <w:lastRenderedPageBreak/>
        <w:t>3. Justificativa e objetivos</w:t>
      </w:r>
      <w:bookmarkEnd w:id="10"/>
    </w:p>
    <w:p w14:paraId="4E28D4DF" w14:textId="77777777" w:rsidR="00746677" w:rsidRDefault="00C4746A">
      <w:pPr>
        <w:pStyle w:val="PPCSubttulo"/>
      </w:pPr>
      <w:bookmarkStart w:id="11" w:name="_Toc494893508"/>
      <w:r>
        <w:t>3.1 Justificativa do curso</w:t>
      </w:r>
      <w:bookmarkEnd w:id="11"/>
    </w:p>
    <w:p w14:paraId="0F7B5C8F" w14:textId="77777777" w:rsidR="00746677" w:rsidRDefault="00C4746A">
      <w:r>
        <w:t xml:space="preserve">A proposta de criação do Curso Técnico em Informática para Internet no  </w:t>
      </w:r>
      <w:r>
        <w:rPr>
          <w:i/>
        </w:rPr>
        <w:t>Campus</w:t>
      </w:r>
      <w:r>
        <w:t xml:space="preserve"> </w:t>
      </w:r>
      <w:r w:rsidR="0068012D">
        <w:t xml:space="preserve">de </w:t>
      </w:r>
      <w:r>
        <w:t>São João de Meriti</w:t>
      </w:r>
      <w:r w:rsidR="0068012D">
        <w:t xml:space="preserve"> do IFRJ</w:t>
      </w:r>
      <w:r>
        <w:t xml:space="preserve">, passa pelo entendimento da necessidade da formação de profissionais empreendedores para um mercado promissor, que se encontra em grande expansão. Em um estudo do Mercado Brasileiro de Software e Serviços </w:t>
      </w:r>
      <w:r>
        <w:fldChar w:fldCharType="begin" w:fldLock="1"/>
      </w:r>
      <w:r>
        <w:instrText>ADDIN CSL_CITATION { "citationItems" : [ { "id" : "ITEM-1", "itemData" : { "URL" : "http://www.abessoftware.com.br/noticias/mercado-de-ti-no-brasil-cresce-92-em-2015", "accessed" : { "date-parts" : [ [ "2017", "2", "16" ] ] }, "author" : [ { "dropping-particle" : "", "family" : "ABES", "given" : "", "non-dropping-particle" : "", "parse-names" : false, "suffix" : "" } ], "id" : "ITEM-1", "issued" : { "date-parts" : [ [ "2015" ] ] }, "title" : "Mercado de TI no Brasil cresce 9,2% em 2015", "type" : "webpage" }, "uris" : [ "http://www.mendeley.com/documents/?uuid=900751b2-d3c1-34a2-8257-8921aaee6cc6" ] } ], "mendeley" : { "formattedCitation" : "(ABES, 2015)", "plainTextFormattedCitation" : "(ABES, 2015)", "previouslyFormattedCitation" : "(ABES, 2015)" }, "properties" : { "noteIndex" : 0 }, "schema" : "https://github.com/citation-style-language/schema/raw/master/csl-citation.json" }</w:instrText>
      </w:r>
      <w:r>
        <w:fldChar w:fldCharType="separate"/>
      </w:r>
      <w:bookmarkStart w:id="12" w:name="__Fieldmark__967_3860821349"/>
      <w:r>
        <w:rPr>
          <w:noProof/>
        </w:rPr>
        <w:t>(ABES, 2015)</w:t>
      </w:r>
      <w:r>
        <w:fldChar w:fldCharType="end"/>
      </w:r>
      <w:bookmarkEnd w:id="12"/>
      <w:r>
        <w:t xml:space="preserve">, produzido pela Associação Brasileira das Empresas de Software (ABES) em parceria com a </w:t>
      </w:r>
      <w:r>
        <w:rPr>
          <w:i/>
        </w:rPr>
        <w:t>International Data Corporation</w:t>
      </w:r>
      <w:r>
        <w:t xml:space="preserve"> (IDC), mostra que o Mercado de TI no Brasil, incluindo hardware, software e serviços, aumentou 9.2% no ano de 2015, contra os 5.6% da média global de crescimento. No mundo, os investimentos neste setor somaram US$ 2.2 trilhões. Já no ranking de investimento no setor de TI na América Latina, o país se manteve em 1º lugar, com 45% dos investimentos, somando US$ 59.9 bilhões, seguido por México (20%) e Colômbia (8%). Ao todo, a região latino-americana soma US$ 133 bilhões em investimentos com Tecnologia da Informação e Comunicação (TIC). </w:t>
      </w:r>
    </w:p>
    <w:p w14:paraId="0A9AA2DC" w14:textId="77777777" w:rsidR="00746677" w:rsidRDefault="00C4746A">
      <w:r>
        <w:t xml:space="preserve">Responsável por quase metade dos investimentos em TI na América Latina, o Brasil mantém uma liderança continental relevante. Apesar do alto investimento, o Brasil pode chegar em 2020 com um déficit de até 408 mil profissionais de TI, segundo dados da Associação para a Promoção da Excelência do Software Brasileiro (Softex). Em um levantamento elaborado a pedido da revista VEJA, a Confederação Nacional do Comércio de Bens, Serviços e Turismo (CNC) mostra que em alguns setores, a falta de qualificação em TIC impede consideravelmente o preenchimento de vagas </w:t>
      </w:r>
      <w:r>
        <w:fldChar w:fldCharType="begin" w:fldLock="1"/>
      </w:r>
      <w:r>
        <w:instrText>ADDIN CSL_CITATION { "citationItems" : [ { "id" : "ITEM-1", "itemData" : { "URL" : "http://veja.abril.com.br/economia/desemprego-esta-alto-mas-ha-setores-em-que-falta-mao-de-obra/", "accessed" : { "date-parts" : [ [ "2017", "2", "16" ] ] }, "author" : [ { "dropping-particle" : "", "family" : "Veja", "given" : "", "non-dropping-particle" : "", "parse-names" : false, "suffix" : "" } ], "id" : "ITEM-1", "issued" : { "date-parts" : [ [ "2016" ] ] }, "title" : "Desemprego est\u00e1 alto, mas h\u00e1 setores em que falta m\u00e3o de obra", "type" : "webpage" }, "uris" : [ "http://www.mendeley.com/documents/?uuid=85851342-3810-3a06-99b4-5442f4fac616" ] } ], "mendeley" : { "formattedCitation" : "(VEJA, 2016)", "plainTextFormattedCitation" : "(VEJA, 2016)", "previouslyFormattedCitation" : "(VEJA, 2016)" }, "properties" : { "noteIndex" : 0 }, "schema" : "https://github.com/citation-style-language/schema/raw/master/csl-citation.json" }</w:instrText>
      </w:r>
      <w:r>
        <w:fldChar w:fldCharType="separate"/>
      </w:r>
      <w:bookmarkStart w:id="13" w:name="__Fieldmark__1002_3860821349"/>
      <w:r>
        <w:rPr>
          <w:noProof/>
        </w:rPr>
        <w:t>(VEJA, 2016)</w:t>
      </w:r>
      <w:r>
        <w:fldChar w:fldCharType="end"/>
      </w:r>
      <w:bookmarkEnd w:id="13"/>
      <w:r>
        <w:t xml:space="preserve">. </w:t>
      </w:r>
    </w:p>
    <w:p w14:paraId="69667B48" w14:textId="77777777" w:rsidR="00746677" w:rsidRDefault="00C4746A">
      <w:r>
        <w:t xml:space="preserve">A Baixada Fluminense, região onde se encontra o </w:t>
      </w:r>
      <w:r w:rsidR="0068012D">
        <w:rPr>
          <w:i/>
        </w:rPr>
        <w:t>C</w:t>
      </w:r>
      <w:r>
        <w:rPr>
          <w:i/>
        </w:rPr>
        <w:t>ampus</w:t>
      </w:r>
      <w:r>
        <w:t xml:space="preserve"> </w:t>
      </w:r>
      <w:r w:rsidR="0068012D">
        <w:t xml:space="preserve">de </w:t>
      </w:r>
      <w:r>
        <w:t>São João de Meriti</w:t>
      </w:r>
      <w:r w:rsidR="0068012D">
        <w:t xml:space="preserve"> do IFRJ</w:t>
      </w:r>
      <w:r>
        <w:t xml:space="preserve">, faz parte do Estado do Rio de Janeiro e está situada nos arredores da capital. A Baixada possui como característica o fato de ser uma região altamente populosa, de apresentar ocupação irregular e contar com diversas questões sociais causadas pela ausência de ações efetivas por parte do poder público </w:t>
      </w:r>
      <w:r>
        <w:fldChar w:fldCharType="begin" w:fldLock="1"/>
      </w:r>
      <w:r w:rsidR="00020EE4">
        <w:instrText>ADDIN CSL_CITATION { "citationItems" : [ { "id" : "ITEM-1", "itemData" : { "ISBN" : "9788522516629", "author" : [ { "dropping-particle" : "", "family" : "Osorio", "given" : "Mauro", "non-dropping-particle" : "", "parse-names" : false, "suffix" : "" }, { "dropping-particle" : "de", "family" : "Melo", "given" : "Luiz Martins", "non-dropping-particle" : "", "parse-names" : false, "suffix" : "" }, { "dropping-particle" : "", "family" : "Versiani", "given" : "Maria Helena", "non-dropping-particle" : "", "parse-names" : false, "suffix" : "" }, { "dropping-particle" : "", "family" : "Vianna", "given" : "Maria Lu\u0301cia Teixeira Werneck", "non-dropping-particle" : "", "parse-names" : false, "suffix" : "" } ], "edition" : "1", "id" : "ITEM-1", "issued" : { "date-parts" : [ [ "2015" ] ] }, "number-of-pages" : "391", "title" : "Uma agenda para o Rio de Janeiro: estrate\u0301gias e poli\u0301ticas pu\u0301blicas para o desenvolvimento socioecono\u0302mico", "type" : "book" }, "uris" : [ "http://www.mendeley.com/documents/?uuid=79887b44-2bde-3089-abec-cfd1f06204f2" ] } ], "mendeley" : { "formattedCitation" : "(OSORIO et al., 2015)", "plainTextFormattedCitation" : "(OSORIO et al., 2015)", "previouslyFormattedCitation" : "(OSORIO et al., 2015)" }, "properties" : { "noteIndex" : 0 }, "schema" : "https://github.com/citation-style-language/schema/raw/master/csl-citation.json" }</w:instrText>
      </w:r>
      <w:r>
        <w:fldChar w:fldCharType="separate"/>
      </w:r>
      <w:bookmarkStart w:id="14" w:name="__Fieldmark__1038_3860821349"/>
      <w:r>
        <w:rPr>
          <w:noProof/>
        </w:rPr>
        <w:t>(OSORIO et al., 2015)</w:t>
      </w:r>
      <w:r>
        <w:fldChar w:fldCharType="end"/>
      </w:r>
      <w:bookmarkEnd w:id="14"/>
      <w:r>
        <w:t xml:space="preserve">. É também uma região extremamente heterogênea, com territórios considerados nobres, onde há toda oferta de serviços e infraestrutura, e com espaços em que há ausência destes serviços, moradias precárias, falta de saneamento, má </w:t>
      </w:r>
      <w:r>
        <w:lastRenderedPageBreak/>
        <w:t xml:space="preserve">iluminação, entre outros problemas. Situado na Baixada Fluminense, o município de São João de Meriti é localizado a apenas 27Km da cidade do Rio de Janeiro. A cidade apresenta a maior densidade demográfica do continente americano. Segundo o censo do IBGE </w:t>
      </w:r>
      <w:r>
        <w:fldChar w:fldCharType="begin" w:fldLock="1"/>
      </w:r>
      <w:r w:rsidR="00020EE4">
        <w:instrText>ADDIN CSL_CITATION { "citationItems" : [ { "id" : "ITEM-1", "itemData" : { "author" : [ { "dropping-particle" : "", "family" : "IBGE", "given" : "", "non-dropping-particle" : "", "parse-names" : false, "suffix" : "" } ], "id" : "ITEM-1", "issued" : { "date-parts" : [ [ "2010" ] ] }, "title" : "Censo 2010", "type" : "webpage" }, "uris" : [ "http://www.mendeley.com/documents/?uuid=e18a45f4-7e06-4c29-8b99-c67bf42726d3", "http://www.mendeley.com/documents/?uuid=552eb06f-f85f-4772-8715-e4056faa01a7" ] } ], "mendeley" : { "formattedCitation" : "(IBGE, 2010)", "manualFormatting" : "(2010)", "plainTextFormattedCitation" : "(IBGE, 2010)", "previouslyFormattedCitation" : "(IBGE, 2010)" }, "properties" : { "noteIndex" : 0 }, "schema" : "https://github.com/citation-style-language/schema/raw/master/csl-citation.json" }</w:instrText>
      </w:r>
      <w:r>
        <w:fldChar w:fldCharType="separate"/>
      </w:r>
      <w:bookmarkStart w:id="15" w:name="__Fieldmark__1080_3860821349"/>
      <w:r>
        <w:rPr>
          <w:noProof/>
        </w:rPr>
        <w:t>(2010)</w:t>
      </w:r>
      <w:r>
        <w:fldChar w:fldCharType="end"/>
      </w:r>
      <w:bookmarkEnd w:id="15"/>
      <w:r>
        <w:t>, no local vivem 13.024 habitantes por quilômetro quadrado, resultando em 458.673 habitantes em uma área de 35.216 Km².</w:t>
      </w:r>
    </w:p>
    <w:p w14:paraId="1B945D30" w14:textId="77777777" w:rsidR="00746677" w:rsidRDefault="00C4746A">
      <w:r>
        <w:t xml:space="preserve">As principais atividades econômicas atuais de São João de Meriti são o comércio varejista e a área de serviços. Segundo dados colhidos no site do IBGE </w:t>
      </w:r>
      <w:r>
        <w:fldChar w:fldCharType="begin" w:fldLock="1"/>
      </w:r>
      <w:r w:rsidR="00020EE4">
        <w:instrText>ADDIN CSL_CITATION { "citationItems" : [ { "id" : "ITEM-1", "itemData" : { "author" : [ { "dropping-particle" : "", "family" : "IBGE", "given" : "", "non-dropping-particle" : "", "parse-names" : false, "suffix" : "" } ], "id" : "ITEM-1", "issued" : { "date-parts" : [ [ "2010" ] ] }, "title" : "Censo 2010", "type" : "webpage" }, "uris" : [ "http://www.mendeley.com/documents/?uuid=552eb06f-f85f-4772-8715-e4056faa01a7", "http://www.mendeley.com/documents/?uuid=e18a45f4-7e06-4c29-8b99-c67bf42726d3" ] } ], "mendeley" : { "formattedCitation" : "(IBGE, 2010)", "plainTextFormattedCitation" : "(IBGE, 2010)", "previouslyFormattedCitation" : "(IBGE, 2010)" }, "properties" : { "noteIndex" : 0 }, "schema" : "https://github.com/citation-style-language/schema/raw/master/csl-citation.json" }</w:instrText>
      </w:r>
      <w:r>
        <w:fldChar w:fldCharType="separate"/>
      </w:r>
      <w:bookmarkStart w:id="16" w:name="__Fieldmark__1107_3860821349"/>
      <w:r>
        <w:rPr>
          <w:noProof/>
        </w:rPr>
        <w:t>(IBGE, 2010)</w:t>
      </w:r>
      <w:r>
        <w:fldChar w:fldCharType="end"/>
      </w:r>
      <w:bookmarkEnd w:id="16"/>
      <w:r>
        <w:t>, atualmente o município tem como indicadores socioeconômicos um Produto Interno Bruto per capita de R$ 12.406,34. A população em idade ativa na cidade é cerca de 74%, porém, encontram-se de fato no mercado de trabalho apenas em torno de 65% dessa parcela da população. O valor do rendimento médio nominal mensal per capita dos domicílios é de R$ 503,33, e o rendimento médio nominal mensal por domicílio é de R$ 1.871,93.</w:t>
      </w:r>
    </w:p>
    <w:p w14:paraId="25C7C0B9" w14:textId="77777777" w:rsidR="00746677" w:rsidRDefault="00C4746A">
      <w:r>
        <w:t>Considerando as oportunidades promovidas pela área da Informática e um cenário com alto índice de pessoas que não se encontram no mercado de trabalho, o curso técnico em Informática para Internet se justifica. Sobretudo, tendo em vista a necessidade dos moradores do município de São João de Meriti e arredores de inclusão digital, inserção e ascensão profissional.</w:t>
      </w:r>
    </w:p>
    <w:p w14:paraId="7B393B37" w14:textId="77777777" w:rsidR="00746677" w:rsidRDefault="00746677"/>
    <w:p w14:paraId="5DA1AE28" w14:textId="77777777" w:rsidR="00746677" w:rsidRDefault="00C4746A">
      <w:pPr>
        <w:pStyle w:val="PPCSubttulo"/>
      </w:pPr>
      <w:bookmarkStart w:id="17" w:name="_Toc494893509"/>
      <w:r>
        <w:t>3.2 Objetivos do curso</w:t>
      </w:r>
      <w:bookmarkEnd w:id="17"/>
    </w:p>
    <w:p w14:paraId="1EA31411" w14:textId="77777777" w:rsidR="00746677" w:rsidRDefault="00864424">
      <w:r>
        <w:t xml:space="preserve">Na </w:t>
      </w:r>
      <w:r w:rsidR="00C4746A">
        <w:t>formação do profissional de Informática para Internet deverão ser desenvolvidas capacidades gerais e específicas, as quais, uma vez identificadas, traduzem-se em objetivos orientadores do processo formativo.</w:t>
      </w:r>
    </w:p>
    <w:p w14:paraId="71459A5A" w14:textId="77777777" w:rsidR="00746677" w:rsidRDefault="00746677"/>
    <w:p w14:paraId="163F6828" w14:textId="77777777" w:rsidR="00746677" w:rsidRDefault="00C4746A">
      <w:pPr>
        <w:pStyle w:val="PPCSubttulo"/>
      </w:pPr>
      <w:bookmarkStart w:id="18" w:name="_Toc494893510"/>
      <w:r>
        <w:t>3.2.1 Objetivo geral</w:t>
      </w:r>
      <w:bookmarkEnd w:id="18"/>
    </w:p>
    <w:p w14:paraId="198B8AF2" w14:textId="77777777" w:rsidR="00746677" w:rsidRDefault="00C4746A">
      <w:pPr>
        <w:ind w:firstLine="0"/>
      </w:pPr>
      <w:r>
        <w:tab/>
        <w:t xml:space="preserve">O Curso Técnico em Informática para Internet do </w:t>
      </w:r>
      <w:r>
        <w:rPr>
          <w:i/>
        </w:rPr>
        <w:t>Campus</w:t>
      </w:r>
      <w:r>
        <w:t xml:space="preserve"> </w:t>
      </w:r>
      <w:r w:rsidR="0068012D">
        <w:t xml:space="preserve">de </w:t>
      </w:r>
      <w:r>
        <w:t xml:space="preserve">São João de Meriti </w:t>
      </w:r>
      <w:r w:rsidR="0068012D">
        <w:t xml:space="preserve">do IFRJ </w:t>
      </w:r>
      <w:r>
        <w:t>tem como objetivo geral formar técnicos aptos à análise crítica e ao desenvolvimento de soluções para atender as demandas da sociedade e do mercado no campo da Tecnologia da Informação e Comunicação, trabalhando de forma integrada com as demais áreas do conhecimento.</w:t>
      </w:r>
    </w:p>
    <w:p w14:paraId="195E132C" w14:textId="77777777" w:rsidR="00746677" w:rsidRDefault="00746677"/>
    <w:p w14:paraId="49124DBC" w14:textId="77777777" w:rsidR="008E4F00" w:rsidRDefault="008E4F00">
      <w:pPr>
        <w:pStyle w:val="PPCSubttulo"/>
      </w:pPr>
    </w:p>
    <w:p w14:paraId="5E3CFB77" w14:textId="77777777" w:rsidR="008E4F00" w:rsidRDefault="008E4F00">
      <w:pPr>
        <w:pStyle w:val="PPCSubttulo"/>
      </w:pPr>
    </w:p>
    <w:p w14:paraId="6487D9B9" w14:textId="77777777" w:rsidR="00746677" w:rsidRDefault="00C4746A">
      <w:pPr>
        <w:pStyle w:val="PPCSubttulo"/>
      </w:pPr>
      <w:bookmarkStart w:id="19" w:name="_Toc494893511"/>
      <w:r>
        <w:t>3.2.2 Objetivos Específicos</w:t>
      </w:r>
      <w:bookmarkEnd w:id="19"/>
      <w:r>
        <w:t xml:space="preserve"> </w:t>
      </w:r>
    </w:p>
    <w:p w14:paraId="4AB871B6" w14:textId="77777777" w:rsidR="00746677" w:rsidRDefault="00C4746A" w:rsidP="00DC3154">
      <w:pPr>
        <w:numPr>
          <w:ilvl w:val="0"/>
          <w:numId w:val="132"/>
        </w:numPr>
      </w:pPr>
      <w:r>
        <w:t>Proporcionar tempos formativos que permitam aos educados o posicionamento ético e reflexivo sobre o impacto de suas práticas na sociedade;</w:t>
      </w:r>
    </w:p>
    <w:p w14:paraId="20EF355A" w14:textId="77777777" w:rsidR="00746677" w:rsidRDefault="00C4746A" w:rsidP="00DC3154">
      <w:pPr>
        <w:numPr>
          <w:ilvl w:val="0"/>
          <w:numId w:val="132"/>
        </w:numPr>
      </w:pPr>
      <w:r>
        <w:t>Possibilitar a formação crítica dos educandos para que possam atuar na sociedade, tendo como foco a sustentabilidade regional e global;</w:t>
      </w:r>
    </w:p>
    <w:p w14:paraId="13DE7632" w14:textId="77777777" w:rsidR="00746677" w:rsidRDefault="00C4746A" w:rsidP="00DC3154">
      <w:pPr>
        <w:numPr>
          <w:ilvl w:val="0"/>
          <w:numId w:val="132"/>
        </w:numPr>
      </w:pPr>
      <w:r>
        <w:t>Atender à necessidade regional, priorizando a formação de profissionais na área tecnológica;</w:t>
      </w:r>
    </w:p>
    <w:p w14:paraId="58690DFD" w14:textId="77777777" w:rsidR="00746677" w:rsidRDefault="00C4746A" w:rsidP="00DC3154">
      <w:pPr>
        <w:numPr>
          <w:ilvl w:val="0"/>
          <w:numId w:val="132"/>
        </w:numPr>
      </w:pPr>
      <w:r>
        <w:t>Estimular o consciente criativo, inovador e empreendedor dos discentes;</w:t>
      </w:r>
    </w:p>
    <w:p w14:paraId="514A9B18" w14:textId="77777777" w:rsidR="00746677" w:rsidRDefault="00C4746A" w:rsidP="00DC3154">
      <w:pPr>
        <w:numPr>
          <w:ilvl w:val="0"/>
          <w:numId w:val="132"/>
        </w:numPr>
      </w:pPr>
      <w:r>
        <w:t>Fomentar a compreensão da função do poder público e das demais iniciativas no que tange a inclusão digital na sociedade atual;</w:t>
      </w:r>
    </w:p>
    <w:p w14:paraId="362CCF0C" w14:textId="77777777" w:rsidR="00746677" w:rsidRDefault="00C4746A" w:rsidP="00DC3154">
      <w:pPr>
        <w:numPr>
          <w:ilvl w:val="0"/>
          <w:numId w:val="132"/>
        </w:numPr>
      </w:pPr>
      <w:r>
        <w:t>Contribuir para o desenvolvimento social e econômico da região da Baixada Fluminense;</w:t>
      </w:r>
    </w:p>
    <w:p w14:paraId="700FC557" w14:textId="77777777" w:rsidR="00746677" w:rsidRDefault="00C4746A" w:rsidP="00DC3154">
      <w:pPr>
        <w:numPr>
          <w:ilvl w:val="0"/>
          <w:numId w:val="132"/>
        </w:numPr>
      </w:pPr>
      <w:r>
        <w:t xml:space="preserve">Atender às necessidades regionais e nacionais em termos de formação de recursos humanos na área de especialização em sistemas e tecnologia da informação baseados em sistemas de grande porte; </w:t>
      </w:r>
    </w:p>
    <w:p w14:paraId="28128D79" w14:textId="77777777" w:rsidR="00746677" w:rsidRDefault="00C4746A" w:rsidP="00DC3154">
      <w:pPr>
        <w:numPr>
          <w:ilvl w:val="0"/>
          <w:numId w:val="132"/>
        </w:numPr>
      </w:pPr>
      <w:r>
        <w:t xml:space="preserve">Capacitar os </w:t>
      </w:r>
      <w:r w:rsidR="006D5DDE">
        <w:t>educandos</w:t>
      </w:r>
      <w:r>
        <w:t xml:space="preserve"> para a execução dos processos implicados na produção de sistemas computacionais; </w:t>
      </w:r>
    </w:p>
    <w:p w14:paraId="6ACA1FF7" w14:textId="77777777" w:rsidR="00746677" w:rsidRDefault="00C4746A" w:rsidP="00DC3154">
      <w:pPr>
        <w:numPr>
          <w:ilvl w:val="0"/>
          <w:numId w:val="132"/>
        </w:numPr>
      </w:pPr>
      <w:r>
        <w:t>Contribuir no desenvolvimento do pensamento estratégico sobre as condições de produção exigidas pelos diferentes tipos de tecnologia;</w:t>
      </w:r>
    </w:p>
    <w:p w14:paraId="67392BBB" w14:textId="77777777" w:rsidR="00746677" w:rsidRDefault="00C4746A" w:rsidP="00DC3154">
      <w:pPr>
        <w:numPr>
          <w:ilvl w:val="0"/>
          <w:numId w:val="132"/>
        </w:numPr>
      </w:pPr>
      <w:r>
        <w:t>Desenvolver a visão sistêmica do mercado de Informática e produtos afins;</w:t>
      </w:r>
    </w:p>
    <w:p w14:paraId="174F9F72" w14:textId="77777777" w:rsidR="00746677" w:rsidRDefault="00C4746A" w:rsidP="00DC3154">
      <w:pPr>
        <w:numPr>
          <w:ilvl w:val="0"/>
          <w:numId w:val="132"/>
        </w:numPr>
      </w:pPr>
      <w:r>
        <w:t>Proporcionar aos discentes a manipulação das ferramentas específicas de produção de Informática e Comunicação;</w:t>
      </w:r>
    </w:p>
    <w:p w14:paraId="64A48B37" w14:textId="77777777" w:rsidR="00746677" w:rsidRDefault="00C4746A" w:rsidP="00DC3154">
      <w:pPr>
        <w:numPr>
          <w:ilvl w:val="0"/>
          <w:numId w:val="132"/>
        </w:numPr>
      </w:pPr>
      <w:r>
        <w:t>Possibilitar uma formação que prepare os educandos para atuar nos diferentes setores existentes na produção de projetos em ambientes digitais, com ênfase na colaboração e desenvolvimento de projetos e produtos de Informática;</w:t>
      </w:r>
    </w:p>
    <w:p w14:paraId="177D9CAB" w14:textId="77777777" w:rsidR="00746677" w:rsidRDefault="00C4746A" w:rsidP="00DC3154">
      <w:pPr>
        <w:numPr>
          <w:ilvl w:val="0"/>
          <w:numId w:val="132"/>
        </w:numPr>
      </w:pPr>
      <w:r>
        <w:lastRenderedPageBreak/>
        <w:t>Formar profissionais para o desenvolvimento de projetos, criação e produção em hipermídia por meio da ampliação dos conhecimentos de design e tecnologias digitais;</w:t>
      </w:r>
    </w:p>
    <w:p w14:paraId="48EFFDE0" w14:textId="77777777" w:rsidR="00746677" w:rsidRDefault="00C4746A" w:rsidP="00DC3154">
      <w:pPr>
        <w:numPr>
          <w:ilvl w:val="0"/>
          <w:numId w:val="132"/>
        </w:numPr>
      </w:pPr>
      <w:r>
        <w:t>Capacitar o egresso para planejar e desenvolver produtos de Informática;</w:t>
      </w:r>
    </w:p>
    <w:p w14:paraId="39EB453B" w14:textId="77777777" w:rsidR="00746677" w:rsidRDefault="00C4746A" w:rsidP="00DC3154">
      <w:pPr>
        <w:numPr>
          <w:ilvl w:val="0"/>
          <w:numId w:val="132"/>
        </w:numPr>
      </w:pPr>
      <w:r>
        <w:t>Contribuir para que os egressos sejam capazes de planejar o desenvolvimento de atividades empreendedoras e criativas, ampliando, assim, seus campos de atuação profissional, e;</w:t>
      </w:r>
    </w:p>
    <w:p w14:paraId="11CBAD85" w14:textId="77777777" w:rsidR="00746677" w:rsidRDefault="00C4746A" w:rsidP="00DC3154">
      <w:pPr>
        <w:numPr>
          <w:ilvl w:val="0"/>
          <w:numId w:val="132"/>
        </w:numPr>
      </w:pPr>
      <w:r>
        <w:t>Apresentar as novas tecnologias de processamento e transmissão de informações.</w:t>
      </w:r>
    </w:p>
    <w:p w14:paraId="4DCC8CED" w14:textId="77777777" w:rsidR="00746677" w:rsidRDefault="00746677"/>
    <w:p w14:paraId="3B47301F" w14:textId="77777777" w:rsidR="00746677" w:rsidRDefault="00746677">
      <w:pPr>
        <w:pStyle w:val="PPCCapaLocalData"/>
        <w:jc w:val="both"/>
      </w:pPr>
    </w:p>
    <w:p w14:paraId="350DEECD" w14:textId="77777777" w:rsidR="00746677" w:rsidRDefault="00C4746A">
      <w:pPr>
        <w:spacing w:line="240" w:lineRule="auto"/>
        <w:ind w:firstLine="0"/>
        <w:jc w:val="left"/>
        <w:rPr>
          <w:b/>
          <w:caps/>
        </w:rPr>
      </w:pPr>
      <w:r>
        <w:br w:type="page"/>
      </w:r>
    </w:p>
    <w:p w14:paraId="728F0AA2" w14:textId="77777777" w:rsidR="00746677" w:rsidRDefault="00C4746A">
      <w:pPr>
        <w:pStyle w:val="PPCTtulo"/>
      </w:pPr>
      <w:bookmarkStart w:id="20" w:name="_Toc494893512"/>
      <w:r>
        <w:lastRenderedPageBreak/>
        <w:t>4. Requisitos e formas de acesso</w:t>
      </w:r>
      <w:bookmarkEnd w:id="20"/>
    </w:p>
    <w:p w14:paraId="7497D2B9" w14:textId="77777777" w:rsidR="00746677" w:rsidRDefault="00C4746A">
      <w:pPr>
        <w:ind w:firstLine="708"/>
      </w:pPr>
      <w:r>
        <w:t>O ingresso de educandos ao curso técnico em Informática para Internet na modalidade concomitante/subsequente ao Ensino Médio dar-se-á por meio de processo seletivo para o primeiro período do curso. O requisito para que o interessado ingresse no curso é ter concluído o Ensino Médio ou estar cursando, no mínimo, o segundo ano deste mesmo nível de ensino, com idade mínima de 16 anos no ato da matrícula</w:t>
      </w:r>
      <w:r w:rsidR="006E286C">
        <w:t xml:space="preserve">. </w:t>
      </w:r>
      <w:r>
        <w:t>As normas do processo seletivo serão definidas e regulamentadas em edital específico, em consonância com a política institucional traçada para ingresso dos educandos.</w:t>
      </w:r>
      <w:r>
        <w:br w:type="page"/>
      </w:r>
    </w:p>
    <w:p w14:paraId="7F7BF65E" w14:textId="77777777" w:rsidR="00746677" w:rsidRDefault="00C4746A" w:rsidP="0068012D">
      <w:pPr>
        <w:pStyle w:val="PPCTtulo"/>
      </w:pPr>
      <w:bookmarkStart w:id="21" w:name="_Toc494893513"/>
      <w:r>
        <w:lastRenderedPageBreak/>
        <w:t xml:space="preserve">5. </w:t>
      </w:r>
      <w:r w:rsidR="0068012D">
        <w:t>Perfil do profissional de conclusão</w:t>
      </w:r>
      <w:bookmarkEnd w:id="21"/>
    </w:p>
    <w:p w14:paraId="51A77B65" w14:textId="77777777" w:rsidR="00746677" w:rsidRDefault="00C4746A">
      <w:bookmarkStart w:id="22" w:name="_Hlk486320956"/>
      <w:r>
        <w:t xml:space="preserve">O curso técnico em Informática para Internet oferece </w:t>
      </w:r>
      <w:bookmarkEnd w:id="22"/>
      <w:r>
        <w:t xml:space="preserve">a formação de um profissional alinhado à definição do Catálogo Nacional de Cursos Técnicos </w:t>
      </w:r>
      <w:r>
        <w:fldChar w:fldCharType="begin" w:fldLock="1"/>
      </w:r>
      <w:r w:rsidR="00020EE4">
        <w:instrText>ADDIN CSL_CITATION { "citationItems" : [ { "id" : "ITEM-1", "itemData" : { "author" : [ { "dropping-particle" : "", "family" : "MEC", "given" : "", "non-dropping-particle" : "", "parse-names" : false, "suffix" : "" } ], "edition" : "3", "id" : "ITEM-1", "issued" : { "date-parts" : [ [ "2014" ] ] }, "publisher" : "Secretaria de Educa\u00e7\u00e3o Profissional e Tecnol\u00f3gica", "publisher-place" : "Bras\u00edlia/DF", "title" : "Cat\u00e1logo Nacional de Cursos T\u00e9cnicos", "type" : "book" }, "uris" : [ "http://www.mendeley.com/documents/?uuid=459e121d-01c2-41da-a8a9-2483f78e8c18" ] } ], "mendeley" : { "formattedCitation" : "(MEC, 2014)", "plainTextFormattedCitation" : "(MEC, 2014)", "previouslyFormattedCitation" : "(MEC, 2016)" }, "properties" : { "noteIndex" : 0 }, "schema" : "https://github.com/citation-style-language/schema/raw/master/csl-citation.json" }</w:instrText>
      </w:r>
      <w:r>
        <w:fldChar w:fldCharType="separate"/>
      </w:r>
      <w:bookmarkStart w:id="23" w:name="__Fieldmark__1251_3860821349"/>
      <w:r w:rsidR="00020EE4" w:rsidRPr="00020EE4">
        <w:rPr>
          <w:noProof/>
        </w:rPr>
        <w:t>(MEC, 2014)</w:t>
      </w:r>
      <w:r>
        <w:fldChar w:fldCharType="end"/>
      </w:r>
      <w:bookmarkEnd w:id="23"/>
      <w:r>
        <w:t xml:space="preserve">. Assim, o egresso estará apto a (i) desenvolver sistemas para web; (ii) aplicar critérios de ergonomia, usabilidade e acessibilidade; (iii) utilizar ferramentas de auxílio no desenvolvimento das aplicações, desenvolver e realizar a manutenção de sites e portais na internet e na intranet; (iv) realizar manutenção de computadores e periféricos; (v) utilizar técnicas e programas especializados no tratamento de imagens e sons, e;  (vi) instalar dispositivos de acesso à rede e realizar testes de conectividade. </w:t>
      </w:r>
    </w:p>
    <w:p w14:paraId="2135A64A" w14:textId="77777777" w:rsidR="00746677" w:rsidRDefault="00C4746A">
      <w:pPr>
        <w:ind w:firstLine="491"/>
      </w:pPr>
      <w:r>
        <w:t xml:space="preserve">As principais habilidades a serem desenvolvidas pelo educando do curso Técnico em Informática para Internet são: </w:t>
      </w:r>
    </w:p>
    <w:p w14:paraId="22391B22" w14:textId="77777777" w:rsidR="00746677" w:rsidRDefault="00C4746A" w:rsidP="00685A9F">
      <w:pPr>
        <w:numPr>
          <w:ilvl w:val="0"/>
          <w:numId w:val="1"/>
        </w:numPr>
        <w:ind w:left="851"/>
      </w:pPr>
      <w:r>
        <w:t>Análise crítica dos produtos elaborados;</w:t>
      </w:r>
    </w:p>
    <w:p w14:paraId="03D2AE50" w14:textId="77777777" w:rsidR="00746677" w:rsidRDefault="00C4746A" w:rsidP="00685A9F">
      <w:pPr>
        <w:numPr>
          <w:ilvl w:val="0"/>
          <w:numId w:val="1"/>
        </w:numPr>
        <w:ind w:left="851"/>
      </w:pPr>
      <w:r>
        <w:t xml:space="preserve">Capacidade de pensamento científico;  </w:t>
      </w:r>
    </w:p>
    <w:p w14:paraId="4475E710" w14:textId="77777777" w:rsidR="00746677" w:rsidRDefault="00C4746A" w:rsidP="00685A9F">
      <w:pPr>
        <w:numPr>
          <w:ilvl w:val="0"/>
          <w:numId w:val="1"/>
        </w:numPr>
        <w:ind w:left="851"/>
      </w:pPr>
      <w:r>
        <w:t xml:space="preserve">Conhecimento das diferentes linguagens usadas no desenvolvimento da Informática; </w:t>
      </w:r>
    </w:p>
    <w:p w14:paraId="7A2E2CE5" w14:textId="77777777" w:rsidR="00746677" w:rsidRDefault="00C4746A" w:rsidP="00685A9F">
      <w:pPr>
        <w:numPr>
          <w:ilvl w:val="0"/>
          <w:numId w:val="1"/>
        </w:numPr>
        <w:ind w:left="851"/>
      </w:pPr>
      <w:r>
        <w:t>Conhecimento dos processos e das técnicas de produção que a Informática envolve e executar projetos no setor de design e comunicação;</w:t>
      </w:r>
    </w:p>
    <w:p w14:paraId="587D5675" w14:textId="77777777" w:rsidR="00746677" w:rsidRDefault="00C4746A" w:rsidP="00685A9F">
      <w:pPr>
        <w:numPr>
          <w:ilvl w:val="0"/>
          <w:numId w:val="1"/>
        </w:numPr>
        <w:ind w:left="851"/>
      </w:pPr>
      <w:r>
        <w:t>Capacidade para o trabalho em equipe;</w:t>
      </w:r>
    </w:p>
    <w:p w14:paraId="5B6ABDB7" w14:textId="77777777" w:rsidR="00746677" w:rsidRDefault="00C4746A" w:rsidP="00685A9F">
      <w:pPr>
        <w:numPr>
          <w:ilvl w:val="0"/>
          <w:numId w:val="1"/>
        </w:numPr>
        <w:ind w:left="851"/>
      </w:pPr>
      <w:r>
        <w:t>Capacidade empreendedora;</w:t>
      </w:r>
    </w:p>
    <w:p w14:paraId="28FCEEF2" w14:textId="77777777" w:rsidR="00746677" w:rsidRDefault="00C4746A" w:rsidP="00685A9F">
      <w:pPr>
        <w:numPr>
          <w:ilvl w:val="0"/>
          <w:numId w:val="1"/>
        </w:numPr>
        <w:ind w:left="851"/>
      </w:pPr>
      <w:r>
        <w:t>Capacidade de diálogo e interação com profissionais de outras áreas, a partir de práticas interdisciplinares, e;</w:t>
      </w:r>
    </w:p>
    <w:p w14:paraId="0A678F1C" w14:textId="77777777" w:rsidR="00746677" w:rsidRDefault="00C4746A" w:rsidP="00685A9F">
      <w:pPr>
        <w:numPr>
          <w:ilvl w:val="0"/>
          <w:numId w:val="1"/>
        </w:numPr>
        <w:ind w:left="851"/>
      </w:pPr>
      <w:r>
        <w:t>Busca permanente pela atualização profissional.</w:t>
      </w:r>
    </w:p>
    <w:p w14:paraId="41E9ECCE" w14:textId="77777777" w:rsidR="00746677" w:rsidRDefault="00C4746A">
      <w:r>
        <w:t>A informática oferece um amplo mercado de trabalho, que se encontra em franca expansão, e necessita de profissionais especializados no desenvolvimento de projetos e na prestação de serviços, realizados por meio das tecnologias digitais. O presente curso abre oportunidades de trabalho ao aluno em Web Design, provedores de internet, portais, e-Learning, e softwares gráficos. Além disso, o egresso do curso terá condições de oferecer soluções computacionais em várias áreas, tais como mercado financeiro, empresas da área de petróleo e empresas multinacionais.</w:t>
      </w:r>
    </w:p>
    <w:p w14:paraId="462E6730" w14:textId="77777777" w:rsidR="00C4746A" w:rsidRDefault="00C4746A">
      <w:pPr>
        <w:spacing w:line="240" w:lineRule="auto"/>
        <w:ind w:firstLine="0"/>
        <w:jc w:val="left"/>
        <w:rPr>
          <w:b/>
          <w:caps/>
        </w:rPr>
      </w:pPr>
      <w:r>
        <w:br w:type="page"/>
      </w:r>
    </w:p>
    <w:p w14:paraId="7D3979CB" w14:textId="77777777" w:rsidR="00746677" w:rsidRDefault="00C4746A" w:rsidP="00C4746A">
      <w:pPr>
        <w:pStyle w:val="PPCTtulo"/>
      </w:pPr>
      <w:bookmarkStart w:id="24" w:name="_Toc494893514"/>
      <w:r>
        <w:lastRenderedPageBreak/>
        <w:t>6. Organização curricular</w:t>
      </w:r>
      <w:bookmarkEnd w:id="24"/>
    </w:p>
    <w:p w14:paraId="21026D64" w14:textId="77777777" w:rsidR="00746677" w:rsidRDefault="00C4746A">
      <w:r>
        <w:t xml:space="preserve">As disciplinas das diferentes linhas de formação do Curso Técnico </w:t>
      </w:r>
      <w:r w:rsidR="0068012D">
        <w:t xml:space="preserve">em </w:t>
      </w:r>
      <w:r>
        <w:t>Informática</w:t>
      </w:r>
      <w:r w:rsidR="000308A6">
        <w:t xml:space="preserve"> para Internet</w:t>
      </w:r>
      <w:r>
        <w:t xml:space="preserve"> estão distribuídas em três semestres. As disciplinas técnicas são agregadas a um foco curricular comum, cujo conteúdo programático deve ser didaticamente trabalhado de forma integrada, complementar e interdisciplinar. Nesta distribuição, procura-se atender às propostas das diretrizes curriculares do Ministério da Educação, contidas no Catálogo Nacional de Cursos Técnicos </w:t>
      </w:r>
      <w:r>
        <w:fldChar w:fldCharType="begin" w:fldLock="1"/>
      </w:r>
      <w:r w:rsidR="00020EE4">
        <w:instrText>ADDIN CSL_CITATION { "citationItems" : [ { "id" : "ITEM-1", "itemData" : { "author" : [ { "dropping-particle" : "", "family" : "MEC", "given" : "", "non-dropping-particle" : "", "parse-names" : false, "suffix" : "" } ], "edition" : "3", "id" : "ITEM-1", "issued" : { "date-parts" : [ [ "2014" ] ] }, "publisher" : "Secretaria de Educa\u00e7\u00e3o Profissional e Tecnol\u00f3gica", "publisher-place" : "Bras\u00edlia/DF", "title" : "Cat\u00e1logo Nacional de Cursos T\u00e9cnicos", "type" : "book" }, "uris" : [ "http://www.mendeley.com/documents/?uuid=459e121d-01c2-41da-a8a9-2483f78e8c18" ] } ], "mendeley" : { "formattedCitation" : "(MEC, 2014)", "plainTextFormattedCitation" : "(MEC, 2014)", "previouslyFormattedCitation" : "(MEC, 2016)" }, "properties" : { "noteIndex" : 0 }, "schema" : "https://github.com/citation-style-language/schema/raw/master/csl-citation.json" }</w:instrText>
      </w:r>
      <w:r>
        <w:fldChar w:fldCharType="separate"/>
      </w:r>
      <w:bookmarkStart w:id="25" w:name="__Fieldmark__1323_3860821349"/>
      <w:r w:rsidR="00020EE4" w:rsidRPr="00020EE4">
        <w:rPr>
          <w:noProof/>
        </w:rPr>
        <w:t>(MEC, 2014)</w:t>
      </w:r>
      <w:r>
        <w:fldChar w:fldCharType="end"/>
      </w:r>
      <w:bookmarkEnd w:id="25"/>
      <w:r>
        <w:t xml:space="preserve"> e as tendências do mercado de trabalho. </w:t>
      </w:r>
    </w:p>
    <w:p w14:paraId="752B468E" w14:textId="77777777" w:rsidR="00746677" w:rsidRDefault="00C4746A">
      <w:r>
        <w:t xml:space="preserve">A matriz do curso técnico em Informática para Internet está organizada em disciplinas que, de forma integrada, constituem o plano de formação básica e qualificação, para que o egresso possa ter uma atuação profissional adequada a um mercado de trabalho dinâmico e em evolução constante. Também existe a possibilidade de se introduzir ações educativas a distância, compreendendo-a como uma modalidade educativa que permite eliminar barreiras e atender níveis, ritmos e estilos de aprendizagem diferenciados, garantindo uma maior adaptação às características psicopedagógicas dos alunos e favorecendo uma aprendizagem mais significativa. </w:t>
      </w:r>
    </w:p>
    <w:p w14:paraId="183E9C64" w14:textId="77777777" w:rsidR="00746677" w:rsidRDefault="00C4746A">
      <w:r>
        <w:t xml:space="preserve">A matriz curricular foi concebida com base no curso técnico em Informática para Internet oferecido pelo IFRJ – </w:t>
      </w:r>
      <w:r>
        <w:rPr>
          <w:i/>
        </w:rPr>
        <w:t>Campus</w:t>
      </w:r>
      <w:r>
        <w:t xml:space="preserve"> Engenheiro Paulo de Frontin, com a inclusão/alteração de algumas disciplinas de forma que o currículo esteja atualizado com relação a tecnologias mais recentes. Além disso, a bibliografia das disciplinas foi atualizada.</w:t>
      </w:r>
    </w:p>
    <w:p w14:paraId="350263E6" w14:textId="77777777" w:rsidR="00746677" w:rsidRDefault="00C4746A">
      <w:r>
        <w:t>O curso de técnico em Informática para Internet concomitante ou subsequente ao Ensino Médio conta com uma carga horária total de 1.026 horas, distribuídas em três semestres, abordando conhecimentos relacionados as especificidades da área da Informática. Serão abordadas as disciplinas agrupadas por afinidades, desenvolvendo competências e habilidades cognitivas (técnicas e metodológicas), pessoais e sociais, necessárias para que o egresso exerça de forma plena suas atividades no mercado de trabalho.</w:t>
      </w:r>
      <w:r>
        <w:br w:type="page"/>
      </w:r>
    </w:p>
    <w:p w14:paraId="37BF318B" w14:textId="77777777" w:rsidR="00746677" w:rsidRDefault="00C4746A">
      <w:pPr>
        <w:pStyle w:val="PPCSubttulo"/>
      </w:pPr>
      <w:bookmarkStart w:id="26" w:name="_Toc494893515"/>
      <w:r>
        <w:lastRenderedPageBreak/>
        <w:t xml:space="preserve">6.1 </w:t>
      </w:r>
      <w:r w:rsidR="00045056">
        <w:t>Organização</w:t>
      </w:r>
      <w:r>
        <w:t xml:space="preserve"> curricular</w:t>
      </w:r>
      <w:bookmarkEnd w:id="26"/>
    </w:p>
    <w:p w14:paraId="3CDC63CF" w14:textId="77777777" w:rsidR="00746677" w:rsidRDefault="00746677">
      <w:pPr>
        <w:pStyle w:val="PPCTtulo"/>
      </w:pPr>
    </w:p>
    <w:tbl>
      <w:tblPr>
        <w:tblW w:w="9285"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Look w:val="04A0" w:firstRow="1" w:lastRow="0" w:firstColumn="1" w:lastColumn="0" w:noHBand="0" w:noVBand="1"/>
      </w:tblPr>
      <w:tblGrid>
        <w:gridCol w:w="905"/>
        <w:gridCol w:w="3381"/>
        <w:gridCol w:w="1229"/>
        <w:gridCol w:w="1284"/>
        <w:gridCol w:w="1252"/>
        <w:gridCol w:w="1234"/>
      </w:tblGrid>
      <w:tr w:rsidR="00746677" w14:paraId="56CBFFBA" w14:textId="77777777" w:rsidTr="006A5764">
        <w:trPr>
          <w:trHeight w:val="454"/>
        </w:trPr>
        <w:tc>
          <w:tcPr>
            <w:tcW w:w="9285" w:type="dxa"/>
            <w:gridSpan w:val="6"/>
            <w:tcBorders>
              <w:top w:val="single" w:sz="4" w:space="0" w:color="00000A"/>
              <w:left w:val="single" w:sz="4" w:space="0" w:color="00000A"/>
              <w:bottom w:val="single" w:sz="4" w:space="0" w:color="00000A"/>
              <w:right w:val="single" w:sz="4" w:space="0" w:color="00000A"/>
            </w:tcBorders>
            <w:shd w:val="clear" w:color="auto" w:fill="D9D9D9"/>
            <w:tcMar>
              <w:left w:w="108" w:type="dxa"/>
            </w:tcMar>
            <w:vAlign w:val="center"/>
          </w:tcPr>
          <w:p w14:paraId="6DEDCC85" w14:textId="371AF9DF" w:rsidR="00746677" w:rsidRDefault="00C4746A" w:rsidP="00F13626">
            <w:pPr>
              <w:spacing w:line="240" w:lineRule="auto"/>
              <w:ind w:firstLine="0"/>
              <w:jc w:val="center"/>
              <w:rPr>
                <w:b/>
                <w:sz w:val="20"/>
                <w:szCs w:val="20"/>
              </w:rPr>
            </w:pPr>
            <w:bookmarkStart w:id="27" w:name="_Hlk493260779"/>
            <w:r>
              <w:rPr>
                <w:b/>
                <w:sz w:val="20"/>
                <w:szCs w:val="20"/>
              </w:rPr>
              <w:t>1</w:t>
            </w:r>
            <w:r w:rsidR="001738D7">
              <w:rPr>
                <w:b/>
                <w:sz w:val="20"/>
                <w:szCs w:val="20"/>
              </w:rPr>
              <w:t>º Semestre</w:t>
            </w:r>
          </w:p>
        </w:tc>
      </w:tr>
      <w:tr w:rsidR="00746677" w14:paraId="1EAE2A66" w14:textId="77777777" w:rsidTr="006A5764">
        <w:trPr>
          <w:trHeight w:val="454"/>
        </w:trPr>
        <w:tc>
          <w:tcPr>
            <w:tcW w:w="905" w:type="dxa"/>
            <w:tcBorders>
              <w:top w:val="single" w:sz="4" w:space="0" w:color="00000A"/>
              <w:left w:val="single" w:sz="4" w:space="0" w:color="00000A"/>
              <w:bottom w:val="single" w:sz="4" w:space="0" w:color="00000A"/>
              <w:right w:val="single" w:sz="4" w:space="0" w:color="00000A"/>
            </w:tcBorders>
            <w:shd w:val="clear" w:color="auto" w:fill="D9D9D9"/>
            <w:tcMar>
              <w:left w:w="108" w:type="dxa"/>
            </w:tcMar>
            <w:vAlign w:val="center"/>
          </w:tcPr>
          <w:p w14:paraId="6B1E74AF" w14:textId="77777777" w:rsidR="00746677" w:rsidRDefault="00C4746A">
            <w:pPr>
              <w:spacing w:line="240" w:lineRule="auto"/>
              <w:ind w:firstLine="0"/>
              <w:jc w:val="center"/>
              <w:rPr>
                <w:b/>
                <w:sz w:val="20"/>
                <w:szCs w:val="20"/>
              </w:rPr>
            </w:pPr>
            <w:r>
              <w:rPr>
                <w:b/>
                <w:sz w:val="20"/>
                <w:szCs w:val="20"/>
              </w:rPr>
              <w:t>Ordem</w:t>
            </w:r>
          </w:p>
        </w:tc>
        <w:tc>
          <w:tcPr>
            <w:tcW w:w="3381" w:type="dxa"/>
            <w:tcBorders>
              <w:top w:val="single" w:sz="4" w:space="0" w:color="00000A"/>
              <w:left w:val="single" w:sz="4" w:space="0" w:color="00000A"/>
              <w:bottom w:val="single" w:sz="4" w:space="0" w:color="00000A"/>
              <w:right w:val="single" w:sz="4" w:space="0" w:color="00000A"/>
            </w:tcBorders>
            <w:shd w:val="clear" w:color="auto" w:fill="D9D9D9"/>
            <w:tcMar>
              <w:left w:w="108" w:type="dxa"/>
            </w:tcMar>
            <w:vAlign w:val="center"/>
          </w:tcPr>
          <w:p w14:paraId="0A6F4FEB" w14:textId="77777777" w:rsidR="00746677" w:rsidRDefault="00C4746A">
            <w:pPr>
              <w:spacing w:line="240" w:lineRule="auto"/>
              <w:ind w:firstLine="0"/>
              <w:jc w:val="center"/>
              <w:rPr>
                <w:b/>
                <w:sz w:val="20"/>
                <w:szCs w:val="20"/>
              </w:rPr>
            </w:pPr>
            <w:r>
              <w:rPr>
                <w:b/>
                <w:sz w:val="20"/>
                <w:szCs w:val="20"/>
              </w:rPr>
              <w:t>Disciplina</w:t>
            </w:r>
          </w:p>
        </w:tc>
        <w:tc>
          <w:tcPr>
            <w:tcW w:w="1229" w:type="dxa"/>
            <w:tcBorders>
              <w:top w:val="single" w:sz="4" w:space="0" w:color="00000A"/>
              <w:left w:val="single" w:sz="4" w:space="0" w:color="00000A"/>
              <w:bottom w:val="single" w:sz="4" w:space="0" w:color="00000A"/>
              <w:right w:val="single" w:sz="4" w:space="0" w:color="00000A"/>
            </w:tcBorders>
            <w:shd w:val="clear" w:color="auto" w:fill="D9D9D9"/>
            <w:tcMar>
              <w:left w:w="108" w:type="dxa"/>
            </w:tcMar>
            <w:vAlign w:val="center"/>
          </w:tcPr>
          <w:p w14:paraId="6B59A50A" w14:textId="77777777" w:rsidR="00746677" w:rsidRDefault="00C4746A">
            <w:pPr>
              <w:spacing w:line="240" w:lineRule="auto"/>
              <w:ind w:firstLine="0"/>
              <w:jc w:val="center"/>
              <w:rPr>
                <w:b/>
                <w:sz w:val="20"/>
                <w:szCs w:val="20"/>
              </w:rPr>
            </w:pPr>
            <w:r>
              <w:rPr>
                <w:b/>
                <w:sz w:val="20"/>
                <w:szCs w:val="20"/>
              </w:rPr>
              <w:t>Atividades</w:t>
            </w:r>
          </w:p>
        </w:tc>
        <w:tc>
          <w:tcPr>
            <w:tcW w:w="1284" w:type="dxa"/>
            <w:tcBorders>
              <w:top w:val="single" w:sz="4" w:space="0" w:color="00000A"/>
              <w:left w:val="single" w:sz="4" w:space="0" w:color="00000A"/>
              <w:bottom w:val="single" w:sz="4" w:space="0" w:color="00000A"/>
              <w:right w:val="single" w:sz="4" w:space="0" w:color="00000A"/>
            </w:tcBorders>
            <w:shd w:val="clear" w:color="auto" w:fill="D9D9D9"/>
            <w:tcMar>
              <w:left w:w="108" w:type="dxa"/>
            </w:tcMar>
            <w:vAlign w:val="center"/>
          </w:tcPr>
          <w:p w14:paraId="691D5316" w14:textId="77777777" w:rsidR="00746677" w:rsidRDefault="00C80FE4">
            <w:pPr>
              <w:spacing w:line="240" w:lineRule="auto"/>
              <w:ind w:firstLine="0"/>
              <w:jc w:val="center"/>
              <w:rPr>
                <w:b/>
                <w:sz w:val="20"/>
                <w:szCs w:val="20"/>
              </w:rPr>
            </w:pPr>
            <w:r>
              <w:rPr>
                <w:b/>
                <w:sz w:val="20"/>
                <w:szCs w:val="20"/>
              </w:rPr>
              <w:t>Carga Horária Semanal (h/a)</w:t>
            </w:r>
          </w:p>
        </w:tc>
        <w:tc>
          <w:tcPr>
            <w:tcW w:w="1252" w:type="dxa"/>
            <w:tcBorders>
              <w:top w:val="single" w:sz="4" w:space="0" w:color="00000A"/>
              <w:left w:val="single" w:sz="4" w:space="0" w:color="00000A"/>
              <w:bottom w:val="single" w:sz="4" w:space="0" w:color="00000A"/>
              <w:right w:val="single" w:sz="4" w:space="0" w:color="00000A"/>
            </w:tcBorders>
            <w:shd w:val="clear" w:color="auto" w:fill="D9D9D9"/>
            <w:tcMar>
              <w:left w:w="108" w:type="dxa"/>
            </w:tcMar>
            <w:vAlign w:val="center"/>
          </w:tcPr>
          <w:p w14:paraId="250966E9" w14:textId="77777777" w:rsidR="00746677" w:rsidRDefault="00C4746A">
            <w:pPr>
              <w:spacing w:line="240" w:lineRule="auto"/>
              <w:ind w:firstLine="0"/>
              <w:jc w:val="center"/>
              <w:rPr>
                <w:b/>
                <w:sz w:val="20"/>
                <w:szCs w:val="20"/>
              </w:rPr>
            </w:pPr>
            <w:r>
              <w:rPr>
                <w:b/>
                <w:sz w:val="20"/>
                <w:szCs w:val="20"/>
              </w:rPr>
              <w:t>Carga Horária Semestral</w:t>
            </w:r>
          </w:p>
          <w:p w14:paraId="74BDAC0B" w14:textId="77777777" w:rsidR="00C80FE4" w:rsidRDefault="00C80FE4">
            <w:pPr>
              <w:spacing w:line="240" w:lineRule="auto"/>
              <w:ind w:firstLine="0"/>
              <w:jc w:val="center"/>
              <w:rPr>
                <w:b/>
                <w:sz w:val="20"/>
                <w:szCs w:val="20"/>
              </w:rPr>
            </w:pPr>
            <w:r>
              <w:rPr>
                <w:b/>
                <w:sz w:val="20"/>
                <w:szCs w:val="20"/>
              </w:rPr>
              <w:t>(h)</w:t>
            </w:r>
          </w:p>
        </w:tc>
        <w:tc>
          <w:tcPr>
            <w:tcW w:w="1234" w:type="dxa"/>
            <w:tcBorders>
              <w:top w:val="single" w:sz="4" w:space="0" w:color="00000A"/>
              <w:left w:val="single" w:sz="4" w:space="0" w:color="00000A"/>
              <w:bottom w:val="single" w:sz="4" w:space="0" w:color="00000A"/>
              <w:right w:val="single" w:sz="4" w:space="0" w:color="00000A"/>
            </w:tcBorders>
            <w:shd w:val="clear" w:color="auto" w:fill="D9D9D9"/>
            <w:tcMar>
              <w:left w:w="108" w:type="dxa"/>
            </w:tcMar>
            <w:vAlign w:val="center"/>
          </w:tcPr>
          <w:p w14:paraId="2B7E1311" w14:textId="77777777" w:rsidR="00746677" w:rsidRDefault="00C4746A">
            <w:pPr>
              <w:spacing w:line="240" w:lineRule="auto"/>
              <w:ind w:firstLine="0"/>
              <w:jc w:val="center"/>
              <w:rPr>
                <w:b/>
                <w:sz w:val="20"/>
                <w:szCs w:val="20"/>
              </w:rPr>
            </w:pPr>
            <w:r>
              <w:rPr>
                <w:b/>
                <w:sz w:val="20"/>
                <w:szCs w:val="20"/>
              </w:rPr>
              <w:t>Pré-requisito</w:t>
            </w:r>
          </w:p>
        </w:tc>
      </w:tr>
      <w:tr w:rsidR="006A5764" w14:paraId="57B6A856" w14:textId="77777777" w:rsidTr="006A5764">
        <w:trPr>
          <w:trHeight w:val="454"/>
        </w:trPr>
        <w:tc>
          <w:tcPr>
            <w:tcW w:w="905"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1A9D5FE0" w14:textId="77777777" w:rsidR="006A5764" w:rsidRDefault="006A5764" w:rsidP="006A5764">
            <w:pPr>
              <w:spacing w:line="240" w:lineRule="auto"/>
              <w:ind w:firstLine="0"/>
              <w:jc w:val="center"/>
              <w:rPr>
                <w:sz w:val="20"/>
                <w:szCs w:val="20"/>
              </w:rPr>
            </w:pPr>
            <w:r>
              <w:rPr>
                <w:sz w:val="20"/>
                <w:szCs w:val="20"/>
              </w:rPr>
              <w:t>1</w:t>
            </w:r>
          </w:p>
        </w:tc>
        <w:tc>
          <w:tcPr>
            <w:tcW w:w="3381"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2273DF88" w14:textId="77777777" w:rsidR="006A5764" w:rsidRDefault="006A5764" w:rsidP="006A5764">
            <w:pPr>
              <w:spacing w:line="240" w:lineRule="auto"/>
              <w:ind w:firstLine="0"/>
              <w:jc w:val="left"/>
              <w:rPr>
                <w:sz w:val="20"/>
                <w:szCs w:val="20"/>
              </w:rPr>
            </w:pPr>
            <w:r>
              <w:rPr>
                <w:sz w:val="20"/>
                <w:szCs w:val="20"/>
              </w:rPr>
              <w:t>Algoritmos e Lógica de Programação</w:t>
            </w:r>
          </w:p>
        </w:tc>
        <w:tc>
          <w:tcPr>
            <w:tcW w:w="1229"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52531F00" w14:textId="77777777" w:rsidR="006A5764" w:rsidRDefault="006A5764" w:rsidP="006A5764">
            <w:pPr>
              <w:spacing w:line="240" w:lineRule="auto"/>
              <w:ind w:firstLine="0"/>
              <w:jc w:val="center"/>
              <w:rPr>
                <w:sz w:val="20"/>
                <w:szCs w:val="20"/>
              </w:rPr>
            </w:pPr>
            <w:r>
              <w:rPr>
                <w:sz w:val="20"/>
                <w:szCs w:val="20"/>
              </w:rPr>
              <w:t>T/P</w:t>
            </w:r>
          </w:p>
        </w:tc>
        <w:tc>
          <w:tcPr>
            <w:tcW w:w="1284"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59D91E7C" w14:textId="77777777" w:rsidR="006A5764" w:rsidRPr="006A5764" w:rsidRDefault="00BA65E0" w:rsidP="006A5764">
            <w:pPr>
              <w:spacing w:line="240" w:lineRule="auto"/>
              <w:ind w:firstLine="0"/>
              <w:jc w:val="center"/>
              <w:rPr>
                <w:sz w:val="20"/>
                <w:szCs w:val="20"/>
              </w:rPr>
            </w:pPr>
            <w:r>
              <w:rPr>
                <w:sz w:val="20"/>
                <w:szCs w:val="20"/>
              </w:rPr>
              <w:t>4</w:t>
            </w:r>
          </w:p>
        </w:tc>
        <w:tc>
          <w:tcPr>
            <w:tcW w:w="1252"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797372EE" w14:textId="77777777" w:rsidR="006A5764" w:rsidRPr="006A5764" w:rsidRDefault="00BA65E0" w:rsidP="006A5764">
            <w:pPr>
              <w:spacing w:line="240" w:lineRule="auto"/>
              <w:ind w:firstLine="0"/>
              <w:jc w:val="center"/>
              <w:rPr>
                <w:sz w:val="20"/>
                <w:szCs w:val="20"/>
              </w:rPr>
            </w:pPr>
            <w:r>
              <w:rPr>
                <w:sz w:val="20"/>
                <w:szCs w:val="20"/>
              </w:rPr>
              <w:t>54</w:t>
            </w:r>
          </w:p>
        </w:tc>
        <w:tc>
          <w:tcPr>
            <w:tcW w:w="1234"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5D0D0647" w14:textId="77777777" w:rsidR="006A5764" w:rsidRDefault="006A5764" w:rsidP="006A5764">
            <w:pPr>
              <w:spacing w:line="240" w:lineRule="auto"/>
              <w:ind w:firstLine="0"/>
              <w:jc w:val="center"/>
              <w:rPr>
                <w:sz w:val="20"/>
                <w:szCs w:val="20"/>
              </w:rPr>
            </w:pPr>
            <w:r>
              <w:rPr>
                <w:sz w:val="20"/>
                <w:szCs w:val="20"/>
              </w:rPr>
              <w:t>-</w:t>
            </w:r>
          </w:p>
        </w:tc>
      </w:tr>
      <w:tr w:rsidR="006A5764" w14:paraId="47318714" w14:textId="77777777" w:rsidTr="006A5764">
        <w:trPr>
          <w:trHeight w:val="454"/>
        </w:trPr>
        <w:tc>
          <w:tcPr>
            <w:tcW w:w="905"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1564BD37" w14:textId="77777777" w:rsidR="006A5764" w:rsidRDefault="006A5764" w:rsidP="006A5764">
            <w:pPr>
              <w:spacing w:line="240" w:lineRule="auto"/>
              <w:ind w:firstLine="0"/>
              <w:jc w:val="center"/>
              <w:rPr>
                <w:sz w:val="20"/>
                <w:szCs w:val="20"/>
              </w:rPr>
            </w:pPr>
            <w:r>
              <w:rPr>
                <w:sz w:val="20"/>
                <w:szCs w:val="20"/>
              </w:rPr>
              <w:t>2</w:t>
            </w:r>
          </w:p>
        </w:tc>
        <w:tc>
          <w:tcPr>
            <w:tcW w:w="3381"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54BBB5E1" w14:textId="77777777" w:rsidR="006A5764" w:rsidRDefault="006A5764" w:rsidP="006A5764">
            <w:pPr>
              <w:spacing w:line="240" w:lineRule="auto"/>
              <w:ind w:firstLine="0"/>
              <w:jc w:val="left"/>
              <w:rPr>
                <w:sz w:val="20"/>
                <w:szCs w:val="20"/>
              </w:rPr>
            </w:pPr>
            <w:r>
              <w:rPr>
                <w:rFonts w:cs="Arial"/>
                <w:sz w:val="20"/>
                <w:szCs w:val="20"/>
              </w:rPr>
              <w:t>Manutenção e Montagem de Computadores</w:t>
            </w:r>
          </w:p>
        </w:tc>
        <w:tc>
          <w:tcPr>
            <w:tcW w:w="1229"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403D5CD8" w14:textId="77777777" w:rsidR="006A5764" w:rsidRDefault="006A5764" w:rsidP="006A5764">
            <w:pPr>
              <w:spacing w:line="240" w:lineRule="auto"/>
              <w:ind w:firstLine="0"/>
              <w:jc w:val="center"/>
              <w:rPr>
                <w:sz w:val="20"/>
                <w:szCs w:val="20"/>
              </w:rPr>
            </w:pPr>
            <w:r>
              <w:rPr>
                <w:sz w:val="20"/>
                <w:szCs w:val="20"/>
              </w:rPr>
              <w:t>T/P</w:t>
            </w:r>
          </w:p>
        </w:tc>
        <w:tc>
          <w:tcPr>
            <w:tcW w:w="1284"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0D1F97B9" w14:textId="77777777" w:rsidR="006A5764" w:rsidRPr="006A5764" w:rsidRDefault="006A5764" w:rsidP="006A5764">
            <w:pPr>
              <w:spacing w:line="240" w:lineRule="auto"/>
              <w:ind w:firstLine="0"/>
              <w:jc w:val="center"/>
              <w:rPr>
                <w:sz w:val="20"/>
                <w:szCs w:val="20"/>
              </w:rPr>
            </w:pPr>
            <w:r w:rsidRPr="006A5764">
              <w:rPr>
                <w:sz w:val="20"/>
                <w:szCs w:val="20"/>
              </w:rPr>
              <w:t>4</w:t>
            </w:r>
          </w:p>
        </w:tc>
        <w:tc>
          <w:tcPr>
            <w:tcW w:w="1252"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100C521A" w14:textId="77777777" w:rsidR="006A5764" w:rsidRPr="006A5764" w:rsidRDefault="006A5764" w:rsidP="006A5764">
            <w:pPr>
              <w:spacing w:line="240" w:lineRule="auto"/>
              <w:ind w:firstLine="0"/>
              <w:jc w:val="center"/>
              <w:rPr>
                <w:sz w:val="20"/>
                <w:szCs w:val="20"/>
              </w:rPr>
            </w:pPr>
            <w:r>
              <w:rPr>
                <w:sz w:val="20"/>
                <w:szCs w:val="20"/>
              </w:rPr>
              <w:t>54</w:t>
            </w:r>
          </w:p>
        </w:tc>
        <w:tc>
          <w:tcPr>
            <w:tcW w:w="1234"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43B66445" w14:textId="77777777" w:rsidR="006A5764" w:rsidRDefault="006A5764" w:rsidP="006A5764">
            <w:pPr>
              <w:spacing w:line="240" w:lineRule="auto"/>
              <w:ind w:firstLine="0"/>
              <w:jc w:val="center"/>
              <w:rPr>
                <w:sz w:val="20"/>
                <w:szCs w:val="20"/>
              </w:rPr>
            </w:pPr>
            <w:r>
              <w:rPr>
                <w:sz w:val="20"/>
                <w:szCs w:val="20"/>
              </w:rPr>
              <w:t>-</w:t>
            </w:r>
          </w:p>
        </w:tc>
      </w:tr>
      <w:tr w:rsidR="006A5764" w14:paraId="1916936A" w14:textId="77777777" w:rsidTr="006A5764">
        <w:trPr>
          <w:trHeight w:val="454"/>
        </w:trPr>
        <w:tc>
          <w:tcPr>
            <w:tcW w:w="905"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5217E634" w14:textId="77777777" w:rsidR="006A5764" w:rsidRDefault="006A5764" w:rsidP="006A5764">
            <w:pPr>
              <w:spacing w:line="240" w:lineRule="auto"/>
              <w:ind w:firstLine="0"/>
              <w:jc w:val="center"/>
              <w:rPr>
                <w:sz w:val="20"/>
                <w:szCs w:val="20"/>
              </w:rPr>
            </w:pPr>
            <w:r>
              <w:rPr>
                <w:sz w:val="20"/>
                <w:szCs w:val="20"/>
              </w:rPr>
              <w:t>3</w:t>
            </w:r>
          </w:p>
        </w:tc>
        <w:tc>
          <w:tcPr>
            <w:tcW w:w="3381"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79E72DDB" w14:textId="77777777" w:rsidR="006A5764" w:rsidRDefault="006A5764" w:rsidP="006A5764">
            <w:pPr>
              <w:spacing w:line="240" w:lineRule="auto"/>
              <w:ind w:firstLine="0"/>
              <w:jc w:val="left"/>
              <w:rPr>
                <w:sz w:val="20"/>
                <w:szCs w:val="20"/>
              </w:rPr>
            </w:pPr>
            <w:r>
              <w:rPr>
                <w:sz w:val="20"/>
                <w:szCs w:val="20"/>
              </w:rPr>
              <w:t>Web Design</w:t>
            </w:r>
          </w:p>
        </w:tc>
        <w:tc>
          <w:tcPr>
            <w:tcW w:w="1229"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34D72A03" w14:textId="77777777" w:rsidR="006A5764" w:rsidRDefault="006A5764" w:rsidP="006A5764">
            <w:pPr>
              <w:spacing w:line="240" w:lineRule="auto"/>
              <w:ind w:firstLine="0"/>
              <w:jc w:val="center"/>
              <w:rPr>
                <w:sz w:val="20"/>
                <w:szCs w:val="20"/>
              </w:rPr>
            </w:pPr>
            <w:r>
              <w:rPr>
                <w:sz w:val="20"/>
                <w:szCs w:val="20"/>
              </w:rPr>
              <w:t>T/P</w:t>
            </w:r>
          </w:p>
        </w:tc>
        <w:tc>
          <w:tcPr>
            <w:tcW w:w="1284"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3D738DE1" w14:textId="77777777" w:rsidR="006A5764" w:rsidRPr="006A5764" w:rsidRDefault="006A5764" w:rsidP="006A5764">
            <w:pPr>
              <w:spacing w:line="240" w:lineRule="auto"/>
              <w:ind w:firstLine="0"/>
              <w:jc w:val="center"/>
              <w:rPr>
                <w:sz w:val="20"/>
                <w:szCs w:val="20"/>
              </w:rPr>
            </w:pPr>
            <w:r w:rsidRPr="006A5764">
              <w:rPr>
                <w:sz w:val="20"/>
                <w:szCs w:val="20"/>
              </w:rPr>
              <w:t>6</w:t>
            </w:r>
          </w:p>
        </w:tc>
        <w:tc>
          <w:tcPr>
            <w:tcW w:w="1252"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1516D3F2" w14:textId="77777777" w:rsidR="006A5764" w:rsidRPr="006A5764" w:rsidRDefault="006A5764" w:rsidP="006A5764">
            <w:pPr>
              <w:spacing w:line="240" w:lineRule="auto"/>
              <w:ind w:firstLine="0"/>
              <w:jc w:val="center"/>
              <w:rPr>
                <w:sz w:val="20"/>
                <w:szCs w:val="20"/>
              </w:rPr>
            </w:pPr>
            <w:r>
              <w:rPr>
                <w:sz w:val="20"/>
                <w:szCs w:val="20"/>
              </w:rPr>
              <w:t>81</w:t>
            </w:r>
          </w:p>
        </w:tc>
        <w:tc>
          <w:tcPr>
            <w:tcW w:w="1234"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27CDB146" w14:textId="77777777" w:rsidR="006A5764" w:rsidRDefault="006A5764" w:rsidP="006A5764">
            <w:pPr>
              <w:spacing w:line="240" w:lineRule="auto"/>
              <w:ind w:firstLine="0"/>
              <w:jc w:val="center"/>
              <w:rPr>
                <w:sz w:val="20"/>
                <w:szCs w:val="20"/>
              </w:rPr>
            </w:pPr>
            <w:r>
              <w:rPr>
                <w:sz w:val="20"/>
                <w:szCs w:val="20"/>
              </w:rPr>
              <w:t>-</w:t>
            </w:r>
          </w:p>
        </w:tc>
      </w:tr>
      <w:tr w:rsidR="006A5764" w14:paraId="1C35F65F" w14:textId="77777777" w:rsidTr="006A5764">
        <w:trPr>
          <w:trHeight w:val="454"/>
        </w:trPr>
        <w:tc>
          <w:tcPr>
            <w:tcW w:w="905"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1221F9D7" w14:textId="77777777" w:rsidR="006A5764" w:rsidRDefault="006A5764" w:rsidP="006A5764">
            <w:pPr>
              <w:spacing w:line="240" w:lineRule="auto"/>
              <w:ind w:firstLine="0"/>
              <w:jc w:val="center"/>
              <w:rPr>
                <w:sz w:val="20"/>
                <w:szCs w:val="20"/>
              </w:rPr>
            </w:pPr>
            <w:r>
              <w:rPr>
                <w:sz w:val="20"/>
                <w:szCs w:val="20"/>
              </w:rPr>
              <w:t>4</w:t>
            </w:r>
          </w:p>
        </w:tc>
        <w:tc>
          <w:tcPr>
            <w:tcW w:w="3381"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3C7A66A7" w14:textId="77777777" w:rsidR="006A5764" w:rsidRDefault="00BA65E0" w:rsidP="006A5764">
            <w:pPr>
              <w:spacing w:line="240" w:lineRule="auto"/>
              <w:ind w:firstLine="0"/>
              <w:jc w:val="left"/>
              <w:rPr>
                <w:sz w:val="20"/>
                <w:szCs w:val="20"/>
              </w:rPr>
            </w:pPr>
            <w:r>
              <w:rPr>
                <w:sz w:val="20"/>
                <w:szCs w:val="20"/>
              </w:rPr>
              <w:t>Inglês</w:t>
            </w:r>
            <w:r w:rsidR="006A5764">
              <w:rPr>
                <w:sz w:val="20"/>
                <w:szCs w:val="20"/>
              </w:rPr>
              <w:t xml:space="preserve"> Instrumental</w:t>
            </w:r>
          </w:p>
        </w:tc>
        <w:tc>
          <w:tcPr>
            <w:tcW w:w="1229"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3EC0DB53" w14:textId="77777777" w:rsidR="006A5764" w:rsidRDefault="006A5764" w:rsidP="006A5764">
            <w:pPr>
              <w:spacing w:line="240" w:lineRule="auto"/>
              <w:ind w:firstLine="0"/>
              <w:jc w:val="center"/>
              <w:rPr>
                <w:sz w:val="20"/>
                <w:szCs w:val="20"/>
              </w:rPr>
            </w:pPr>
            <w:r>
              <w:rPr>
                <w:sz w:val="20"/>
                <w:szCs w:val="20"/>
              </w:rPr>
              <w:t>T</w:t>
            </w:r>
          </w:p>
        </w:tc>
        <w:tc>
          <w:tcPr>
            <w:tcW w:w="1284"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07AAE402" w14:textId="77777777" w:rsidR="006A5764" w:rsidRPr="006A5764" w:rsidRDefault="006A5764" w:rsidP="006A5764">
            <w:pPr>
              <w:spacing w:line="240" w:lineRule="auto"/>
              <w:ind w:firstLine="0"/>
              <w:jc w:val="center"/>
              <w:rPr>
                <w:sz w:val="20"/>
                <w:szCs w:val="20"/>
              </w:rPr>
            </w:pPr>
            <w:r w:rsidRPr="006A5764">
              <w:rPr>
                <w:sz w:val="20"/>
                <w:szCs w:val="20"/>
              </w:rPr>
              <w:t>2</w:t>
            </w:r>
          </w:p>
        </w:tc>
        <w:tc>
          <w:tcPr>
            <w:tcW w:w="1252"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41F9E6EF" w14:textId="77777777" w:rsidR="006A5764" w:rsidRPr="006A5764" w:rsidRDefault="006A5764" w:rsidP="006A5764">
            <w:pPr>
              <w:spacing w:line="240" w:lineRule="auto"/>
              <w:ind w:firstLine="0"/>
              <w:jc w:val="center"/>
              <w:rPr>
                <w:sz w:val="20"/>
                <w:szCs w:val="20"/>
              </w:rPr>
            </w:pPr>
            <w:r>
              <w:rPr>
                <w:sz w:val="20"/>
                <w:szCs w:val="20"/>
              </w:rPr>
              <w:t>27</w:t>
            </w:r>
          </w:p>
        </w:tc>
        <w:tc>
          <w:tcPr>
            <w:tcW w:w="1234"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2B1D403C" w14:textId="77777777" w:rsidR="006A5764" w:rsidRDefault="006A5764" w:rsidP="006A5764">
            <w:pPr>
              <w:spacing w:line="240" w:lineRule="auto"/>
              <w:ind w:firstLine="0"/>
              <w:jc w:val="center"/>
              <w:rPr>
                <w:sz w:val="20"/>
                <w:szCs w:val="20"/>
              </w:rPr>
            </w:pPr>
            <w:r>
              <w:rPr>
                <w:sz w:val="20"/>
                <w:szCs w:val="20"/>
              </w:rPr>
              <w:t>-</w:t>
            </w:r>
          </w:p>
        </w:tc>
      </w:tr>
      <w:tr w:rsidR="006A5764" w14:paraId="190140AA" w14:textId="77777777" w:rsidTr="006A5764">
        <w:trPr>
          <w:trHeight w:val="454"/>
        </w:trPr>
        <w:tc>
          <w:tcPr>
            <w:tcW w:w="905"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5D39534E" w14:textId="77777777" w:rsidR="006A5764" w:rsidRDefault="006A5764" w:rsidP="006A5764">
            <w:pPr>
              <w:spacing w:line="240" w:lineRule="auto"/>
              <w:ind w:firstLine="0"/>
              <w:jc w:val="center"/>
              <w:rPr>
                <w:sz w:val="20"/>
                <w:szCs w:val="20"/>
              </w:rPr>
            </w:pPr>
            <w:r>
              <w:rPr>
                <w:sz w:val="20"/>
                <w:szCs w:val="20"/>
              </w:rPr>
              <w:t>5</w:t>
            </w:r>
          </w:p>
        </w:tc>
        <w:tc>
          <w:tcPr>
            <w:tcW w:w="3381"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7B3DCB66" w14:textId="77777777" w:rsidR="006A5764" w:rsidRDefault="006A5764" w:rsidP="006A5764">
            <w:pPr>
              <w:spacing w:line="240" w:lineRule="auto"/>
              <w:ind w:firstLine="0"/>
              <w:jc w:val="left"/>
              <w:rPr>
                <w:sz w:val="20"/>
                <w:szCs w:val="20"/>
              </w:rPr>
            </w:pPr>
            <w:r>
              <w:rPr>
                <w:sz w:val="20"/>
                <w:szCs w:val="20"/>
              </w:rPr>
              <w:t>Redes I – Cabeamento Estruturado</w:t>
            </w:r>
          </w:p>
        </w:tc>
        <w:tc>
          <w:tcPr>
            <w:tcW w:w="1229"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0CB0EFC2" w14:textId="77777777" w:rsidR="006A5764" w:rsidRDefault="006A5764" w:rsidP="006A5764">
            <w:pPr>
              <w:spacing w:line="240" w:lineRule="auto"/>
              <w:ind w:firstLine="0"/>
              <w:jc w:val="center"/>
              <w:rPr>
                <w:sz w:val="20"/>
                <w:szCs w:val="20"/>
              </w:rPr>
            </w:pPr>
            <w:r>
              <w:rPr>
                <w:sz w:val="20"/>
                <w:szCs w:val="20"/>
              </w:rPr>
              <w:t>T/P</w:t>
            </w:r>
          </w:p>
        </w:tc>
        <w:tc>
          <w:tcPr>
            <w:tcW w:w="1284"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7AEAA7EF" w14:textId="77777777" w:rsidR="006A5764" w:rsidRPr="006A5764" w:rsidRDefault="006A5764" w:rsidP="006A5764">
            <w:pPr>
              <w:spacing w:line="240" w:lineRule="auto"/>
              <w:ind w:firstLine="0"/>
              <w:jc w:val="center"/>
              <w:rPr>
                <w:sz w:val="20"/>
                <w:szCs w:val="20"/>
              </w:rPr>
            </w:pPr>
            <w:r w:rsidRPr="006A5764">
              <w:rPr>
                <w:sz w:val="20"/>
                <w:szCs w:val="20"/>
              </w:rPr>
              <w:t>4</w:t>
            </w:r>
          </w:p>
        </w:tc>
        <w:tc>
          <w:tcPr>
            <w:tcW w:w="1252"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17398073" w14:textId="77777777" w:rsidR="006A5764" w:rsidRPr="006A5764" w:rsidRDefault="006A5764" w:rsidP="006A5764">
            <w:pPr>
              <w:spacing w:line="240" w:lineRule="auto"/>
              <w:ind w:firstLine="0"/>
              <w:jc w:val="center"/>
              <w:rPr>
                <w:sz w:val="20"/>
                <w:szCs w:val="20"/>
              </w:rPr>
            </w:pPr>
            <w:r>
              <w:rPr>
                <w:sz w:val="20"/>
                <w:szCs w:val="20"/>
              </w:rPr>
              <w:t>54</w:t>
            </w:r>
          </w:p>
        </w:tc>
        <w:tc>
          <w:tcPr>
            <w:tcW w:w="1234"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140182BD" w14:textId="77777777" w:rsidR="006A5764" w:rsidRDefault="006A5764" w:rsidP="006A5764">
            <w:pPr>
              <w:spacing w:line="240" w:lineRule="auto"/>
              <w:ind w:firstLine="0"/>
              <w:jc w:val="center"/>
              <w:rPr>
                <w:sz w:val="20"/>
                <w:szCs w:val="20"/>
              </w:rPr>
            </w:pPr>
            <w:r>
              <w:rPr>
                <w:sz w:val="20"/>
                <w:szCs w:val="20"/>
              </w:rPr>
              <w:t>-</w:t>
            </w:r>
          </w:p>
        </w:tc>
      </w:tr>
      <w:tr w:rsidR="006A5764" w14:paraId="070F47F2" w14:textId="77777777" w:rsidTr="006A5764">
        <w:trPr>
          <w:trHeight w:val="454"/>
        </w:trPr>
        <w:tc>
          <w:tcPr>
            <w:tcW w:w="905"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601A6F7B" w14:textId="77777777" w:rsidR="006A5764" w:rsidRDefault="006A5764" w:rsidP="006A5764">
            <w:pPr>
              <w:spacing w:line="240" w:lineRule="auto"/>
              <w:ind w:firstLine="0"/>
              <w:jc w:val="center"/>
              <w:rPr>
                <w:sz w:val="20"/>
                <w:szCs w:val="20"/>
              </w:rPr>
            </w:pPr>
            <w:r>
              <w:rPr>
                <w:sz w:val="20"/>
                <w:szCs w:val="20"/>
              </w:rPr>
              <w:t>6</w:t>
            </w:r>
          </w:p>
        </w:tc>
        <w:tc>
          <w:tcPr>
            <w:tcW w:w="3381"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7133A496" w14:textId="77777777" w:rsidR="006A5764" w:rsidRDefault="006A5764" w:rsidP="006A5764">
            <w:pPr>
              <w:spacing w:line="240" w:lineRule="auto"/>
              <w:ind w:firstLine="0"/>
              <w:jc w:val="left"/>
              <w:rPr>
                <w:sz w:val="20"/>
                <w:szCs w:val="20"/>
              </w:rPr>
            </w:pPr>
            <w:r>
              <w:rPr>
                <w:sz w:val="20"/>
                <w:szCs w:val="20"/>
              </w:rPr>
              <w:t>Sistemas Operacionais I – Desktop</w:t>
            </w:r>
          </w:p>
        </w:tc>
        <w:tc>
          <w:tcPr>
            <w:tcW w:w="1229"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653E05B3" w14:textId="77777777" w:rsidR="006A5764" w:rsidRDefault="006A5764" w:rsidP="006A5764">
            <w:pPr>
              <w:spacing w:line="240" w:lineRule="auto"/>
              <w:ind w:firstLine="0"/>
              <w:jc w:val="center"/>
              <w:rPr>
                <w:sz w:val="20"/>
                <w:szCs w:val="20"/>
              </w:rPr>
            </w:pPr>
            <w:r>
              <w:rPr>
                <w:sz w:val="20"/>
                <w:szCs w:val="20"/>
              </w:rPr>
              <w:t>T/P</w:t>
            </w:r>
          </w:p>
        </w:tc>
        <w:tc>
          <w:tcPr>
            <w:tcW w:w="1284"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176DA3EF" w14:textId="77777777" w:rsidR="006A5764" w:rsidRPr="006A5764" w:rsidRDefault="00BA65E0" w:rsidP="006A5764">
            <w:pPr>
              <w:spacing w:line="240" w:lineRule="auto"/>
              <w:ind w:firstLine="0"/>
              <w:jc w:val="center"/>
              <w:rPr>
                <w:sz w:val="20"/>
                <w:szCs w:val="20"/>
              </w:rPr>
            </w:pPr>
            <w:r>
              <w:rPr>
                <w:sz w:val="20"/>
                <w:szCs w:val="20"/>
              </w:rPr>
              <w:t>6</w:t>
            </w:r>
          </w:p>
        </w:tc>
        <w:tc>
          <w:tcPr>
            <w:tcW w:w="1252"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6436BD9F" w14:textId="77777777" w:rsidR="006A5764" w:rsidRPr="006A5764" w:rsidRDefault="00BA65E0" w:rsidP="006A5764">
            <w:pPr>
              <w:spacing w:line="240" w:lineRule="auto"/>
              <w:ind w:firstLine="0"/>
              <w:jc w:val="center"/>
              <w:rPr>
                <w:sz w:val="20"/>
                <w:szCs w:val="20"/>
              </w:rPr>
            </w:pPr>
            <w:r>
              <w:rPr>
                <w:sz w:val="20"/>
                <w:szCs w:val="20"/>
              </w:rPr>
              <w:t>81</w:t>
            </w:r>
          </w:p>
        </w:tc>
        <w:tc>
          <w:tcPr>
            <w:tcW w:w="1234"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231566A3" w14:textId="77777777" w:rsidR="006A5764" w:rsidRDefault="006A5764" w:rsidP="006A5764">
            <w:pPr>
              <w:spacing w:line="240" w:lineRule="auto"/>
              <w:ind w:firstLine="0"/>
              <w:jc w:val="center"/>
              <w:rPr>
                <w:sz w:val="20"/>
                <w:szCs w:val="20"/>
              </w:rPr>
            </w:pPr>
            <w:r>
              <w:rPr>
                <w:sz w:val="20"/>
                <w:szCs w:val="20"/>
              </w:rPr>
              <w:t>-</w:t>
            </w:r>
          </w:p>
        </w:tc>
      </w:tr>
      <w:tr w:rsidR="00746677" w14:paraId="652D1245" w14:textId="77777777" w:rsidTr="006A5764">
        <w:trPr>
          <w:trHeight w:val="454"/>
        </w:trPr>
        <w:tc>
          <w:tcPr>
            <w:tcW w:w="5515" w:type="dxa"/>
            <w:gridSpan w:val="3"/>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7047C263" w14:textId="77777777" w:rsidR="00746677" w:rsidRDefault="00C4746A">
            <w:pPr>
              <w:spacing w:line="240" w:lineRule="auto"/>
              <w:ind w:firstLine="0"/>
              <w:jc w:val="right"/>
              <w:rPr>
                <w:sz w:val="20"/>
                <w:szCs w:val="20"/>
              </w:rPr>
            </w:pPr>
            <w:r>
              <w:rPr>
                <w:sz w:val="20"/>
                <w:szCs w:val="20"/>
              </w:rPr>
              <w:t>Total</w:t>
            </w:r>
          </w:p>
        </w:tc>
        <w:tc>
          <w:tcPr>
            <w:tcW w:w="1284"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0BF94801" w14:textId="77777777" w:rsidR="00746677" w:rsidRDefault="006A5764">
            <w:pPr>
              <w:spacing w:line="240" w:lineRule="auto"/>
              <w:ind w:firstLine="0"/>
              <w:jc w:val="center"/>
              <w:rPr>
                <w:rFonts w:cs="Arial"/>
                <w:sz w:val="20"/>
                <w:szCs w:val="20"/>
              </w:rPr>
            </w:pPr>
            <w:r>
              <w:rPr>
                <w:rFonts w:cs="Arial"/>
                <w:sz w:val="20"/>
                <w:szCs w:val="20"/>
              </w:rPr>
              <w:t>26</w:t>
            </w:r>
          </w:p>
        </w:tc>
        <w:tc>
          <w:tcPr>
            <w:tcW w:w="1252"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754C0189" w14:textId="77777777" w:rsidR="00746677" w:rsidRDefault="006A5764">
            <w:pPr>
              <w:spacing w:line="240" w:lineRule="auto"/>
              <w:ind w:firstLine="0"/>
              <w:jc w:val="center"/>
              <w:rPr>
                <w:sz w:val="20"/>
                <w:szCs w:val="20"/>
              </w:rPr>
            </w:pPr>
            <w:r>
              <w:rPr>
                <w:sz w:val="20"/>
                <w:szCs w:val="20"/>
              </w:rPr>
              <w:t>351</w:t>
            </w:r>
          </w:p>
        </w:tc>
        <w:tc>
          <w:tcPr>
            <w:tcW w:w="1234" w:type="dxa"/>
            <w:tcBorders>
              <w:top w:val="single" w:sz="4" w:space="0" w:color="00000A"/>
              <w:left w:val="single" w:sz="4" w:space="0" w:color="00000A"/>
              <w:bottom w:val="single" w:sz="4" w:space="0" w:color="FFFFFF"/>
              <w:right w:val="single" w:sz="4" w:space="0" w:color="FFFFFF"/>
            </w:tcBorders>
            <w:shd w:val="clear" w:color="auto" w:fill="auto"/>
            <w:tcMar>
              <w:left w:w="108" w:type="dxa"/>
            </w:tcMar>
            <w:vAlign w:val="center"/>
          </w:tcPr>
          <w:p w14:paraId="7FE3E74B" w14:textId="77777777" w:rsidR="00746677" w:rsidRDefault="00746677">
            <w:pPr>
              <w:spacing w:line="240" w:lineRule="auto"/>
              <w:ind w:firstLine="0"/>
              <w:jc w:val="center"/>
              <w:rPr>
                <w:sz w:val="20"/>
                <w:szCs w:val="20"/>
              </w:rPr>
            </w:pPr>
          </w:p>
        </w:tc>
      </w:tr>
    </w:tbl>
    <w:p w14:paraId="0D22BBCF" w14:textId="77777777" w:rsidR="002D22AA" w:rsidRDefault="002D22AA" w:rsidP="002D22AA">
      <w:pPr>
        <w:tabs>
          <w:tab w:val="left" w:pos="2624"/>
          <w:tab w:val="left" w:pos="3522"/>
          <w:tab w:val="left" w:pos="3959"/>
        </w:tabs>
        <w:spacing w:line="240" w:lineRule="auto"/>
        <w:ind w:firstLine="0"/>
        <w:rPr>
          <w:rFonts w:cs="Arial"/>
          <w:sz w:val="22"/>
        </w:rPr>
      </w:pPr>
      <w:r>
        <w:rPr>
          <w:rFonts w:cs="Arial"/>
          <w:sz w:val="18"/>
          <w:szCs w:val="18"/>
        </w:rPr>
        <w:t>Obs.: 1. T = atividades teóricas; P = atividades práticas.  2. Hora-aula= 45 minutos 3. Total de 18 semanas por semestre.</w:t>
      </w:r>
    </w:p>
    <w:p w14:paraId="088BA668" w14:textId="77777777" w:rsidR="00746677" w:rsidRDefault="00746677">
      <w:pPr>
        <w:pStyle w:val="PPCTtulo"/>
      </w:pPr>
    </w:p>
    <w:p w14:paraId="707B8BB7" w14:textId="77777777" w:rsidR="00746677" w:rsidRDefault="00746677"/>
    <w:tbl>
      <w:tblPr>
        <w:tblW w:w="9286"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Look w:val="04A0" w:firstRow="1" w:lastRow="0" w:firstColumn="1" w:lastColumn="0" w:noHBand="0" w:noVBand="1"/>
      </w:tblPr>
      <w:tblGrid>
        <w:gridCol w:w="904"/>
        <w:gridCol w:w="3355"/>
        <w:gridCol w:w="1229"/>
        <w:gridCol w:w="1297"/>
        <w:gridCol w:w="1257"/>
        <w:gridCol w:w="1244"/>
      </w:tblGrid>
      <w:tr w:rsidR="00746677" w14:paraId="336C5688" w14:textId="77777777" w:rsidTr="006A5764">
        <w:trPr>
          <w:trHeight w:val="454"/>
        </w:trPr>
        <w:tc>
          <w:tcPr>
            <w:tcW w:w="9286" w:type="dxa"/>
            <w:gridSpan w:val="6"/>
            <w:tcBorders>
              <w:top w:val="single" w:sz="4" w:space="0" w:color="00000A"/>
              <w:left w:val="single" w:sz="4" w:space="0" w:color="00000A"/>
              <w:bottom w:val="single" w:sz="4" w:space="0" w:color="00000A"/>
              <w:right w:val="single" w:sz="4" w:space="0" w:color="00000A"/>
            </w:tcBorders>
            <w:shd w:val="clear" w:color="auto" w:fill="D9D9D9"/>
            <w:tcMar>
              <w:left w:w="108" w:type="dxa"/>
            </w:tcMar>
            <w:vAlign w:val="center"/>
          </w:tcPr>
          <w:p w14:paraId="4EABE490" w14:textId="115B6EEE" w:rsidR="00746677" w:rsidRDefault="00C4746A" w:rsidP="00F13626">
            <w:pPr>
              <w:spacing w:line="240" w:lineRule="auto"/>
              <w:ind w:firstLine="0"/>
              <w:jc w:val="center"/>
              <w:rPr>
                <w:b/>
                <w:sz w:val="20"/>
                <w:szCs w:val="20"/>
              </w:rPr>
            </w:pPr>
            <w:r>
              <w:rPr>
                <w:b/>
                <w:sz w:val="20"/>
                <w:szCs w:val="20"/>
              </w:rPr>
              <w:t>2</w:t>
            </w:r>
            <w:r w:rsidR="001738D7">
              <w:rPr>
                <w:b/>
                <w:sz w:val="20"/>
                <w:szCs w:val="20"/>
              </w:rPr>
              <w:t>º Semestre</w:t>
            </w:r>
          </w:p>
        </w:tc>
      </w:tr>
      <w:tr w:rsidR="00746677" w14:paraId="4EB80B08" w14:textId="77777777" w:rsidTr="006A5764">
        <w:trPr>
          <w:trHeight w:val="454"/>
        </w:trPr>
        <w:tc>
          <w:tcPr>
            <w:tcW w:w="904" w:type="dxa"/>
            <w:tcBorders>
              <w:top w:val="single" w:sz="4" w:space="0" w:color="00000A"/>
              <w:left w:val="single" w:sz="4" w:space="0" w:color="00000A"/>
              <w:bottom w:val="single" w:sz="4" w:space="0" w:color="00000A"/>
              <w:right w:val="single" w:sz="4" w:space="0" w:color="00000A"/>
            </w:tcBorders>
            <w:shd w:val="clear" w:color="auto" w:fill="D9D9D9"/>
            <w:tcMar>
              <w:left w:w="108" w:type="dxa"/>
            </w:tcMar>
            <w:vAlign w:val="center"/>
          </w:tcPr>
          <w:p w14:paraId="5E4080A9" w14:textId="77777777" w:rsidR="00746677" w:rsidRDefault="00C4746A">
            <w:pPr>
              <w:spacing w:line="240" w:lineRule="auto"/>
              <w:ind w:firstLine="0"/>
              <w:jc w:val="center"/>
              <w:rPr>
                <w:b/>
                <w:sz w:val="20"/>
                <w:szCs w:val="20"/>
              </w:rPr>
            </w:pPr>
            <w:r>
              <w:rPr>
                <w:b/>
                <w:sz w:val="20"/>
                <w:szCs w:val="20"/>
              </w:rPr>
              <w:t>Ordem</w:t>
            </w:r>
          </w:p>
        </w:tc>
        <w:tc>
          <w:tcPr>
            <w:tcW w:w="3355" w:type="dxa"/>
            <w:tcBorders>
              <w:top w:val="single" w:sz="4" w:space="0" w:color="00000A"/>
              <w:left w:val="single" w:sz="4" w:space="0" w:color="00000A"/>
              <w:bottom w:val="single" w:sz="4" w:space="0" w:color="00000A"/>
              <w:right w:val="single" w:sz="4" w:space="0" w:color="00000A"/>
            </w:tcBorders>
            <w:shd w:val="clear" w:color="auto" w:fill="D9D9D9"/>
            <w:tcMar>
              <w:left w:w="108" w:type="dxa"/>
            </w:tcMar>
            <w:vAlign w:val="center"/>
          </w:tcPr>
          <w:p w14:paraId="6B94CAC1" w14:textId="77777777" w:rsidR="00746677" w:rsidRDefault="00C4746A">
            <w:pPr>
              <w:spacing w:line="240" w:lineRule="auto"/>
              <w:ind w:firstLine="0"/>
              <w:jc w:val="center"/>
              <w:rPr>
                <w:b/>
                <w:sz w:val="20"/>
                <w:szCs w:val="20"/>
              </w:rPr>
            </w:pPr>
            <w:r>
              <w:rPr>
                <w:b/>
                <w:sz w:val="20"/>
                <w:szCs w:val="20"/>
              </w:rPr>
              <w:t>Disciplina</w:t>
            </w:r>
          </w:p>
        </w:tc>
        <w:tc>
          <w:tcPr>
            <w:tcW w:w="1229" w:type="dxa"/>
            <w:tcBorders>
              <w:top w:val="single" w:sz="4" w:space="0" w:color="00000A"/>
              <w:left w:val="single" w:sz="4" w:space="0" w:color="00000A"/>
              <w:bottom w:val="single" w:sz="4" w:space="0" w:color="00000A"/>
              <w:right w:val="single" w:sz="4" w:space="0" w:color="00000A"/>
            </w:tcBorders>
            <w:shd w:val="clear" w:color="auto" w:fill="D9D9D9"/>
            <w:tcMar>
              <w:left w:w="108" w:type="dxa"/>
            </w:tcMar>
            <w:vAlign w:val="center"/>
          </w:tcPr>
          <w:p w14:paraId="46333584" w14:textId="77777777" w:rsidR="00746677" w:rsidRDefault="00C4746A">
            <w:pPr>
              <w:spacing w:line="240" w:lineRule="auto"/>
              <w:ind w:firstLine="0"/>
              <w:jc w:val="center"/>
              <w:rPr>
                <w:b/>
                <w:sz w:val="20"/>
                <w:szCs w:val="20"/>
              </w:rPr>
            </w:pPr>
            <w:r>
              <w:rPr>
                <w:b/>
                <w:sz w:val="20"/>
                <w:szCs w:val="20"/>
              </w:rPr>
              <w:t>Atividades</w:t>
            </w:r>
          </w:p>
        </w:tc>
        <w:tc>
          <w:tcPr>
            <w:tcW w:w="1297" w:type="dxa"/>
            <w:tcBorders>
              <w:top w:val="single" w:sz="4" w:space="0" w:color="00000A"/>
              <w:left w:val="single" w:sz="4" w:space="0" w:color="00000A"/>
              <w:bottom w:val="single" w:sz="4" w:space="0" w:color="00000A"/>
              <w:right w:val="single" w:sz="4" w:space="0" w:color="00000A"/>
            </w:tcBorders>
            <w:shd w:val="clear" w:color="auto" w:fill="D9D9D9"/>
            <w:tcMar>
              <w:left w:w="108" w:type="dxa"/>
            </w:tcMar>
            <w:vAlign w:val="center"/>
          </w:tcPr>
          <w:p w14:paraId="3598D5E8" w14:textId="77777777" w:rsidR="002D22AA" w:rsidRDefault="00C4746A">
            <w:pPr>
              <w:spacing w:line="240" w:lineRule="auto"/>
              <w:ind w:firstLine="0"/>
              <w:jc w:val="center"/>
              <w:rPr>
                <w:b/>
                <w:sz w:val="20"/>
                <w:szCs w:val="20"/>
              </w:rPr>
            </w:pPr>
            <w:r>
              <w:rPr>
                <w:b/>
                <w:sz w:val="20"/>
                <w:szCs w:val="20"/>
              </w:rPr>
              <w:t>Carga Horária Semanal</w:t>
            </w:r>
          </w:p>
          <w:p w14:paraId="4352EDA9" w14:textId="77777777" w:rsidR="00746677" w:rsidRDefault="002D22AA">
            <w:pPr>
              <w:spacing w:line="240" w:lineRule="auto"/>
              <w:ind w:firstLine="0"/>
              <w:jc w:val="center"/>
              <w:rPr>
                <w:b/>
                <w:sz w:val="20"/>
                <w:szCs w:val="20"/>
              </w:rPr>
            </w:pPr>
            <w:r>
              <w:rPr>
                <w:b/>
                <w:sz w:val="20"/>
                <w:szCs w:val="20"/>
              </w:rPr>
              <w:t>(h/a)</w:t>
            </w:r>
            <w:r w:rsidR="00C4746A">
              <w:rPr>
                <w:b/>
                <w:sz w:val="20"/>
                <w:szCs w:val="20"/>
              </w:rPr>
              <w:t xml:space="preserve"> </w:t>
            </w:r>
          </w:p>
        </w:tc>
        <w:tc>
          <w:tcPr>
            <w:tcW w:w="1257" w:type="dxa"/>
            <w:tcBorders>
              <w:top w:val="single" w:sz="4" w:space="0" w:color="00000A"/>
              <w:left w:val="single" w:sz="4" w:space="0" w:color="00000A"/>
              <w:bottom w:val="single" w:sz="4" w:space="0" w:color="00000A"/>
              <w:right w:val="single" w:sz="4" w:space="0" w:color="00000A"/>
            </w:tcBorders>
            <w:shd w:val="clear" w:color="auto" w:fill="D9D9D9"/>
            <w:tcMar>
              <w:left w:w="108" w:type="dxa"/>
            </w:tcMar>
            <w:vAlign w:val="center"/>
          </w:tcPr>
          <w:p w14:paraId="5F745811" w14:textId="77777777" w:rsidR="00746677" w:rsidRDefault="00C4746A">
            <w:pPr>
              <w:spacing w:line="240" w:lineRule="auto"/>
              <w:ind w:firstLine="0"/>
              <w:jc w:val="center"/>
              <w:rPr>
                <w:b/>
                <w:sz w:val="20"/>
                <w:szCs w:val="20"/>
              </w:rPr>
            </w:pPr>
            <w:r>
              <w:rPr>
                <w:b/>
                <w:sz w:val="20"/>
                <w:szCs w:val="20"/>
              </w:rPr>
              <w:t>Carga Horária Semestral</w:t>
            </w:r>
          </w:p>
          <w:p w14:paraId="0D635EB1" w14:textId="77777777" w:rsidR="002D22AA" w:rsidRDefault="002D22AA">
            <w:pPr>
              <w:spacing w:line="240" w:lineRule="auto"/>
              <w:ind w:firstLine="0"/>
              <w:jc w:val="center"/>
              <w:rPr>
                <w:b/>
                <w:sz w:val="20"/>
                <w:szCs w:val="20"/>
              </w:rPr>
            </w:pPr>
            <w:r>
              <w:rPr>
                <w:b/>
                <w:sz w:val="20"/>
                <w:szCs w:val="20"/>
              </w:rPr>
              <w:t>(h)</w:t>
            </w:r>
          </w:p>
        </w:tc>
        <w:tc>
          <w:tcPr>
            <w:tcW w:w="1244" w:type="dxa"/>
            <w:tcBorders>
              <w:top w:val="single" w:sz="4" w:space="0" w:color="00000A"/>
              <w:left w:val="single" w:sz="4" w:space="0" w:color="00000A"/>
              <w:bottom w:val="single" w:sz="4" w:space="0" w:color="00000A"/>
              <w:right w:val="single" w:sz="4" w:space="0" w:color="00000A"/>
            </w:tcBorders>
            <w:shd w:val="clear" w:color="auto" w:fill="D9D9D9"/>
            <w:tcMar>
              <w:left w:w="108" w:type="dxa"/>
            </w:tcMar>
            <w:vAlign w:val="center"/>
          </w:tcPr>
          <w:p w14:paraId="38346FF6" w14:textId="77777777" w:rsidR="00746677" w:rsidRDefault="00C4746A">
            <w:pPr>
              <w:spacing w:line="240" w:lineRule="auto"/>
              <w:ind w:firstLine="0"/>
              <w:jc w:val="center"/>
              <w:rPr>
                <w:b/>
                <w:sz w:val="20"/>
                <w:szCs w:val="20"/>
              </w:rPr>
            </w:pPr>
            <w:r>
              <w:rPr>
                <w:b/>
                <w:sz w:val="20"/>
                <w:szCs w:val="20"/>
              </w:rPr>
              <w:t>Pré-requisito</w:t>
            </w:r>
          </w:p>
        </w:tc>
      </w:tr>
      <w:tr w:rsidR="006A5764" w14:paraId="6B5BCCE8" w14:textId="77777777" w:rsidTr="006A5764">
        <w:trPr>
          <w:trHeight w:val="454"/>
        </w:trPr>
        <w:tc>
          <w:tcPr>
            <w:tcW w:w="904"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058C0382" w14:textId="77777777" w:rsidR="006A5764" w:rsidRDefault="006A5764" w:rsidP="006A5764">
            <w:pPr>
              <w:spacing w:line="240" w:lineRule="auto"/>
              <w:ind w:firstLine="0"/>
              <w:jc w:val="center"/>
              <w:rPr>
                <w:sz w:val="20"/>
                <w:szCs w:val="20"/>
              </w:rPr>
            </w:pPr>
            <w:r>
              <w:rPr>
                <w:sz w:val="20"/>
                <w:szCs w:val="20"/>
              </w:rPr>
              <w:t>7</w:t>
            </w:r>
          </w:p>
        </w:tc>
        <w:tc>
          <w:tcPr>
            <w:tcW w:w="3355"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676F3E48" w14:textId="77777777" w:rsidR="006A5764" w:rsidRDefault="006A5764" w:rsidP="006A5764">
            <w:pPr>
              <w:spacing w:line="240" w:lineRule="auto"/>
              <w:ind w:firstLine="0"/>
              <w:jc w:val="left"/>
              <w:rPr>
                <w:sz w:val="20"/>
                <w:szCs w:val="20"/>
              </w:rPr>
            </w:pPr>
            <w:r>
              <w:rPr>
                <w:sz w:val="20"/>
                <w:szCs w:val="20"/>
              </w:rPr>
              <w:t>Banco de Dados I</w:t>
            </w:r>
          </w:p>
        </w:tc>
        <w:tc>
          <w:tcPr>
            <w:tcW w:w="1229"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31B548DE" w14:textId="77777777" w:rsidR="006A5764" w:rsidRDefault="006A5764" w:rsidP="006A5764">
            <w:pPr>
              <w:spacing w:line="240" w:lineRule="auto"/>
              <w:ind w:firstLine="0"/>
              <w:jc w:val="center"/>
              <w:rPr>
                <w:sz w:val="20"/>
                <w:szCs w:val="20"/>
              </w:rPr>
            </w:pPr>
            <w:r>
              <w:rPr>
                <w:sz w:val="20"/>
                <w:szCs w:val="20"/>
              </w:rPr>
              <w:t>T/P</w:t>
            </w:r>
          </w:p>
        </w:tc>
        <w:tc>
          <w:tcPr>
            <w:tcW w:w="1297"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12B93808" w14:textId="77777777" w:rsidR="006A5764" w:rsidRPr="006A5764" w:rsidRDefault="006A5764" w:rsidP="00BA65E0">
            <w:pPr>
              <w:spacing w:line="240" w:lineRule="auto"/>
              <w:ind w:firstLine="0"/>
              <w:jc w:val="center"/>
              <w:rPr>
                <w:sz w:val="20"/>
                <w:szCs w:val="20"/>
              </w:rPr>
            </w:pPr>
            <w:r w:rsidRPr="006A5764">
              <w:rPr>
                <w:sz w:val="20"/>
                <w:szCs w:val="20"/>
              </w:rPr>
              <w:t>4</w:t>
            </w:r>
          </w:p>
        </w:tc>
        <w:tc>
          <w:tcPr>
            <w:tcW w:w="1257"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66A7340A" w14:textId="77777777" w:rsidR="006A5764" w:rsidRPr="006A5764" w:rsidRDefault="002D22AA" w:rsidP="00BA65E0">
            <w:pPr>
              <w:spacing w:line="240" w:lineRule="auto"/>
              <w:ind w:firstLine="0"/>
              <w:jc w:val="center"/>
              <w:rPr>
                <w:sz w:val="20"/>
                <w:szCs w:val="20"/>
              </w:rPr>
            </w:pPr>
            <w:r>
              <w:rPr>
                <w:sz w:val="20"/>
                <w:szCs w:val="20"/>
              </w:rPr>
              <w:t>54</w:t>
            </w:r>
          </w:p>
        </w:tc>
        <w:tc>
          <w:tcPr>
            <w:tcW w:w="1244"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3784591F" w14:textId="77777777" w:rsidR="006A5764" w:rsidRDefault="006A5764" w:rsidP="006A5764">
            <w:pPr>
              <w:spacing w:line="240" w:lineRule="auto"/>
              <w:ind w:firstLine="0"/>
              <w:jc w:val="center"/>
              <w:rPr>
                <w:sz w:val="20"/>
                <w:szCs w:val="20"/>
              </w:rPr>
            </w:pPr>
            <w:r>
              <w:rPr>
                <w:sz w:val="20"/>
                <w:szCs w:val="20"/>
              </w:rPr>
              <w:t>1</w:t>
            </w:r>
          </w:p>
        </w:tc>
      </w:tr>
      <w:tr w:rsidR="006A5764" w14:paraId="0F1EB0A1" w14:textId="77777777" w:rsidTr="006A5764">
        <w:trPr>
          <w:trHeight w:val="454"/>
        </w:trPr>
        <w:tc>
          <w:tcPr>
            <w:tcW w:w="904"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3BD0C788" w14:textId="77777777" w:rsidR="006A5764" w:rsidRDefault="006A5764" w:rsidP="006A5764">
            <w:pPr>
              <w:spacing w:line="240" w:lineRule="auto"/>
              <w:ind w:firstLine="0"/>
              <w:jc w:val="center"/>
              <w:rPr>
                <w:sz w:val="20"/>
                <w:szCs w:val="20"/>
              </w:rPr>
            </w:pPr>
            <w:r>
              <w:rPr>
                <w:sz w:val="20"/>
                <w:szCs w:val="20"/>
              </w:rPr>
              <w:t>8</w:t>
            </w:r>
          </w:p>
        </w:tc>
        <w:tc>
          <w:tcPr>
            <w:tcW w:w="3355"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538391EF" w14:textId="77777777" w:rsidR="006A5764" w:rsidRDefault="006A5764" w:rsidP="006A5764">
            <w:pPr>
              <w:spacing w:line="240" w:lineRule="auto"/>
              <w:ind w:firstLine="0"/>
              <w:jc w:val="left"/>
              <w:rPr>
                <w:sz w:val="20"/>
                <w:szCs w:val="20"/>
              </w:rPr>
            </w:pPr>
            <w:r>
              <w:rPr>
                <w:sz w:val="20"/>
                <w:szCs w:val="20"/>
              </w:rPr>
              <w:t>Projeto de Sistemas e Orientação a Objetos com UML</w:t>
            </w:r>
          </w:p>
        </w:tc>
        <w:tc>
          <w:tcPr>
            <w:tcW w:w="1229"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79825C61" w14:textId="77777777" w:rsidR="006A5764" w:rsidRDefault="006A5764" w:rsidP="006A5764">
            <w:pPr>
              <w:spacing w:line="240" w:lineRule="auto"/>
              <w:ind w:firstLine="0"/>
              <w:jc w:val="center"/>
              <w:rPr>
                <w:sz w:val="20"/>
                <w:szCs w:val="20"/>
              </w:rPr>
            </w:pPr>
            <w:r>
              <w:rPr>
                <w:sz w:val="20"/>
                <w:szCs w:val="20"/>
              </w:rPr>
              <w:t>T/P</w:t>
            </w:r>
          </w:p>
        </w:tc>
        <w:tc>
          <w:tcPr>
            <w:tcW w:w="1297"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191EFE49" w14:textId="77777777" w:rsidR="006A5764" w:rsidRPr="006A5764" w:rsidRDefault="00BA65E0" w:rsidP="006A5764">
            <w:pPr>
              <w:spacing w:line="240" w:lineRule="auto"/>
              <w:ind w:firstLine="0"/>
              <w:jc w:val="center"/>
              <w:rPr>
                <w:sz w:val="20"/>
                <w:szCs w:val="20"/>
              </w:rPr>
            </w:pPr>
            <w:r>
              <w:rPr>
                <w:sz w:val="20"/>
                <w:szCs w:val="20"/>
              </w:rPr>
              <w:t>4</w:t>
            </w:r>
          </w:p>
        </w:tc>
        <w:tc>
          <w:tcPr>
            <w:tcW w:w="1257"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550DF289" w14:textId="77777777" w:rsidR="006A5764" w:rsidRPr="006A5764" w:rsidRDefault="00BA65E0" w:rsidP="006A5764">
            <w:pPr>
              <w:spacing w:line="240" w:lineRule="auto"/>
              <w:ind w:firstLine="0"/>
              <w:jc w:val="center"/>
              <w:rPr>
                <w:sz w:val="20"/>
                <w:szCs w:val="20"/>
              </w:rPr>
            </w:pPr>
            <w:r>
              <w:rPr>
                <w:sz w:val="20"/>
                <w:szCs w:val="20"/>
              </w:rPr>
              <w:t>54</w:t>
            </w:r>
          </w:p>
        </w:tc>
        <w:tc>
          <w:tcPr>
            <w:tcW w:w="1244"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131E5E92" w14:textId="77777777" w:rsidR="006A5764" w:rsidRDefault="006A5764" w:rsidP="006A5764">
            <w:pPr>
              <w:spacing w:line="240" w:lineRule="auto"/>
              <w:ind w:firstLine="0"/>
              <w:jc w:val="center"/>
              <w:rPr>
                <w:sz w:val="20"/>
                <w:szCs w:val="20"/>
              </w:rPr>
            </w:pPr>
            <w:r>
              <w:rPr>
                <w:sz w:val="20"/>
                <w:szCs w:val="20"/>
              </w:rPr>
              <w:t>1</w:t>
            </w:r>
          </w:p>
        </w:tc>
      </w:tr>
      <w:tr w:rsidR="006A5764" w14:paraId="44EF0C62" w14:textId="77777777" w:rsidTr="006A5764">
        <w:trPr>
          <w:trHeight w:val="454"/>
        </w:trPr>
        <w:tc>
          <w:tcPr>
            <w:tcW w:w="904"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276ABCB3" w14:textId="77777777" w:rsidR="006A5764" w:rsidRDefault="006A5764" w:rsidP="006A5764">
            <w:pPr>
              <w:spacing w:line="240" w:lineRule="auto"/>
              <w:ind w:firstLine="0"/>
              <w:jc w:val="center"/>
              <w:rPr>
                <w:sz w:val="20"/>
                <w:szCs w:val="20"/>
              </w:rPr>
            </w:pPr>
            <w:r>
              <w:rPr>
                <w:sz w:val="20"/>
                <w:szCs w:val="20"/>
              </w:rPr>
              <w:t>9</w:t>
            </w:r>
          </w:p>
        </w:tc>
        <w:tc>
          <w:tcPr>
            <w:tcW w:w="3355"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44D5D8F2" w14:textId="77777777" w:rsidR="006A5764" w:rsidRDefault="006A5764" w:rsidP="006A5764">
            <w:pPr>
              <w:spacing w:line="240" w:lineRule="auto"/>
              <w:ind w:firstLine="0"/>
              <w:jc w:val="left"/>
              <w:rPr>
                <w:sz w:val="20"/>
                <w:szCs w:val="20"/>
              </w:rPr>
            </w:pPr>
            <w:r>
              <w:rPr>
                <w:sz w:val="20"/>
                <w:szCs w:val="20"/>
              </w:rPr>
              <w:t>Sistemas Operacionais II – Server</w:t>
            </w:r>
          </w:p>
        </w:tc>
        <w:tc>
          <w:tcPr>
            <w:tcW w:w="1229"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5AF0A569" w14:textId="77777777" w:rsidR="006A5764" w:rsidRDefault="006A5764" w:rsidP="006A5764">
            <w:pPr>
              <w:spacing w:line="240" w:lineRule="auto"/>
              <w:ind w:firstLine="0"/>
              <w:jc w:val="center"/>
              <w:rPr>
                <w:sz w:val="20"/>
                <w:szCs w:val="20"/>
              </w:rPr>
            </w:pPr>
            <w:r>
              <w:rPr>
                <w:sz w:val="20"/>
                <w:szCs w:val="20"/>
              </w:rPr>
              <w:t>T/P</w:t>
            </w:r>
          </w:p>
        </w:tc>
        <w:tc>
          <w:tcPr>
            <w:tcW w:w="1297"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5D06A3C1" w14:textId="77777777" w:rsidR="006A5764" w:rsidRPr="006A5764" w:rsidRDefault="006A5764" w:rsidP="006A5764">
            <w:pPr>
              <w:spacing w:line="240" w:lineRule="auto"/>
              <w:ind w:firstLine="0"/>
              <w:jc w:val="center"/>
              <w:rPr>
                <w:sz w:val="20"/>
                <w:szCs w:val="20"/>
              </w:rPr>
            </w:pPr>
            <w:r w:rsidRPr="006A5764">
              <w:rPr>
                <w:sz w:val="20"/>
                <w:szCs w:val="20"/>
              </w:rPr>
              <w:t>4</w:t>
            </w:r>
          </w:p>
        </w:tc>
        <w:tc>
          <w:tcPr>
            <w:tcW w:w="1257"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62C5118E" w14:textId="77777777" w:rsidR="006A5764" w:rsidRPr="006A5764" w:rsidRDefault="002D22AA" w:rsidP="006A5764">
            <w:pPr>
              <w:spacing w:line="240" w:lineRule="auto"/>
              <w:ind w:firstLine="0"/>
              <w:jc w:val="center"/>
              <w:rPr>
                <w:sz w:val="20"/>
                <w:szCs w:val="20"/>
              </w:rPr>
            </w:pPr>
            <w:r>
              <w:rPr>
                <w:sz w:val="20"/>
                <w:szCs w:val="20"/>
              </w:rPr>
              <w:t>54</w:t>
            </w:r>
          </w:p>
        </w:tc>
        <w:tc>
          <w:tcPr>
            <w:tcW w:w="1244"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3D3F6AC0" w14:textId="77777777" w:rsidR="006A5764" w:rsidRDefault="006A5764" w:rsidP="006A5764">
            <w:pPr>
              <w:spacing w:line="240" w:lineRule="auto"/>
              <w:ind w:firstLine="0"/>
              <w:jc w:val="center"/>
              <w:rPr>
                <w:sz w:val="20"/>
                <w:szCs w:val="20"/>
              </w:rPr>
            </w:pPr>
            <w:r>
              <w:rPr>
                <w:sz w:val="20"/>
                <w:szCs w:val="20"/>
              </w:rPr>
              <w:t>6</w:t>
            </w:r>
          </w:p>
        </w:tc>
      </w:tr>
      <w:tr w:rsidR="006A5764" w14:paraId="4D1A3E80" w14:textId="77777777" w:rsidTr="006A5764">
        <w:trPr>
          <w:trHeight w:val="454"/>
        </w:trPr>
        <w:tc>
          <w:tcPr>
            <w:tcW w:w="904"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21BAF421" w14:textId="77777777" w:rsidR="006A5764" w:rsidRDefault="006A5764" w:rsidP="006A5764">
            <w:pPr>
              <w:spacing w:line="240" w:lineRule="auto"/>
              <w:ind w:firstLine="0"/>
              <w:jc w:val="center"/>
              <w:rPr>
                <w:sz w:val="20"/>
                <w:szCs w:val="20"/>
              </w:rPr>
            </w:pPr>
            <w:r>
              <w:rPr>
                <w:sz w:val="20"/>
                <w:szCs w:val="20"/>
              </w:rPr>
              <w:t>10</w:t>
            </w:r>
          </w:p>
        </w:tc>
        <w:tc>
          <w:tcPr>
            <w:tcW w:w="3355"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1C345861" w14:textId="77777777" w:rsidR="006A5764" w:rsidRDefault="006A5764" w:rsidP="006A5764">
            <w:pPr>
              <w:spacing w:line="240" w:lineRule="auto"/>
              <w:ind w:firstLine="0"/>
              <w:jc w:val="left"/>
              <w:rPr>
                <w:sz w:val="20"/>
                <w:szCs w:val="20"/>
              </w:rPr>
            </w:pPr>
            <w:r>
              <w:rPr>
                <w:sz w:val="20"/>
                <w:szCs w:val="20"/>
              </w:rPr>
              <w:t>Programação C#</w:t>
            </w:r>
          </w:p>
        </w:tc>
        <w:tc>
          <w:tcPr>
            <w:tcW w:w="1229"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1F2F322B" w14:textId="77777777" w:rsidR="006A5764" w:rsidRDefault="006A5764" w:rsidP="006A5764">
            <w:pPr>
              <w:spacing w:line="240" w:lineRule="auto"/>
              <w:ind w:firstLine="0"/>
              <w:jc w:val="center"/>
              <w:rPr>
                <w:sz w:val="20"/>
                <w:szCs w:val="20"/>
              </w:rPr>
            </w:pPr>
            <w:r>
              <w:rPr>
                <w:sz w:val="20"/>
                <w:szCs w:val="20"/>
              </w:rPr>
              <w:t>T/P</w:t>
            </w:r>
          </w:p>
        </w:tc>
        <w:tc>
          <w:tcPr>
            <w:tcW w:w="1297"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70A4668C" w14:textId="77777777" w:rsidR="006A5764" w:rsidRPr="006A5764" w:rsidRDefault="00BA65E0" w:rsidP="006A5764">
            <w:pPr>
              <w:spacing w:line="240" w:lineRule="auto"/>
              <w:ind w:firstLine="0"/>
              <w:jc w:val="center"/>
              <w:rPr>
                <w:sz w:val="20"/>
                <w:szCs w:val="20"/>
              </w:rPr>
            </w:pPr>
            <w:r>
              <w:rPr>
                <w:sz w:val="20"/>
                <w:szCs w:val="20"/>
              </w:rPr>
              <w:t>6</w:t>
            </w:r>
          </w:p>
        </w:tc>
        <w:tc>
          <w:tcPr>
            <w:tcW w:w="1257"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6DFEFB46" w14:textId="77777777" w:rsidR="006A5764" w:rsidRPr="006A5764" w:rsidRDefault="00BA65E0" w:rsidP="006A5764">
            <w:pPr>
              <w:spacing w:line="240" w:lineRule="auto"/>
              <w:ind w:firstLine="0"/>
              <w:jc w:val="center"/>
              <w:rPr>
                <w:sz w:val="20"/>
                <w:szCs w:val="20"/>
              </w:rPr>
            </w:pPr>
            <w:r>
              <w:rPr>
                <w:sz w:val="20"/>
                <w:szCs w:val="20"/>
              </w:rPr>
              <w:t>81</w:t>
            </w:r>
          </w:p>
        </w:tc>
        <w:tc>
          <w:tcPr>
            <w:tcW w:w="1244"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69FA945A" w14:textId="77777777" w:rsidR="006A5764" w:rsidRDefault="006A5764" w:rsidP="006A5764">
            <w:pPr>
              <w:spacing w:line="240" w:lineRule="auto"/>
              <w:ind w:firstLine="0"/>
              <w:jc w:val="center"/>
              <w:rPr>
                <w:sz w:val="20"/>
                <w:szCs w:val="20"/>
              </w:rPr>
            </w:pPr>
            <w:r>
              <w:rPr>
                <w:sz w:val="20"/>
                <w:szCs w:val="20"/>
              </w:rPr>
              <w:t>1</w:t>
            </w:r>
          </w:p>
        </w:tc>
      </w:tr>
      <w:tr w:rsidR="006A5764" w14:paraId="22AFEAEE" w14:textId="77777777" w:rsidTr="006A5764">
        <w:trPr>
          <w:trHeight w:val="454"/>
        </w:trPr>
        <w:tc>
          <w:tcPr>
            <w:tcW w:w="904"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02DC8D5E" w14:textId="77777777" w:rsidR="006A5764" w:rsidRDefault="00BA65E0" w:rsidP="006A5764">
            <w:pPr>
              <w:spacing w:line="240" w:lineRule="auto"/>
              <w:ind w:firstLine="0"/>
              <w:jc w:val="center"/>
              <w:rPr>
                <w:sz w:val="20"/>
                <w:szCs w:val="20"/>
              </w:rPr>
            </w:pPr>
            <w:r>
              <w:rPr>
                <w:sz w:val="20"/>
                <w:szCs w:val="20"/>
              </w:rPr>
              <w:t>11</w:t>
            </w:r>
          </w:p>
        </w:tc>
        <w:tc>
          <w:tcPr>
            <w:tcW w:w="3355"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622812F5" w14:textId="77777777" w:rsidR="006A5764" w:rsidRDefault="006A5764" w:rsidP="006A5764">
            <w:pPr>
              <w:spacing w:line="240" w:lineRule="auto"/>
              <w:ind w:firstLine="0"/>
              <w:jc w:val="left"/>
              <w:rPr>
                <w:sz w:val="20"/>
                <w:szCs w:val="20"/>
              </w:rPr>
            </w:pPr>
            <w:r>
              <w:rPr>
                <w:sz w:val="20"/>
                <w:szCs w:val="20"/>
              </w:rPr>
              <w:t>Programação Web I – Java</w:t>
            </w:r>
          </w:p>
        </w:tc>
        <w:tc>
          <w:tcPr>
            <w:tcW w:w="1229"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366C299B" w14:textId="77777777" w:rsidR="006A5764" w:rsidRDefault="006A5764" w:rsidP="006A5764">
            <w:pPr>
              <w:spacing w:line="240" w:lineRule="auto"/>
              <w:ind w:firstLine="0"/>
              <w:jc w:val="center"/>
              <w:rPr>
                <w:sz w:val="20"/>
                <w:szCs w:val="20"/>
              </w:rPr>
            </w:pPr>
            <w:r>
              <w:rPr>
                <w:sz w:val="20"/>
                <w:szCs w:val="20"/>
              </w:rPr>
              <w:t>T/P</w:t>
            </w:r>
          </w:p>
        </w:tc>
        <w:tc>
          <w:tcPr>
            <w:tcW w:w="1297"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6E84FFAA" w14:textId="77777777" w:rsidR="006A5764" w:rsidRPr="006A5764" w:rsidRDefault="006A5764" w:rsidP="006A5764">
            <w:pPr>
              <w:spacing w:line="240" w:lineRule="auto"/>
              <w:ind w:firstLine="0"/>
              <w:jc w:val="center"/>
              <w:rPr>
                <w:sz w:val="20"/>
                <w:szCs w:val="20"/>
              </w:rPr>
            </w:pPr>
            <w:r w:rsidRPr="006A5764">
              <w:rPr>
                <w:sz w:val="20"/>
                <w:szCs w:val="20"/>
              </w:rPr>
              <w:t>6</w:t>
            </w:r>
          </w:p>
        </w:tc>
        <w:tc>
          <w:tcPr>
            <w:tcW w:w="1257"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7F510D39" w14:textId="77777777" w:rsidR="006A5764" w:rsidRPr="006A5764" w:rsidRDefault="002D22AA" w:rsidP="006A5764">
            <w:pPr>
              <w:spacing w:line="240" w:lineRule="auto"/>
              <w:ind w:firstLine="0"/>
              <w:jc w:val="center"/>
              <w:rPr>
                <w:sz w:val="20"/>
                <w:szCs w:val="20"/>
              </w:rPr>
            </w:pPr>
            <w:r>
              <w:rPr>
                <w:sz w:val="20"/>
                <w:szCs w:val="20"/>
              </w:rPr>
              <w:t>81</w:t>
            </w:r>
          </w:p>
        </w:tc>
        <w:tc>
          <w:tcPr>
            <w:tcW w:w="1244"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63753645" w14:textId="77777777" w:rsidR="006A5764" w:rsidRDefault="006A5764" w:rsidP="006A5764">
            <w:pPr>
              <w:spacing w:line="240" w:lineRule="auto"/>
              <w:ind w:firstLine="0"/>
              <w:jc w:val="center"/>
              <w:rPr>
                <w:sz w:val="20"/>
                <w:szCs w:val="20"/>
              </w:rPr>
            </w:pPr>
            <w:r>
              <w:rPr>
                <w:sz w:val="20"/>
                <w:szCs w:val="20"/>
              </w:rPr>
              <w:t>1</w:t>
            </w:r>
          </w:p>
        </w:tc>
      </w:tr>
      <w:tr w:rsidR="006A5764" w14:paraId="381C5FAE" w14:textId="77777777" w:rsidTr="006A5764">
        <w:trPr>
          <w:trHeight w:val="454"/>
        </w:trPr>
        <w:tc>
          <w:tcPr>
            <w:tcW w:w="904"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51D47B96" w14:textId="77777777" w:rsidR="006A5764" w:rsidRDefault="00BA65E0" w:rsidP="006A5764">
            <w:pPr>
              <w:spacing w:line="240" w:lineRule="auto"/>
              <w:ind w:firstLine="0"/>
              <w:jc w:val="center"/>
              <w:rPr>
                <w:sz w:val="20"/>
                <w:szCs w:val="20"/>
              </w:rPr>
            </w:pPr>
            <w:r>
              <w:rPr>
                <w:sz w:val="20"/>
                <w:szCs w:val="20"/>
              </w:rPr>
              <w:t>12</w:t>
            </w:r>
          </w:p>
        </w:tc>
        <w:tc>
          <w:tcPr>
            <w:tcW w:w="3355"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5F95FC23" w14:textId="77777777" w:rsidR="006A5764" w:rsidRDefault="006A5764" w:rsidP="006A5764">
            <w:pPr>
              <w:spacing w:line="240" w:lineRule="auto"/>
              <w:ind w:firstLine="0"/>
              <w:jc w:val="left"/>
              <w:rPr>
                <w:sz w:val="20"/>
                <w:szCs w:val="20"/>
              </w:rPr>
            </w:pPr>
            <w:r>
              <w:rPr>
                <w:sz w:val="20"/>
                <w:szCs w:val="20"/>
              </w:rPr>
              <w:t>Redes II – Redes sem Fio</w:t>
            </w:r>
          </w:p>
        </w:tc>
        <w:tc>
          <w:tcPr>
            <w:tcW w:w="1229"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17F6B1F8" w14:textId="77777777" w:rsidR="006A5764" w:rsidRDefault="006A5764" w:rsidP="006A5764">
            <w:pPr>
              <w:spacing w:line="240" w:lineRule="auto"/>
              <w:ind w:firstLine="0"/>
              <w:jc w:val="center"/>
              <w:rPr>
                <w:sz w:val="20"/>
                <w:szCs w:val="20"/>
              </w:rPr>
            </w:pPr>
            <w:r>
              <w:rPr>
                <w:sz w:val="20"/>
                <w:szCs w:val="20"/>
              </w:rPr>
              <w:t>T/P</w:t>
            </w:r>
          </w:p>
        </w:tc>
        <w:tc>
          <w:tcPr>
            <w:tcW w:w="1297"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6E16361B" w14:textId="77777777" w:rsidR="006A5764" w:rsidRPr="006A5764" w:rsidRDefault="006A5764" w:rsidP="006A5764">
            <w:pPr>
              <w:spacing w:line="240" w:lineRule="auto"/>
              <w:ind w:firstLine="0"/>
              <w:jc w:val="center"/>
              <w:rPr>
                <w:sz w:val="20"/>
                <w:szCs w:val="20"/>
              </w:rPr>
            </w:pPr>
            <w:r w:rsidRPr="006A5764">
              <w:rPr>
                <w:sz w:val="20"/>
                <w:szCs w:val="20"/>
              </w:rPr>
              <w:t>4</w:t>
            </w:r>
          </w:p>
        </w:tc>
        <w:tc>
          <w:tcPr>
            <w:tcW w:w="1257"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6526A0CB" w14:textId="77777777" w:rsidR="006A5764" w:rsidRPr="006A5764" w:rsidRDefault="002D22AA" w:rsidP="006A5764">
            <w:pPr>
              <w:spacing w:line="240" w:lineRule="auto"/>
              <w:ind w:firstLine="0"/>
              <w:jc w:val="center"/>
              <w:rPr>
                <w:sz w:val="20"/>
                <w:szCs w:val="20"/>
              </w:rPr>
            </w:pPr>
            <w:r>
              <w:rPr>
                <w:sz w:val="20"/>
                <w:szCs w:val="20"/>
              </w:rPr>
              <w:t>54</w:t>
            </w:r>
          </w:p>
        </w:tc>
        <w:tc>
          <w:tcPr>
            <w:tcW w:w="1244"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15F376AC" w14:textId="77777777" w:rsidR="006A5764" w:rsidRDefault="006A5764" w:rsidP="006A5764">
            <w:pPr>
              <w:spacing w:line="240" w:lineRule="auto"/>
              <w:ind w:firstLine="0"/>
              <w:jc w:val="center"/>
              <w:rPr>
                <w:sz w:val="20"/>
                <w:szCs w:val="20"/>
              </w:rPr>
            </w:pPr>
            <w:r>
              <w:rPr>
                <w:sz w:val="20"/>
                <w:szCs w:val="20"/>
              </w:rPr>
              <w:t>5</w:t>
            </w:r>
          </w:p>
        </w:tc>
      </w:tr>
      <w:tr w:rsidR="00746677" w14:paraId="008AF744" w14:textId="77777777" w:rsidTr="006A5764">
        <w:trPr>
          <w:trHeight w:val="454"/>
        </w:trPr>
        <w:tc>
          <w:tcPr>
            <w:tcW w:w="5488" w:type="dxa"/>
            <w:gridSpan w:val="3"/>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338F5CB8" w14:textId="77777777" w:rsidR="00746677" w:rsidRDefault="00C4746A">
            <w:pPr>
              <w:spacing w:line="240" w:lineRule="auto"/>
              <w:ind w:firstLine="0"/>
              <w:jc w:val="right"/>
              <w:rPr>
                <w:sz w:val="20"/>
                <w:szCs w:val="20"/>
              </w:rPr>
            </w:pPr>
            <w:r>
              <w:rPr>
                <w:sz w:val="20"/>
                <w:szCs w:val="20"/>
              </w:rPr>
              <w:t>Total</w:t>
            </w:r>
          </w:p>
        </w:tc>
        <w:tc>
          <w:tcPr>
            <w:tcW w:w="1297"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1DE4D5C3" w14:textId="77777777" w:rsidR="00746677" w:rsidRDefault="00BA65E0">
            <w:pPr>
              <w:spacing w:line="240" w:lineRule="auto"/>
              <w:ind w:firstLine="0"/>
              <w:jc w:val="center"/>
              <w:rPr>
                <w:rFonts w:cs="Arial"/>
                <w:sz w:val="20"/>
                <w:szCs w:val="20"/>
              </w:rPr>
            </w:pPr>
            <w:r>
              <w:rPr>
                <w:rFonts w:cs="Arial"/>
                <w:sz w:val="20"/>
                <w:szCs w:val="20"/>
              </w:rPr>
              <w:t>28</w:t>
            </w:r>
          </w:p>
        </w:tc>
        <w:tc>
          <w:tcPr>
            <w:tcW w:w="1257"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6EE9684A" w14:textId="77777777" w:rsidR="00746677" w:rsidRDefault="00BA65E0">
            <w:pPr>
              <w:spacing w:line="240" w:lineRule="auto"/>
              <w:ind w:firstLine="0"/>
              <w:jc w:val="center"/>
              <w:rPr>
                <w:sz w:val="20"/>
                <w:szCs w:val="20"/>
              </w:rPr>
            </w:pPr>
            <w:r>
              <w:rPr>
                <w:sz w:val="20"/>
                <w:szCs w:val="20"/>
              </w:rPr>
              <w:t>378</w:t>
            </w:r>
          </w:p>
        </w:tc>
        <w:tc>
          <w:tcPr>
            <w:tcW w:w="1244" w:type="dxa"/>
            <w:tcBorders>
              <w:top w:val="single" w:sz="4" w:space="0" w:color="00000A"/>
              <w:left w:val="single" w:sz="4" w:space="0" w:color="00000A"/>
              <w:bottom w:val="single" w:sz="4" w:space="0" w:color="FFFFFF"/>
              <w:right w:val="single" w:sz="4" w:space="0" w:color="FFFFFF"/>
            </w:tcBorders>
            <w:shd w:val="clear" w:color="auto" w:fill="auto"/>
            <w:tcMar>
              <w:left w:w="108" w:type="dxa"/>
            </w:tcMar>
            <w:vAlign w:val="center"/>
          </w:tcPr>
          <w:p w14:paraId="0B52BF8B" w14:textId="77777777" w:rsidR="00746677" w:rsidRDefault="00746677">
            <w:pPr>
              <w:spacing w:line="240" w:lineRule="auto"/>
              <w:ind w:firstLine="0"/>
              <w:jc w:val="center"/>
              <w:rPr>
                <w:sz w:val="20"/>
                <w:szCs w:val="20"/>
              </w:rPr>
            </w:pPr>
          </w:p>
        </w:tc>
      </w:tr>
    </w:tbl>
    <w:p w14:paraId="6E3C8EEB" w14:textId="77777777" w:rsidR="002D22AA" w:rsidRDefault="002D22AA" w:rsidP="002D22AA">
      <w:pPr>
        <w:tabs>
          <w:tab w:val="left" w:pos="2624"/>
          <w:tab w:val="left" w:pos="3522"/>
          <w:tab w:val="left" w:pos="3959"/>
        </w:tabs>
        <w:spacing w:line="240" w:lineRule="auto"/>
        <w:ind w:firstLine="0"/>
        <w:rPr>
          <w:rFonts w:cs="Arial"/>
          <w:sz w:val="22"/>
        </w:rPr>
      </w:pPr>
      <w:r>
        <w:rPr>
          <w:rFonts w:cs="Arial"/>
          <w:sz w:val="18"/>
          <w:szCs w:val="18"/>
        </w:rPr>
        <w:t>Obs.: 1. T = atividades teóricas; P = atividades práticas.  2. Hora-aula= 45 minutos 3. Total de 18 semanas por semestre.</w:t>
      </w:r>
    </w:p>
    <w:p w14:paraId="2443B573" w14:textId="77777777" w:rsidR="00746677" w:rsidRDefault="00746677">
      <w:pPr>
        <w:ind w:firstLine="0"/>
      </w:pPr>
    </w:p>
    <w:tbl>
      <w:tblPr>
        <w:tblW w:w="9285"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Look w:val="04A0" w:firstRow="1" w:lastRow="0" w:firstColumn="1" w:lastColumn="0" w:noHBand="0" w:noVBand="1"/>
      </w:tblPr>
      <w:tblGrid>
        <w:gridCol w:w="904"/>
        <w:gridCol w:w="3327"/>
        <w:gridCol w:w="1228"/>
        <w:gridCol w:w="1311"/>
        <w:gridCol w:w="1261"/>
        <w:gridCol w:w="1254"/>
      </w:tblGrid>
      <w:tr w:rsidR="00746677" w14:paraId="6AAFD773" w14:textId="77777777" w:rsidTr="002D22AA">
        <w:trPr>
          <w:trHeight w:val="454"/>
        </w:trPr>
        <w:tc>
          <w:tcPr>
            <w:tcW w:w="9285" w:type="dxa"/>
            <w:gridSpan w:val="6"/>
            <w:tcBorders>
              <w:top w:val="single" w:sz="4" w:space="0" w:color="00000A"/>
              <w:left w:val="single" w:sz="4" w:space="0" w:color="00000A"/>
              <w:bottom w:val="single" w:sz="4" w:space="0" w:color="00000A"/>
              <w:right w:val="single" w:sz="4" w:space="0" w:color="00000A"/>
            </w:tcBorders>
            <w:shd w:val="clear" w:color="auto" w:fill="D9D9D9"/>
            <w:tcMar>
              <w:left w:w="108" w:type="dxa"/>
            </w:tcMar>
            <w:vAlign w:val="center"/>
          </w:tcPr>
          <w:p w14:paraId="5494C754" w14:textId="77777777" w:rsidR="00746677" w:rsidRDefault="00C4746A" w:rsidP="00F13626">
            <w:pPr>
              <w:pageBreakBefore/>
              <w:spacing w:line="240" w:lineRule="auto"/>
              <w:ind w:firstLine="0"/>
              <w:jc w:val="center"/>
              <w:rPr>
                <w:b/>
                <w:sz w:val="20"/>
                <w:szCs w:val="20"/>
              </w:rPr>
            </w:pPr>
            <w:r>
              <w:rPr>
                <w:b/>
                <w:sz w:val="20"/>
                <w:szCs w:val="20"/>
              </w:rPr>
              <w:lastRenderedPageBreak/>
              <w:t xml:space="preserve">3º </w:t>
            </w:r>
            <w:r w:rsidR="00F13626">
              <w:rPr>
                <w:b/>
                <w:sz w:val="20"/>
                <w:szCs w:val="20"/>
              </w:rPr>
              <w:t>Semestre</w:t>
            </w:r>
          </w:p>
        </w:tc>
      </w:tr>
      <w:tr w:rsidR="00746677" w14:paraId="40B2A14C" w14:textId="77777777" w:rsidTr="002D22AA">
        <w:trPr>
          <w:trHeight w:val="454"/>
        </w:trPr>
        <w:tc>
          <w:tcPr>
            <w:tcW w:w="904" w:type="dxa"/>
            <w:tcBorders>
              <w:top w:val="single" w:sz="4" w:space="0" w:color="00000A"/>
              <w:left w:val="single" w:sz="4" w:space="0" w:color="00000A"/>
              <w:bottom w:val="single" w:sz="4" w:space="0" w:color="00000A"/>
              <w:right w:val="single" w:sz="4" w:space="0" w:color="00000A"/>
            </w:tcBorders>
            <w:shd w:val="clear" w:color="auto" w:fill="D9D9D9"/>
            <w:tcMar>
              <w:left w:w="108" w:type="dxa"/>
            </w:tcMar>
            <w:vAlign w:val="center"/>
          </w:tcPr>
          <w:p w14:paraId="76E9533B" w14:textId="77777777" w:rsidR="00746677" w:rsidRDefault="00C4746A">
            <w:pPr>
              <w:spacing w:line="240" w:lineRule="auto"/>
              <w:ind w:firstLine="0"/>
              <w:jc w:val="center"/>
              <w:rPr>
                <w:b/>
                <w:sz w:val="20"/>
                <w:szCs w:val="20"/>
              </w:rPr>
            </w:pPr>
            <w:r>
              <w:rPr>
                <w:b/>
                <w:sz w:val="20"/>
                <w:szCs w:val="20"/>
              </w:rPr>
              <w:t>Ordem</w:t>
            </w:r>
          </w:p>
        </w:tc>
        <w:tc>
          <w:tcPr>
            <w:tcW w:w="3327" w:type="dxa"/>
            <w:tcBorders>
              <w:top w:val="single" w:sz="4" w:space="0" w:color="00000A"/>
              <w:left w:val="single" w:sz="4" w:space="0" w:color="00000A"/>
              <w:bottom w:val="single" w:sz="4" w:space="0" w:color="00000A"/>
              <w:right w:val="single" w:sz="4" w:space="0" w:color="00000A"/>
            </w:tcBorders>
            <w:shd w:val="clear" w:color="auto" w:fill="D9D9D9"/>
            <w:tcMar>
              <w:left w:w="108" w:type="dxa"/>
            </w:tcMar>
            <w:vAlign w:val="center"/>
          </w:tcPr>
          <w:p w14:paraId="702AF352" w14:textId="77777777" w:rsidR="00746677" w:rsidRDefault="00C4746A">
            <w:pPr>
              <w:spacing w:line="240" w:lineRule="auto"/>
              <w:ind w:firstLine="0"/>
              <w:jc w:val="center"/>
              <w:rPr>
                <w:b/>
                <w:sz w:val="20"/>
                <w:szCs w:val="20"/>
              </w:rPr>
            </w:pPr>
            <w:r>
              <w:rPr>
                <w:b/>
                <w:sz w:val="20"/>
                <w:szCs w:val="20"/>
              </w:rPr>
              <w:t>Disciplina</w:t>
            </w:r>
          </w:p>
        </w:tc>
        <w:tc>
          <w:tcPr>
            <w:tcW w:w="1228" w:type="dxa"/>
            <w:tcBorders>
              <w:top w:val="single" w:sz="4" w:space="0" w:color="00000A"/>
              <w:left w:val="single" w:sz="4" w:space="0" w:color="00000A"/>
              <w:bottom w:val="single" w:sz="4" w:space="0" w:color="00000A"/>
              <w:right w:val="single" w:sz="4" w:space="0" w:color="00000A"/>
            </w:tcBorders>
            <w:shd w:val="clear" w:color="auto" w:fill="D9D9D9"/>
            <w:tcMar>
              <w:left w:w="108" w:type="dxa"/>
            </w:tcMar>
            <w:vAlign w:val="center"/>
          </w:tcPr>
          <w:p w14:paraId="3AC5786A" w14:textId="77777777" w:rsidR="00746677" w:rsidRDefault="00C4746A">
            <w:pPr>
              <w:spacing w:line="240" w:lineRule="auto"/>
              <w:ind w:firstLine="0"/>
              <w:jc w:val="center"/>
              <w:rPr>
                <w:b/>
                <w:sz w:val="20"/>
                <w:szCs w:val="20"/>
              </w:rPr>
            </w:pPr>
            <w:r>
              <w:rPr>
                <w:b/>
                <w:sz w:val="20"/>
                <w:szCs w:val="20"/>
              </w:rPr>
              <w:t>Atividades</w:t>
            </w:r>
          </w:p>
        </w:tc>
        <w:tc>
          <w:tcPr>
            <w:tcW w:w="1311" w:type="dxa"/>
            <w:tcBorders>
              <w:top w:val="single" w:sz="4" w:space="0" w:color="00000A"/>
              <w:left w:val="single" w:sz="4" w:space="0" w:color="00000A"/>
              <w:bottom w:val="single" w:sz="4" w:space="0" w:color="00000A"/>
              <w:right w:val="single" w:sz="4" w:space="0" w:color="00000A"/>
            </w:tcBorders>
            <w:shd w:val="clear" w:color="auto" w:fill="D9D9D9"/>
            <w:tcMar>
              <w:left w:w="108" w:type="dxa"/>
            </w:tcMar>
            <w:vAlign w:val="center"/>
          </w:tcPr>
          <w:p w14:paraId="44A95C70" w14:textId="77777777" w:rsidR="00746677" w:rsidRDefault="002D22AA">
            <w:pPr>
              <w:spacing w:line="240" w:lineRule="auto"/>
              <w:ind w:firstLine="0"/>
              <w:jc w:val="center"/>
              <w:rPr>
                <w:b/>
                <w:sz w:val="20"/>
                <w:szCs w:val="20"/>
              </w:rPr>
            </w:pPr>
            <w:r>
              <w:rPr>
                <w:b/>
                <w:sz w:val="20"/>
                <w:szCs w:val="20"/>
              </w:rPr>
              <w:t>Carga Horária Semanal</w:t>
            </w:r>
          </w:p>
          <w:p w14:paraId="304C1E0A" w14:textId="77777777" w:rsidR="002D22AA" w:rsidRDefault="002D22AA">
            <w:pPr>
              <w:spacing w:line="240" w:lineRule="auto"/>
              <w:ind w:firstLine="0"/>
              <w:jc w:val="center"/>
              <w:rPr>
                <w:b/>
                <w:sz w:val="20"/>
                <w:szCs w:val="20"/>
              </w:rPr>
            </w:pPr>
            <w:r>
              <w:rPr>
                <w:b/>
                <w:sz w:val="20"/>
                <w:szCs w:val="20"/>
              </w:rPr>
              <w:t>(h/a)</w:t>
            </w:r>
          </w:p>
        </w:tc>
        <w:tc>
          <w:tcPr>
            <w:tcW w:w="1261" w:type="dxa"/>
            <w:tcBorders>
              <w:top w:val="single" w:sz="4" w:space="0" w:color="00000A"/>
              <w:left w:val="single" w:sz="4" w:space="0" w:color="00000A"/>
              <w:bottom w:val="single" w:sz="4" w:space="0" w:color="00000A"/>
              <w:right w:val="single" w:sz="4" w:space="0" w:color="00000A"/>
            </w:tcBorders>
            <w:shd w:val="clear" w:color="auto" w:fill="D9D9D9"/>
            <w:tcMar>
              <w:left w:w="108" w:type="dxa"/>
            </w:tcMar>
            <w:vAlign w:val="center"/>
          </w:tcPr>
          <w:p w14:paraId="732927F1" w14:textId="77777777" w:rsidR="00746677" w:rsidRDefault="00C4746A">
            <w:pPr>
              <w:spacing w:line="240" w:lineRule="auto"/>
              <w:ind w:firstLine="0"/>
              <w:jc w:val="center"/>
              <w:rPr>
                <w:b/>
                <w:sz w:val="20"/>
                <w:szCs w:val="20"/>
              </w:rPr>
            </w:pPr>
            <w:r>
              <w:rPr>
                <w:b/>
                <w:sz w:val="20"/>
                <w:szCs w:val="20"/>
              </w:rPr>
              <w:t>Carga Horária Semestral</w:t>
            </w:r>
          </w:p>
          <w:p w14:paraId="0CEE3F3E" w14:textId="77777777" w:rsidR="002D22AA" w:rsidRDefault="002D22AA">
            <w:pPr>
              <w:spacing w:line="240" w:lineRule="auto"/>
              <w:ind w:firstLine="0"/>
              <w:jc w:val="center"/>
              <w:rPr>
                <w:b/>
                <w:sz w:val="20"/>
                <w:szCs w:val="20"/>
              </w:rPr>
            </w:pPr>
            <w:r>
              <w:rPr>
                <w:b/>
                <w:sz w:val="20"/>
                <w:szCs w:val="20"/>
              </w:rPr>
              <w:t>(h)</w:t>
            </w:r>
          </w:p>
        </w:tc>
        <w:tc>
          <w:tcPr>
            <w:tcW w:w="1254" w:type="dxa"/>
            <w:tcBorders>
              <w:top w:val="single" w:sz="4" w:space="0" w:color="00000A"/>
              <w:left w:val="single" w:sz="4" w:space="0" w:color="00000A"/>
              <w:bottom w:val="single" w:sz="4" w:space="0" w:color="00000A"/>
              <w:right w:val="single" w:sz="4" w:space="0" w:color="00000A"/>
            </w:tcBorders>
            <w:shd w:val="clear" w:color="auto" w:fill="D9D9D9"/>
            <w:tcMar>
              <w:left w:w="108" w:type="dxa"/>
            </w:tcMar>
            <w:vAlign w:val="center"/>
          </w:tcPr>
          <w:p w14:paraId="2AFCD636" w14:textId="77777777" w:rsidR="00746677" w:rsidRDefault="00C4746A">
            <w:pPr>
              <w:spacing w:line="240" w:lineRule="auto"/>
              <w:ind w:firstLine="0"/>
              <w:jc w:val="center"/>
              <w:rPr>
                <w:b/>
                <w:sz w:val="20"/>
                <w:szCs w:val="20"/>
              </w:rPr>
            </w:pPr>
            <w:r>
              <w:rPr>
                <w:b/>
                <w:sz w:val="20"/>
                <w:szCs w:val="20"/>
              </w:rPr>
              <w:t>Pré-requisito</w:t>
            </w:r>
          </w:p>
        </w:tc>
      </w:tr>
      <w:tr w:rsidR="00746677" w14:paraId="59AB0289" w14:textId="77777777" w:rsidTr="002D22AA">
        <w:trPr>
          <w:trHeight w:val="454"/>
        </w:trPr>
        <w:tc>
          <w:tcPr>
            <w:tcW w:w="904"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1FE2A59F" w14:textId="77777777" w:rsidR="00746677" w:rsidRDefault="00A707E9">
            <w:pPr>
              <w:spacing w:line="240" w:lineRule="auto"/>
              <w:ind w:firstLine="0"/>
              <w:jc w:val="center"/>
              <w:rPr>
                <w:sz w:val="20"/>
                <w:szCs w:val="20"/>
              </w:rPr>
            </w:pPr>
            <w:r>
              <w:rPr>
                <w:sz w:val="20"/>
                <w:szCs w:val="20"/>
              </w:rPr>
              <w:t>13</w:t>
            </w:r>
          </w:p>
        </w:tc>
        <w:tc>
          <w:tcPr>
            <w:tcW w:w="3327"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54F88367" w14:textId="77777777" w:rsidR="00746677" w:rsidRDefault="00C4746A">
            <w:pPr>
              <w:spacing w:line="240" w:lineRule="auto"/>
              <w:ind w:firstLine="0"/>
              <w:jc w:val="left"/>
              <w:rPr>
                <w:rFonts w:cs="Arial"/>
                <w:sz w:val="20"/>
                <w:szCs w:val="20"/>
                <w:lang w:eastAsia="pt-BR"/>
              </w:rPr>
            </w:pPr>
            <w:r>
              <w:rPr>
                <w:rFonts w:cs="Arial"/>
                <w:sz w:val="20"/>
                <w:szCs w:val="20"/>
              </w:rPr>
              <w:t>Empreendedorismo em Informática</w:t>
            </w:r>
          </w:p>
        </w:tc>
        <w:tc>
          <w:tcPr>
            <w:tcW w:w="1228"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5CD5DA90" w14:textId="77777777" w:rsidR="00746677" w:rsidRDefault="00C4746A">
            <w:pPr>
              <w:spacing w:line="240" w:lineRule="auto"/>
              <w:ind w:firstLine="0"/>
              <w:jc w:val="center"/>
              <w:rPr>
                <w:sz w:val="20"/>
                <w:szCs w:val="20"/>
              </w:rPr>
            </w:pPr>
            <w:r>
              <w:rPr>
                <w:sz w:val="20"/>
                <w:szCs w:val="20"/>
              </w:rPr>
              <w:t>T/P</w:t>
            </w:r>
          </w:p>
        </w:tc>
        <w:tc>
          <w:tcPr>
            <w:tcW w:w="1311"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132E9F7B" w14:textId="77777777" w:rsidR="00746677" w:rsidRDefault="002D22AA">
            <w:pPr>
              <w:spacing w:line="240" w:lineRule="auto"/>
              <w:ind w:firstLine="0"/>
              <w:jc w:val="center"/>
              <w:rPr>
                <w:rFonts w:cs="Arial"/>
                <w:sz w:val="20"/>
                <w:szCs w:val="20"/>
                <w:lang w:eastAsia="pt-BR"/>
              </w:rPr>
            </w:pPr>
            <w:r>
              <w:rPr>
                <w:rFonts w:cs="Arial"/>
                <w:sz w:val="20"/>
                <w:szCs w:val="20"/>
                <w:lang w:eastAsia="pt-BR"/>
              </w:rPr>
              <w:t>2</w:t>
            </w:r>
          </w:p>
        </w:tc>
        <w:tc>
          <w:tcPr>
            <w:tcW w:w="1261"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7EA8EB00" w14:textId="77777777" w:rsidR="00746677" w:rsidRDefault="002D22AA">
            <w:pPr>
              <w:spacing w:line="240" w:lineRule="auto"/>
              <w:ind w:firstLine="0"/>
              <w:jc w:val="center"/>
              <w:rPr>
                <w:rFonts w:cs="Arial"/>
                <w:sz w:val="20"/>
                <w:szCs w:val="20"/>
                <w:lang w:eastAsia="pt-BR"/>
              </w:rPr>
            </w:pPr>
            <w:r>
              <w:rPr>
                <w:rFonts w:cs="Arial"/>
                <w:sz w:val="20"/>
                <w:szCs w:val="20"/>
                <w:lang w:eastAsia="pt-BR"/>
              </w:rPr>
              <w:t>27</w:t>
            </w:r>
          </w:p>
        </w:tc>
        <w:tc>
          <w:tcPr>
            <w:tcW w:w="1254"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314C5D7B" w14:textId="77777777" w:rsidR="00746677" w:rsidRDefault="00C4746A">
            <w:pPr>
              <w:spacing w:line="240" w:lineRule="auto"/>
              <w:ind w:firstLine="0"/>
              <w:jc w:val="center"/>
              <w:rPr>
                <w:sz w:val="20"/>
                <w:szCs w:val="20"/>
              </w:rPr>
            </w:pPr>
            <w:r>
              <w:rPr>
                <w:sz w:val="20"/>
                <w:szCs w:val="20"/>
              </w:rPr>
              <w:t>-</w:t>
            </w:r>
          </w:p>
        </w:tc>
      </w:tr>
      <w:tr w:rsidR="00746677" w14:paraId="14279E86" w14:textId="77777777" w:rsidTr="002D22AA">
        <w:trPr>
          <w:trHeight w:val="454"/>
        </w:trPr>
        <w:tc>
          <w:tcPr>
            <w:tcW w:w="904"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108D2D38" w14:textId="77777777" w:rsidR="00746677" w:rsidRDefault="00A707E9">
            <w:pPr>
              <w:spacing w:line="240" w:lineRule="auto"/>
              <w:ind w:firstLine="0"/>
              <w:jc w:val="center"/>
              <w:rPr>
                <w:sz w:val="20"/>
                <w:szCs w:val="20"/>
              </w:rPr>
            </w:pPr>
            <w:r>
              <w:rPr>
                <w:sz w:val="20"/>
                <w:szCs w:val="20"/>
              </w:rPr>
              <w:t>14</w:t>
            </w:r>
          </w:p>
        </w:tc>
        <w:tc>
          <w:tcPr>
            <w:tcW w:w="3327"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130C82F5" w14:textId="77777777" w:rsidR="00746677" w:rsidRDefault="00C4746A">
            <w:pPr>
              <w:spacing w:line="240" w:lineRule="auto"/>
              <w:ind w:firstLine="0"/>
              <w:jc w:val="left"/>
              <w:rPr>
                <w:rFonts w:cs="Arial"/>
                <w:bCs/>
                <w:sz w:val="20"/>
                <w:szCs w:val="20"/>
              </w:rPr>
            </w:pPr>
            <w:r>
              <w:rPr>
                <w:rFonts w:cs="Arial"/>
                <w:bCs/>
                <w:sz w:val="20"/>
                <w:szCs w:val="20"/>
              </w:rPr>
              <w:t>Programação Web II - Java</w:t>
            </w:r>
          </w:p>
        </w:tc>
        <w:tc>
          <w:tcPr>
            <w:tcW w:w="1228"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62089AAA" w14:textId="77777777" w:rsidR="00746677" w:rsidRDefault="00C4746A">
            <w:pPr>
              <w:spacing w:line="240" w:lineRule="auto"/>
              <w:ind w:firstLine="0"/>
              <w:jc w:val="center"/>
              <w:rPr>
                <w:sz w:val="20"/>
                <w:szCs w:val="20"/>
              </w:rPr>
            </w:pPr>
            <w:r>
              <w:rPr>
                <w:sz w:val="20"/>
                <w:szCs w:val="20"/>
              </w:rPr>
              <w:t>T/P</w:t>
            </w:r>
          </w:p>
        </w:tc>
        <w:tc>
          <w:tcPr>
            <w:tcW w:w="1311"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7F22454B" w14:textId="77777777" w:rsidR="00746677" w:rsidRDefault="00A707E9">
            <w:pPr>
              <w:spacing w:line="240" w:lineRule="auto"/>
              <w:ind w:firstLine="0"/>
              <w:jc w:val="center"/>
              <w:rPr>
                <w:rFonts w:cs="Arial"/>
                <w:sz w:val="20"/>
                <w:szCs w:val="20"/>
              </w:rPr>
            </w:pPr>
            <w:r>
              <w:rPr>
                <w:rFonts w:cs="Arial"/>
                <w:sz w:val="20"/>
                <w:szCs w:val="20"/>
              </w:rPr>
              <w:t>4</w:t>
            </w:r>
          </w:p>
        </w:tc>
        <w:tc>
          <w:tcPr>
            <w:tcW w:w="1261"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60C950C5" w14:textId="77777777" w:rsidR="00746677" w:rsidRDefault="00A707E9">
            <w:pPr>
              <w:spacing w:line="240" w:lineRule="auto"/>
              <w:ind w:firstLine="0"/>
              <w:jc w:val="center"/>
              <w:rPr>
                <w:rFonts w:cs="Arial"/>
                <w:sz w:val="20"/>
                <w:szCs w:val="20"/>
              </w:rPr>
            </w:pPr>
            <w:r>
              <w:rPr>
                <w:rFonts w:cs="Arial"/>
                <w:sz w:val="20"/>
                <w:szCs w:val="20"/>
              </w:rPr>
              <w:t>54</w:t>
            </w:r>
          </w:p>
        </w:tc>
        <w:tc>
          <w:tcPr>
            <w:tcW w:w="1254"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262C7F98" w14:textId="77777777" w:rsidR="00746677" w:rsidRDefault="00C4746A">
            <w:pPr>
              <w:spacing w:line="240" w:lineRule="auto"/>
              <w:ind w:firstLine="0"/>
              <w:jc w:val="center"/>
              <w:rPr>
                <w:sz w:val="20"/>
                <w:szCs w:val="20"/>
              </w:rPr>
            </w:pPr>
            <w:r>
              <w:rPr>
                <w:sz w:val="20"/>
                <w:szCs w:val="20"/>
              </w:rPr>
              <w:t>1</w:t>
            </w:r>
            <w:r w:rsidR="0050502C">
              <w:rPr>
                <w:sz w:val="20"/>
                <w:szCs w:val="20"/>
              </w:rPr>
              <w:t>1</w:t>
            </w:r>
          </w:p>
        </w:tc>
      </w:tr>
      <w:tr w:rsidR="00746677" w14:paraId="4F867929" w14:textId="77777777" w:rsidTr="002D22AA">
        <w:trPr>
          <w:trHeight w:val="454"/>
        </w:trPr>
        <w:tc>
          <w:tcPr>
            <w:tcW w:w="904"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4EF925EA" w14:textId="77777777" w:rsidR="00746677" w:rsidRDefault="00A707E9">
            <w:pPr>
              <w:spacing w:line="240" w:lineRule="auto"/>
              <w:ind w:firstLine="0"/>
              <w:jc w:val="center"/>
              <w:rPr>
                <w:sz w:val="20"/>
                <w:szCs w:val="20"/>
              </w:rPr>
            </w:pPr>
            <w:r>
              <w:rPr>
                <w:sz w:val="20"/>
                <w:szCs w:val="20"/>
              </w:rPr>
              <w:t>15</w:t>
            </w:r>
          </w:p>
        </w:tc>
        <w:tc>
          <w:tcPr>
            <w:tcW w:w="3327"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4730546E" w14:textId="77777777" w:rsidR="00746677" w:rsidRDefault="00C4746A">
            <w:pPr>
              <w:spacing w:line="240" w:lineRule="auto"/>
              <w:ind w:firstLine="0"/>
              <w:jc w:val="left"/>
              <w:rPr>
                <w:rFonts w:cs="Arial"/>
                <w:sz w:val="20"/>
                <w:szCs w:val="20"/>
              </w:rPr>
            </w:pPr>
            <w:r>
              <w:rPr>
                <w:sz w:val="20"/>
                <w:szCs w:val="20"/>
              </w:rPr>
              <w:t>Banco de Dados II</w:t>
            </w:r>
          </w:p>
        </w:tc>
        <w:tc>
          <w:tcPr>
            <w:tcW w:w="1228"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2423D24F" w14:textId="77777777" w:rsidR="00746677" w:rsidRDefault="00C4746A">
            <w:pPr>
              <w:spacing w:line="240" w:lineRule="auto"/>
              <w:ind w:firstLine="0"/>
              <w:jc w:val="center"/>
              <w:rPr>
                <w:sz w:val="20"/>
                <w:szCs w:val="20"/>
              </w:rPr>
            </w:pPr>
            <w:r>
              <w:rPr>
                <w:sz w:val="20"/>
                <w:szCs w:val="20"/>
              </w:rPr>
              <w:t>T/P</w:t>
            </w:r>
          </w:p>
        </w:tc>
        <w:tc>
          <w:tcPr>
            <w:tcW w:w="1311"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0D47EC15" w14:textId="77777777" w:rsidR="00746677" w:rsidRDefault="002D22AA">
            <w:pPr>
              <w:spacing w:line="240" w:lineRule="auto"/>
              <w:ind w:firstLine="0"/>
              <w:jc w:val="center"/>
              <w:rPr>
                <w:rFonts w:cs="Arial"/>
                <w:sz w:val="20"/>
                <w:szCs w:val="20"/>
              </w:rPr>
            </w:pPr>
            <w:r>
              <w:rPr>
                <w:rFonts w:cs="Arial"/>
                <w:sz w:val="20"/>
                <w:szCs w:val="20"/>
              </w:rPr>
              <w:t>4</w:t>
            </w:r>
          </w:p>
        </w:tc>
        <w:tc>
          <w:tcPr>
            <w:tcW w:w="1261"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1B388AC4" w14:textId="77777777" w:rsidR="00746677" w:rsidRDefault="002D22AA">
            <w:pPr>
              <w:spacing w:line="240" w:lineRule="auto"/>
              <w:ind w:firstLine="0"/>
              <w:jc w:val="center"/>
              <w:rPr>
                <w:rFonts w:cs="Arial"/>
                <w:sz w:val="20"/>
                <w:szCs w:val="20"/>
              </w:rPr>
            </w:pPr>
            <w:r>
              <w:rPr>
                <w:rFonts w:cs="Arial"/>
                <w:sz w:val="20"/>
                <w:szCs w:val="20"/>
              </w:rPr>
              <w:t>54</w:t>
            </w:r>
          </w:p>
        </w:tc>
        <w:tc>
          <w:tcPr>
            <w:tcW w:w="1254"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63305053" w14:textId="77777777" w:rsidR="00746677" w:rsidRDefault="00C4746A">
            <w:pPr>
              <w:spacing w:line="240" w:lineRule="auto"/>
              <w:ind w:firstLine="0"/>
              <w:jc w:val="center"/>
              <w:rPr>
                <w:sz w:val="20"/>
                <w:szCs w:val="20"/>
              </w:rPr>
            </w:pPr>
            <w:r>
              <w:rPr>
                <w:sz w:val="20"/>
                <w:szCs w:val="20"/>
              </w:rPr>
              <w:t>7</w:t>
            </w:r>
          </w:p>
        </w:tc>
      </w:tr>
      <w:tr w:rsidR="00746677" w14:paraId="02D7A87F" w14:textId="77777777" w:rsidTr="002D22AA">
        <w:trPr>
          <w:trHeight w:val="454"/>
        </w:trPr>
        <w:tc>
          <w:tcPr>
            <w:tcW w:w="904"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74E30125" w14:textId="77777777" w:rsidR="00746677" w:rsidRDefault="00A707E9">
            <w:pPr>
              <w:spacing w:line="240" w:lineRule="auto"/>
              <w:ind w:firstLine="0"/>
              <w:jc w:val="center"/>
              <w:rPr>
                <w:sz w:val="20"/>
                <w:szCs w:val="20"/>
              </w:rPr>
            </w:pPr>
            <w:r>
              <w:rPr>
                <w:sz w:val="20"/>
                <w:szCs w:val="20"/>
              </w:rPr>
              <w:t>16</w:t>
            </w:r>
          </w:p>
        </w:tc>
        <w:tc>
          <w:tcPr>
            <w:tcW w:w="3327"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43AFCDD2" w14:textId="77777777" w:rsidR="00746677" w:rsidRDefault="00C4746A">
            <w:pPr>
              <w:spacing w:line="240" w:lineRule="auto"/>
              <w:ind w:firstLine="0"/>
              <w:jc w:val="left"/>
              <w:rPr>
                <w:rFonts w:cs="Arial"/>
                <w:sz w:val="20"/>
                <w:szCs w:val="20"/>
              </w:rPr>
            </w:pPr>
            <w:r>
              <w:rPr>
                <w:rFonts w:cs="Arial"/>
                <w:sz w:val="20"/>
                <w:szCs w:val="20"/>
              </w:rPr>
              <w:t>Redes III – Segurança</w:t>
            </w:r>
          </w:p>
        </w:tc>
        <w:tc>
          <w:tcPr>
            <w:tcW w:w="1228"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4A77C1FD" w14:textId="77777777" w:rsidR="00746677" w:rsidRDefault="00C4746A">
            <w:pPr>
              <w:spacing w:line="240" w:lineRule="auto"/>
              <w:ind w:firstLine="0"/>
              <w:jc w:val="center"/>
              <w:rPr>
                <w:sz w:val="20"/>
                <w:szCs w:val="20"/>
              </w:rPr>
            </w:pPr>
            <w:r>
              <w:rPr>
                <w:sz w:val="20"/>
                <w:szCs w:val="20"/>
              </w:rPr>
              <w:t>T</w:t>
            </w:r>
            <w:r w:rsidR="00045056">
              <w:rPr>
                <w:sz w:val="20"/>
                <w:szCs w:val="20"/>
              </w:rPr>
              <w:t>/P</w:t>
            </w:r>
          </w:p>
        </w:tc>
        <w:tc>
          <w:tcPr>
            <w:tcW w:w="1311"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6F59D26F" w14:textId="77777777" w:rsidR="00746677" w:rsidRDefault="002D22AA">
            <w:pPr>
              <w:spacing w:line="240" w:lineRule="auto"/>
              <w:ind w:firstLine="0"/>
              <w:jc w:val="center"/>
              <w:rPr>
                <w:rFonts w:cs="Arial"/>
                <w:sz w:val="20"/>
                <w:szCs w:val="20"/>
              </w:rPr>
            </w:pPr>
            <w:r>
              <w:rPr>
                <w:rFonts w:cs="Arial"/>
                <w:sz w:val="20"/>
                <w:szCs w:val="20"/>
              </w:rPr>
              <w:t>4</w:t>
            </w:r>
          </w:p>
        </w:tc>
        <w:tc>
          <w:tcPr>
            <w:tcW w:w="1261"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63EAF01F" w14:textId="77777777" w:rsidR="00746677" w:rsidRDefault="002D22AA">
            <w:pPr>
              <w:spacing w:line="240" w:lineRule="auto"/>
              <w:ind w:firstLine="0"/>
              <w:jc w:val="center"/>
              <w:rPr>
                <w:rFonts w:cs="Arial"/>
                <w:sz w:val="20"/>
                <w:szCs w:val="20"/>
              </w:rPr>
            </w:pPr>
            <w:r>
              <w:rPr>
                <w:rFonts w:cs="Arial"/>
                <w:sz w:val="20"/>
                <w:szCs w:val="20"/>
              </w:rPr>
              <w:t>54</w:t>
            </w:r>
          </w:p>
        </w:tc>
        <w:tc>
          <w:tcPr>
            <w:tcW w:w="1254"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470AC295" w14:textId="77777777" w:rsidR="00746677" w:rsidRDefault="009F6FBB">
            <w:pPr>
              <w:spacing w:line="240" w:lineRule="auto"/>
              <w:ind w:firstLine="0"/>
              <w:jc w:val="center"/>
              <w:rPr>
                <w:sz w:val="20"/>
                <w:szCs w:val="20"/>
              </w:rPr>
            </w:pPr>
            <w:r>
              <w:rPr>
                <w:sz w:val="20"/>
                <w:szCs w:val="20"/>
              </w:rPr>
              <w:t>12</w:t>
            </w:r>
          </w:p>
        </w:tc>
      </w:tr>
      <w:tr w:rsidR="00746677" w14:paraId="5D5F1DE6" w14:textId="77777777" w:rsidTr="002D22AA">
        <w:trPr>
          <w:trHeight w:val="454"/>
        </w:trPr>
        <w:tc>
          <w:tcPr>
            <w:tcW w:w="904"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2667C5DD" w14:textId="77777777" w:rsidR="00746677" w:rsidRDefault="00A707E9">
            <w:pPr>
              <w:spacing w:line="240" w:lineRule="auto"/>
              <w:ind w:firstLine="0"/>
              <w:jc w:val="center"/>
              <w:rPr>
                <w:sz w:val="20"/>
                <w:szCs w:val="20"/>
              </w:rPr>
            </w:pPr>
            <w:r>
              <w:rPr>
                <w:sz w:val="20"/>
                <w:szCs w:val="20"/>
              </w:rPr>
              <w:t>17</w:t>
            </w:r>
          </w:p>
        </w:tc>
        <w:tc>
          <w:tcPr>
            <w:tcW w:w="3327"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761E6BD4" w14:textId="77777777" w:rsidR="00746677" w:rsidRDefault="00C4746A">
            <w:pPr>
              <w:spacing w:line="240" w:lineRule="auto"/>
              <w:ind w:firstLine="0"/>
              <w:jc w:val="left"/>
              <w:rPr>
                <w:rFonts w:cs="Arial"/>
                <w:sz w:val="20"/>
                <w:szCs w:val="20"/>
              </w:rPr>
            </w:pPr>
            <w:r>
              <w:rPr>
                <w:rFonts w:cs="Arial"/>
                <w:sz w:val="20"/>
                <w:szCs w:val="20"/>
              </w:rPr>
              <w:t>Sistemas Operacionais III - Administrador Linux</w:t>
            </w:r>
          </w:p>
        </w:tc>
        <w:tc>
          <w:tcPr>
            <w:tcW w:w="1228"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081B8BDF" w14:textId="77777777" w:rsidR="00746677" w:rsidRDefault="00C4746A">
            <w:pPr>
              <w:spacing w:line="240" w:lineRule="auto"/>
              <w:ind w:firstLine="0"/>
              <w:jc w:val="center"/>
              <w:rPr>
                <w:sz w:val="20"/>
                <w:szCs w:val="20"/>
              </w:rPr>
            </w:pPr>
            <w:r>
              <w:rPr>
                <w:sz w:val="20"/>
                <w:szCs w:val="20"/>
              </w:rPr>
              <w:t>T/P</w:t>
            </w:r>
          </w:p>
        </w:tc>
        <w:tc>
          <w:tcPr>
            <w:tcW w:w="1311"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23D19433" w14:textId="77777777" w:rsidR="00746677" w:rsidRDefault="002D22AA">
            <w:pPr>
              <w:spacing w:line="240" w:lineRule="auto"/>
              <w:ind w:firstLine="0"/>
              <w:jc w:val="center"/>
              <w:rPr>
                <w:rFonts w:cs="Arial"/>
                <w:sz w:val="20"/>
                <w:szCs w:val="20"/>
              </w:rPr>
            </w:pPr>
            <w:r>
              <w:rPr>
                <w:rFonts w:cs="Arial"/>
                <w:sz w:val="20"/>
                <w:szCs w:val="20"/>
              </w:rPr>
              <w:t>4</w:t>
            </w:r>
          </w:p>
        </w:tc>
        <w:tc>
          <w:tcPr>
            <w:tcW w:w="1261"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3A2F261E" w14:textId="77777777" w:rsidR="00746677" w:rsidRDefault="002D22AA">
            <w:pPr>
              <w:spacing w:line="240" w:lineRule="auto"/>
              <w:ind w:firstLine="0"/>
              <w:jc w:val="center"/>
              <w:rPr>
                <w:rFonts w:cs="Arial"/>
                <w:sz w:val="20"/>
                <w:szCs w:val="20"/>
              </w:rPr>
            </w:pPr>
            <w:r>
              <w:rPr>
                <w:rFonts w:cs="Arial"/>
                <w:sz w:val="20"/>
                <w:szCs w:val="20"/>
              </w:rPr>
              <w:t>54</w:t>
            </w:r>
          </w:p>
        </w:tc>
        <w:tc>
          <w:tcPr>
            <w:tcW w:w="1254"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3DD63294" w14:textId="77777777" w:rsidR="00746677" w:rsidRDefault="00C4746A">
            <w:pPr>
              <w:spacing w:line="240" w:lineRule="auto"/>
              <w:ind w:firstLine="0"/>
              <w:jc w:val="center"/>
              <w:rPr>
                <w:sz w:val="20"/>
                <w:szCs w:val="20"/>
              </w:rPr>
            </w:pPr>
            <w:r>
              <w:rPr>
                <w:sz w:val="20"/>
                <w:szCs w:val="20"/>
              </w:rPr>
              <w:t>9</w:t>
            </w:r>
          </w:p>
        </w:tc>
      </w:tr>
      <w:tr w:rsidR="00746677" w14:paraId="66736D58" w14:textId="77777777" w:rsidTr="002D22AA">
        <w:trPr>
          <w:trHeight w:val="454"/>
        </w:trPr>
        <w:tc>
          <w:tcPr>
            <w:tcW w:w="904"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250ADAFF" w14:textId="77777777" w:rsidR="00746677" w:rsidRDefault="00A707E9">
            <w:pPr>
              <w:spacing w:line="240" w:lineRule="auto"/>
              <w:ind w:firstLine="0"/>
              <w:jc w:val="center"/>
              <w:rPr>
                <w:sz w:val="20"/>
                <w:szCs w:val="20"/>
              </w:rPr>
            </w:pPr>
            <w:r>
              <w:rPr>
                <w:sz w:val="20"/>
                <w:szCs w:val="20"/>
              </w:rPr>
              <w:t>18</w:t>
            </w:r>
          </w:p>
        </w:tc>
        <w:tc>
          <w:tcPr>
            <w:tcW w:w="3327"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2C802555" w14:textId="77777777" w:rsidR="00746677" w:rsidRDefault="00C4746A">
            <w:pPr>
              <w:spacing w:line="240" w:lineRule="auto"/>
              <w:ind w:firstLine="0"/>
              <w:jc w:val="left"/>
              <w:rPr>
                <w:rFonts w:cs="Arial"/>
                <w:sz w:val="20"/>
                <w:szCs w:val="20"/>
              </w:rPr>
            </w:pPr>
            <w:r>
              <w:rPr>
                <w:rFonts w:cs="Arial"/>
                <w:sz w:val="20"/>
                <w:szCs w:val="20"/>
              </w:rPr>
              <w:t>Governança em TI</w:t>
            </w:r>
          </w:p>
        </w:tc>
        <w:tc>
          <w:tcPr>
            <w:tcW w:w="1228"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4B24E64D" w14:textId="77777777" w:rsidR="00746677" w:rsidRDefault="00C4746A">
            <w:pPr>
              <w:spacing w:line="240" w:lineRule="auto"/>
              <w:ind w:firstLine="0"/>
              <w:jc w:val="center"/>
              <w:rPr>
                <w:sz w:val="20"/>
                <w:szCs w:val="20"/>
              </w:rPr>
            </w:pPr>
            <w:r>
              <w:rPr>
                <w:sz w:val="20"/>
                <w:szCs w:val="20"/>
              </w:rPr>
              <w:t>T/P</w:t>
            </w:r>
          </w:p>
        </w:tc>
        <w:tc>
          <w:tcPr>
            <w:tcW w:w="1311"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61A3E931" w14:textId="77777777" w:rsidR="00746677" w:rsidRDefault="002D22AA">
            <w:pPr>
              <w:spacing w:line="240" w:lineRule="auto"/>
              <w:ind w:firstLine="0"/>
              <w:jc w:val="center"/>
              <w:rPr>
                <w:rFonts w:cs="Arial"/>
                <w:sz w:val="20"/>
                <w:szCs w:val="20"/>
              </w:rPr>
            </w:pPr>
            <w:r>
              <w:rPr>
                <w:rFonts w:cs="Arial"/>
                <w:sz w:val="20"/>
                <w:szCs w:val="20"/>
              </w:rPr>
              <w:t>2</w:t>
            </w:r>
          </w:p>
        </w:tc>
        <w:tc>
          <w:tcPr>
            <w:tcW w:w="1261"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6835F91B" w14:textId="77777777" w:rsidR="00746677" w:rsidRDefault="002D22AA">
            <w:pPr>
              <w:spacing w:line="240" w:lineRule="auto"/>
              <w:ind w:firstLine="0"/>
              <w:jc w:val="center"/>
              <w:rPr>
                <w:rFonts w:cs="Arial"/>
                <w:sz w:val="20"/>
                <w:szCs w:val="20"/>
              </w:rPr>
            </w:pPr>
            <w:r>
              <w:rPr>
                <w:rFonts w:cs="Arial"/>
                <w:sz w:val="20"/>
                <w:szCs w:val="20"/>
              </w:rPr>
              <w:t>27</w:t>
            </w:r>
          </w:p>
        </w:tc>
        <w:tc>
          <w:tcPr>
            <w:tcW w:w="1254"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79A267C2" w14:textId="77777777" w:rsidR="00746677" w:rsidRDefault="00C4746A">
            <w:pPr>
              <w:spacing w:line="240" w:lineRule="auto"/>
              <w:ind w:firstLine="0"/>
              <w:jc w:val="center"/>
              <w:rPr>
                <w:sz w:val="20"/>
                <w:szCs w:val="20"/>
              </w:rPr>
            </w:pPr>
            <w:r>
              <w:rPr>
                <w:sz w:val="20"/>
                <w:szCs w:val="20"/>
              </w:rPr>
              <w:t>-</w:t>
            </w:r>
          </w:p>
        </w:tc>
      </w:tr>
      <w:tr w:rsidR="00746677" w14:paraId="0062F502" w14:textId="77777777" w:rsidTr="002D22AA">
        <w:trPr>
          <w:trHeight w:val="454"/>
        </w:trPr>
        <w:tc>
          <w:tcPr>
            <w:tcW w:w="5459" w:type="dxa"/>
            <w:gridSpan w:val="3"/>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7536AA26" w14:textId="77777777" w:rsidR="00746677" w:rsidRDefault="00C4746A">
            <w:pPr>
              <w:spacing w:line="240" w:lineRule="auto"/>
              <w:ind w:firstLine="0"/>
              <w:jc w:val="right"/>
              <w:rPr>
                <w:sz w:val="20"/>
                <w:szCs w:val="20"/>
              </w:rPr>
            </w:pPr>
            <w:r>
              <w:rPr>
                <w:sz w:val="20"/>
                <w:szCs w:val="20"/>
              </w:rPr>
              <w:t>Total</w:t>
            </w:r>
          </w:p>
        </w:tc>
        <w:tc>
          <w:tcPr>
            <w:tcW w:w="1311"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4D2A6432" w14:textId="77777777" w:rsidR="00746677" w:rsidRDefault="00A707E9">
            <w:pPr>
              <w:spacing w:line="240" w:lineRule="auto"/>
              <w:ind w:firstLine="0"/>
              <w:jc w:val="center"/>
              <w:rPr>
                <w:rFonts w:cs="Arial"/>
                <w:sz w:val="20"/>
                <w:szCs w:val="20"/>
              </w:rPr>
            </w:pPr>
            <w:r>
              <w:rPr>
                <w:rFonts w:cs="Arial"/>
                <w:sz w:val="20"/>
                <w:szCs w:val="20"/>
              </w:rPr>
              <w:t>22</w:t>
            </w:r>
          </w:p>
        </w:tc>
        <w:tc>
          <w:tcPr>
            <w:tcW w:w="1261"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6E52BDAF" w14:textId="77777777" w:rsidR="00746677" w:rsidRDefault="00A707E9">
            <w:pPr>
              <w:spacing w:line="240" w:lineRule="auto"/>
              <w:ind w:firstLine="0"/>
              <w:jc w:val="center"/>
              <w:rPr>
                <w:sz w:val="20"/>
                <w:szCs w:val="20"/>
              </w:rPr>
            </w:pPr>
            <w:r>
              <w:rPr>
                <w:sz w:val="20"/>
                <w:szCs w:val="20"/>
              </w:rPr>
              <w:t>297</w:t>
            </w:r>
          </w:p>
        </w:tc>
        <w:tc>
          <w:tcPr>
            <w:tcW w:w="1254" w:type="dxa"/>
            <w:tcBorders>
              <w:top w:val="single" w:sz="4" w:space="0" w:color="00000A"/>
              <w:left w:val="single" w:sz="4" w:space="0" w:color="00000A"/>
              <w:bottom w:val="single" w:sz="4" w:space="0" w:color="FFFFFF"/>
              <w:right w:val="single" w:sz="4" w:space="0" w:color="FFFFFF"/>
            </w:tcBorders>
            <w:shd w:val="clear" w:color="auto" w:fill="auto"/>
            <w:tcMar>
              <w:left w:w="108" w:type="dxa"/>
            </w:tcMar>
            <w:vAlign w:val="center"/>
          </w:tcPr>
          <w:p w14:paraId="7743D583" w14:textId="77777777" w:rsidR="00746677" w:rsidRDefault="00746677">
            <w:pPr>
              <w:spacing w:line="240" w:lineRule="auto"/>
              <w:ind w:firstLine="0"/>
              <w:jc w:val="center"/>
              <w:rPr>
                <w:sz w:val="20"/>
                <w:szCs w:val="20"/>
              </w:rPr>
            </w:pPr>
          </w:p>
        </w:tc>
      </w:tr>
      <w:tr w:rsidR="00746677" w14:paraId="5002AEE8" w14:textId="77777777" w:rsidTr="002D22AA">
        <w:trPr>
          <w:trHeight w:val="454"/>
        </w:trPr>
        <w:tc>
          <w:tcPr>
            <w:tcW w:w="6770" w:type="dxa"/>
            <w:gridSpan w:val="4"/>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6F5E0F49" w14:textId="77777777" w:rsidR="00746677" w:rsidRDefault="00C4746A">
            <w:pPr>
              <w:spacing w:line="240" w:lineRule="auto"/>
              <w:ind w:firstLine="0"/>
              <w:jc w:val="right"/>
              <w:rPr>
                <w:rFonts w:cs="Arial"/>
                <w:b/>
                <w:sz w:val="20"/>
                <w:szCs w:val="20"/>
              </w:rPr>
            </w:pPr>
            <w:r>
              <w:rPr>
                <w:b/>
                <w:sz w:val="20"/>
                <w:szCs w:val="20"/>
              </w:rPr>
              <w:t>Carga horária total</w:t>
            </w:r>
            <w:r w:rsidR="002D22AA">
              <w:rPr>
                <w:b/>
                <w:sz w:val="20"/>
                <w:szCs w:val="20"/>
              </w:rPr>
              <w:t xml:space="preserve"> (h)</w:t>
            </w:r>
          </w:p>
        </w:tc>
        <w:tc>
          <w:tcPr>
            <w:tcW w:w="1261"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067D6141" w14:textId="77777777" w:rsidR="00746677" w:rsidRDefault="002D22AA">
            <w:pPr>
              <w:spacing w:line="240" w:lineRule="auto"/>
              <w:ind w:firstLine="0"/>
              <w:jc w:val="center"/>
              <w:rPr>
                <w:b/>
                <w:sz w:val="20"/>
                <w:szCs w:val="20"/>
              </w:rPr>
            </w:pPr>
            <w:r>
              <w:rPr>
                <w:b/>
                <w:sz w:val="20"/>
                <w:szCs w:val="20"/>
              </w:rPr>
              <w:t>1.026</w:t>
            </w:r>
          </w:p>
        </w:tc>
        <w:tc>
          <w:tcPr>
            <w:tcW w:w="1254" w:type="dxa"/>
            <w:shd w:val="clear" w:color="auto" w:fill="auto"/>
          </w:tcPr>
          <w:p w14:paraId="1308B489" w14:textId="77777777" w:rsidR="00746677" w:rsidRDefault="00746677"/>
        </w:tc>
      </w:tr>
    </w:tbl>
    <w:p w14:paraId="11FCCA88" w14:textId="77777777" w:rsidR="002D22AA" w:rsidRDefault="002D22AA" w:rsidP="002D22AA">
      <w:pPr>
        <w:tabs>
          <w:tab w:val="left" w:pos="2624"/>
          <w:tab w:val="left" w:pos="3522"/>
          <w:tab w:val="left" w:pos="3959"/>
        </w:tabs>
        <w:spacing w:line="240" w:lineRule="auto"/>
        <w:ind w:firstLine="0"/>
        <w:rPr>
          <w:rFonts w:cs="Arial"/>
          <w:sz w:val="22"/>
        </w:rPr>
      </w:pPr>
      <w:r>
        <w:rPr>
          <w:rFonts w:cs="Arial"/>
          <w:sz w:val="18"/>
          <w:szCs w:val="18"/>
        </w:rPr>
        <w:t>Obs.: 1. T = atividades teóricas; P = atividades práticas.  2. Hora-aula= 45 minutos 3. Total de 18 semanas por semestre.</w:t>
      </w:r>
    </w:p>
    <w:p w14:paraId="29F28B7D" w14:textId="77777777" w:rsidR="00746677" w:rsidRDefault="00746677">
      <w:pPr>
        <w:ind w:firstLine="0"/>
      </w:pPr>
    </w:p>
    <w:tbl>
      <w:tblPr>
        <w:tblW w:w="9286"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Look w:val="04A0" w:firstRow="1" w:lastRow="0" w:firstColumn="1" w:lastColumn="0" w:noHBand="0" w:noVBand="1"/>
      </w:tblPr>
      <w:tblGrid>
        <w:gridCol w:w="5461"/>
        <w:gridCol w:w="3825"/>
      </w:tblGrid>
      <w:tr w:rsidR="00746677" w14:paraId="593A7E40" w14:textId="77777777">
        <w:trPr>
          <w:trHeight w:val="454"/>
        </w:trPr>
        <w:tc>
          <w:tcPr>
            <w:tcW w:w="9285" w:type="dxa"/>
            <w:gridSpan w:val="2"/>
            <w:tcBorders>
              <w:top w:val="single" w:sz="4" w:space="0" w:color="00000A"/>
              <w:left w:val="single" w:sz="4" w:space="0" w:color="00000A"/>
              <w:bottom w:val="single" w:sz="4" w:space="0" w:color="00000A"/>
              <w:right w:val="single" w:sz="4" w:space="0" w:color="00000A"/>
            </w:tcBorders>
            <w:shd w:val="clear" w:color="auto" w:fill="D9D9D9"/>
            <w:tcMar>
              <w:left w:w="108" w:type="dxa"/>
            </w:tcMar>
            <w:vAlign w:val="center"/>
          </w:tcPr>
          <w:p w14:paraId="58DE0A35" w14:textId="77777777" w:rsidR="00746677" w:rsidRDefault="00C4746A">
            <w:pPr>
              <w:spacing w:line="240" w:lineRule="auto"/>
              <w:ind w:firstLine="0"/>
              <w:jc w:val="center"/>
              <w:rPr>
                <w:b/>
                <w:sz w:val="20"/>
                <w:szCs w:val="20"/>
              </w:rPr>
            </w:pPr>
            <w:r>
              <w:rPr>
                <w:b/>
                <w:sz w:val="20"/>
                <w:szCs w:val="20"/>
              </w:rPr>
              <w:t>Estágio Curricular Supervisionado</w:t>
            </w:r>
          </w:p>
        </w:tc>
      </w:tr>
      <w:tr w:rsidR="00746677" w14:paraId="3797DB81" w14:textId="77777777">
        <w:trPr>
          <w:trHeight w:val="454"/>
        </w:trPr>
        <w:tc>
          <w:tcPr>
            <w:tcW w:w="5460" w:type="dxa"/>
            <w:tcBorders>
              <w:top w:val="single" w:sz="4" w:space="0" w:color="00000A"/>
              <w:left w:val="single" w:sz="4" w:space="0" w:color="00000A"/>
              <w:bottom w:val="single" w:sz="4" w:space="0" w:color="00000A"/>
              <w:right w:val="single" w:sz="4" w:space="0" w:color="00000A"/>
            </w:tcBorders>
            <w:shd w:val="clear" w:color="auto" w:fill="D9D9D9"/>
            <w:tcMar>
              <w:left w:w="108" w:type="dxa"/>
            </w:tcMar>
            <w:vAlign w:val="center"/>
          </w:tcPr>
          <w:p w14:paraId="340A45C7" w14:textId="77777777" w:rsidR="00746677" w:rsidRDefault="00C4746A">
            <w:pPr>
              <w:spacing w:line="240" w:lineRule="auto"/>
              <w:ind w:firstLine="0"/>
              <w:jc w:val="center"/>
              <w:rPr>
                <w:b/>
                <w:sz w:val="20"/>
                <w:szCs w:val="20"/>
              </w:rPr>
            </w:pPr>
            <w:r>
              <w:rPr>
                <w:b/>
                <w:sz w:val="20"/>
                <w:szCs w:val="20"/>
              </w:rPr>
              <w:t>Disciplina</w:t>
            </w:r>
          </w:p>
        </w:tc>
        <w:tc>
          <w:tcPr>
            <w:tcW w:w="3825" w:type="dxa"/>
            <w:tcBorders>
              <w:top w:val="single" w:sz="4" w:space="0" w:color="00000A"/>
              <w:left w:val="single" w:sz="4" w:space="0" w:color="00000A"/>
              <w:bottom w:val="single" w:sz="4" w:space="0" w:color="00000A"/>
              <w:right w:val="single" w:sz="4" w:space="0" w:color="00000A"/>
            </w:tcBorders>
            <w:shd w:val="clear" w:color="auto" w:fill="D9D9D9"/>
            <w:tcMar>
              <w:left w:w="108" w:type="dxa"/>
            </w:tcMar>
            <w:vAlign w:val="center"/>
          </w:tcPr>
          <w:p w14:paraId="0923A5AF" w14:textId="77777777" w:rsidR="00746677" w:rsidRDefault="00C4746A">
            <w:pPr>
              <w:spacing w:line="240" w:lineRule="auto"/>
              <w:ind w:firstLine="0"/>
              <w:jc w:val="center"/>
              <w:rPr>
                <w:b/>
                <w:sz w:val="20"/>
                <w:szCs w:val="20"/>
              </w:rPr>
            </w:pPr>
            <w:r>
              <w:rPr>
                <w:b/>
                <w:sz w:val="20"/>
                <w:szCs w:val="20"/>
              </w:rPr>
              <w:t>Carga Horária Total</w:t>
            </w:r>
          </w:p>
        </w:tc>
      </w:tr>
      <w:tr w:rsidR="00746677" w14:paraId="423312F6" w14:textId="77777777">
        <w:trPr>
          <w:trHeight w:val="454"/>
        </w:trPr>
        <w:tc>
          <w:tcPr>
            <w:tcW w:w="5460"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57CCAECA" w14:textId="77777777" w:rsidR="00746677" w:rsidRDefault="00C4746A">
            <w:pPr>
              <w:spacing w:line="240" w:lineRule="auto"/>
              <w:ind w:firstLine="0"/>
              <w:jc w:val="center"/>
              <w:rPr>
                <w:sz w:val="20"/>
                <w:szCs w:val="20"/>
              </w:rPr>
            </w:pPr>
            <w:r>
              <w:rPr>
                <w:sz w:val="20"/>
                <w:szCs w:val="20"/>
              </w:rPr>
              <w:t>Estágio Curricular Supervisionado (não obrigatório)</w:t>
            </w:r>
          </w:p>
        </w:tc>
        <w:tc>
          <w:tcPr>
            <w:tcW w:w="3825"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625A6DCC" w14:textId="77777777" w:rsidR="00746677" w:rsidRDefault="00C4746A">
            <w:pPr>
              <w:spacing w:line="240" w:lineRule="auto"/>
              <w:ind w:firstLine="0"/>
              <w:jc w:val="center"/>
              <w:rPr>
                <w:sz w:val="20"/>
                <w:szCs w:val="20"/>
              </w:rPr>
            </w:pPr>
            <w:r>
              <w:rPr>
                <w:sz w:val="20"/>
                <w:szCs w:val="20"/>
              </w:rPr>
              <w:t>240h</w:t>
            </w:r>
          </w:p>
        </w:tc>
      </w:tr>
      <w:bookmarkEnd w:id="27"/>
    </w:tbl>
    <w:p w14:paraId="3C6B37C4" w14:textId="77777777" w:rsidR="00746677" w:rsidRDefault="00746677">
      <w:pPr>
        <w:pStyle w:val="PPCCapaLocalData"/>
        <w:jc w:val="both"/>
      </w:pPr>
    </w:p>
    <w:p w14:paraId="78473038" w14:textId="77777777" w:rsidR="00746677" w:rsidRDefault="00746677"/>
    <w:p w14:paraId="5E11C243" w14:textId="77777777" w:rsidR="0068012D" w:rsidRDefault="0068012D"/>
    <w:p w14:paraId="6A567029" w14:textId="77777777" w:rsidR="0068012D" w:rsidRDefault="0068012D">
      <w:pPr>
        <w:spacing w:line="240" w:lineRule="auto"/>
        <w:ind w:firstLine="0"/>
        <w:jc w:val="left"/>
      </w:pPr>
      <w:r>
        <w:br w:type="page"/>
      </w:r>
    </w:p>
    <w:p w14:paraId="1119BD59" w14:textId="6385C52B" w:rsidR="0068012D" w:rsidRDefault="0068012D" w:rsidP="0068012D">
      <w:pPr>
        <w:pStyle w:val="PPCSubttulo"/>
      </w:pPr>
      <w:bookmarkStart w:id="28" w:name="_Toc494893516"/>
      <w:r>
        <w:lastRenderedPageBreak/>
        <w:t xml:space="preserve">6.2 </w:t>
      </w:r>
      <w:r w:rsidR="008E4F00">
        <w:t>Fluxograma</w:t>
      </w:r>
      <w:bookmarkEnd w:id="28"/>
    </w:p>
    <w:p w14:paraId="1DE9E468" w14:textId="7A8749FA" w:rsidR="00CB59A2" w:rsidRDefault="00CB59A2" w:rsidP="0068012D">
      <w:pPr>
        <w:pStyle w:val="PPCSubttulo"/>
      </w:pPr>
      <w:r w:rsidRPr="00CB59A2">
        <w:rPr>
          <w:noProof/>
        </w:rPr>
        <w:drawing>
          <wp:inline distT="0" distB="0" distL="0" distR="0" wp14:anchorId="400CA338" wp14:editId="1964A122">
            <wp:extent cx="5759450" cy="6074884"/>
            <wp:effectExtent l="0" t="0" r="0" b="254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59450" cy="6074884"/>
                    </a:xfrm>
                    <a:prstGeom prst="rect">
                      <a:avLst/>
                    </a:prstGeom>
                    <a:noFill/>
                    <a:ln>
                      <a:noFill/>
                    </a:ln>
                  </pic:spPr>
                </pic:pic>
              </a:graphicData>
            </a:graphic>
          </wp:inline>
        </w:drawing>
      </w:r>
    </w:p>
    <w:p w14:paraId="2381BAC1" w14:textId="6D9108EF" w:rsidR="0068012D" w:rsidRPr="00B517EB" w:rsidRDefault="0068012D" w:rsidP="00B517EB">
      <w:pPr>
        <w:ind w:firstLine="0"/>
      </w:pPr>
    </w:p>
    <w:p w14:paraId="42E6332A" w14:textId="77777777" w:rsidR="00C2431F" w:rsidRDefault="00C2431F">
      <w:pPr>
        <w:spacing w:line="240" w:lineRule="auto"/>
        <w:ind w:firstLine="0"/>
        <w:jc w:val="left"/>
      </w:pPr>
    </w:p>
    <w:p w14:paraId="14459CD1" w14:textId="77777777" w:rsidR="008F2F81" w:rsidRDefault="008F2F81">
      <w:pPr>
        <w:spacing w:line="240" w:lineRule="auto"/>
        <w:ind w:firstLine="0"/>
        <w:jc w:val="left"/>
      </w:pPr>
    </w:p>
    <w:p w14:paraId="4D9DA723" w14:textId="77777777" w:rsidR="008F2F81" w:rsidRDefault="008F2F81">
      <w:pPr>
        <w:spacing w:line="240" w:lineRule="auto"/>
        <w:ind w:firstLine="0"/>
        <w:jc w:val="left"/>
      </w:pPr>
    </w:p>
    <w:p w14:paraId="3421BFCF" w14:textId="77777777" w:rsidR="00C46DA8" w:rsidRDefault="00C46DA8">
      <w:pPr>
        <w:spacing w:line="240" w:lineRule="auto"/>
        <w:ind w:firstLine="0"/>
        <w:jc w:val="left"/>
        <w:rPr>
          <w:rFonts w:cs="Arial"/>
          <w:b/>
          <w:caps/>
          <w:szCs w:val="24"/>
        </w:rPr>
      </w:pPr>
      <w:r>
        <w:br w:type="page"/>
      </w:r>
    </w:p>
    <w:p w14:paraId="0DC836BA" w14:textId="77777777" w:rsidR="00746677" w:rsidRDefault="008F2F81" w:rsidP="008F2F81">
      <w:pPr>
        <w:pStyle w:val="PPCSubttulo"/>
      </w:pPr>
      <w:bookmarkStart w:id="29" w:name="_Toc494893517"/>
      <w:r>
        <w:lastRenderedPageBreak/>
        <w:t xml:space="preserve">6.3 </w:t>
      </w:r>
      <w:r w:rsidR="00FB18DE">
        <w:t>Programas de Ensino</w:t>
      </w:r>
      <w:bookmarkEnd w:id="29"/>
    </w:p>
    <w:tbl>
      <w:tblPr>
        <w:tblStyle w:val="Tabelacomgrade"/>
        <w:tblW w:w="0" w:type="auto"/>
        <w:tblLook w:val="04A0" w:firstRow="1" w:lastRow="0" w:firstColumn="1" w:lastColumn="0" w:noHBand="0" w:noVBand="1"/>
      </w:tblPr>
      <w:tblGrid>
        <w:gridCol w:w="9060"/>
      </w:tblGrid>
      <w:tr w:rsidR="000A7C3A" w:rsidRPr="007C4097" w14:paraId="28AA9F08" w14:textId="77777777" w:rsidTr="001D242E">
        <w:tc>
          <w:tcPr>
            <w:tcW w:w="9060" w:type="dxa"/>
          </w:tcPr>
          <w:p w14:paraId="54E83ED5" w14:textId="77777777" w:rsidR="000A7C3A" w:rsidRPr="007C4097" w:rsidRDefault="000A7C3A" w:rsidP="001D242E">
            <w:pPr>
              <w:ind w:firstLine="0"/>
            </w:pPr>
            <w:r w:rsidRPr="007C4097">
              <w:rPr>
                <w:b/>
              </w:rPr>
              <w:t>DISCIPLINA</w:t>
            </w:r>
            <w:r w:rsidRPr="007C4097">
              <w:t>: Algoritmos e Lógica de Programação</w:t>
            </w:r>
          </w:p>
          <w:p w14:paraId="6CBF533C" w14:textId="77777777" w:rsidR="000A7C3A" w:rsidRPr="007C4097" w:rsidRDefault="000A7C3A" w:rsidP="001D242E">
            <w:pPr>
              <w:ind w:firstLine="0"/>
            </w:pPr>
            <w:r>
              <w:rPr>
                <w:b/>
              </w:rPr>
              <w:t>CURSO:</w:t>
            </w:r>
            <w:r w:rsidRPr="007C4097">
              <w:t xml:space="preserve"> Técnico em Informática para Internet</w:t>
            </w:r>
          </w:p>
          <w:p w14:paraId="02E9072F" w14:textId="77777777" w:rsidR="000A7C3A" w:rsidRPr="007C4097" w:rsidRDefault="000A7C3A" w:rsidP="001D242E">
            <w:pPr>
              <w:ind w:firstLine="0"/>
            </w:pPr>
            <w:bookmarkStart w:id="30" w:name="_Hlk486321196"/>
            <w:r w:rsidRPr="007C4097">
              <w:rPr>
                <w:b/>
              </w:rPr>
              <w:t>MODALIDADE</w:t>
            </w:r>
            <w:r w:rsidRPr="007C4097">
              <w:t>: Concomitante/Subsequente ao Ensino Médio</w:t>
            </w:r>
          </w:p>
          <w:bookmarkEnd w:id="30"/>
          <w:p w14:paraId="40C53638" w14:textId="77777777" w:rsidR="000A7C3A" w:rsidRPr="007C4097" w:rsidRDefault="000A7C3A" w:rsidP="001D242E">
            <w:pPr>
              <w:ind w:firstLine="0"/>
            </w:pPr>
            <w:r w:rsidRPr="007C4097">
              <w:rPr>
                <w:b/>
              </w:rPr>
              <w:t>REGIME</w:t>
            </w:r>
            <w:r w:rsidRPr="007C4097">
              <w:t>: Semestral</w:t>
            </w:r>
          </w:p>
          <w:p w14:paraId="68BDD943" w14:textId="77777777" w:rsidR="000A7C3A" w:rsidRPr="007C4097" w:rsidRDefault="000A7C3A" w:rsidP="001D242E">
            <w:pPr>
              <w:ind w:firstLine="0"/>
            </w:pPr>
            <w:r w:rsidRPr="007C4097">
              <w:rPr>
                <w:b/>
              </w:rPr>
              <w:t>PERIODO E CARGA HORÁRIA</w:t>
            </w:r>
            <w:r w:rsidRPr="007C4097">
              <w:t xml:space="preserve">: 1º </w:t>
            </w:r>
            <w:r>
              <w:t>semestre</w:t>
            </w:r>
            <w:r w:rsidRPr="007C4097">
              <w:t xml:space="preserve"> (</w:t>
            </w:r>
            <w:r>
              <w:t>4</w:t>
            </w:r>
            <w:r w:rsidRPr="007C4097">
              <w:t xml:space="preserve"> h/a por semana)</w:t>
            </w:r>
          </w:p>
          <w:p w14:paraId="5644C4CB" w14:textId="77777777" w:rsidR="000A7C3A" w:rsidRPr="007C4097" w:rsidRDefault="000A7C3A" w:rsidP="001D242E">
            <w:pPr>
              <w:ind w:firstLine="0"/>
            </w:pPr>
            <w:r w:rsidRPr="007C4097">
              <w:rPr>
                <w:b/>
              </w:rPr>
              <w:t>ANO LETIVO</w:t>
            </w:r>
            <w:r w:rsidRPr="007C4097">
              <w:t>: 2018</w:t>
            </w:r>
          </w:p>
          <w:p w14:paraId="273E7757" w14:textId="77777777" w:rsidR="000A7C3A" w:rsidRPr="007C4097" w:rsidRDefault="000A7C3A" w:rsidP="001D242E">
            <w:pPr>
              <w:ind w:firstLine="0"/>
            </w:pPr>
          </w:p>
          <w:p w14:paraId="2275050C" w14:textId="77777777" w:rsidR="000A7C3A" w:rsidRPr="007C4097" w:rsidRDefault="000A7C3A" w:rsidP="001D242E">
            <w:pPr>
              <w:ind w:firstLine="0"/>
              <w:jc w:val="center"/>
              <w:rPr>
                <w:b/>
                <w:u w:val="single"/>
              </w:rPr>
            </w:pPr>
            <w:r w:rsidRPr="007C4097">
              <w:rPr>
                <w:b/>
                <w:u w:val="single"/>
              </w:rPr>
              <w:t>PROGRAMA DE ENSINO</w:t>
            </w:r>
          </w:p>
          <w:p w14:paraId="7E4F58ED" w14:textId="77777777" w:rsidR="000A7C3A" w:rsidRPr="007C4097" w:rsidRDefault="000A7C3A" w:rsidP="001D242E">
            <w:pPr>
              <w:ind w:firstLine="0"/>
              <w:rPr>
                <w:b/>
              </w:rPr>
            </w:pPr>
            <w:r w:rsidRPr="007C4097">
              <w:rPr>
                <w:b/>
              </w:rPr>
              <w:t>1. OBJETIVO GERAL</w:t>
            </w:r>
          </w:p>
          <w:p w14:paraId="45136572" w14:textId="77777777" w:rsidR="000A7C3A" w:rsidRDefault="000A7C3A" w:rsidP="00DC3154">
            <w:pPr>
              <w:pStyle w:val="PargrafodaLista"/>
              <w:numPr>
                <w:ilvl w:val="0"/>
                <w:numId w:val="133"/>
              </w:numPr>
            </w:pPr>
            <w:r w:rsidRPr="007C4097">
              <w:t>Adquirir conhecimentos que permitam a visualização de soluções computacionais para problemas através da aplicação dos conceitos da lógica de programação, tornando-se capaz de construir algoritmos que modelem as soluções vislumbradas.</w:t>
            </w:r>
          </w:p>
          <w:p w14:paraId="1427AF3E" w14:textId="77777777" w:rsidR="000A7C3A" w:rsidRPr="007C4097" w:rsidRDefault="000A7C3A" w:rsidP="001D242E">
            <w:pPr>
              <w:ind w:firstLine="0"/>
            </w:pPr>
            <w:r w:rsidRPr="007C4097">
              <w:t xml:space="preserve">  </w:t>
            </w:r>
          </w:p>
          <w:p w14:paraId="517A956B" w14:textId="77777777" w:rsidR="000A7C3A" w:rsidRPr="007C4097" w:rsidRDefault="000A7C3A" w:rsidP="001D242E">
            <w:pPr>
              <w:ind w:firstLine="0"/>
              <w:rPr>
                <w:b/>
              </w:rPr>
            </w:pPr>
            <w:r w:rsidRPr="007C4097">
              <w:rPr>
                <w:b/>
              </w:rPr>
              <w:t>2. OBJETIVOS ESPECÍFICOS</w:t>
            </w:r>
          </w:p>
          <w:p w14:paraId="66C3170A" w14:textId="77777777" w:rsidR="000A7C3A" w:rsidRPr="007C4097" w:rsidRDefault="000A7C3A" w:rsidP="00DC3154">
            <w:pPr>
              <w:pStyle w:val="PargrafodaLista"/>
              <w:numPr>
                <w:ilvl w:val="0"/>
                <w:numId w:val="134"/>
              </w:numPr>
            </w:pPr>
            <w:r w:rsidRPr="007C4097">
              <w:t xml:space="preserve">Desenvolver o raciocínio lógico e abstrato através da construção de algoritmos;  </w:t>
            </w:r>
          </w:p>
          <w:p w14:paraId="6557CD6C" w14:textId="77777777" w:rsidR="000A7C3A" w:rsidRPr="007C4097" w:rsidRDefault="000A7C3A" w:rsidP="00DC3154">
            <w:pPr>
              <w:pStyle w:val="PargrafodaLista"/>
              <w:numPr>
                <w:ilvl w:val="0"/>
                <w:numId w:val="134"/>
              </w:numPr>
            </w:pPr>
            <w:r w:rsidRPr="007C4097">
              <w:t xml:space="preserve">Construir modelos por meio da compreensão da atividade ou tarefa a ser modelada; </w:t>
            </w:r>
          </w:p>
          <w:p w14:paraId="74708C8F" w14:textId="77777777" w:rsidR="000A7C3A" w:rsidRPr="007C4097" w:rsidRDefault="000A7C3A" w:rsidP="00DC3154">
            <w:pPr>
              <w:pStyle w:val="PargrafodaLista"/>
              <w:numPr>
                <w:ilvl w:val="0"/>
                <w:numId w:val="134"/>
              </w:numPr>
            </w:pPr>
            <w:r w:rsidRPr="007C4097">
              <w:t>Utilizar algoritmos e estruturas de dados básicos para o desenvolvimento de programas de computador;</w:t>
            </w:r>
          </w:p>
          <w:p w14:paraId="1CCD5279" w14:textId="77777777" w:rsidR="000A7C3A" w:rsidRPr="007C4097" w:rsidRDefault="000A7C3A" w:rsidP="00DC3154">
            <w:pPr>
              <w:pStyle w:val="PargrafodaLista"/>
              <w:numPr>
                <w:ilvl w:val="0"/>
                <w:numId w:val="134"/>
              </w:numPr>
            </w:pPr>
            <w:r w:rsidRPr="007C4097">
              <w:t xml:space="preserve">Familiarizar-se com o modelo sequencial de computação; </w:t>
            </w:r>
          </w:p>
          <w:p w14:paraId="0BE19DA3" w14:textId="77777777" w:rsidR="000A7C3A" w:rsidRPr="007C4097" w:rsidRDefault="000A7C3A" w:rsidP="00DC3154">
            <w:pPr>
              <w:pStyle w:val="PargrafodaLista"/>
              <w:numPr>
                <w:ilvl w:val="0"/>
                <w:numId w:val="134"/>
              </w:numPr>
            </w:pPr>
            <w:r w:rsidRPr="007C4097">
              <w:t xml:space="preserve">Apresentar técnicas para construção e representação de algoritmos; </w:t>
            </w:r>
          </w:p>
          <w:p w14:paraId="69693A19" w14:textId="77777777" w:rsidR="000A7C3A" w:rsidRPr="007C4097" w:rsidRDefault="000A7C3A" w:rsidP="00DC3154">
            <w:pPr>
              <w:pStyle w:val="PargrafodaLista"/>
              <w:numPr>
                <w:ilvl w:val="0"/>
                <w:numId w:val="134"/>
              </w:numPr>
            </w:pPr>
            <w:r w:rsidRPr="007C4097">
              <w:t>Identificar os fundamentos básicos da linguagem de programação Java Script.</w:t>
            </w:r>
          </w:p>
          <w:p w14:paraId="04E6C0A7" w14:textId="77777777" w:rsidR="000A7C3A" w:rsidRDefault="000A7C3A" w:rsidP="001D242E">
            <w:pPr>
              <w:ind w:firstLine="0"/>
            </w:pPr>
          </w:p>
          <w:p w14:paraId="23798BE7" w14:textId="77777777" w:rsidR="000A7C3A" w:rsidRPr="007C4097" w:rsidRDefault="000A7C3A" w:rsidP="001D242E">
            <w:pPr>
              <w:ind w:firstLine="0"/>
              <w:rPr>
                <w:b/>
              </w:rPr>
            </w:pPr>
            <w:r w:rsidRPr="007C4097">
              <w:rPr>
                <w:b/>
              </w:rPr>
              <w:t>3. CONTEÚDOS PROGRAMÁTICOS</w:t>
            </w:r>
          </w:p>
          <w:p w14:paraId="08F8F077" w14:textId="77777777" w:rsidR="000A7C3A" w:rsidRPr="007C4097" w:rsidRDefault="000A7C3A" w:rsidP="001D242E">
            <w:pPr>
              <w:ind w:firstLine="0"/>
            </w:pPr>
            <w:r w:rsidRPr="007C4097">
              <w:t>Unidade I – Introdução à Lógica de Programação</w:t>
            </w:r>
          </w:p>
          <w:p w14:paraId="512DCD03" w14:textId="77777777" w:rsidR="000A7C3A" w:rsidRPr="007C4097" w:rsidRDefault="000A7C3A" w:rsidP="00DC3154">
            <w:pPr>
              <w:pStyle w:val="PargrafodaLista"/>
              <w:numPr>
                <w:ilvl w:val="0"/>
                <w:numId w:val="5"/>
              </w:numPr>
            </w:pPr>
            <w:r w:rsidRPr="007C4097">
              <w:lastRenderedPageBreak/>
              <w:t xml:space="preserve">Definições de Lógica. Sequência </w:t>
            </w:r>
            <w:r>
              <w:t>l</w:t>
            </w:r>
            <w:r w:rsidRPr="007C4097">
              <w:t xml:space="preserve">ógica, instruções, pseudocódigo e programas </w:t>
            </w:r>
          </w:p>
          <w:p w14:paraId="651EC660" w14:textId="77777777" w:rsidR="000A7C3A" w:rsidRPr="007C4097" w:rsidRDefault="000A7C3A" w:rsidP="00DC3154">
            <w:pPr>
              <w:pStyle w:val="PargrafodaLista"/>
              <w:numPr>
                <w:ilvl w:val="0"/>
                <w:numId w:val="5"/>
              </w:numPr>
            </w:pPr>
            <w:r w:rsidRPr="007C4097">
              <w:t xml:space="preserve">Representações gráficas de algoritmos </w:t>
            </w:r>
          </w:p>
          <w:p w14:paraId="68AD4C5B" w14:textId="77777777" w:rsidR="000A7C3A" w:rsidRPr="007C4097" w:rsidRDefault="000A7C3A" w:rsidP="00DC3154">
            <w:pPr>
              <w:pStyle w:val="PargrafodaLista"/>
              <w:numPr>
                <w:ilvl w:val="0"/>
                <w:numId w:val="5"/>
              </w:numPr>
            </w:pPr>
            <w:r w:rsidRPr="007C4097">
              <w:t xml:space="preserve">Diagrama de Bloco  </w:t>
            </w:r>
          </w:p>
          <w:p w14:paraId="5B572615" w14:textId="77777777" w:rsidR="000A7C3A" w:rsidRPr="007C4097" w:rsidRDefault="000A7C3A" w:rsidP="00DC3154">
            <w:pPr>
              <w:pStyle w:val="PargrafodaLista"/>
              <w:numPr>
                <w:ilvl w:val="0"/>
                <w:numId w:val="5"/>
              </w:numPr>
            </w:pPr>
            <w:r w:rsidRPr="007C4097">
              <w:t xml:space="preserve">Instruções Primitivas de Atribuição </w:t>
            </w:r>
          </w:p>
          <w:p w14:paraId="395CEA77" w14:textId="77777777" w:rsidR="000A7C3A" w:rsidRPr="007C4097" w:rsidRDefault="000A7C3A" w:rsidP="00DC3154">
            <w:pPr>
              <w:pStyle w:val="PargrafodaLista"/>
              <w:numPr>
                <w:ilvl w:val="0"/>
                <w:numId w:val="5"/>
              </w:numPr>
            </w:pPr>
            <w:r w:rsidRPr="007C4097">
              <w:t xml:space="preserve">Instruções Primitivas de saída de dados </w:t>
            </w:r>
          </w:p>
          <w:p w14:paraId="3C9BB438" w14:textId="77777777" w:rsidR="000A7C3A" w:rsidRPr="007C4097" w:rsidRDefault="000A7C3A" w:rsidP="00DC3154">
            <w:pPr>
              <w:pStyle w:val="PargrafodaLista"/>
              <w:numPr>
                <w:ilvl w:val="0"/>
                <w:numId w:val="5"/>
              </w:numPr>
            </w:pPr>
            <w:r w:rsidRPr="007C4097">
              <w:t xml:space="preserve">Instruções Primitivas de entrada de dados </w:t>
            </w:r>
          </w:p>
          <w:p w14:paraId="3C5D8BC8" w14:textId="77777777" w:rsidR="000A7C3A" w:rsidRPr="007C4097" w:rsidRDefault="000A7C3A" w:rsidP="00DC3154">
            <w:pPr>
              <w:pStyle w:val="PargrafodaLista"/>
              <w:numPr>
                <w:ilvl w:val="0"/>
                <w:numId w:val="5"/>
              </w:numPr>
            </w:pPr>
            <w:r w:rsidRPr="007C4097">
              <w:t xml:space="preserve">Tipo de Dados </w:t>
            </w:r>
          </w:p>
          <w:p w14:paraId="6BC83D6A" w14:textId="77777777" w:rsidR="000A7C3A" w:rsidRPr="007C4097" w:rsidRDefault="000A7C3A" w:rsidP="00DC3154">
            <w:pPr>
              <w:pStyle w:val="PargrafodaLista"/>
              <w:numPr>
                <w:ilvl w:val="0"/>
                <w:numId w:val="5"/>
              </w:numPr>
            </w:pPr>
            <w:r w:rsidRPr="007C4097">
              <w:t xml:space="preserve">Variáveis e Constantes </w:t>
            </w:r>
          </w:p>
          <w:p w14:paraId="7BE8E977" w14:textId="77777777" w:rsidR="000A7C3A" w:rsidRPr="007C4097" w:rsidRDefault="000A7C3A" w:rsidP="00DC3154">
            <w:pPr>
              <w:pStyle w:val="PargrafodaLista"/>
              <w:numPr>
                <w:ilvl w:val="0"/>
                <w:numId w:val="5"/>
              </w:numPr>
            </w:pPr>
            <w:r w:rsidRPr="007C4097">
              <w:t xml:space="preserve">Operadores aritméticos </w:t>
            </w:r>
          </w:p>
          <w:p w14:paraId="3151720B" w14:textId="77777777" w:rsidR="000A7C3A" w:rsidRPr="007C4097" w:rsidRDefault="000A7C3A" w:rsidP="00DC3154">
            <w:pPr>
              <w:pStyle w:val="PargrafodaLista"/>
              <w:numPr>
                <w:ilvl w:val="0"/>
                <w:numId w:val="5"/>
              </w:numPr>
            </w:pPr>
            <w:r w:rsidRPr="007C4097">
              <w:t xml:space="preserve">Operadores Relacionais </w:t>
            </w:r>
          </w:p>
          <w:p w14:paraId="1C90D48F" w14:textId="77777777" w:rsidR="000A7C3A" w:rsidRPr="007C4097" w:rsidRDefault="000A7C3A" w:rsidP="00DC3154">
            <w:pPr>
              <w:pStyle w:val="PargrafodaLista"/>
              <w:numPr>
                <w:ilvl w:val="0"/>
                <w:numId w:val="5"/>
              </w:numPr>
            </w:pPr>
            <w:r w:rsidRPr="007C4097">
              <w:t>Operadores Lógicos</w:t>
            </w:r>
          </w:p>
          <w:p w14:paraId="7B372D24" w14:textId="77777777" w:rsidR="000A7C3A" w:rsidRPr="007C4097" w:rsidRDefault="000A7C3A" w:rsidP="001D242E">
            <w:pPr>
              <w:ind w:firstLine="0"/>
            </w:pPr>
            <w:r w:rsidRPr="007C4097">
              <w:t>Unidade II – Estruturas de condicionais</w:t>
            </w:r>
          </w:p>
          <w:p w14:paraId="0ECBAAF4" w14:textId="77777777" w:rsidR="000A7C3A" w:rsidRPr="007C4097" w:rsidRDefault="000A7C3A" w:rsidP="00DC3154">
            <w:pPr>
              <w:pStyle w:val="PargrafodaLista"/>
              <w:numPr>
                <w:ilvl w:val="0"/>
                <w:numId w:val="6"/>
              </w:numPr>
            </w:pPr>
            <w:r w:rsidRPr="007C4097">
              <w:t xml:space="preserve">Estruturas de Decisão: Se Então, Se Então Senão, Escolha Caso </w:t>
            </w:r>
          </w:p>
          <w:p w14:paraId="366A0345" w14:textId="77777777" w:rsidR="000A7C3A" w:rsidRPr="007C4097" w:rsidRDefault="000A7C3A" w:rsidP="00DC3154">
            <w:pPr>
              <w:pStyle w:val="PargrafodaLista"/>
              <w:numPr>
                <w:ilvl w:val="0"/>
                <w:numId w:val="6"/>
              </w:numPr>
            </w:pPr>
            <w:r w:rsidRPr="007C4097">
              <w:t>Estrutura de Repetição: Enquanto - Faça,  Até que – faça, Faça – Enquanto, Faça - Até que,  Para – Até – Seguinte</w:t>
            </w:r>
          </w:p>
          <w:p w14:paraId="1C0C437D" w14:textId="77777777" w:rsidR="000A7C3A" w:rsidRPr="007C4097" w:rsidRDefault="000A7C3A" w:rsidP="001D242E">
            <w:pPr>
              <w:ind w:firstLine="0"/>
            </w:pPr>
            <w:r w:rsidRPr="007C4097">
              <w:t xml:space="preserve">Unidade III – Estruturas de </w:t>
            </w:r>
            <w:r>
              <w:t>d</w:t>
            </w:r>
            <w:r w:rsidRPr="007C4097">
              <w:t>ados</w:t>
            </w:r>
          </w:p>
          <w:p w14:paraId="1D85C896" w14:textId="77777777" w:rsidR="000A7C3A" w:rsidRPr="007C4097" w:rsidRDefault="000A7C3A" w:rsidP="00DC3154">
            <w:pPr>
              <w:pStyle w:val="PargrafodaLista"/>
              <w:numPr>
                <w:ilvl w:val="0"/>
                <w:numId w:val="7"/>
              </w:numPr>
            </w:pPr>
            <w:r w:rsidRPr="007C4097">
              <w:t xml:space="preserve">Vetores e Matrizes </w:t>
            </w:r>
          </w:p>
          <w:p w14:paraId="306CE27B" w14:textId="77777777" w:rsidR="000A7C3A" w:rsidRPr="007C4097" w:rsidRDefault="000A7C3A" w:rsidP="00DC3154">
            <w:pPr>
              <w:pStyle w:val="PargrafodaLista"/>
              <w:numPr>
                <w:ilvl w:val="0"/>
                <w:numId w:val="7"/>
              </w:numPr>
            </w:pPr>
            <w:r w:rsidRPr="007C4097">
              <w:t xml:space="preserve">Arquivos de Dados: Campo, Registro, Arquivo </w:t>
            </w:r>
          </w:p>
          <w:p w14:paraId="5C39672B" w14:textId="77777777" w:rsidR="000A7C3A" w:rsidRPr="007C4097" w:rsidRDefault="000A7C3A" w:rsidP="00DC3154">
            <w:pPr>
              <w:pStyle w:val="PargrafodaLista"/>
              <w:numPr>
                <w:ilvl w:val="0"/>
                <w:numId w:val="7"/>
              </w:numPr>
            </w:pPr>
            <w:r w:rsidRPr="007C4097">
              <w:t>Abertura de arquivos, Fechamento de Arquivos, Leitura de Arquivos, Gravação de Arquivos</w:t>
            </w:r>
          </w:p>
          <w:p w14:paraId="2137B856" w14:textId="77777777" w:rsidR="000A7C3A" w:rsidRPr="007C4097" w:rsidRDefault="000A7C3A" w:rsidP="001D242E">
            <w:pPr>
              <w:ind w:firstLine="0"/>
            </w:pPr>
            <w:r w:rsidRPr="007C4097">
              <w:t>Unida</w:t>
            </w:r>
            <w:r>
              <w:t>de IV – Funções e procedimentos</w:t>
            </w:r>
          </w:p>
          <w:p w14:paraId="71A77B4E" w14:textId="77777777" w:rsidR="000A7C3A" w:rsidRPr="007C4097" w:rsidRDefault="000A7C3A" w:rsidP="00DC3154">
            <w:pPr>
              <w:pStyle w:val="PargrafodaLista"/>
              <w:numPr>
                <w:ilvl w:val="0"/>
                <w:numId w:val="8"/>
              </w:numPr>
            </w:pPr>
            <w:r w:rsidRPr="007C4097">
              <w:t xml:space="preserve">Funções e procedimentos </w:t>
            </w:r>
          </w:p>
          <w:p w14:paraId="413244CA" w14:textId="77777777" w:rsidR="000A7C3A" w:rsidRPr="007C4097" w:rsidRDefault="000A7C3A" w:rsidP="00DC3154">
            <w:pPr>
              <w:pStyle w:val="PargrafodaLista"/>
              <w:numPr>
                <w:ilvl w:val="0"/>
                <w:numId w:val="8"/>
              </w:numPr>
            </w:pPr>
            <w:r w:rsidRPr="007C4097">
              <w:t xml:space="preserve">Funções predefinidas </w:t>
            </w:r>
          </w:p>
          <w:p w14:paraId="4085D120" w14:textId="77777777" w:rsidR="000A7C3A" w:rsidRPr="007C4097" w:rsidRDefault="000A7C3A" w:rsidP="00DC3154">
            <w:pPr>
              <w:pStyle w:val="PargrafodaLista"/>
              <w:numPr>
                <w:ilvl w:val="0"/>
                <w:numId w:val="8"/>
              </w:numPr>
            </w:pPr>
            <w:r w:rsidRPr="007C4097">
              <w:t xml:space="preserve">Sintaxe da função </w:t>
            </w:r>
          </w:p>
          <w:p w14:paraId="68B486FF" w14:textId="77777777" w:rsidR="000A7C3A" w:rsidRPr="007C4097" w:rsidRDefault="000A7C3A" w:rsidP="00DC3154">
            <w:pPr>
              <w:pStyle w:val="PargrafodaLista"/>
              <w:numPr>
                <w:ilvl w:val="0"/>
                <w:numId w:val="8"/>
              </w:numPr>
            </w:pPr>
            <w:r w:rsidRPr="007C4097">
              <w:t>Sintaxe de procedimento</w:t>
            </w:r>
          </w:p>
          <w:p w14:paraId="70ABE4B0" w14:textId="77777777" w:rsidR="000A7C3A" w:rsidRPr="007C4097" w:rsidRDefault="000A7C3A" w:rsidP="001D242E">
            <w:pPr>
              <w:ind w:firstLine="0"/>
            </w:pPr>
            <w:r w:rsidRPr="007C4097">
              <w:t>Unidade V – Os fundamentos da linguagem Java Script.</w:t>
            </w:r>
          </w:p>
          <w:p w14:paraId="0D711E0A" w14:textId="77777777" w:rsidR="000A7C3A" w:rsidRPr="007C4097" w:rsidRDefault="000A7C3A" w:rsidP="00DC3154">
            <w:pPr>
              <w:pStyle w:val="PargrafodaLista"/>
              <w:numPr>
                <w:ilvl w:val="0"/>
                <w:numId w:val="9"/>
              </w:numPr>
            </w:pPr>
            <w:r w:rsidRPr="007C4097">
              <w:t xml:space="preserve">Conceitos gerais sobre client-side e server-side </w:t>
            </w:r>
          </w:p>
          <w:p w14:paraId="479A20E7" w14:textId="77777777" w:rsidR="000A7C3A" w:rsidRPr="007C4097" w:rsidRDefault="000A7C3A" w:rsidP="00DC3154">
            <w:pPr>
              <w:pStyle w:val="PargrafodaLista"/>
              <w:numPr>
                <w:ilvl w:val="0"/>
                <w:numId w:val="9"/>
              </w:numPr>
            </w:pPr>
            <w:r w:rsidRPr="007C4097">
              <w:t xml:space="preserve">Inserindo Java Script </w:t>
            </w:r>
          </w:p>
          <w:p w14:paraId="7EED0B64" w14:textId="77777777" w:rsidR="000A7C3A" w:rsidRPr="007C4097" w:rsidRDefault="000A7C3A" w:rsidP="00DC3154">
            <w:pPr>
              <w:pStyle w:val="PargrafodaLista"/>
              <w:numPr>
                <w:ilvl w:val="0"/>
                <w:numId w:val="9"/>
              </w:numPr>
            </w:pPr>
            <w:r w:rsidRPr="007C4097">
              <w:t xml:space="preserve">Variáveis </w:t>
            </w:r>
          </w:p>
          <w:p w14:paraId="66DAF47C" w14:textId="77777777" w:rsidR="000A7C3A" w:rsidRPr="007C4097" w:rsidRDefault="000A7C3A" w:rsidP="00DC3154">
            <w:pPr>
              <w:pStyle w:val="PargrafodaLista"/>
              <w:numPr>
                <w:ilvl w:val="0"/>
                <w:numId w:val="9"/>
              </w:numPr>
            </w:pPr>
            <w:r w:rsidRPr="007C4097">
              <w:lastRenderedPageBreak/>
              <w:t>Operadores</w:t>
            </w:r>
          </w:p>
          <w:p w14:paraId="78E22E4E" w14:textId="77777777" w:rsidR="000A7C3A" w:rsidRPr="007C4097" w:rsidRDefault="000A7C3A" w:rsidP="001D242E">
            <w:pPr>
              <w:ind w:firstLine="0"/>
            </w:pPr>
            <w:r w:rsidRPr="007C4097">
              <w:t>Unidade VI – Estruturas de condicionais em Java Sc</w:t>
            </w:r>
            <w:r>
              <w:t>ript</w:t>
            </w:r>
          </w:p>
          <w:p w14:paraId="181770CE" w14:textId="77777777" w:rsidR="000A7C3A" w:rsidRPr="007C4097" w:rsidRDefault="000A7C3A" w:rsidP="00DC3154">
            <w:pPr>
              <w:pStyle w:val="PargrafodaLista"/>
              <w:numPr>
                <w:ilvl w:val="0"/>
                <w:numId w:val="10"/>
              </w:numPr>
            </w:pPr>
            <w:r w:rsidRPr="007C4097">
              <w:t xml:space="preserve">Estruturas de decisão em Java Script </w:t>
            </w:r>
          </w:p>
          <w:p w14:paraId="564F5C16" w14:textId="77777777" w:rsidR="000A7C3A" w:rsidRPr="007C4097" w:rsidRDefault="000A7C3A" w:rsidP="00DC3154">
            <w:pPr>
              <w:pStyle w:val="PargrafodaLista"/>
              <w:numPr>
                <w:ilvl w:val="0"/>
                <w:numId w:val="10"/>
              </w:numPr>
            </w:pPr>
            <w:r w:rsidRPr="007C4097">
              <w:t>Estruturas de repetição em Java Script</w:t>
            </w:r>
          </w:p>
          <w:p w14:paraId="3D8C9C3F" w14:textId="77777777" w:rsidR="000A7C3A" w:rsidRPr="007C4097" w:rsidRDefault="000A7C3A" w:rsidP="001D242E">
            <w:pPr>
              <w:ind w:firstLine="0"/>
            </w:pPr>
            <w:r w:rsidRPr="007C4097">
              <w:t>Unidade VII – Eleme</w:t>
            </w:r>
            <w:r>
              <w:t>ntos de interação com o usuário</w:t>
            </w:r>
          </w:p>
          <w:p w14:paraId="5652F813" w14:textId="77777777" w:rsidR="000A7C3A" w:rsidRPr="007C4097" w:rsidRDefault="000A7C3A" w:rsidP="00DC3154">
            <w:pPr>
              <w:pStyle w:val="PargrafodaLista"/>
              <w:numPr>
                <w:ilvl w:val="0"/>
                <w:numId w:val="11"/>
              </w:numPr>
            </w:pPr>
            <w:r w:rsidRPr="007C4097">
              <w:t xml:space="preserve">Manipuladores de eventos em Java Script </w:t>
            </w:r>
          </w:p>
          <w:p w14:paraId="4803CCEA" w14:textId="77777777" w:rsidR="000A7C3A" w:rsidRPr="007C4097" w:rsidRDefault="000A7C3A" w:rsidP="00DC3154">
            <w:pPr>
              <w:pStyle w:val="PargrafodaLista"/>
              <w:numPr>
                <w:ilvl w:val="0"/>
                <w:numId w:val="11"/>
              </w:numPr>
            </w:pPr>
            <w:r w:rsidRPr="007C4097">
              <w:t xml:space="preserve">HTML dinâmico </w:t>
            </w:r>
          </w:p>
          <w:p w14:paraId="54D908F2" w14:textId="77777777" w:rsidR="000A7C3A" w:rsidRPr="007C4097" w:rsidRDefault="000A7C3A" w:rsidP="00DC3154">
            <w:pPr>
              <w:pStyle w:val="PargrafodaLista"/>
              <w:numPr>
                <w:ilvl w:val="0"/>
                <w:numId w:val="11"/>
              </w:numPr>
            </w:pPr>
            <w:r w:rsidRPr="007C4097">
              <w:t xml:space="preserve">Funções customizadas  </w:t>
            </w:r>
          </w:p>
          <w:p w14:paraId="253900E2" w14:textId="77777777" w:rsidR="000A7C3A" w:rsidRPr="007C4097" w:rsidRDefault="000A7C3A" w:rsidP="00DC3154">
            <w:pPr>
              <w:pStyle w:val="PargrafodaLista"/>
              <w:numPr>
                <w:ilvl w:val="0"/>
                <w:numId w:val="11"/>
              </w:numPr>
            </w:pPr>
            <w:r w:rsidRPr="007C4097">
              <w:t xml:space="preserve">Recursos utilizados em páginas web com Java Script </w:t>
            </w:r>
          </w:p>
          <w:p w14:paraId="16E3B732" w14:textId="77777777" w:rsidR="000A7C3A" w:rsidRPr="007C4097" w:rsidRDefault="000A7C3A" w:rsidP="00DC3154">
            <w:pPr>
              <w:pStyle w:val="PargrafodaLista"/>
              <w:numPr>
                <w:ilvl w:val="0"/>
                <w:numId w:val="11"/>
              </w:numPr>
            </w:pPr>
            <w:r w:rsidRPr="007C4097">
              <w:t xml:space="preserve">Validações de campos com Java Script </w:t>
            </w:r>
          </w:p>
          <w:p w14:paraId="38F7AB84" w14:textId="77777777" w:rsidR="000A7C3A" w:rsidRDefault="000A7C3A" w:rsidP="00DC3154">
            <w:pPr>
              <w:pStyle w:val="PargrafodaLista"/>
              <w:numPr>
                <w:ilvl w:val="0"/>
                <w:numId w:val="11"/>
              </w:numPr>
            </w:pPr>
            <w:r w:rsidRPr="007C4097">
              <w:t>Tópicos especiais com Java Script</w:t>
            </w:r>
          </w:p>
          <w:p w14:paraId="107BC331" w14:textId="77777777" w:rsidR="000A7C3A" w:rsidRPr="007C4097" w:rsidRDefault="000A7C3A" w:rsidP="001D242E">
            <w:pPr>
              <w:ind w:firstLine="0"/>
            </w:pPr>
          </w:p>
          <w:p w14:paraId="76FBF947" w14:textId="77777777" w:rsidR="000A7C3A" w:rsidRPr="007C4097" w:rsidRDefault="000A7C3A" w:rsidP="001D242E">
            <w:pPr>
              <w:ind w:firstLine="0"/>
              <w:rPr>
                <w:b/>
              </w:rPr>
            </w:pPr>
            <w:r w:rsidRPr="007C4097">
              <w:rPr>
                <w:b/>
              </w:rPr>
              <w:t>4. PROCEDIMENTOS METODOLÓGICOS</w:t>
            </w:r>
          </w:p>
          <w:p w14:paraId="3B9707C3" w14:textId="77777777" w:rsidR="000A7C3A" w:rsidRDefault="000A7C3A" w:rsidP="001D242E">
            <w:pPr>
              <w:ind w:firstLine="0"/>
            </w:pPr>
            <w:r w:rsidRPr="007C4097">
              <w:t>Aula expositiva, vídeos, trabalho em equipe, estudo dirigido, estudo de caso, exposição oral por alunos e atividades práticas.</w:t>
            </w:r>
          </w:p>
          <w:p w14:paraId="2C119E21" w14:textId="77777777" w:rsidR="000A7C3A" w:rsidRPr="007C4097" w:rsidRDefault="000A7C3A" w:rsidP="001D242E">
            <w:pPr>
              <w:ind w:firstLine="0"/>
            </w:pPr>
          </w:p>
          <w:p w14:paraId="3AEC2D1C" w14:textId="77777777" w:rsidR="000A7C3A" w:rsidRPr="007C4097" w:rsidRDefault="000A7C3A" w:rsidP="001D242E">
            <w:pPr>
              <w:ind w:firstLine="0"/>
              <w:rPr>
                <w:b/>
              </w:rPr>
            </w:pPr>
            <w:r w:rsidRPr="007C4097">
              <w:rPr>
                <w:b/>
              </w:rPr>
              <w:t>5. MATERIAL DIDÁDICO</w:t>
            </w:r>
          </w:p>
          <w:p w14:paraId="118B4BD7" w14:textId="77777777" w:rsidR="000A7C3A" w:rsidRDefault="000A7C3A" w:rsidP="001D242E">
            <w:pPr>
              <w:ind w:firstLine="0"/>
            </w:pPr>
            <w:r w:rsidRPr="007C4097">
              <w:t>Quadro, Datashow, apostila, material áudio/visual, redes sociais e ambiente virtual de aprendizagem.</w:t>
            </w:r>
          </w:p>
          <w:p w14:paraId="27E92138" w14:textId="77777777" w:rsidR="000A7C3A" w:rsidRPr="007C4097" w:rsidRDefault="000A7C3A" w:rsidP="001D242E">
            <w:pPr>
              <w:ind w:firstLine="0"/>
            </w:pPr>
          </w:p>
          <w:p w14:paraId="35AC17F8" w14:textId="77777777" w:rsidR="000A7C3A" w:rsidRPr="007C4097" w:rsidRDefault="000A7C3A" w:rsidP="001D242E">
            <w:pPr>
              <w:ind w:firstLine="0"/>
              <w:rPr>
                <w:b/>
              </w:rPr>
            </w:pPr>
            <w:r w:rsidRPr="007C4097">
              <w:rPr>
                <w:b/>
              </w:rPr>
              <w:t>6. CRITÉRIOS E INSTRUMENTOS DE AVALIAÇÃO</w:t>
            </w:r>
          </w:p>
          <w:p w14:paraId="26204888" w14:textId="77777777" w:rsidR="000A7C3A" w:rsidRDefault="000A7C3A" w:rsidP="001D242E">
            <w:pPr>
              <w:ind w:firstLine="0"/>
            </w:pPr>
            <w:r w:rsidRPr="007C4097">
              <w:t>Prova escrita, trabalhos individuais/em grupo e projetos interdisciplinares. Conforme consta no art. 29 do Regulamento de Ensino Médio Técnico, os instrumentos de avaliação deverão ser múltiplos para possibilitar ao professor o acompanhamento do processo de aprendizagem do educando. Assim, deverá haver, pelo menos, duas formas de avaliação, no mínimo uma delas escrita.</w:t>
            </w:r>
          </w:p>
          <w:p w14:paraId="3F8B4F2A" w14:textId="77777777" w:rsidR="000A7C3A" w:rsidRPr="007C4097" w:rsidRDefault="000A7C3A" w:rsidP="001D242E">
            <w:pPr>
              <w:ind w:firstLine="0"/>
            </w:pPr>
          </w:p>
          <w:p w14:paraId="5E68DC37" w14:textId="77777777" w:rsidR="000A7C3A" w:rsidRPr="007C4097" w:rsidRDefault="000A7C3A" w:rsidP="001D242E">
            <w:pPr>
              <w:ind w:firstLine="0"/>
              <w:rPr>
                <w:b/>
              </w:rPr>
            </w:pPr>
            <w:r w:rsidRPr="007C4097">
              <w:rPr>
                <w:b/>
              </w:rPr>
              <w:t>7. BIBLIOGRAFIA</w:t>
            </w:r>
          </w:p>
          <w:p w14:paraId="77D521A3" w14:textId="77777777" w:rsidR="000A7C3A" w:rsidRPr="007C4097" w:rsidRDefault="000A7C3A" w:rsidP="001D242E">
            <w:pPr>
              <w:ind w:firstLine="0"/>
              <w:rPr>
                <w:b/>
                <w:u w:val="single"/>
              </w:rPr>
            </w:pPr>
            <w:r w:rsidRPr="007C4097">
              <w:rPr>
                <w:b/>
                <w:u w:val="single"/>
              </w:rPr>
              <w:t>Básica</w:t>
            </w:r>
          </w:p>
          <w:p w14:paraId="46786D7D" w14:textId="77777777" w:rsidR="000A7C3A" w:rsidRPr="007C4097" w:rsidRDefault="000A7C3A" w:rsidP="00DC3154">
            <w:pPr>
              <w:pStyle w:val="PargrafodaLista"/>
              <w:numPr>
                <w:ilvl w:val="0"/>
                <w:numId w:val="12"/>
              </w:numPr>
            </w:pPr>
            <w:r w:rsidRPr="007C4097">
              <w:lastRenderedPageBreak/>
              <w:t xml:space="preserve">VILARIM, G. Algoritmos: Programação para Iniciantes. 2. ed. Rio de Janeiro: Ciência Moderna, 2004; </w:t>
            </w:r>
          </w:p>
          <w:p w14:paraId="150D373E" w14:textId="77777777" w:rsidR="000A7C3A" w:rsidRPr="007C4097" w:rsidRDefault="000A7C3A" w:rsidP="00DC3154">
            <w:pPr>
              <w:pStyle w:val="PargrafodaLista"/>
              <w:numPr>
                <w:ilvl w:val="0"/>
                <w:numId w:val="12"/>
              </w:numPr>
            </w:pPr>
            <w:r w:rsidRPr="007C4097">
              <w:t xml:space="preserve">SOUZA, M. A. F.; GOMES, M. M.; SOARES, M. V. de et al. Algoritmos e Lógica de Programação. Cengage, 2012 </w:t>
            </w:r>
          </w:p>
          <w:p w14:paraId="370D0F67" w14:textId="77777777" w:rsidR="000A7C3A" w:rsidRPr="007C4097" w:rsidRDefault="000A7C3A" w:rsidP="00DC3154">
            <w:pPr>
              <w:pStyle w:val="PargrafodaLista"/>
              <w:numPr>
                <w:ilvl w:val="0"/>
                <w:numId w:val="12"/>
              </w:numPr>
            </w:pPr>
            <w:r w:rsidRPr="007C4097">
              <w:t>BARRY, P. Use a Cabeça! Programação. Rio de Janeiro: Altabooks, 2010</w:t>
            </w:r>
          </w:p>
          <w:p w14:paraId="0B14C002" w14:textId="77777777" w:rsidR="000A7C3A" w:rsidRPr="007C4097" w:rsidRDefault="000A7C3A" w:rsidP="001D242E">
            <w:pPr>
              <w:ind w:firstLine="0"/>
              <w:rPr>
                <w:b/>
                <w:u w:val="single"/>
              </w:rPr>
            </w:pPr>
            <w:r w:rsidRPr="007C4097">
              <w:rPr>
                <w:b/>
                <w:u w:val="single"/>
              </w:rPr>
              <w:t>Complementar</w:t>
            </w:r>
          </w:p>
          <w:p w14:paraId="3616BB2F" w14:textId="77777777" w:rsidR="000A7C3A" w:rsidRPr="007C4097" w:rsidRDefault="000A7C3A" w:rsidP="00DC3154">
            <w:pPr>
              <w:pStyle w:val="PargrafodaLista"/>
              <w:numPr>
                <w:ilvl w:val="0"/>
                <w:numId w:val="13"/>
              </w:numPr>
            </w:pPr>
            <w:r w:rsidRPr="00A21F5F">
              <w:rPr>
                <w:lang w:val="en-US"/>
              </w:rPr>
              <w:t xml:space="preserve">LEISERSON, C. E.; STEIN, C.; RIVEST, R. L.; CORMEN, T. H. Algoritmos. </w:t>
            </w:r>
            <w:r w:rsidRPr="007C4097">
              <w:t xml:space="preserve">2. ed. 2002. </w:t>
            </w:r>
          </w:p>
          <w:p w14:paraId="2117C53B" w14:textId="77777777" w:rsidR="000A7C3A" w:rsidRPr="007C4097" w:rsidRDefault="000A7C3A" w:rsidP="00DC3154">
            <w:pPr>
              <w:pStyle w:val="PargrafodaLista"/>
              <w:numPr>
                <w:ilvl w:val="0"/>
                <w:numId w:val="13"/>
              </w:numPr>
            </w:pPr>
            <w:r w:rsidRPr="007C4097">
              <w:t xml:space="preserve">LERNIGAN, B. W.; RITCHIE, D. C: a Linguagem de Programação - Padrão Ansi. 1989. </w:t>
            </w:r>
          </w:p>
          <w:p w14:paraId="27F62308" w14:textId="77777777" w:rsidR="000A7C3A" w:rsidRPr="007C4097" w:rsidRDefault="000A7C3A" w:rsidP="00DC3154">
            <w:pPr>
              <w:pStyle w:val="PargrafodaLista"/>
              <w:numPr>
                <w:ilvl w:val="0"/>
                <w:numId w:val="13"/>
              </w:numPr>
            </w:pPr>
            <w:r w:rsidRPr="007C4097">
              <w:t>LOPES, A.; GARCIA, G. Introdução à Programação: 500 Algoritmos Resolvidos. Editora Campus. 2002</w:t>
            </w:r>
          </w:p>
        </w:tc>
      </w:tr>
    </w:tbl>
    <w:p w14:paraId="34A3C76E" w14:textId="77777777" w:rsidR="000A7C3A" w:rsidRPr="007C4097" w:rsidRDefault="000A7C3A" w:rsidP="000A7C3A">
      <w:pPr>
        <w:ind w:firstLine="0"/>
      </w:pPr>
    </w:p>
    <w:p w14:paraId="0A26926B" w14:textId="77777777" w:rsidR="00001E82" w:rsidRPr="007C4097" w:rsidRDefault="00001E82" w:rsidP="007C4097">
      <w:pPr>
        <w:ind w:firstLine="0"/>
      </w:pPr>
      <w:r w:rsidRPr="007C4097">
        <w:br w:type="page"/>
      </w:r>
    </w:p>
    <w:tbl>
      <w:tblPr>
        <w:tblStyle w:val="Tabelacomgrade"/>
        <w:tblW w:w="0" w:type="auto"/>
        <w:tblLook w:val="04A0" w:firstRow="1" w:lastRow="0" w:firstColumn="1" w:lastColumn="0" w:noHBand="0" w:noVBand="1"/>
      </w:tblPr>
      <w:tblGrid>
        <w:gridCol w:w="9060"/>
      </w:tblGrid>
      <w:tr w:rsidR="00DE752B" w:rsidRPr="007C4097" w14:paraId="3F9955A2" w14:textId="77777777" w:rsidTr="001D242E">
        <w:tc>
          <w:tcPr>
            <w:tcW w:w="9060" w:type="dxa"/>
          </w:tcPr>
          <w:p w14:paraId="04CBC2FB" w14:textId="77777777" w:rsidR="00DE752B" w:rsidRPr="007C4097" w:rsidRDefault="00DE752B" w:rsidP="001D242E">
            <w:pPr>
              <w:ind w:firstLine="0"/>
            </w:pPr>
            <w:r w:rsidRPr="007C4097">
              <w:rPr>
                <w:b/>
              </w:rPr>
              <w:lastRenderedPageBreak/>
              <w:t>DISCIPLINA</w:t>
            </w:r>
            <w:r w:rsidRPr="007C4097">
              <w:t>: Manutenção e Montagem de Computadores</w:t>
            </w:r>
          </w:p>
          <w:p w14:paraId="1803BBD4" w14:textId="77777777" w:rsidR="00DE752B" w:rsidRPr="007C4097" w:rsidRDefault="00DE752B" w:rsidP="001D242E">
            <w:pPr>
              <w:ind w:firstLine="0"/>
            </w:pPr>
            <w:r>
              <w:rPr>
                <w:b/>
              </w:rPr>
              <w:t>CURSO:</w:t>
            </w:r>
            <w:r w:rsidRPr="007C4097">
              <w:t xml:space="preserve"> Técnico em Informática para Internet</w:t>
            </w:r>
          </w:p>
          <w:p w14:paraId="624960AC" w14:textId="77777777" w:rsidR="00DE752B" w:rsidRPr="007C4097" w:rsidRDefault="00DE752B" w:rsidP="001D242E">
            <w:pPr>
              <w:ind w:firstLine="0"/>
            </w:pPr>
            <w:r w:rsidRPr="007C4097">
              <w:rPr>
                <w:b/>
              </w:rPr>
              <w:t>MODALIDADE</w:t>
            </w:r>
            <w:r w:rsidRPr="007C4097">
              <w:t>: Concomitante/Subsequente ao Ensino Médio</w:t>
            </w:r>
          </w:p>
          <w:p w14:paraId="340E8A37" w14:textId="77777777" w:rsidR="00DE752B" w:rsidRPr="007C4097" w:rsidRDefault="00DE752B" w:rsidP="001D242E">
            <w:pPr>
              <w:ind w:firstLine="0"/>
            </w:pPr>
            <w:r w:rsidRPr="007C4097">
              <w:rPr>
                <w:b/>
              </w:rPr>
              <w:t>REGIME</w:t>
            </w:r>
            <w:r w:rsidRPr="007C4097">
              <w:t>: Semestral</w:t>
            </w:r>
          </w:p>
          <w:p w14:paraId="2CD930C1" w14:textId="77777777" w:rsidR="00DE752B" w:rsidRPr="007C4097" w:rsidRDefault="00DE752B" w:rsidP="001D242E">
            <w:pPr>
              <w:ind w:firstLine="0"/>
            </w:pPr>
            <w:r w:rsidRPr="007C4097">
              <w:rPr>
                <w:b/>
              </w:rPr>
              <w:t>PERIODO E CARGA HORÁRIA</w:t>
            </w:r>
            <w:r w:rsidRPr="007C4097">
              <w:t xml:space="preserve">: 1º </w:t>
            </w:r>
            <w:r>
              <w:t>semestre</w:t>
            </w:r>
            <w:r w:rsidRPr="007C4097">
              <w:t xml:space="preserve"> (4 h/a por semana)</w:t>
            </w:r>
          </w:p>
          <w:p w14:paraId="23302E9D" w14:textId="77777777" w:rsidR="00DE752B" w:rsidRPr="007C4097" w:rsidRDefault="00DE752B" w:rsidP="001D242E">
            <w:pPr>
              <w:ind w:firstLine="0"/>
            </w:pPr>
            <w:r w:rsidRPr="007C4097">
              <w:rPr>
                <w:b/>
              </w:rPr>
              <w:t>ANO LETIVO</w:t>
            </w:r>
            <w:r w:rsidRPr="007C4097">
              <w:t>: 2018</w:t>
            </w:r>
          </w:p>
          <w:p w14:paraId="0A78EFFD" w14:textId="77777777" w:rsidR="00DE752B" w:rsidRPr="007C4097" w:rsidRDefault="00DE752B" w:rsidP="001D242E">
            <w:pPr>
              <w:ind w:firstLine="0"/>
            </w:pPr>
          </w:p>
          <w:p w14:paraId="5C9B842A" w14:textId="77777777" w:rsidR="00DE752B" w:rsidRPr="007C4097" w:rsidRDefault="00DE752B" w:rsidP="001D242E">
            <w:pPr>
              <w:ind w:firstLine="0"/>
              <w:jc w:val="center"/>
              <w:rPr>
                <w:b/>
                <w:u w:val="single"/>
              </w:rPr>
            </w:pPr>
            <w:r w:rsidRPr="007C4097">
              <w:rPr>
                <w:b/>
                <w:u w:val="single"/>
              </w:rPr>
              <w:t>PROGRAMA DE ENSINO</w:t>
            </w:r>
          </w:p>
          <w:p w14:paraId="552A357E" w14:textId="77777777" w:rsidR="00DE752B" w:rsidRPr="007C4097" w:rsidRDefault="00DE752B" w:rsidP="001D242E">
            <w:pPr>
              <w:ind w:firstLine="0"/>
              <w:rPr>
                <w:b/>
              </w:rPr>
            </w:pPr>
            <w:r w:rsidRPr="007C4097">
              <w:rPr>
                <w:b/>
              </w:rPr>
              <w:t>1. OBJETIVO GERAL</w:t>
            </w:r>
          </w:p>
          <w:p w14:paraId="4F5314BD" w14:textId="77777777" w:rsidR="00DE752B" w:rsidRDefault="00DE752B" w:rsidP="00DC3154">
            <w:pPr>
              <w:pStyle w:val="PargrafodaLista"/>
              <w:numPr>
                <w:ilvl w:val="0"/>
                <w:numId w:val="135"/>
              </w:numPr>
            </w:pPr>
            <w:r w:rsidRPr="007C4097">
              <w:t xml:space="preserve">Desenvolver no educando a capacidade de conhecer os tipos de peças do computador e seu funcionamento.  </w:t>
            </w:r>
          </w:p>
          <w:p w14:paraId="414F7B10" w14:textId="77777777" w:rsidR="00DE752B" w:rsidRPr="007C4097" w:rsidRDefault="00DE752B" w:rsidP="001D242E">
            <w:pPr>
              <w:ind w:firstLine="0"/>
            </w:pPr>
          </w:p>
          <w:p w14:paraId="2130FDF0" w14:textId="77777777" w:rsidR="00DE752B" w:rsidRPr="007C4097" w:rsidRDefault="00DE752B" w:rsidP="001D242E">
            <w:pPr>
              <w:ind w:firstLine="0"/>
              <w:rPr>
                <w:b/>
              </w:rPr>
            </w:pPr>
            <w:r w:rsidRPr="007C4097">
              <w:rPr>
                <w:b/>
              </w:rPr>
              <w:t>2. OBJETIVOS ESPECÍFICOS</w:t>
            </w:r>
          </w:p>
          <w:p w14:paraId="6F8AB3F4" w14:textId="77777777" w:rsidR="00DE752B" w:rsidRPr="007C4097" w:rsidRDefault="00DE752B" w:rsidP="00DC3154">
            <w:pPr>
              <w:pStyle w:val="PargrafodaLista"/>
              <w:numPr>
                <w:ilvl w:val="0"/>
                <w:numId w:val="136"/>
              </w:numPr>
            </w:pPr>
            <w:r>
              <w:t>O</w:t>
            </w:r>
            <w:r w:rsidRPr="007C4097">
              <w:t>bservar criteriosamente</w:t>
            </w:r>
            <w:r>
              <w:t xml:space="preserve"> e</w:t>
            </w:r>
            <w:r w:rsidRPr="007C4097">
              <w:t xml:space="preserve"> entender</w:t>
            </w:r>
            <w:r>
              <w:t xml:space="preserve"> </w:t>
            </w:r>
            <w:r w:rsidRPr="007C4097">
              <w:t>como funciona</w:t>
            </w:r>
            <w:r>
              <w:t>m</w:t>
            </w:r>
            <w:r w:rsidRPr="007C4097">
              <w:t xml:space="preserve"> as peças principais do computador;</w:t>
            </w:r>
          </w:p>
          <w:p w14:paraId="37269AB1" w14:textId="77777777" w:rsidR="00DE752B" w:rsidRPr="007C4097" w:rsidRDefault="00DE752B" w:rsidP="00DC3154">
            <w:pPr>
              <w:pStyle w:val="PargrafodaLista"/>
              <w:numPr>
                <w:ilvl w:val="0"/>
                <w:numId w:val="136"/>
              </w:numPr>
            </w:pPr>
            <w:r>
              <w:t>Anal</w:t>
            </w:r>
            <w:r w:rsidRPr="007C4097">
              <w:t>is</w:t>
            </w:r>
            <w:r>
              <w:t>ar</w:t>
            </w:r>
            <w:r w:rsidRPr="007C4097">
              <w:t xml:space="preserve"> circuitos da fonte e da placa mãe;</w:t>
            </w:r>
          </w:p>
          <w:p w14:paraId="5F09464D" w14:textId="77777777" w:rsidR="00DE752B" w:rsidRPr="007C4097" w:rsidRDefault="00DE752B" w:rsidP="00DC3154">
            <w:pPr>
              <w:pStyle w:val="PargrafodaLista"/>
              <w:numPr>
                <w:ilvl w:val="0"/>
                <w:numId w:val="136"/>
              </w:numPr>
            </w:pPr>
            <w:r>
              <w:t>Compreender</w:t>
            </w:r>
            <w:r w:rsidRPr="007C4097">
              <w:t xml:space="preserve"> o método de desmontagem e montagem do PC e seus cuidados;</w:t>
            </w:r>
          </w:p>
          <w:p w14:paraId="01DAD530" w14:textId="77777777" w:rsidR="00DE752B" w:rsidRDefault="00DE752B" w:rsidP="00DC3154">
            <w:pPr>
              <w:pStyle w:val="PargrafodaLista"/>
              <w:numPr>
                <w:ilvl w:val="0"/>
                <w:numId w:val="136"/>
              </w:numPr>
            </w:pPr>
            <w:r w:rsidRPr="007C4097">
              <w:t>Realizar testes no PC após a montagem.</w:t>
            </w:r>
          </w:p>
          <w:p w14:paraId="4331446A" w14:textId="77777777" w:rsidR="00DE752B" w:rsidRPr="007C4097" w:rsidRDefault="00DE752B" w:rsidP="001D242E">
            <w:pPr>
              <w:ind w:firstLine="0"/>
            </w:pPr>
          </w:p>
          <w:p w14:paraId="541A7645" w14:textId="77777777" w:rsidR="00DE752B" w:rsidRPr="007C4097" w:rsidRDefault="00DE752B" w:rsidP="001D242E">
            <w:pPr>
              <w:ind w:firstLine="0"/>
              <w:rPr>
                <w:b/>
              </w:rPr>
            </w:pPr>
            <w:r w:rsidRPr="007C4097">
              <w:rPr>
                <w:b/>
              </w:rPr>
              <w:t>3. CONTEÚDOS PROGRAMÁTICOS</w:t>
            </w:r>
          </w:p>
          <w:p w14:paraId="163804CB" w14:textId="77777777" w:rsidR="00DE752B" w:rsidRPr="007C4097" w:rsidRDefault="00DE752B" w:rsidP="001D242E">
            <w:pPr>
              <w:ind w:firstLine="0"/>
            </w:pPr>
            <w:r w:rsidRPr="007C4097">
              <w:t xml:space="preserve">Unidade I – As peças do computador </w:t>
            </w:r>
          </w:p>
          <w:p w14:paraId="7E1C9D69" w14:textId="77777777" w:rsidR="00DE752B" w:rsidRPr="007C4097" w:rsidRDefault="00DE752B" w:rsidP="00DC3154">
            <w:pPr>
              <w:pStyle w:val="PargrafodaLista"/>
              <w:numPr>
                <w:ilvl w:val="0"/>
                <w:numId w:val="14"/>
              </w:numPr>
            </w:pPr>
            <w:r w:rsidRPr="007C4097">
              <w:t>Fonte</w:t>
            </w:r>
          </w:p>
          <w:p w14:paraId="2ACFB1CB" w14:textId="77777777" w:rsidR="00DE752B" w:rsidRPr="007C4097" w:rsidRDefault="00DE752B" w:rsidP="00DC3154">
            <w:pPr>
              <w:pStyle w:val="PargrafodaLista"/>
              <w:numPr>
                <w:ilvl w:val="0"/>
                <w:numId w:val="14"/>
              </w:numPr>
            </w:pPr>
            <w:r w:rsidRPr="007C4097">
              <w:t>Processador</w:t>
            </w:r>
          </w:p>
          <w:p w14:paraId="7CE47AE8" w14:textId="77777777" w:rsidR="00DE752B" w:rsidRPr="007C4097" w:rsidRDefault="00DE752B" w:rsidP="00DC3154">
            <w:pPr>
              <w:pStyle w:val="PargrafodaLista"/>
              <w:numPr>
                <w:ilvl w:val="0"/>
                <w:numId w:val="14"/>
              </w:numPr>
            </w:pPr>
            <w:r w:rsidRPr="007C4097">
              <w:t>Memória RAM</w:t>
            </w:r>
          </w:p>
          <w:p w14:paraId="644BFF07" w14:textId="77777777" w:rsidR="00DE752B" w:rsidRPr="007C4097" w:rsidRDefault="00DE752B" w:rsidP="00DC3154">
            <w:pPr>
              <w:pStyle w:val="PargrafodaLista"/>
              <w:numPr>
                <w:ilvl w:val="0"/>
                <w:numId w:val="14"/>
              </w:numPr>
            </w:pPr>
            <w:r w:rsidRPr="007C4097">
              <w:t>Disco Rígido</w:t>
            </w:r>
          </w:p>
          <w:p w14:paraId="5283AD59" w14:textId="77777777" w:rsidR="00DE752B" w:rsidRPr="007C4097" w:rsidRDefault="00DE752B" w:rsidP="00DC3154">
            <w:pPr>
              <w:pStyle w:val="PargrafodaLista"/>
              <w:numPr>
                <w:ilvl w:val="0"/>
                <w:numId w:val="14"/>
              </w:numPr>
            </w:pPr>
            <w:r w:rsidRPr="007C4097">
              <w:t>Placa Mãe</w:t>
            </w:r>
          </w:p>
          <w:p w14:paraId="209E0833" w14:textId="77777777" w:rsidR="00DE752B" w:rsidRPr="007C4097" w:rsidRDefault="00DE752B" w:rsidP="00DC3154">
            <w:pPr>
              <w:pStyle w:val="PargrafodaLista"/>
              <w:numPr>
                <w:ilvl w:val="0"/>
                <w:numId w:val="14"/>
              </w:numPr>
            </w:pPr>
            <w:r w:rsidRPr="007C4097">
              <w:t>Placa de Vídeo</w:t>
            </w:r>
          </w:p>
          <w:p w14:paraId="69AD5056" w14:textId="77777777" w:rsidR="00DE752B" w:rsidRPr="007C4097" w:rsidRDefault="00DE752B" w:rsidP="00DC3154">
            <w:pPr>
              <w:pStyle w:val="PargrafodaLista"/>
              <w:numPr>
                <w:ilvl w:val="0"/>
                <w:numId w:val="14"/>
              </w:numPr>
            </w:pPr>
            <w:r w:rsidRPr="007C4097">
              <w:t>Placa de Som</w:t>
            </w:r>
          </w:p>
          <w:p w14:paraId="38EFDBD8" w14:textId="77777777" w:rsidR="00DE752B" w:rsidRPr="007C4097" w:rsidRDefault="00DE752B" w:rsidP="001D242E">
            <w:pPr>
              <w:ind w:firstLine="0"/>
            </w:pPr>
            <w:r w:rsidRPr="007C4097">
              <w:t>Unidade II – Placa Mãe</w:t>
            </w:r>
          </w:p>
          <w:p w14:paraId="64D1B6D2" w14:textId="77777777" w:rsidR="00DE752B" w:rsidRPr="007C4097" w:rsidRDefault="00DE752B" w:rsidP="00DC3154">
            <w:pPr>
              <w:pStyle w:val="PargrafodaLista"/>
              <w:numPr>
                <w:ilvl w:val="0"/>
                <w:numId w:val="15"/>
              </w:numPr>
            </w:pPr>
            <w:r w:rsidRPr="007C4097">
              <w:lastRenderedPageBreak/>
              <w:t>Padrões AT e ATX</w:t>
            </w:r>
          </w:p>
          <w:p w14:paraId="5C5F8FD2" w14:textId="77777777" w:rsidR="00DE752B" w:rsidRPr="007C4097" w:rsidRDefault="00DE752B" w:rsidP="00DC3154">
            <w:pPr>
              <w:pStyle w:val="PargrafodaLista"/>
              <w:numPr>
                <w:ilvl w:val="0"/>
                <w:numId w:val="15"/>
              </w:numPr>
            </w:pPr>
            <w:r w:rsidRPr="007C4097">
              <w:t xml:space="preserve">Slot de Expansão </w:t>
            </w:r>
          </w:p>
          <w:p w14:paraId="591D5CF4" w14:textId="77777777" w:rsidR="00DE752B" w:rsidRPr="007C4097" w:rsidRDefault="00DE752B" w:rsidP="00DC3154">
            <w:pPr>
              <w:pStyle w:val="PargrafodaLista"/>
              <w:numPr>
                <w:ilvl w:val="0"/>
                <w:numId w:val="15"/>
              </w:numPr>
            </w:pPr>
            <w:r w:rsidRPr="007C4097">
              <w:t>A diferença de Onboard e Offboard</w:t>
            </w:r>
          </w:p>
          <w:p w14:paraId="5683EB89" w14:textId="77777777" w:rsidR="00DE752B" w:rsidRPr="007C4097" w:rsidRDefault="00DE752B" w:rsidP="00DC3154">
            <w:pPr>
              <w:pStyle w:val="PargrafodaLista"/>
              <w:numPr>
                <w:ilvl w:val="0"/>
                <w:numId w:val="15"/>
              </w:numPr>
            </w:pPr>
            <w:r w:rsidRPr="007C4097">
              <w:t>Os tipos de SOQUETES</w:t>
            </w:r>
          </w:p>
          <w:p w14:paraId="1DEFBA04" w14:textId="77777777" w:rsidR="00DE752B" w:rsidRPr="007C4097" w:rsidRDefault="00DE752B" w:rsidP="00DC3154">
            <w:pPr>
              <w:pStyle w:val="PargrafodaLista"/>
              <w:numPr>
                <w:ilvl w:val="0"/>
                <w:numId w:val="15"/>
              </w:numPr>
            </w:pPr>
            <w:r w:rsidRPr="007C4097">
              <w:t>Chipset</w:t>
            </w:r>
          </w:p>
          <w:p w14:paraId="10BFFDBA" w14:textId="77777777" w:rsidR="00DE752B" w:rsidRPr="007C4097" w:rsidRDefault="00DE752B" w:rsidP="00DC3154">
            <w:pPr>
              <w:pStyle w:val="PargrafodaLista"/>
              <w:numPr>
                <w:ilvl w:val="0"/>
                <w:numId w:val="15"/>
              </w:numPr>
            </w:pPr>
            <w:r w:rsidRPr="007C4097">
              <w:t>Bateria</w:t>
            </w:r>
          </w:p>
          <w:p w14:paraId="30758CFB" w14:textId="77777777" w:rsidR="00DE752B" w:rsidRPr="007C4097" w:rsidRDefault="00DE752B" w:rsidP="00DC3154">
            <w:pPr>
              <w:pStyle w:val="PargrafodaLista"/>
              <w:numPr>
                <w:ilvl w:val="0"/>
                <w:numId w:val="15"/>
              </w:numPr>
            </w:pPr>
            <w:r w:rsidRPr="007C4097">
              <w:t>Bios</w:t>
            </w:r>
          </w:p>
          <w:p w14:paraId="28AE4CCE" w14:textId="77777777" w:rsidR="00DE752B" w:rsidRPr="007C4097" w:rsidRDefault="00DE752B" w:rsidP="00DC3154">
            <w:pPr>
              <w:pStyle w:val="PargrafodaLista"/>
              <w:numPr>
                <w:ilvl w:val="0"/>
                <w:numId w:val="15"/>
              </w:numPr>
            </w:pPr>
            <w:r w:rsidRPr="007C4097">
              <w:t>Slots PCI e AGP</w:t>
            </w:r>
          </w:p>
          <w:p w14:paraId="41C54996" w14:textId="77777777" w:rsidR="00DE752B" w:rsidRPr="007C4097" w:rsidRDefault="00DE752B" w:rsidP="00DC3154">
            <w:pPr>
              <w:pStyle w:val="PargrafodaLista"/>
              <w:numPr>
                <w:ilvl w:val="0"/>
                <w:numId w:val="15"/>
              </w:numPr>
            </w:pPr>
            <w:r w:rsidRPr="007C4097">
              <w:t>Os tipos de Cooler</w:t>
            </w:r>
          </w:p>
          <w:p w14:paraId="48A4D5A9" w14:textId="77777777" w:rsidR="00DE752B" w:rsidRPr="007C4097" w:rsidRDefault="00DE752B" w:rsidP="001D242E">
            <w:pPr>
              <w:ind w:firstLine="0"/>
            </w:pPr>
            <w:r w:rsidRPr="007C4097">
              <w:t xml:space="preserve">Unidade III – Processador </w:t>
            </w:r>
          </w:p>
          <w:p w14:paraId="76A589E2" w14:textId="77777777" w:rsidR="00DE752B" w:rsidRPr="007C4097" w:rsidRDefault="00DE752B" w:rsidP="00DC3154">
            <w:pPr>
              <w:pStyle w:val="PargrafodaLista"/>
              <w:numPr>
                <w:ilvl w:val="0"/>
                <w:numId w:val="16"/>
              </w:numPr>
            </w:pPr>
            <w:r w:rsidRPr="007C4097">
              <w:t>Clock Interno do Processador</w:t>
            </w:r>
          </w:p>
          <w:p w14:paraId="47A7ACF8" w14:textId="77777777" w:rsidR="00DE752B" w:rsidRPr="007C4097" w:rsidRDefault="00DE752B" w:rsidP="00DC3154">
            <w:pPr>
              <w:pStyle w:val="PargrafodaLista"/>
              <w:numPr>
                <w:ilvl w:val="0"/>
                <w:numId w:val="16"/>
              </w:numPr>
            </w:pPr>
            <w:r w:rsidRPr="007C4097">
              <w:t>Clock Externo</w:t>
            </w:r>
          </w:p>
          <w:p w14:paraId="06A38854" w14:textId="77777777" w:rsidR="00DE752B" w:rsidRPr="007C4097" w:rsidRDefault="00DE752B" w:rsidP="00DC3154">
            <w:pPr>
              <w:pStyle w:val="PargrafodaLista"/>
              <w:numPr>
                <w:ilvl w:val="0"/>
                <w:numId w:val="16"/>
              </w:numPr>
            </w:pPr>
            <w:r w:rsidRPr="007C4097">
              <w:t>Os tipos de soquetes</w:t>
            </w:r>
          </w:p>
          <w:p w14:paraId="4AB1B703" w14:textId="77777777" w:rsidR="00DE752B" w:rsidRPr="007C4097" w:rsidRDefault="00DE752B" w:rsidP="00DC3154">
            <w:pPr>
              <w:pStyle w:val="PargrafodaLista"/>
              <w:numPr>
                <w:ilvl w:val="0"/>
                <w:numId w:val="16"/>
              </w:numPr>
            </w:pPr>
            <w:r w:rsidRPr="007C4097">
              <w:t>Os tipos de Processadores e seus parâmetros</w:t>
            </w:r>
          </w:p>
          <w:p w14:paraId="1EC6C648" w14:textId="77777777" w:rsidR="00DE752B" w:rsidRPr="007C4097" w:rsidRDefault="00DE752B" w:rsidP="001D242E">
            <w:pPr>
              <w:ind w:firstLine="0"/>
            </w:pPr>
            <w:r w:rsidRPr="007C4097">
              <w:t xml:space="preserve">Unidade IV – Memória </w:t>
            </w:r>
          </w:p>
          <w:p w14:paraId="4AB189FA" w14:textId="77777777" w:rsidR="00DE752B" w:rsidRPr="007C4097" w:rsidRDefault="00DE752B" w:rsidP="00DC3154">
            <w:pPr>
              <w:pStyle w:val="PargrafodaLista"/>
              <w:numPr>
                <w:ilvl w:val="0"/>
                <w:numId w:val="17"/>
              </w:numPr>
            </w:pPr>
            <w:r w:rsidRPr="007C4097">
              <w:t>RAM (DRAM e SRAM)</w:t>
            </w:r>
          </w:p>
          <w:p w14:paraId="18072326" w14:textId="77777777" w:rsidR="00DE752B" w:rsidRPr="007C4097" w:rsidRDefault="00DE752B" w:rsidP="00DC3154">
            <w:pPr>
              <w:pStyle w:val="PargrafodaLista"/>
              <w:numPr>
                <w:ilvl w:val="0"/>
                <w:numId w:val="17"/>
              </w:numPr>
            </w:pPr>
            <w:r w:rsidRPr="007C4097">
              <w:t>ROM (EPROM, PROM e EEPROM)</w:t>
            </w:r>
          </w:p>
          <w:p w14:paraId="64DC2EC9" w14:textId="77777777" w:rsidR="00DE752B" w:rsidRPr="007C4097" w:rsidRDefault="00DE752B" w:rsidP="00DC3154">
            <w:pPr>
              <w:pStyle w:val="PargrafodaLista"/>
              <w:numPr>
                <w:ilvl w:val="0"/>
                <w:numId w:val="17"/>
              </w:numPr>
            </w:pPr>
            <w:r w:rsidRPr="007C4097">
              <w:t>ROM Flash</w:t>
            </w:r>
          </w:p>
          <w:p w14:paraId="6DFBC7E2" w14:textId="77777777" w:rsidR="00DE752B" w:rsidRPr="007C4097" w:rsidRDefault="00DE752B" w:rsidP="00DC3154">
            <w:pPr>
              <w:pStyle w:val="PargrafodaLista"/>
              <w:numPr>
                <w:ilvl w:val="0"/>
                <w:numId w:val="17"/>
              </w:numPr>
            </w:pPr>
            <w:r w:rsidRPr="007C4097">
              <w:t>Velocidades da</w:t>
            </w:r>
            <w:r>
              <w:t>s</w:t>
            </w:r>
            <w:r w:rsidRPr="007C4097">
              <w:t xml:space="preserve"> memórias</w:t>
            </w:r>
          </w:p>
          <w:p w14:paraId="6F301465" w14:textId="77777777" w:rsidR="00DE752B" w:rsidRPr="007C4097" w:rsidRDefault="00DE752B" w:rsidP="00DC3154">
            <w:pPr>
              <w:pStyle w:val="PargrafodaLista"/>
              <w:numPr>
                <w:ilvl w:val="0"/>
                <w:numId w:val="17"/>
              </w:numPr>
            </w:pPr>
            <w:r>
              <w:t>Memórias Caches L1 e L2</w:t>
            </w:r>
          </w:p>
          <w:p w14:paraId="228B6B18" w14:textId="77777777" w:rsidR="00DE752B" w:rsidRPr="007C4097" w:rsidRDefault="00DE752B" w:rsidP="00DC3154">
            <w:pPr>
              <w:pStyle w:val="PargrafodaLista"/>
              <w:numPr>
                <w:ilvl w:val="0"/>
                <w:numId w:val="17"/>
              </w:numPr>
            </w:pPr>
            <w:r w:rsidRPr="007C4097">
              <w:t>Capacidade e Expansão</w:t>
            </w:r>
          </w:p>
          <w:p w14:paraId="599829B2" w14:textId="77777777" w:rsidR="00DE752B" w:rsidRPr="007C4097" w:rsidRDefault="00DE752B" w:rsidP="00DC3154">
            <w:pPr>
              <w:pStyle w:val="PargrafodaLista"/>
              <w:numPr>
                <w:ilvl w:val="0"/>
                <w:numId w:val="17"/>
              </w:numPr>
            </w:pPr>
            <w:r w:rsidRPr="007C4097">
              <w:t>Os tipos de Barramentos</w:t>
            </w:r>
          </w:p>
          <w:p w14:paraId="3D84716C" w14:textId="77777777" w:rsidR="00DE752B" w:rsidRPr="007C4097" w:rsidRDefault="00DE752B" w:rsidP="00DC3154">
            <w:pPr>
              <w:pStyle w:val="PargrafodaLista"/>
              <w:numPr>
                <w:ilvl w:val="0"/>
                <w:numId w:val="17"/>
              </w:numPr>
            </w:pPr>
            <w:r w:rsidRPr="007C4097">
              <w:t>Cálculo de dos Clocks</w:t>
            </w:r>
          </w:p>
          <w:p w14:paraId="1D001B52" w14:textId="77777777" w:rsidR="00DE752B" w:rsidRPr="007C4097" w:rsidRDefault="00DE752B" w:rsidP="001D242E">
            <w:pPr>
              <w:ind w:firstLine="0"/>
            </w:pPr>
            <w:r w:rsidRPr="007C4097">
              <w:t xml:space="preserve">Unidade V – Disco Rígido </w:t>
            </w:r>
          </w:p>
          <w:p w14:paraId="2824DF86" w14:textId="77777777" w:rsidR="00DE752B" w:rsidRPr="007C4097" w:rsidRDefault="00DE752B" w:rsidP="00DC3154">
            <w:pPr>
              <w:pStyle w:val="PargrafodaLista"/>
              <w:numPr>
                <w:ilvl w:val="0"/>
                <w:numId w:val="18"/>
              </w:numPr>
            </w:pPr>
            <w:r w:rsidRPr="007C4097">
              <w:t>Capacidade do disco rígido</w:t>
            </w:r>
          </w:p>
          <w:p w14:paraId="299FDD24" w14:textId="77777777" w:rsidR="00DE752B" w:rsidRPr="007C4097" w:rsidRDefault="00DE752B" w:rsidP="00DC3154">
            <w:pPr>
              <w:pStyle w:val="PargrafodaLista"/>
              <w:numPr>
                <w:ilvl w:val="0"/>
                <w:numId w:val="18"/>
              </w:numPr>
            </w:pPr>
            <w:r w:rsidRPr="007C4097">
              <w:t>Estrutura interna de um disco rígido</w:t>
            </w:r>
          </w:p>
          <w:p w14:paraId="74F37029" w14:textId="77777777" w:rsidR="00DE752B" w:rsidRPr="007C4097" w:rsidRDefault="00DE752B" w:rsidP="00DC3154">
            <w:pPr>
              <w:pStyle w:val="PargrafodaLista"/>
              <w:numPr>
                <w:ilvl w:val="0"/>
                <w:numId w:val="18"/>
              </w:numPr>
            </w:pPr>
            <w:r w:rsidRPr="007C4097">
              <w:t>Velocidade de um disco rígido</w:t>
            </w:r>
          </w:p>
          <w:p w14:paraId="3A22DD0A" w14:textId="77777777" w:rsidR="00DE752B" w:rsidRPr="007C4097" w:rsidRDefault="00DE752B" w:rsidP="00DC3154">
            <w:pPr>
              <w:pStyle w:val="PargrafodaLista"/>
              <w:numPr>
                <w:ilvl w:val="0"/>
                <w:numId w:val="18"/>
              </w:numPr>
            </w:pPr>
            <w:r w:rsidRPr="007C4097">
              <w:t>Interfaces para o disco rígido IDE  e SATA</w:t>
            </w:r>
          </w:p>
          <w:p w14:paraId="6686A41E" w14:textId="77777777" w:rsidR="00DE752B" w:rsidRPr="007C4097" w:rsidRDefault="00DE752B" w:rsidP="00DC3154">
            <w:pPr>
              <w:pStyle w:val="PargrafodaLista"/>
              <w:numPr>
                <w:ilvl w:val="0"/>
                <w:numId w:val="18"/>
              </w:numPr>
            </w:pPr>
            <w:r w:rsidRPr="007C4097">
              <w:t>Outras Unidades ópticas</w:t>
            </w:r>
          </w:p>
          <w:p w14:paraId="56530AC8" w14:textId="77777777" w:rsidR="00DE752B" w:rsidRPr="007C4097" w:rsidRDefault="00DE752B" w:rsidP="001D242E">
            <w:pPr>
              <w:ind w:firstLine="0"/>
            </w:pPr>
            <w:r w:rsidRPr="007C4097">
              <w:t>Unidade VI – Montagem e Desmontagem do Computador</w:t>
            </w:r>
          </w:p>
          <w:p w14:paraId="4AD18C79" w14:textId="77777777" w:rsidR="00DE752B" w:rsidRPr="007C4097" w:rsidRDefault="00DE752B" w:rsidP="00DC3154">
            <w:pPr>
              <w:pStyle w:val="PargrafodaLista"/>
              <w:numPr>
                <w:ilvl w:val="0"/>
                <w:numId w:val="19"/>
              </w:numPr>
            </w:pPr>
            <w:r w:rsidRPr="007C4097">
              <w:lastRenderedPageBreak/>
              <w:t>Método de Montagem e teste final</w:t>
            </w:r>
          </w:p>
          <w:p w14:paraId="6406D46C" w14:textId="77777777" w:rsidR="00DE752B" w:rsidRPr="007C4097" w:rsidRDefault="00DE752B" w:rsidP="00DC3154">
            <w:pPr>
              <w:pStyle w:val="PargrafodaLista"/>
              <w:numPr>
                <w:ilvl w:val="0"/>
                <w:numId w:val="19"/>
              </w:numPr>
            </w:pPr>
            <w:r w:rsidRPr="007C4097">
              <w:t>Método de desmontagem e seus cuidados</w:t>
            </w:r>
          </w:p>
          <w:p w14:paraId="75102499" w14:textId="77777777" w:rsidR="00DE752B" w:rsidRPr="007C4097" w:rsidRDefault="00DE752B" w:rsidP="00DC3154">
            <w:pPr>
              <w:pStyle w:val="PargrafodaLista"/>
              <w:numPr>
                <w:ilvl w:val="0"/>
                <w:numId w:val="19"/>
              </w:numPr>
            </w:pPr>
            <w:r w:rsidRPr="007C4097">
              <w:t>Os principais defeitos no computador e os métodos de análise</w:t>
            </w:r>
          </w:p>
          <w:p w14:paraId="0758FAF8" w14:textId="77777777" w:rsidR="00DE752B" w:rsidRDefault="00DE752B" w:rsidP="001D242E">
            <w:pPr>
              <w:ind w:firstLine="0"/>
            </w:pPr>
          </w:p>
          <w:p w14:paraId="7BA0B975" w14:textId="77777777" w:rsidR="00DE752B" w:rsidRPr="007C4097" w:rsidRDefault="00DE752B" w:rsidP="001D242E">
            <w:pPr>
              <w:ind w:firstLine="0"/>
              <w:rPr>
                <w:b/>
              </w:rPr>
            </w:pPr>
            <w:r w:rsidRPr="007C4097">
              <w:rPr>
                <w:b/>
              </w:rPr>
              <w:t>4. PROCEDIMENTOS METODOLÓGICOS</w:t>
            </w:r>
          </w:p>
          <w:p w14:paraId="5FF7B4A3" w14:textId="77777777" w:rsidR="00DE752B" w:rsidRDefault="00DE752B" w:rsidP="001D242E">
            <w:pPr>
              <w:ind w:firstLine="0"/>
            </w:pPr>
            <w:r w:rsidRPr="007C4097">
              <w:t>Aula expositiva, vídeos, trabalho em equipe, estudo dirigido, estudo de caso, exposição oral por alunos e atividades práticas.</w:t>
            </w:r>
          </w:p>
          <w:p w14:paraId="3CD9CA39" w14:textId="77777777" w:rsidR="00DE752B" w:rsidRPr="007C4097" w:rsidRDefault="00DE752B" w:rsidP="001D242E">
            <w:pPr>
              <w:ind w:firstLine="0"/>
            </w:pPr>
          </w:p>
          <w:p w14:paraId="0A2FD3F6" w14:textId="77777777" w:rsidR="00DE752B" w:rsidRPr="007C4097" w:rsidRDefault="00DE752B" w:rsidP="001D242E">
            <w:pPr>
              <w:ind w:firstLine="0"/>
              <w:rPr>
                <w:b/>
              </w:rPr>
            </w:pPr>
            <w:r w:rsidRPr="007C4097">
              <w:rPr>
                <w:b/>
              </w:rPr>
              <w:t>5. MATERIAL DIDÁDICO</w:t>
            </w:r>
          </w:p>
          <w:p w14:paraId="67E34361" w14:textId="77777777" w:rsidR="00DE752B" w:rsidRDefault="00DE752B" w:rsidP="001D242E">
            <w:pPr>
              <w:ind w:firstLine="0"/>
            </w:pPr>
            <w:r w:rsidRPr="007C4097">
              <w:t>Quadro, Datashow, apostila, material áudio/visual, redes sociais, ambiente virtual de aprendizagem e programa de testes para verificação de análise de defeitos.</w:t>
            </w:r>
          </w:p>
          <w:p w14:paraId="149CD73A" w14:textId="77777777" w:rsidR="00DE752B" w:rsidRPr="007C4097" w:rsidRDefault="00DE752B" w:rsidP="001D242E">
            <w:pPr>
              <w:ind w:firstLine="0"/>
            </w:pPr>
          </w:p>
          <w:p w14:paraId="5FF990A1" w14:textId="77777777" w:rsidR="00DE752B" w:rsidRPr="007C4097" w:rsidRDefault="00DE752B" w:rsidP="001D242E">
            <w:pPr>
              <w:ind w:firstLine="0"/>
              <w:rPr>
                <w:b/>
              </w:rPr>
            </w:pPr>
            <w:r w:rsidRPr="007C4097">
              <w:rPr>
                <w:b/>
              </w:rPr>
              <w:t>6. CRITÉRIOS E INSTRUMENTOS DE AVALIAÇÃO</w:t>
            </w:r>
          </w:p>
          <w:p w14:paraId="042E520D" w14:textId="77777777" w:rsidR="00DE752B" w:rsidRDefault="00DE752B" w:rsidP="001D242E">
            <w:pPr>
              <w:ind w:firstLine="0"/>
            </w:pPr>
            <w:r w:rsidRPr="007C4097">
              <w:t>Prova escrita, trabalhos individuais/em grupo e projetos interdisciplinares. Conforme consta no art. 29 do Regulamento de Ensino Médio Técnico, os instrumentos de avaliação deverão ser múltiplos para possibilitar ao professor o acompanhamento do processo de aprendizagem do educando. Assim, deverá haver, pelo menos, duas formas de avaliação, no mínimo uma delas escrita.</w:t>
            </w:r>
          </w:p>
          <w:p w14:paraId="000E5CDF" w14:textId="77777777" w:rsidR="00DE752B" w:rsidRPr="007C4097" w:rsidRDefault="00DE752B" w:rsidP="001D242E">
            <w:pPr>
              <w:ind w:firstLine="0"/>
            </w:pPr>
          </w:p>
          <w:p w14:paraId="420D8791" w14:textId="77777777" w:rsidR="00DE752B" w:rsidRPr="007C4097" w:rsidRDefault="00DE752B" w:rsidP="001D242E">
            <w:pPr>
              <w:ind w:firstLine="0"/>
              <w:rPr>
                <w:b/>
              </w:rPr>
            </w:pPr>
            <w:r w:rsidRPr="007C4097">
              <w:rPr>
                <w:b/>
              </w:rPr>
              <w:t>7. BIBLIOGRAFIA</w:t>
            </w:r>
          </w:p>
          <w:p w14:paraId="1C169421" w14:textId="77777777" w:rsidR="00DE752B" w:rsidRPr="007C4097" w:rsidRDefault="00DE752B" w:rsidP="001D242E">
            <w:pPr>
              <w:ind w:firstLine="0"/>
              <w:rPr>
                <w:b/>
                <w:u w:val="single"/>
              </w:rPr>
            </w:pPr>
            <w:r w:rsidRPr="007C4097">
              <w:rPr>
                <w:b/>
                <w:u w:val="single"/>
              </w:rPr>
              <w:t>Básica</w:t>
            </w:r>
          </w:p>
          <w:p w14:paraId="293D7DEC" w14:textId="77777777" w:rsidR="00DE752B" w:rsidRPr="007C4097" w:rsidRDefault="00DE752B" w:rsidP="00DC3154">
            <w:pPr>
              <w:pStyle w:val="PargrafodaLista"/>
              <w:numPr>
                <w:ilvl w:val="0"/>
                <w:numId w:val="20"/>
              </w:numPr>
            </w:pPr>
            <w:r w:rsidRPr="007C4097">
              <w:t xml:space="preserve">TORRES, G. Hardware: versão revisada e atualizada. Nova Terra, 2013 </w:t>
            </w:r>
          </w:p>
          <w:p w14:paraId="37148899" w14:textId="77777777" w:rsidR="00DE752B" w:rsidRPr="007C4097" w:rsidRDefault="00DE752B" w:rsidP="00DC3154">
            <w:pPr>
              <w:pStyle w:val="PargrafodaLista"/>
              <w:numPr>
                <w:ilvl w:val="0"/>
                <w:numId w:val="20"/>
              </w:numPr>
            </w:pPr>
            <w:r w:rsidRPr="007C4097">
              <w:t xml:space="preserve">VASCONCELOS, L. Manutenção de Micros na Prática. 4ª. ed. Laércio Vasconcelos, 2014 </w:t>
            </w:r>
          </w:p>
          <w:p w14:paraId="29C92276" w14:textId="77777777" w:rsidR="00DE752B" w:rsidRPr="007C4097" w:rsidRDefault="00DE752B" w:rsidP="00DC3154">
            <w:pPr>
              <w:pStyle w:val="PargrafodaLista"/>
              <w:numPr>
                <w:ilvl w:val="0"/>
                <w:numId w:val="20"/>
              </w:numPr>
            </w:pPr>
            <w:r w:rsidRPr="007C4097">
              <w:t xml:space="preserve">PAIXÃO, R. R. Montagem e Configuração de Computadores: Guia Prático. São Paulo: Editora Érica, 2010 </w:t>
            </w:r>
          </w:p>
          <w:p w14:paraId="243BCA48" w14:textId="77777777" w:rsidR="00DE752B" w:rsidRPr="007C4097" w:rsidRDefault="00DE752B" w:rsidP="001D242E">
            <w:pPr>
              <w:ind w:firstLine="0"/>
              <w:rPr>
                <w:b/>
                <w:u w:val="single"/>
              </w:rPr>
            </w:pPr>
            <w:r w:rsidRPr="007C4097">
              <w:rPr>
                <w:b/>
                <w:u w:val="single"/>
              </w:rPr>
              <w:t>Complementar</w:t>
            </w:r>
          </w:p>
          <w:p w14:paraId="24CBF597" w14:textId="77777777" w:rsidR="00DE752B" w:rsidRPr="007C4097" w:rsidRDefault="00DE752B" w:rsidP="00DC3154">
            <w:pPr>
              <w:pStyle w:val="PargrafodaLista"/>
              <w:numPr>
                <w:ilvl w:val="0"/>
                <w:numId w:val="21"/>
              </w:numPr>
            </w:pPr>
            <w:r w:rsidRPr="007C4097">
              <w:t>DA SILVA, G. M. Guia Foca GNU/Linux. Disponível em: http://www.guiafoca.org/. Acesso em 07 de fevereiro de 2017.</w:t>
            </w:r>
          </w:p>
        </w:tc>
      </w:tr>
    </w:tbl>
    <w:p w14:paraId="7876EF08" w14:textId="77777777" w:rsidR="00DE752B" w:rsidRDefault="00DE752B" w:rsidP="00DE752B">
      <w:pPr>
        <w:ind w:firstLine="0"/>
      </w:pPr>
    </w:p>
    <w:p w14:paraId="05BCF52E" w14:textId="77777777" w:rsidR="00A64A91" w:rsidRPr="007C4097" w:rsidRDefault="00A64A91" w:rsidP="007C4097">
      <w:pPr>
        <w:ind w:firstLine="0"/>
      </w:pPr>
      <w:r w:rsidRPr="007C4097">
        <w:br w:type="page"/>
      </w:r>
    </w:p>
    <w:tbl>
      <w:tblPr>
        <w:tblStyle w:val="Tabelacomgrade"/>
        <w:tblW w:w="0" w:type="auto"/>
        <w:tblLook w:val="04A0" w:firstRow="1" w:lastRow="0" w:firstColumn="1" w:lastColumn="0" w:noHBand="0" w:noVBand="1"/>
      </w:tblPr>
      <w:tblGrid>
        <w:gridCol w:w="9060"/>
      </w:tblGrid>
      <w:tr w:rsidR="00DE752B" w:rsidRPr="007C4097" w14:paraId="69F4E161" w14:textId="77777777" w:rsidTr="001D242E">
        <w:tc>
          <w:tcPr>
            <w:tcW w:w="9060" w:type="dxa"/>
          </w:tcPr>
          <w:p w14:paraId="3D168F26" w14:textId="77777777" w:rsidR="00DE752B" w:rsidRPr="007C4097" w:rsidRDefault="00DE752B" w:rsidP="001D242E">
            <w:pPr>
              <w:ind w:firstLine="0"/>
            </w:pPr>
            <w:r w:rsidRPr="008078FA">
              <w:rPr>
                <w:b/>
              </w:rPr>
              <w:lastRenderedPageBreak/>
              <w:t>DISCIPLINA</w:t>
            </w:r>
            <w:r w:rsidRPr="007C4097">
              <w:t>: Web Design</w:t>
            </w:r>
          </w:p>
          <w:p w14:paraId="257E6971" w14:textId="77777777" w:rsidR="00DE752B" w:rsidRPr="007C4097" w:rsidRDefault="00DE752B" w:rsidP="001D242E">
            <w:pPr>
              <w:ind w:firstLine="0"/>
            </w:pPr>
            <w:r>
              <w:rPr>
                <w:b/>
              </w:rPr>
              <w:t>CURSO:</w:t>
            </w:r>
            <w:r w:rsidRPr="007C4097">
              <w:t xml:space="preserve"> Técnico em Informática para Internet</w:t>
            </w:r>
          </w:p>
          <w:p w14:paraId="7D9FD636" w14:textId="77777777" w:rsidR="00DE752B" w:rsidRPr="007C4097" w:rsidRDefault="00DE752B" w:rsidP="001D242E">
            <w:pPr>
              <w:ind w:firstLine="0"/>
            </w:pPr>
            <w:r w:rsidRPr="008078FA">
              <w:rPr>
                <w:b/>
              </w:rPr>
              <w:t>MODALIDADE</w:t>
            </w:r>
            <w:r w:rsidRPr="007C4097">
              <w:t>: Concomitante/Subsequente ao Ensino Médio</w:t>
            </w:r>
          </w:p>
          <w:p w14:paraId="77E9BE5D" w14:textId="77777777" w:rsidR="00DE752B" w:rsidRPr="007C4097" w:rsidRDefault="00DE752B" w:rsidP="001D242E">
            <w:pPr>
              <w:ind w:firstLine="0"/>
            </w:pPr>
            <w:r w:rsidRPr="008078FA">
              <w:rPr>
                <w:b/>
              </w:rPr>
              <w:t>REGIME</w:t>
            </w:r>
            <w:r w:rsidRPr="007C4097">
              <w:t>: Semestral</w:t>
            </w:r>
          </w:p>
          <w:p w14:paraId="5D38F397" w14:textId="77777777" w:rsidR="00DE752B" w:rsidRPr="007C4097" w:rsidRDefault="00DE752B" w:rsidP="001D242E">
            <w:pPr>
              <w:ind w:firstLine="0"/>
            </w:pPr>
            <w:r w:rsidRPr="008078FA">
              <w:rPr>
                <w:b/>
              </w:rPr>
              <w:t>PERIODO</w:t>
            </w:r>
            <w:r w:rsidRPr="007C4097">
              <w:t xml:space="preserve"> </w:t>
            </w:r>
            <w:r w:rsidRPr="008078FA">
              <w:rPr>
                <w:b/>
              </w:rPr>
              <w:t>E CARGA HORÁRIA</w:t>
            </w:r>
            <w:r w:rsidRPr="007C4097">
              <w:t xml:space="preserve">: 1º </w:t>
            </w:r>
            <w:r>
              <w:t>semestre</w:t>
            </w:r>
            <w:r w:rsidRPr="007C4097">
              <w:t xml:space="preserve"> (6 h/a por semana)</w:t>
            </w:r>
          </w:p>
          <w:p w14:paraId="6CE5C0CB" w14:textId="77777777" w:rsidR="00DE752B" w:rsidRPr="007C4097" w:rsidRDefault="00DE752B" w:rsidP="001D242E">
            <w:pPr>
              <w:ind w:firstLine="0"/>
            </w:pPr>
            <w:r w:rsidRPr="008078FA">
              <w:rPr>
                <w:b/>
              </w:rPr>
              <w:t>ANO LETIVO</w:t>
            </w:r>
            <w:r w:rsidRPr="007C4097">
              <w:t>: 2018</w:t>
            </w:r>
          </w:p>
          <w:p w14:paraId="45221CE3" w14:textId="77777777" w:rsidR="00DE752B" w:rsidRPr="007C4097" w:rsidRDefault="00DE752B" w:rsidP="001D242E">
            <w:pPr>
              <w:ind w:firstLine="0"/>
            </w:pPr>
          </w:p>
          <w:p w14:paraId="48BB1518" w14:textId="77777777" w:rsidR="00DE752B" w:rsidRPr="008078FA" w:rsidRDefault="00DE752B" w:rsidP="001D242E">
            <w:pPr>
              <w:ind w:firstLine="0"/>
              <w:jc w:val="center"/>
              <w:rPr>
                <w:b/>
                <w:u w:val="single"/>
              </w:rPr>
            </w:pPr>
            <w:r w:rsidRPr="008078FA">
              <w:rPr>
                <w:b/>
                <w:u w:val="single"/>
              </w:rPr>
              <w:t>PROGRAMA DE ENSINO</w:t>
            </w:r>
          </w:p>
          <w:p w14:paraId="4C251162" w14:textId="77777777" w:rsidR="00DE752B" w:rsidRPr="008078FA" w:rsidRDefault="00DE752B" w:rsidP="001D242E">
            <w:pPr>
              <w:ind w:firstLine="0"/>
              <w:rPr>
                <w:b/>
              </w:rPr>
            </w:pPr>
            <w:r w:rsidRPr="008078FA">
              <w:rPr>
                <w:b/>
              </w:rPr>
              <w:t>1. OBJETIVO GERAL</w:t>
            </w:r>
          </w:p>
          <w:p w14:paraId="4518CA5F" w14:textId="77777777" w:rsidR="00DE752B" w:rsidRDefault="00DE752B" w:rsidP="00DC3154">
            <w:pPr>
              <w:pStyle w:val="PargrafodaLista"/>
              <w:numPr>
                <w:ilvl w:val="0"/>
                <w:numId w:val="137"/>
              </w:numPr>
            </w:pPr>
            <w:r w:rsidRPr="007C4097">
              <w:t xml:space="preserve">Criar páginas de sites web utilizando a linguagem de edição de hipertextos (HTML5) utilizando folhas de estilo (CSS) e a criação de um protótipo da interface de um website.  </w:t>
            </w:r>
          </w:p>
          <w:p w14:paraId="63187C52" w14:textId="77777777" w:rsidR="00DE752B" w:rsidRPr="007C4097" w:rsidRDefault="00DE752B" w:rsidP="001D242E">
            <w:pPr>
              <w:ind w:firstLine="0"/>
            </w:pPr>
          </w:p>
          <w:p w14:paraId="3D663F83" w14:textId="77777777" w:rsidR="00DE752B" w:rsidRPr="008078FA" w:rsidRDefault="00DE752B" w:rsidP="001D242E">
            <w:pPr>
              <w:ind w:firstLine="0"/>
              <w:rPr>
                <w:b/>
              </w:rPr>
            </w:pPr>
            <w:r w:rsidRPr="008078FA">
              <w:rPr>
                <w:b/>
              </w:rPr>
              <w:t>2. OBJETIVOS ESPECÍFICOS</w:t>
            </w:r>
          </w:p>
          <w:p w14:paraId="169F69BF" w14:textId="77777777" w:rsidR="00DE752B" w:rsidRPr="007C4097" w:rsidRDefault="00DE752B" w:rsidP="00DC3154">
            <w:pPr>
              <w:pStyle w:val="PargrafodaLista"/>
              <w:numPr>
                <w:ilvl w:val="0"/>
                <w:numId w:val="138"/>
              </w:numPr>
            </w:pPr>
            <w:r w:rsidRPr="007C4097">
              <w:t xml:space="preserve">Descrever fundamentos de design; </w:t>
            </w:r>
          </w:p>
          <w:p w14:paraId="7CA8801A" w14:textId="77777777" w:rsidR="00DE752B" w:rsidRPr="007C4097" w:rsidRDefault="00DE752B" w:rsidP="00DC3154">
            <w:pPr>
              <w:pStyle w:val="PargrafodaLista"/>
              <w:numPr>
                <w:ilvl w:val="0"/>
                <w:numId w:val="138"/>
              </w:numPr>
            </w:pPr>
            <w:r w:rsidRPr="007C4097">
              <w:t xml:space="preserve">Reconhecer a importância da identidade visual; </w:t>
            </w:r>
          </w:p>
          <w:p w14:paraId="67475CBB" w14:textId="77777777" w:rsidR="00DE752B" w:rsidRPr="007C4097" w:rsidRDefault="00DE752B" w:rsidP="00DC3154">
            <w:pPr>
              <w:pStyle w:val="PargrafodaLista"/>
              <w:numPr>
                <w:ilvl w:val="0"/>
                <w:numId w:val="138"/>
              </w:numPr>
            </w:pPr>
            <w:r w:rsidRPr="007C4097">
              <w:t xml:space="preserve">Criação do primeiro projeto em HTML; </w:t>
            </w:r>
          </w:p>
          <w:p w14:paraId="37BD525E" w14:textId="77777777" w:rsidR="00DE752B" w:rsidRPr="007C4097" w:rsidRDefault="00DE752B" w:rsidP="00DC3154">
            <w:pPr>
              <w:pStyle w:val="PargrafodaLista"/>
              <w:numPr>
                <w:ilvl w:val="0"/>
                <w:numId w:val="138"/>
              </w:numPr>
            </w:pPr>
            <w:r w:rsidRPr="007C4097">
              <w:t xml:space="preserve">Aplicação do CSS em páginas HTML. </w:t>
            </w:r>
          </w:p>
          <w:p w14:paraId="750DB138" w14:textId="77777777" w:rsidR="00DE752B" w:rsidRDefault="00DE752B" w:rsidP="001D242E">
            <w:pPr>
              <w:ind w:firstLine="0"/>
            </w:pPr>
          </w:p>
          <w:p w14:paraId="29549FB7" w14:textId="77777777" w:rsidR="00DE752B" w:rsidRPr="008078FA" w:rsidRDefault="00DE752B" w:rsidP="001D242E">
            <w:pPr>
              <w:ind w:firstLine="0"/>
              <w:rPr>
                <w:b/>
              </w:rPr>
            </w:pPr>
            <w:r w:rsidRPr="008078FA">
              <w:rPr>
                <w:b/>
              </w:rPr>
              <w:t>3. CONTEÚDOS PROGRAMÁTICOS</w:t>
            </w:r>
          </w:p>
          <w:p w14:paraId="2E7FF863" w14:textId="77777777" w:rsidR="00DE752B" w:rsidRPr="007C4097" w:rsidRDefault="00DE752B" w:rsidP="001D242E">
            <w:pPr>
              <w:ind w:firstLine="0"/>
            </w:pPr>
            <w:r w:rsidRPr="007C4097">
              <w:t xml:space="preserve">Unidade I – Entendo um projeto de Web Design </w:t>
            </w:r>
          </w:p>
          <w:p w14:paraId="7E68BDAF" w14:textId="77777777" w:rsidR="00DE752B" w:rsidRPr="007C4097" w:rsidRDefault="00DE752B" w:rsidP="00DC3154">
            <w:pPr>
              <w:pStyle w:val="PargrafodaLista"/>
              <w:numPr>
                <w:ilvl w:val="0"/>
                <w:numId w:val="21"/>
              </w:numPr>
            </w:pPr>
            <w:r w:rsidRPr="007C4097">
              <w:t>Briefing</w:t>
            </w:r>
          </w:p>
          <w:p w14:paraId="1341ECF8" w14:textId="77777777" w:rsidR="00DE752B" w:rsidRPr="007C4097" w:rsidRDefault="00DE752B" w:rsidP="00DC3154">
            <w:pPr>
              <w:pStyle w:val="PargrafodaLista"/>
              <w:numPr>
                <w:ilvl w:val="0"/>
                <w:numId w:val="21"/>
              </w:numPr>
            </w:pPr>
            <w:r w:rsidRPr="007C4097">
              <w:t>Domínio</w:t>
            </w:r>
          </w:p>
          <w:p w14:paraId="632CAC73" w14:textId="77777777" w:rsidR="00DE752B" w:rsidRPr="007C4097" w:rsidRDefault="00DE752B" w:rsidP="00DC3154">
            <w:pPr>
              <w:pStyle w:val="PargrafodaLista"/>
              <w:numPr>
                <w:ilvl w:val="0"/>
                <w:numId w:val="21"/>
              </w:numPr>
            </w:pPr>
            <w:r w:rsidRPr="007C4097">
              <w:t>Benchmarking</w:t>
            </w:r>
          </w:p>
          <w:p w14:paraId="43E0A71F" w14:textId="77777777" w:rsidR="00DE752B" w:rsidRPr="007C4097" w:rsidRDefault="00DE752B" w:rsidP="00DC3154">
            <w:pPr>
              <w:pStyle w:val="PargrafodaLista"/>
              <w:numPr>
                <w:ilvl w:val="0"/>
                <w:numId w:val="21"/>
              </w:numPr>
            </w:pPr>
            <w:r w:rsidRPr="007C4097">
              <w:t>Wireframe</w:t>
            </w:r>
          </w:p>
          <w:p w14:paraId="1C7826F5" w14:textId="77777777" w:rsidR="00DE752B" w:rsidRPr="007C4097" w:rsidRDefault="00DE752B" w:rsidP="00DC3154">
            <w:pPr>
              <w:pStyle w:val="PargrafodaLista"/>
              <w:numPr>
                <w:ilvl w:val="0"/>
                <w:numId w:val="21"/>
              </w:numPr>
            </w:pPr>
            <w:r w:rsidRPr="007C4097">
              <w:t>Hospedagem</w:t>
            </w:r>
          </w:p>
          <w:p w14:paraId="487B3E8C" w14:textId="77777777" w:rsidR="00DE752B" w:rsidRPr="007C4097" w:rsidRDefault="00DE752B" w:rsidP="001D242E">
            <w:pPr>
              <w:ind w:firstLine="0"/>
            </w:pPr>
            <w:r w:rsidRPr="007C4097">
              <w:t>Unidade II- Fundamentos do design</w:t>
            </w:r>
          </w:p>
          <w:p w14:paraId="3B1B6DE1" w14:textId="77777777" w:rsidR="00DE752B" w:rsidRPr="007C4097" w:rsidRDefault="00DE752B" w:rsidP="00DC3154">
            <w:pPr>
              <w:pStyle w:val="PargrafodaLista"/>
              <w:numPr>
                <w:ilvl w:val="0"/>
                <w:numId w:val="22"/>
              </w:numPr>
            </w:pPr>
            <w:r w:rsidRPr="007C4097">
              <w:t xml:space="preserve">Introdução à comunicação visual </w:t>
            </w:r>
          </w:p>
          <w:p w14:paraId="26533598" w14:textId="77777777" w:rsidR="00DE752B" w:rsidRPr="007C4097" w:rsidRDefault="00DE752B" w:rsidP="00DC3154">
            <w:pPr>
              <w:pStyle w:val="PargrafodaLista"/>
              <w:numPr>
                <w:ilvl w:val="0"/>
                <w:numId w:val="22"/>
              </w:numPr>
            </w:pPr>
            <w:r w:rsidRPr="007C4097">
              <w:t>Programação visual e Identidade visual</w:t>
            </w:r>
          </w:p>
          <w:p w14:paraId="613BCE6D" w14:textId="77777777" w:rsidR="00DE752B" w:rsidRPr="007C4097" w:rsidRDefault="00DE752B" w:rsidP="001D242E">
            <w:pPr>
              <w:ind w:firstLine="0"/>
            </w:pPr>
            <w:r w:rsidRPr="007C4097">
              <w:t xml:space="preserve">Unidade III – Cores </w:t>
            </w:r>
          </w:p>
          <w:p w14:paraId="4E6B0D01" w14:textId="77777777" w:rsidR="00DE752B" w:rsidRPr="007C4097" w:rsidRDefault="00DE752B" w:rsidP="00DC3154">
            <w:pPr>
              <w:pStyle w:val="PargrafodaLista"/>
              <w:numPr>
                <w:ilvl w:val="0"/>
                <w:numId w:val="23"/>
              </w:numPr>
            </w:pPr>
            <w:r w:rsidRPr="007C4097">
              <w:lastRenderedPageBreak/>
              <w:t>Teoria das cores</w:t>
            </w:r>
          </w:p>
          <w:p w14:paraId="7BDEBE4B" w14:textId="77777777" w:rsidR="00DE752B" w:rsidRPr="007C4097" w:rsidRDefault="00DE752B" w:rsidP="00DC3154">
            <w:pPr>
              <w:pStyle w:val="PargrafodaLista"/>
              <w:numPr>
                <w:ilvl w:val="0"/>
                <w:numId w:val="23"/>
              </w:numPr>
            </w:pPr>
            <w:r w:rsidRPr="007C4097">
              <w:t>Combinação de cores e aspectos psicológicos das cores</w:t>
            </w:r>
          </w:p>
          <w:p w14:paraId="2B3748C5" w14:textId="77777777" w:rsidR="00DE752B" w:rsidRPr="007C4097" w:rsidRDefault="00DE752B" w:rsidP="001D242E">
            <w:pPr>
              <w:ind w:firstLine="0"/>
            </w:pPr>
            <w:r w:rsidRPr="007C4097">
              <w:t xml:space="preserve">Unidade IV – Introdução ao HTML  </w:t>
            </w:r>
          </w:p>
          <w:p w14:paraId="02EF7B6C" w14:textId="77777777" w:rsidR="00DE752B" w:rsidRPr="007C4097" w:rsidRDefault="00DE752B" w:rsidP="00DC3154">
            <w:pPr>
              <w:pStyle w:val="PargrafodaLista"/>
              <w:numPr>
                <w:ilvl w:val="0"/>
                <w:numId w:val="24"/>
              </w:numPr>
            </w:pPr>
            <w:r w:rsidRPr="007C4097">
              <w:t>Tags do HTML, Área de influência, Os atributos, A aparência de uma tag. Edição do HTML: Cabeçalho e corpo.</w:t>
            </w:r>
          </w:p>
          <w:p w14:paraId="385E8725" w14:textId="77777777" w:rsidR="00DE752B" w:rsidRPr="007C4097" w:rsidRDefault="00DE752B" w:rsidP="00DC3154">
            <w:pPr>
              <w:pStyle w:val="PargrafodaLista"/>
              <w:numPr>
                <w:ilvl w:val="0"/>
                <w:numId w:val="24"/>
              </w:numPr>
            </w:pPr>
            <w:r w:rsidRPr="007C4097">
              <w:t>Principais tags e suas propriedades</w:t>
            </w:r>
          </w:p>
          <w:p w14:paraId="1D737707" w14:textId="77777777" w:rsidR="00DE752B" w:rsidRPr="007C4097" w:rsidRDefault="00DE752B" w:rsidP="001D242E">
            <w:pPr>
              <w:ind w:firstLine="0"/>
            </w:pPr>
            <w:r w:rsidRPr="007C4097">
              <w:t>Unidade V – Listas</w:t>
            </w:r>
          </w:p>
          <w:p w14:paraId="71AA1730" w14:textId="77777777" w:rsidR="00DE752B" w:rsidRPr="007C4097" w:rsidRDefault="00DE752B" w:rsidP="00DC3154">
            <w:pPr>
              <w:pStyle w:val="PargrafodaLista"/>
              <w:numPr>
                <w:ilvl w:val="0"/>
                <w:numId w:val="25"/>
              </w:numPr>
            </w:pPr>
            <w:r w:rsidRPr="007C4097">
              <w:t>Listas, Listas não ordenadas</w:t>
            </w:r>
          </w:p>
          <w:p w14:paraId="25488FDD" w14:textId="77777777" w:rsidR="00DE752B" w:rsidRPr="007C4097" w:rsidRDefault="00DE752B" w:rsidP="00DC3154">
            <w:pPr>
              <w:pStyle w:val="PargrafodaLista"/>
              <w:numPr>
                <w:ilvl w:val="0"/>
                <w:numId w:val="25"/>
              </w:numPr>
            </w:pPr>
            <w:r w:rsidRPr="007C4097">
              <w:t>Atributo "type" para o Listas de definição</w:t>
            </w:r>
          </w:p>
          <w:p w14:paraId="6BC3DBD6" w14:textId="77777777" w:rsidR="00DE752B" w:rsidRPr="007C4097" w:rsidRDefault="00DE752B" w:rsidP="00DC3154">
            <w:pPr>
              <w:pStyle w:val="PargrafodaLista"/>
              <w:numPr>
                <w:ilvl w:val="0"/>
                <w:numId w:val="25"/>
              </w:numPr>
            </w:pPr>
            <w:r w:rsidRPr="007C4097">
              <w:t>Listas encadeadas</w:t>
            </w:r>
          </w:p>
          <w:p w14:paraId="53D596AE" w14:textId="77777777" w:rsidR="00DE752B" w:rsidRPr="007C4097" w:rsidRDefault="00DE752B" w:rsidP="00DC3154">
            <w:pPr>
              <w:pStyle w:val="PargrafodaLista"/>
              <w:numPr>
                <w:ilvl w:val="0"/>
                <w:numId w:val="25"/>
              </w:numPr>
            </w:pPr>
            <w:r w:rsidRPr="007C4097">
              <w:t>Navegabilidade - URL, Links, Sintaxe do link, Mapa do site</w:t>
            </w:r>
          </w:p>
          <w:p w14:paraId="44026774" w14:textId="77777777" w:rsidR="00DE752B" w:rsidRPr="007C4097" w:rsidRDefault="00DE752B" w:rsidP="00DC3154">
            <w:pPr>
              <w:pStyle w:val="PargrafodaLista"/>
              <w:numPr>
                <w:ilvl w:val="0"/>
                <w:numId w:val="25"/>
              </w:numPr>
            </w:pPr>
            <w:r w:rsidRPr="007C4097">
              <w:t>Trabalhando com imagens - Imagens, a tag IMG</w:t>
            </w:r>
          </w:p>
          <w:p w14:paraId="2B47A99B" w14:textId="77777777" w:rsidR="00DE752B" w:rsidRPr="007C4097" w:rsidRDefault="00DE752B" w:rsidP="00DC3154">
            <w:pPr>
              <w:pStyle w:val="PargrafodaLista"/>
              <w:numPr>
                <w:ilvl w:val="0"/>
                <w:numId w:val="25"/>
              </w:numPr>
            </w:pPr>
            <w:r w:rsidRPr="007C4097">
              <w:t>Cores em hexadecimal</w:t>
            </w:r>
          </w:p>
          <w:p w14:paraId="77425853" w14:textId="77777777" w:rsidR="00DE752B" w:rsidRPr="007C4097" w:rsidRDefault="00DE752B" w:rsidP="001D242E">
            <w:pPr>
              <w:ind w:firstLine="0"/>
            </w:pPr>
            <w:r w:rsidRPr="007C4097">
              <w:t>Unidade VI – Folhas de Estilo (CSS)</w:t>
            </w:r>
          </w:p>
          <w:p w14:paraId="4743711F" w14:textId="77777777" w:rsidR="00DE752B" w:rsidRPr="007C4097" w:rsidRDefault="00DE752B" w:rsidP="00DC3154">
            <w:pPr>
              <w:pStyle w:val="PargrafodaLista"/>
              <w:numPr>
                <w:ilvl w:val="0"/>
                <w:numId w:val="26"/>
              </w:numPr>
            </w:pPr>
            <w:r w:rsidRPr="007C4097">
              <w:t>Seletores simples</w:t>
            </w:r>
          </w:p>
          <w:p w14:paraId="01578D9A" w14:textId="77777777" w:rsidR="00DE752B" w:rsidRPr="007C4097" w:rsidRDefault="00DE752B" w:rsidP="00DC3154">
            <w:pPr>
              <w:pStyle w:val="PargrafodaLista"/>
              <w:numPr>
                <w:ilvl w:val="0"/>
                <w:numId w:val="26"/>
              </w:numPr>
            </w:pPr>
            <w:r w:rsidRPr="007C4097">
              <w:t>Seletores múltiplos</w:t>
            </w:r>
          </w:p>
          <w:p w14:paraId="16E01089" w14:textId="77777777" w:rsidR="00DE752B" w:rsidRPr="007C4097" w:rsidRDefault="00DE752B" w:rsidP="00DC3154">
            <w:pPr>
              <w:pStyle w:val="PargrafodaLista"/>
              <w:numPr>
                <w:ilvl w:val="0"/>
                <w:numId w:val="26"/>
              </w:numPr>
            </w:pPr>
            <w:r w:rsidRPr="007C4097">
              <w:t>Seletores do tipo classe</w:t>
            </w:r>
          </w:p>
          <w:p w14:paraId="2CE7051B" w14:textId="77777777" w:rsidR="00DE752B" w:rsidRPr="007C4097" w:rsidRDefault="00DE752B" w:rsidP="00DC3154">
            <w:pPr>
              <w:pStyle w:val="PargrafodaLista"/>
              <w:numPr>
                <w:ilvl w:val="0"/>
                <w:numId w:val="26"/>
              </w:numPr>
            </w:pPr>
            <w:r w:rsidRPr="007C4097">
              <w:t>Seletores do tipo ID</w:t>
            </w:r>
          </w:p>
          <w:p w14:paraId="35BB97AA" w14:textId="77777777" w:rsidR="00DE752B" w:rsidRPr="007C4097" w:rsidRDefault="00DE752B" w:rsidP="00DC3154">
            <w:pPr>
              <w:pStyle w:val="PargrafodaLista"/>
              <w:numPr>
                <w:ilvl w:val="0"/>
                <w:numId w:val="26"/>
              </w:numPr>
            </w:pPr>
            <w:r w:rsidRPr="007C4097">
              <w:t>Propriedades e valores</w:t>
            </w:r>
          </w:p>
          <w:p w14:paraId="78B63573" w14:textId="77777777" w:rsidR="00DE752B" w:rsidRPr="007C4097" w:rsidRDefault="00DE752B" w:rsidP="001D242E">
            <w:pPr>
              <w:ind w:firstLine="0"/>
            </w:pPr>
            <w:r w:rsidRPr="007C4097">
              <w:t>Unidade VII – Acessibilidade na Web</w:t>
            </w:r>
          </w:p>
          <w:p w14:paraId="012D7976" w14:textId="77777777" w:rsidR="00DE752B" w:rsidRPr="007C4097" w:rsidRDefault="00DE752B" w:rsidP="00DC3154">
            <w:pPr>
              <w:pStyle w:val="PargrafodaLista"/>
              <w:numPr>
                <w:ilvl w:val="0"/>
                <w:numId w:val="27"/>
              </w:numPr>
            </w:pPr>
            <w:r w:rsidRPr="007C4097">
              <w:t>Principais atributos HTML necessários à Acessibilidade</w:t>
            </w:r>
          </w:p>
          <w:p w14:paraId="489960EF" w14:textId="77777777" w:rsidR="00DE752B" w:rsidRPr="007C4097" w:rsidRDefault="00DE752B" w:rsidP="00DC3154">
            <w:pPr>
              <w:pStyle w:val="PargrafodaLista"/>
              <w:numPr>
                <w:ilvl w:val="0"/>
                <w:numId w:val="27"/>
              </w:numPr>
            </w:pPr>
            <w:r w:rsidRPr="007C4097">
              <w:t xml:space="preserve">A norma WCAG 2.0 </w:t>
            </w:r>
          </w:p>
          <w:p w14:paraId="3F288C17" w14:textId="77777777" w:rsidR="00DE752B" w:rsidRDefault="00DE752B" w:rsidP="001D242E">
            <w:pPr>
              <w:ind w:firstLine="0"/>
            </w:pPr>
          </w:p>
          <w:p w14:paraId="11931671" w14:textId="77777777" w:rsidR="00DE752B" w:rsidRPr="008078FA" w:rsidRDefault="00DE752B" w:rsidP="001D242E">
            <w:pPr>
              <w:ind w:firstLine="0"/>
              <w:rPr>
                <w:b/>
              </w:rPr>
            </w:pPr>
            <w:r w:rsidRPr="008078FA">
              <w:rPr>
                <w:b/>
              </w:rPr>
              <w:t>4. PROCEDIMENTOS METODOLÓGICOS</w:t>
            </w:r>
          </w:p>
          <w:p w14:paraId="52D0967C" w14:textId="77777777" w:rsidR="00DE752B" w:rsidRDefault="00DE752B" w:rsidP="001D242E">
            <w:pPr>
              <w:ind w:firstLine="0"/>
            </w:pPr>
            <w:r w:rsidRPr="007C4097">
              <w:t>Aula expositiva, vídeos, trabalho em equipe, estudo dirigido, estudo de caso, exposição oral por alunos e atividades práticas.</w:t>
            </w:r>
          </w:p>
          <w:p w14:paraId="2729FE0C" w14:textId="77777777" w:rsidR="00DE752B" w:rsidRPr="007C4097" w:rsidRDefault="00DE752B" w:rsidP="001D242E">
            <w:pPr>
              <w:ind w:firstLine="0"/>
            </w:pPr>
          </w:p>
          <w:p w14:paraId="1103D486" w14:textId="77777777" w:rsidR="00DE752B" w:rsidRPr="008078FA" w:rsidRDefault="00DE752B" w:rsidP="001D242E">
            <w:pPr>
              <w:ind w:firstLine="0"/>
              <w:rPr>
                <w:b/>
              </w:rPr>
            </w:pPr>
            <w:r w:rsidRPr="008078FA">
              <w:rPr>
                <w:b/>
              </w:rPr>
              <w:t>5. MATERIAL DIDÁDICO</w:t>
            </w:r>
          </w:p>
          <w:p w14:paraId="5AFCDB11" w14:textId="77777777" w:rsidR="00DE752B" w:rsidRPr="007C4097" w:rsidRDefault="00DE752B" w:rsidP="001D242E">
            <w:pPr>
              <w:ind w:firstLine="0"/>
            </w:pPr>
            <w:r w:rsidRPr="007C4097">
              <w:t>Quadro, Datashow, apostila, material áudio/visual, redes sociais, ambiente virtual de aprendizagem e programa de testes para verificação de análise de defeitos.</w:t>
            </w:r>
          </w:p>
          <w:p w14:paraId="316CF278" w14:textId="77777777" w:rsidR="00DE752B" w:rsidRDefault="00DE752B" w:rsidP="001D242E">
            <w:pPr>
              <w:ind w:firstLine="0"/>
            </w:pPr>
          </w:p>
          <w:p w14:paraId="3B9EB086" w14:textId="77777777" w:rsidR="00DE752B" w:rsidRPr="008078FA" w:rsidRDefault="00DE752B" w:rsidP="001D242E">
            <w:pPr>
              <w:ind w:firstLine="0"/>
              <w:rPr>
                <w:b/>
              </w:rPr>
            </w:pPr>
            <w:r w:rsidRPr="008078FA">
              <w:rPr>
                <w:b/>
              </w:rPr>
              <w:t>6. CRITÉRIOS E INSTRUMENTOS DE AVALIAÇÃO</w:t>
            </w:r>
          </w:p>
          <w:p w14:paraId="51E6D0BB" w14:textId="77777777" w:rsidR="00DE752B" w:rsidRDefault="00DE752B" w:rsidP="001D242E">
            <w:pPr>
              <w:ind w:firstLine="0"/>
            </w:pPr>
            <w:r w:rsidRPr="007C4097">
              <w:t>Prova escrita, trabalhos individuais/em grupo e projetos interdisciplinares. Conforme consta no art. 29 do Regulamento de Ensino Médio Técnico, os instrumentos de avaliação deverão ser múltiplos para possibilitar ao professor o acompanhamento do processo de aprendizagem do educando. Assim, deverá haver, pelo menos, duas formas de avaliação, no mínimo uma delas escrita.</w:t>
            </w:r>
          </w:p>
          <w:p w14:paraId="1EE27DC9" w14:textId="77777777" w:rsidR="00DE752B" w:rsidRPr="007C4097" w:rsidRDefault="00DE752B" w:rsidP="001D242E">
            <w:pPr>
              <w:ind w:firstLine="0"/>
            </w:pPr>
          </w:p>
          <w:p w14:paraId="7200586A" w14:textId="77777777" w:rsidR="00DE752B" w:rsidRPr="008078FA" w:rsidRDefault="00DE752B" w:rsidP="001D242E">
            <w:pPr>
              <w:ind w:firstLine="0"/>
              <w:rPr>
                <w:b/>
              </w:rPr>
            </w:pPr>
            <w:r w:rsidRPr="008078FA">
              <w:rPr>
                <w:b/>
              </w:rPr>
              <w:t>7. BIBLIOGRAFIA</w:t>
            </w:r>
          </w:p>
          <w:p w14:paraId="124CD6E4" w14:textId="77777777" w:rsidR="00DE752B" w:rsidRPr="008078FA" w:rsidRDefault="00DE752B" w:rsidP="001D242E">
            <w:pPr>
              <w:ind w:firstLine="0"/>
              <w:rPr>
                <w:b/>
                <w:u w:val="single"/>
              </w:rPr>
            </w:pPr>
            <w:r w:rsidRPr="008078FA">
              <w:rPr>
                <w:b/>
                <w:u w:val="single"/>
              </w:rPr>
              <w:t>Básica</w:t>
            </w:r>
          </w:p>
          <w:p w14:paraId="28DCB063" w14:textId="77777777" w:rsidR="00DE752B" w:rsidRPr="007C4097" w:rsidRDefault="00DE752B" w:rsidP="00DC3154">
            <w:pPr>
              <w:pStyle w:val="PargrafodaLista"/>
              <w:numPr>
                <w:ilvl w:val="0"/>
                <w:numId w:val="28"/>
              </w:numPr>
            </w:pPr>
            <w:r w:rsidRPr="007C4097">
              <w:t xml:space="preserve">SILVA, Maurício Samy Construindo Sites com CSS e (X)HTML. 1ª ed. São Paulo: Novatec, 2007. </w:t>
            </w:r>
          </w:p>
          <w:p w14:paraId="35678B59" w14:textId="77777777" w:rsidR="00DE752B" w:rsidRPr="007C4097" w:rsidRDefault="00DE752B" w:rsidP="00DC3154">
            <w:pPr>
              <w:pStyle w:val="PargrafodaLista"/>
              <w:numPr>
                <w:ilvl w:val="0"/>
                <w:numId w:val="28"/>
              </w:numPr>
            </w:pPr>
            <w:r w:rsidRPr="007C4097">
              <w:t xml:space="preserve">MAZZA, Lucas HTML5 e CSS3: Domine a web do futuro. Casa do Código, 2012. </w:t>
            </w:r>
          </w:p>
          <w:p w14:paraId="6059B6D0" w14:textId="77777777" w:rsidR="00DE752B" w:rsidRDefault="00DE752B" w:rsidP="00DC3154">
            <w:pPr>
              <w:pStyle w:val="PargrafodaLista"/>
              <w:numPr>
                <w:ilvl w:val="0"/>
                <w:numId w:val="28"/>
              </w:numPr>
            </w:pPr>
            <w:r w:rsidRPr="007C4097">
              <w:t xml:space="preserve">SILVEIRA, Paulo; ALMEIDA, Adriano. Lógica de Programação: Crie seus primeiros programas usando Javascript e HTML. Casa do Código, 2014. </w:t>
            </w:r>
          </w:p>
          <w:p w14:paraId="6CC72F76" w14:textId="77777777" w:rsidR="00DE752B" w:rsidRPr="007C4097" w:rsidRDefault="00DE752B" w:rsidP="001D242E">
            <w:pPr>
              <w:ind w:firstLine="0"/>
            </w:pPr>
          </w:p>
          <w:p w14:paraId="3074C345" w14:textId="77777777" w:rsidR="00DE752B" w:rsidRPr="008078FA" w:rsidRDefault="00DE752B" w:rsidP="001D242E">
            <w:pPr>
              <w:ind w:firstLine="0"/>
              <w:rPr>
                <w:b/>
                <w:u w:val="single"/>
              </w:rPr>
            </w:pPr>
            <w:r w:rsidRPr="008078FA">
              <w:rPr>
                <w:b/>
                <w:u w:val="single"/>
              </w:rPr>
              <w:t>Complementar</w:t>
            </w:r>
          </w:p>
          <w:p w14:paraId="0A73FC38" w14:textId="77777777" w:rsidR="00DE752B" w:rsidRPr="007C4097" w:rsidRDefault="00DE752B" w:rsidP="00DC3154">
            <w:pPr>
              <w:pStyle w:val="PargrafodaLista"/>
              <w:numPr>
                <w:ilvl w:val="0"/>
                <w:numId w:val="29"/>
              </w:numPr>
            </w:pPr>
            <w:r w:rsidRPr="007C4097">
              <w:t xml:space="preserve">ZEMEL, Tárcio. Web Design Responsivo: Páginas adaptáveis para todos os dispositivos. Casa do Código, 2015. </w:t>
            </w:r>
          </w:p>
          <w:p w14:paraId="1E9FB521" w14:textId="77777777" w:rsidR="00DE752B" w:rsidRPr="007C4097" w:rsidRDefault="00DE752B" w:rsidP="00DC3154">
            <w:pPr>
              <w:pStyle w:val="PargrafodaLista"/>
              <w:numPr>
                <w:ilvl w:val="0"/>
                <w:numId w:val="29"/>
              </w:numPr>
            </w:pPr>
            <w:r w:rsidRPr="007C4097">
              <w:t>BALDUINO, Plínio. Dominando JavaScript com jQuery. Casa do Código, 2012</w:t>
            </w:r>
          </w:p>
          <w:p w14:paraId="6FF48316" w14:textId="77777777" w:rsidR="00DE752B" w:rsidRPr="007C4097" w:rsidRDefault="00DE752B" w:rsidP="00DC3154">
            <w:pPr>
              <w:pStyle w:val="PargrafodaLista"/>
              <w:numPr>
                <w:ilvl w:val="0"/>
                <w:numId w:val="29"/>
              </w:numPr>
            </w:pPr>
            <w:r w:rsidRPr="007C4097">
              <w:t xml:space="preserve">MILANI, André GIMP - Guia do Usuário. 2ª ed. São Paulo: Novatec, 2008.  </w:t>
            </w:r>
          </w:p>
          <w:p w14:paraId="1255C381" w14:textId="77777777" w:rsidR="00DE752B" w:rsidRPr="007C4097" w:rsidRDefault="00DE752B" w:rsidP="00DC3154">
            <w:pPr>
              <w:pStyle w:val="PargrafodaLista"/>
              <w:numPr>
                <w:ilvl w:val="0"/>
                <w:numId w:val="29"/>
              </w:numPr>
            </w:pPr>
            <w:r w:rsidRPr="007C4097">
              <w:t xml:space="preserve">RAZGRIZ, Guilherme. GIMP Descomplicado: Como Criar e Editar Sem Se Complicar. 1ª ed. Viena, 2015. </w:t>
            </w:r>
          </w:p>
          <w:p w14:paraId="7F39DD8A" w14:textId="77777777" w:rsidR="00DE752B" w:rsidRPr="007C4097" w:rsidRDefault="00DE752B" w:rsidP="00DC3154">
            <w:pPr>
              <w:pStyle w:val="PargrafodaLista"/>
              <w:numPr>
                <w:ilvl w:val="0"/>
                <w:numId w:val="29"/>
              </w:numPr>
            </w:pPr>
            <w:r w:rsidRPr="007C4097">
              <w:t>LOPES, Sérgio. A Web Mobile: Design Responsivo e além para uma Web adaptada ao mundo mobile. 2ª ed. Casa do Código, 2015.</w:t>
            </w:r>
          </w:p>
        </w:tc>
      </w:tr>
    </w:tbl>
    <w:p w14:paraId="727735F4" w14:textId="77777777" w:rsidR="00DE752B" w:rsidRDefault="00DE752B" w:rsidP="00DE752B">
      <w:pPr>
        <w:ind w:firstLine="0"/>
      </w:pPr>
    </w:p>
    <w:p w14:paraId="625DCB2C" w14:textId="77777777" w:rsidR="00C70CED" w:rsidRPr="007C4097" w:rsidRDefault="00C70CED" w:rsidP="007C4097">
      <w:pPr>
        <w:ind w:firstLine="0"/>
      </w:pPr>
      <w:r w:rsidRPr="007C4097">
        <w:br w:type="page"/>
      </w:r>
    </w:p>
    <w:tbl>
      <w:tblPr>
        <w:tblStyle w:val="Tabelacomgrade"/>
        <w:tblW w:w="0" w:type="auto"/>
        <w:tblLook w:val="04A0" w:firstRow="1" w:lastRow="0" w:firstColumn="1" w:lastColumn="0" w:noHBand="0" w:noVBand="1"/>
      </w:tblPr>
      <w:tblGrid>
        <w:gridCol w:w="9060"/>
      </w:tblGrid>
      <w:tr w:rsidR="00225575" w:rsidRPr="007C4097" w14:paraId="5A1DCD30" w14:textId="77777777" w:rsidTr="001D242E">
        <w:tc>
          <w:tcPr>
            <w:tcW w:w="9060" w:type="dxa"/>
          </w:tcPr>
          <w:p w14:paraId="434848CD" w14:textId="77777777" w:rsidR="00225575" w:rsidRPr="007C4097" w:rsidRDefault="00225575" w:rsidP="001D242E">
            <w:pPr>
              <w:ind w:firstLine="0"/>
            </w:pPr>
            <w:r w:rsidRPr="00FF1061">
              <w:rPr>
                <w:b/>
              </w:rPr>
              <w:lastRenderedPageBreak/>
              <w:t>DISCIPLINA</w:t>
            </w:r>
            <w:r w:rsidRPr="007C4097">
              <w:t xml:space="preserve">: Redes I – Cabeamento Estruturado </w:t>
            </w:r>
          </w:p>
          <w:p w14:paraId="471DB6F1" w14:textId="77777777" w:rsidR="00225575" w:rsidRPr="007C4097" w:rsidRDefault="00225575" w:rsidP="001D242E">
            <w:pPr>
              <w:ind w:firstLine="0"/>
            </w:pPr>
            <w:r>
              <w:rPr>
                <w:b/>
              </w:rPr>
              <w:t>CURSO:</w:t>
            </w:r>
            <w:r w:rsidRPr="007C4097">
              <w:t xml:space="preserve"> Técnico em Informática para Internet</w:t>
            </w:r>
          </w:p>
          <w:p w14:paraId="5A00068E" w14:textId="77777777" w:rsidR="00225575" w:rsidRPr="007C4097" w:rsidRDefault="00225575" w:rsidP="001D242E">
            <w:pPr>
              <w:ind w:firstLine="0"/>
            </w:pPr>
            <w:r w:rsidRPr="00FF1061">
              <w:rPr>
                <w:b/>
              </w:rPr>
              <w:t>MODALIDADE</w:t>
            </w:r>
            <w:r w:rsidRPr="007C4097">
              <w:t>: Concomitante/Subsequente ao Ensino Médio</w:t>
            </w:r>
          </w:p>
          <w:p w14:paraId="4E08489B" w14:textId="77777777" w:rsidR="00225575" w:rsidRPr="007C4097" w:rsidRDefault="00225575" w:rsidP="001D242E">
            <w:pPr>
              <w:ind w:firstLine="0"/>
            </w:pPr>
            <w:r w:rsidRPr="00FF1061">
              <w:rPr>
                <w:b/>
              </w:rPr>
              <w:t>REGIME</w:t>
            </w:r>
            <w:r w:rsidRPr="007C4097">
              <w:t>: Semestral</w:t>
            </w:r>
          </w:p>
          <w:p w14:paraId="2ED6460A" w14:textId="77777777" w:rsidR="00225575" w:rsidRPr="007C4097" w:rsidRDefault="00225575" w:rsidP="001D242E">
            <w:pPr>
              <w:ind w:firstLine="0"/>
            </w:pPr>
            <w:r w:rsidRPr="00FF1061">
              <w:rPr>
                <w:b/>
              </w:rPr>
              <w:t>PERIODO E CARGA HORÁRIA</w:t>
            </w:r>
            <w:r w:rsidRPr="007C4097">
              <w:t xml:space="preserve">: 1º </w:t>
            </w:r>
            <w:r>
              <w:t>semestre</w:t>
            </w:r>
            <w:r w:rsidRPr="007C4097">
              <w:t xml:space="preserve"> (4 h/a por semana)</w:t>
            </w:r>
          </w:p>
          <w:p w14:paraId="6D49BE67" w14:textId="77777777" w:rsidR="00225575" w:rsidRPr="007C4097" w:rsidRDefault="00225575" w:rsidP="001D242E">
            <w:pPr>
              <w:ind w:firstLine="0"/>
            </w:pPr>
            <w:r w:rsidRPr="00FF1061">
              <w:rPr>
                <w:b/>
              </w:rPr>
              <w:t>ANO LETIVO</w:t>
            </w:r>
            <w:r w:rsidRPr="007C4097">
              <w:t>: 2018</w:t>
            </w:r>
          </w:p>
          <w:p w14:paraId="411A6E47" w14:textId="77777777" w:rsidR="00225575" w:rsidRPr="007C4097" w:rsidRDefault="00225575" w:rsidP="001D242E">
            <w:pPr>
              <w:ind w:firstLine="0"/>
            </w:pPr>
          </w:p>
          <w:p w14:paraId="2E05732F" w14:textId="77777777" w:rsidR="00225575" w:rsidRPr="00FF1061" w:rsidRDefault="00225575" w:rsidP="001D242E">
            <w:pPr>
              <w:ind w:firstLine="0"/>
              <w:jc w:val="center"/>
              <w:rPr>
                <w:b/>
                <w:u w:val="single"/>
              </w:rPr>
            </w:pPr>
            <w:r w:rsidRPr="00FF1061">
              <w:rPr>
                <w:b/>
                <w:u w:val="single"/>
              </w:rPr>
              <w:t>PROGRAMA DE ENSINO</w:t>
            </w:r>
          </w:p>
          <w:p w14:paraId="2220A04D" w14:textId="77777777" w:rsidR="00225575" w:rsidRPr="00FF1061" w:rsidRDefault="00225575" w:rsidP="001D242E">
            <w:pPr>
              <w:ind w:firstLine="0"/>
              <w:rPr>
                <w:b/>
              </w:rPr>
            </w:pPr>
            <w:r w:rsidRPr="00FF1061">
              <w:rPr>
                <w:b/>
              </w:rPr>
              <w:t>1. OBJETIVO GERAL</w:t>
            </w:r>
          </w:p>
          <w:p w14:paraId="58B275B9" w14:textId="77777777" w:rsidR="00225575" w:rsidRDefault="00225575" w:rsidP="00DC3154">
            <w:pPr>
              <w:pStyle w:val="PargrafodaLista"/>
              <w:numPr>
                <w:ilvl w:val="0"/>
                <w:numId w:val="139"/>
              </w:numPr>
            </w:pPr>
            <w:r w:rsidRPr="007C4097">
              <w:t xml:space="preserve">Conhecer a origem e o objetivo das redes de computadores, identificando seus diversos componentes, os diferentes tipos de rede, as possíveis falhas de comunicação e possíveis soluções para as referidas falhas.  </w:t>
            </w:r>
          </w:p>
          <w:p w14:paraId="515B2C8C" w14:textId="77777777" w:rsidR="00225575" w:rsidRPr="007C4097" w:rsidRDefault="00225575" w:rsidP="001D242E">
            <w:pPr>
              <w:ind w:firstLine="0"/>
            </w:pPr>
          </w:p>
          <w:p w14:paraId="31C8D7BE" w14:textId="77777777" w:rsidR="00225575" w:rsidRPr="00FF1061" w:rsidRDefault="00225575" w:rsidP="001D242E">
            <w:pPr>
              <w:ind w:firstLine="0"/>
              <w:rPr>
                <w:b/>
              </w:rPr>
            </w:pPr>
            <w:r w:rsidRPr="00FF1061">
              <w:rPr>
                <w:b/>
              </w:rPr>
              <w:t>2. OBJETIVOS ESPECÍFICOS</w:t>
            </w:r>
          </w:p>
          <w:p w14:paraId="0109688C" w14:textId="77777777" w:rsidR="00225575" w:rsidRPr="007C4097" w:rsidRDefault="00225575" w:rsidP="00DC3154">
            <w:pPr>
              <w:pStyle w:val="PargrafodaLista"/>
              <w:numPr>
                <w:ilvl w:val="0"/>
                <w:numId w:val="140"/>
              </w:numPr>
            </w:pPr>
            <w:r w:rsidRPr="007C4097">
              <w:t xml:space="preserve">Conhecer os conceitos e tipos de Redes de Computadores;  </w:t>
            </w:r>
          </w:p>
          <w:p w14:paraId="60FC7223" w14:textId="77777777" w:rsidR="00225575" w:rsidRPr="007C4097" w:rsidRDefault="00225575" w:rsidP="00DC3154">
            <w:pPr>
              <w:pStyle w:val="PargrafodaLista"/>
              <w:numPr>
                <w:ilvl w:val="0"/>
                <w:numId w:val="140"/>
              </w:numPr>
            </w:pPr>
            <w:r w:rsidRPr="007C4097">
              <w:t xml:space="preserve">Conhecer as aplicabilidades das Redes; </w:t>
            </w:r>
          </w:p>
          <w:p w14:paraId="4FB39A28" w14:textId="77777777" w:rsidR="00225575" w:rsidRPr="007C4097" w:rsidRDefault="00225575" w:rsidP="00DC3154">
            <w:pPr>
              <w:pStyle w:val="PargrafodaLista"/>
              <w:numPr>
                <w:ilvl w:val="0"/>
                <w:numId w:val="140"/>
              </w:numPr>
            </w:pPr>
            <w:r w:rsidRPr="007C4097">
              <w:t xml:space="preserve">Conhecer as diversas topologias de Redes; </w:t>
            </w:r>
          </w:p>
          <w:p w14:paraId="382DD5FC" w14:textId="77777777" w:rsidR="00225575" w:rsidRPr="007C4097" w:rsidRDefault="00225575" w:rsidP="00DC3154">
            <w:pPr>
              <w:pStyle w:val="PargrafodaLista"/>
              <w:numPr>
                <w:ilvl w:val="0"/>
                <w:numId w:val="140"/>
              </w:numPr>
            </w:pPr>
            <w:r w:rsidRPr="007C4097">
              <w:t xml:space="preserve">Identificar os vários tipos de meios de transmissão e suas características técnicas; </w:t>
            </w:r>
          </w:p>
          <w:p w14:paraId="5176FC23" w14:textId="77777777" w:rsidR="00225575" w:rsidRPr="007C4097" w:rsidRDefault="00225575" w:rsidP="00DC3154">
            <w:pPr>
              <w:pStyle w:val="PargrafodaLista"/>
              <w:numPr>
                <w:ilvl w:val="0"/>
                <w:numId w:val="140"/>
              </w:numPr>
            </w:pPr>
            <w:r w:rsidRPr="007C4097">
              <w:t xml:space="preserve">Praticar crimpagem de cabo par trançado; </w:t>
            </w:r>
          </w:p>
          <w:p w14:paraId="5CB3B184" w14:textId="77777777" w:rsidR="00225575" w:rsidRPr="007C4097" w:rsidRDefault="00225575" w:rsidP="00DC3154">
            <w:pPr>
              <w:pStyle w:val="PargrafodaLista"/>
              <w:numPr>
                <w:ilvl w:val="0"/>
                <w:numId w:val="140"/>
              </w:numPr>
            </w:pPr>
            <w:r w:rsidRPr="007C4097">
              <w:t xml:space="preserve">Identificar os diversos componentes de hardware das Redes e suas funções; </w:t>
            </w:r>
          </w:p>
          <w:p w14:paraId="74ADF6E2" w14:textId="77777777" w:rsidR="00225575" w:rsidRPr="007C4097" w:rsidRDefault="00225575" w:rsidP="00DC3154">
            <w:pPr>
              <w:pStyle w:val="PargrafodaLista"/>
              <w:numPr>
                <w:ilvl w:val="0"/>
                <w:numId w:val="140"/>
              </w:numPr>
            </w:pPr>
            <w:r w:rsidRPr="007C4097">
              <w:t xml:space="preserve">Conhecer as diversas formas de acesso ao meio através de diferentes protocolos; </w:t>
            </w:r>
          </w:p>
          <w:p w14:paraId="50E52573" w14:textId="77777777" w:rsidR="00225575" w:rsidRPr="007C4097" w:rsidRDefault="00225575" w:rsidP="00DC3154">
            <w:pPr>
              <w:pStyle w:val="PargrafodaLista"/>
              <w:numPr>
                <w:ilvl w:val="0"/>
                <w:numId w:val="140"/>
              </w:numPr>
            </w:pPr>
            <w:r w:rsidRPr="007C4097">
              <w:t xml:space="preserve">Conhecer os serviços de Redes existentes e suas arquiteturas; </w:t>
            </w:r>
          </w:p>
          <w:p w14:paraId="01DA959B" w14:textId="77777777" w:rsidR="00225575" w:rsidRPr="007C4097" w:rsidRDefault="00225575" w:rsidP="00DC3154">
            <w:pPr>
              <w:pStyle w:val="PargrafodaLista"/>
              <w:numPr>
                <w:ilvl w:val="0"/>
                <w:numId w:val="140"/>
              </w:numPr>
            </w:pPr>
            <w:r w:rsidRPr="007C4097">
              <w:t xml:space="preserve">Identificar a estrutura de camadas; </w:t>
            </w:r>
          </w:p>
          <w:p w14:paraId="39AA1335" w14:textId="77777777" w:rsidR="00225575" w:rsidRPr="007C4097" w:rsidRDefault="00225575" w:rsidP="00DC3154">
            <w:pPr>
              <w:pStyle w:val="PargrafodaLista"/>
              <w:numPr>
                <w:ilvl w:val="0"/>
                <w:numId w:val="140"/>
              </w:numPr>
            </w:pPr>
            <w:r w:rsidRPr="007C4097">
              <w:t xml:space="preserve">Conhecer o Modelo OSI e suas camadas;  </w:t>
            </w:r>
          </w:p>
          <w:p w14:paraId="4CAF9F10" w14:textId="77777777" w:rsidR="00225575" w:rsidRPr="007C4097" w:rsidRDefault="00225575" w:rsidP="00DC3154">
            <w:pPr>
              <w:pStyle w:val="PargrafodaLista"/>
              <w:numPr>
                <w:ilvl w:val="0"/>
                <w:numId w:val="140"/>
              </w:numPr>
            </w:pPr>
            <w:r w:rsidRPr="007C4097">
              <w:t xml:space="preserve">Identificar a origem da rede mundial de computadores (Internet); </w:t>
            </w:r>
          </w:p>
          <w:p w14:paraId="08760C3F" w14:textId="77777777" w:rsidR="00225575" w:rsidRPr="007C4097" w:rsidRDefault="00225575" w:rsidP="00DC3154">
            <w:pPr>
              <w:pStyle w:val="PargrafodaLista"/>
              <w:numPr>
                <w:ilvl w:val="0"/>
                <w:numId w:val="140"/>
              </w:numPr>
            </w:pPr>
            <w:r w:rsidRPr="007C4097">
              <w:t xml:space="preserve">Identificar os aspectos que envolvem a Internet, </w:t>
            </w:r>
          </w:p>
          <w:p w14:paraId="33C081CA" w14:textId="77777777" w:rsidR="00225575" w:rsidRPr="007C4097" w:rsidRDefault="00225575" w:rsidP="00DC3154">
            <w:pPr>
              <w:pStyle w:val="PargrafodaLista"/>
              <w:numPr>
                <w:ilvl w:val="0"/>
                <w:numId w:val="140"/>
              </w:numPr>
            </w:pPr>
            <w:r w:rsidRPr="007C4097">
              <w:t xml:space="preserve">Identificar os componentes da borda e do núcleo da Internet, </w:t>
            </w:r>
          </w:p>
          <w:p w14:paraId="7B3FDEFF" w14:textId="77777777" w:rsidR="00225575" w:rsidRPr="007C4097" w:rsidRDefault="00225575" w:rsidP="00DC3154">
            <w:pPr>
              <w:pStyle w:val="PargrafodaLista"/>
              <w:numPr>
                <w:ilvl w:val="0"/>
                <w:numId w:val="140"/>
              </w:numPr>
            </w:pPr>
            <w:r w:rsidRPr="007C4097">
              <w:t xml:space="preserve">Identificar os aspectos que causam retardo no envio de dados em uma rede. </w:t>
            </w:r>
          </w:p>
          <w:p w14:paraId="5C5ADAD1" w14:textId="77777777" w:rsidR="00225575" w:rsidRPr="007C4097" w:rsidRDefault="00225575" w:rsidP="00DC3154">
            <w:pPr>
              <w:pStyle w:val="PargrafodaLista"/>
              <w:numPr>
                <w:ilvl w:val="0"/>
                <w:numId w:val="140"/>
              </w:numPr>
            </w:pPr>
            <w:r w:rsidRPr="007C4097">
              <w:lastRenderedPageBreak/>
              <w:t xml:space="preserve">Conhecer a pilha de protocolos TCP/IP, suas camadas e as respectivas funções. </w:t>
            </w:r>
          </w:p>
          <w:p w14:paraId="24895945" w14:textId="77777777" w:rsidR="00225575" w:rsidRDefault="00225575" w:rsidP="001D242E">
            <w:pPr>
              <w:ind w:firstLine="0"/>
            </w:pPr>
          </w:p>
          <w:p w14:paraId="443281A2" w14:textId="77777777" w:rsidR="00225575" w:rsidRPr="00FF1061" w:rsidRDefault="00225575" w:rsidP="001D242E">
            <w:pPr>
              <w:ind w:firstLine="0"/>
              <w:rPr>
                <w:b/>
              </w:rPr>
            </w:pPr>
            <w:r w:rsidRPr="00FF1061">
              <w:rPr>
                <w:b/>
              </w:rPr>
              <w:t>3. CONTEÚDOS PROGRAMÁTICOS</w:t>
            </w:r>
          </w:p>
          <w:p w14:paraId="60A40E53" w14:textId="77777777" w:rsidR="00225575" w:rsidRPr="007C4097" w:rsidRDefault="00225575" w:rsidP="001D242E">
            <w:pPr>
              <w:ind w:firstLine="0"/>
            </w:pPr>
            <w:r w:rsidRPr="007C4097">
              <w:t>Unidade I – Conceitos e Objetivos das Redes de Computadores</w:t>
            </w:r>
          </w:p>
          <w:p w14:paraId="10C66444" w14:textId="77777777" w:rsidR="00225575" w:rsidRPr="007C4097" w:rsidRDefault="00225575" w:rsidP="00DC3154">
            <w:pPr>
              <w:pStyle w:val="PargrafodaLista"/>
              <w:numPr>
                <w:ilvl w:val="0"/>
                <w:numId w:val="30"/>
              </w:numPr>
            </w:pPr>
            <w:r w:rsidRPr="007C4097">
              <w:t>Aplicações Domésticas</w:t>
            </w:r>
          </w:p>
          <w:p w14:paraId="26013D93" w14:textId="77777777" w:rsidR="00225575" w:rsidRPr="007C4097" w:rsidRDefault="00225575" w:rsidP="00DC3154">
            <w:pPr>
              <w:pStyle w:val="PargrafodaLista"/>
              <w:numPr>
                <w:ilvl w:val="0"/>
                <w:numId w:val="30"/>
              </w:numPr>
            </w:pPr>
            <w:r w:rsidRPr="007C4097">
              <w:t>Usuários Móveis</w:t>
            </w:r>
          </w:p>
          <w:p w14:paraId="18A40513" w14:textId="77777777" w:rsidR="00225575" w:rsidRPr="007C4097" w:rsidRDefault="00225575" w:rsidP="00DC3154">
            <w:pPr>
              <w:pStyle w:val="PargrafodaLista"/>
              <w:numPr>
                <w:ilvl w:val="0"/>
                <w:numId w:val="30"/>
              </w:numPr>
            </w:pPr>
            <w:r w:rsidRPr="007C4097">
              <w:t>Questões Sociais</w:t>
            </w:r>
          </w:p>
          <w:p w14:paraId="6763671E" w14:textId="77777777" w:rsidR="00225575" w:rsidRPr="007C4097" w:rsidRDefault="00225575" w:rsidP="001D242E">
            <w:pPr>
              <w:ind w:firstLine="0"/>
            </w:pPr>
            <w:r w:rsidRPr="007C4097">
              <w:t>Unidade II – Tipos de Redes</w:t>
            </w:r>
          </w:p>
          <w:p w14:paraId="6B77D318" w14:textId="77777777" w:rsidR="00225575" w:rsidRPr="007C4097" w:rsidRDefault="00225575" w:rsidP="00DC3154">
            <w:pPr>
              <w:pStyle w:val="PargrafodaLista"/>
              <w:numPr>
                <w:ilvl w:val="0"/>
                <w:numId w:val="31"/>
              </w:numPr>
            </w:pPr>
            <w:r w:rsidRPr="007C4097">
              <w:t>Redes Locais (LAN´s)</w:t>
            </w:r>
          </w:p>
          <w:p w14:paraId="6EEA40D1" w14:textId="77777777" w:rsidR="00225575" w:rsidRPr="007C4097" w:rsidRDefault="00225575" w:rsidP="00DC3154">
            <w:pPr>
              <w:pStyle w:val="PargrafodaLista"/>
              <w:numPr>
                <w:ilvl w:val="0"/>
                <w:numId w:val="31"/>
              </w:numPr>
            </w:pPr>
            <w:r w:rsidRPr="007C4097">
              <w:t>Redes Metropolitanas (MAN´s)</w:t>
            </w:r>
          </w:p>
          <w:p w14:paraId="2BC590EE" w14:textId="77777777" w:rsidR="00225575" w:rsidRPr="007C4097" w:rsidRDefault="00225575" w:rsidP="00DC3154">
            <w:pPr>
              <w:pStyle w:val="PargrafodaLista"/>
              <w:numPr>
                <w:ilvl w:val="0"/>
                <w:numId w:val="31"/>
              </w:numPr>
            </w:pPr>
            <w:r w:rsidRPr="007C4097">
              <w:t>Redes Geograficamente Distribuídas (WAN´s)</w:t>
            </w:r>
          </w:p>
          <w:p w14:paraId="5555CFCE" w14:textId="77777777" w:rsidR="00225575" w:rsidRPr="007C4097" w:rsidRDefault="00225575" w:rsidP="00DC3154">
            <w:pPr>
              <w:pStyle w:val="PargrafodaLista"/>
              <w:numPr>
                <w:ilvl w:val="0"/>
                <w:numId w:val="31"/>
              </w:numPr>
            </w:pPr>
            <w:r w:rsidRPr="007C4097">
              <w:t>Redes sem Fio</w:t>
            </w:r>
          </w:p>
          <w:p w14:paraId="5811E767" w14:textId="77777777" w:rsidR="00225575" w:rsidRPr="007C4097" w:rsidRDefault="00225575" w:rsidP="00DC3154">
            <w:pPr>
              <w:pStyle w:val="PargrafodaLista"/>
              <w:numPr>
                <w:ilvl w:val="0"/>
                <w:numId w:val="31"/>
              </w:numPr>
            </w:pPr>
            <w:r w:rsidRPr="007C4097">
              <w:t>Redes Domésticas</w:t>
            </w:r>
          </w:p>
          <w:p w14:paraId="41E744E4" w14:textId="77777777" w:rsidR="00225575" w:rsidRPr="007C4097" w:rsidRDefault="00225575" w:rsidP="00DC3154">
            <w:pPr>
              <w:pStyle w:val="PargrafodaLista"/>
              <w:numPr>
                <w:ilvl w:val="0"/>
                <w:numId w:val="31"/>
              </w:numPr>
            </w:pPr>
            <w:r w:rsidRPr="007C4097">
              <w:t>Ligações entre Redes</w:t>
            </w:r>
          </w:p>
          <w:p w14:paraId="604ABCF0" w14:textId="77777777" w:rsidR="00225575" w:rsidRPr="007C4097" w:rsidRDefault="00225575" w:rsidP="00DC3154">
            <w:pPr>
              <w:pStyle w:val="PargrafodaLista"/>
              <w:numPr>
                <w:ilvl w:val="0"/>
                <w:numId w:val="31"/>
              </w:numPr>
            </w:pPr>
            <w:r w:rsidRPr="007C4097">
              <w:t>Parâmetros de comparação</w:t>
            </w:r>
          </w:p>
          <w:p w14:paraId="2E3F226C" w14:textId="77777777" w:rsidR="00225575" w:rsidRPr="007C4097" w:rsidRDefault="00225575" w:rsidP="001D242E">
            <w:pPr>
              <w:ind w:firstLine="0"/>
            </w:pPr>
            <w:r w:rsidRPr="007C4097">
              <w:t>Unidade III – As diferentes topologias.</w:t>
            </w:r>
          </w:p>
          <w:p w14:paraId="47185DE7" w14:textId="77777777" w:rsidR="00225575" w:rsidRPr="007C4097" w:rsidRDefault="00225575" w:rsidP="00DC3154">
            <w:pPr>
              <w:pStyle w:val="PargrafodaLista"/>
              <w:numPr>
                <w:ilvl w:val="0"/>
                <w:numId w:val="32"/>
              </w:numPr>
            </w:pPr>
            <w:r w:rsidRPr="007C4097">
              <w:t>Topologia Física x Topologia Lógica</w:t>
            </w:r>
          </w:p>
          <w:p w14:paraId="0CD74A80" w14:textId="77777777" w:rsidR="00225575" w:rsidRPr="007C4097" w:rsidRDefault="00225575" w:rsidP="00DC3154">
            <w:pPr>
              <w:pStyle w:val="PargrafodaLista"/>
              <w:numPr>
                <w:ilvl w:val="0"/>
                <w:numId w:val="32"/>
              </w:numPr>
            </w:pPr>
            <w:r w:rsidRPr="007C4097">
              <w:t>Unidade IV – Meios de Transmissão</w:t>
            </w:r>
          </w:p>
          <w:p w14:paraId="3A51D356" w14:textId="77777777" w:rsidR="00225575" w:rsidRPr="007C4097" w:rsidRDefault="00225575" w:rsidP="00DC3154">
            <w:pPr>
              <w:pStyle w:val="PargrafodaLista"/>
              <w:numPr>
                <w:ilvl w:val="0"/>
                <w:numId w:val="32"/>
              </w:numPr>
            </w:pPr>
            <w:r w:rsidRPr="007C4097">
              <w:t>Tipos de cabos</w:t>
            </w:r>
          </w:p>
          <w:p w14:paraId="702564FA" w14:textId="77777777" w:rsidR="00225575" w:rsidRPr="007C4097" w:rsidRDefault="00225575" w:rsidP="00DC3154">
            <w:pPr>
              <w:pStyle w:val="PargrafodaLista"/>
              <w:numPr>
                <w:ilvl w:val="0"/>
                <w:numId w:val="32"/>
              </w:numPr>
            </w:pPr>
            <w:r w:rsidRPr="007C4097">
              <w:t>Transmissão sem cabos (wireless)</w:t>
            </w:r>
          </w:p>
          <w:p w14:paraId="659FC9BF" w14:textId="77777777" w:rsidR="00225575" w:rsidRPr="007C4097" w:rsidRDefault="00225575" w:rsidP="001D242E">
            <w:pPr>
              <w:ind w:firstLine="0"/>
            </w:pPr>
            <w:r w:rsidRPr="007C4097">
              <w:t>Unidade V – Hardware</w:t>
            </w:r>
          </w:p>
          <w:p w14:paraId="3E0B9933" w14:textId="77777777" w:rsidR="00225575" w:rsidRPr="007C4097" w:rsidRDefault="00225575" w:rsidP="00DC3154">
            <w:pPr>
              <w:pStyle w:val="PargrafodaLista"/>
              <w:numPr>
                <w:ilvl w:val="0"/>
                <w:numId w:val="33"/>
              </w:numPr>
            </w:pPr>
            <w:r w:rsidRPr="007C4097">
              <w:t>Placas de interface de rede (adaptadores de rede)</w:t>
            </w:r>
          </w:p>
          <w:p w14:paraId="5E011A2F" w14:textId="77777777" w:rsidR="00225575" w:rsidRPr="007C4097" w:rsidRDefault="00225575" w:rsidP="00DC3154">
            <w:pPr>
              <w:pStyle w:val="PargrafodaLista"/>
              <w:numPr>
                <w:ilvl w:val="0"/>
                <w:numId w:val="33"/>
              </w:numPr>
            </w:pPr>
            <w:r w:rsidRPr="007C4097">
              <w:t>Transceivers (transceptores)</w:t>
            </w:r>
          </w:p>
          <w:p w14:paraId="6B56630D" w14:textId="77777777" w:rsidR="00225575" w:rsidRPr="007C4097" w:rsidRDefault="00225575" w:rsidP="00DC3154">
            <w:pPr>
              <w:pStyle w:val="PargrafodaLista"/>
              <w:numPr>
                <w:ilvl w:val="0"/>
                <w:numId w:val="33"/>
              </w:numPr>
            </w:pPr>
            <w:r w:rsidRPr="007C4097">
              <w:t>Modems</w:t>
            </w:r>
          </w:p>
          <w:p w14:paraId="6C22CBBA" w14:textId="77777777" w:rsidR="00225575" w:rsidRPr="007C4097" w:rsidRDefault="00225575" w:rsidP="00DC3154">
            <w:pPr>
              <w:pStyle w:val="PargrafodaLista"/>
              <w:numPr>
                <w:ilvl w:val="0"/>
                <w:numId w:val="33"/>
              </w:numPr>
            </w:pPr>
            <w:r w:rsidRPr="007C4097">
              <w:t>Repeaters</w:t>
            </w:r>
          </w:p>
          <w:p w14:paraId="0DEE8EE4" w14:textId="77777777" w:rsidR="00225575" w:rsidRPr="007C4097" w:rsidRDefault="00225575" w:rsidP="00DC3154">
            <w:pPr>
              <w:pStyle w:val="PargrafodaLista"/>
              <w:numPr>
                <w:ilvl w:val="0"/>
                <w:numId w:val="33"/>
              </w:numPr>
            </w:pPr>
            <w:r w:rsidRPr="007C4097">
              <w:t>Hubs</w:t>
            </w:r>
          </w:p>
          <w:p w14:paraId="13EC7F19" w14:textId="77777777" w:rsidR="00225575" w:rsidRPr="007C4097" w:rsidRDefault="00225575" w:rsidP="00DC3154">
            <w:pPr>
              <w:pStyle w:val="PargrafodaLista"/>
              <w:numPr>
                <w:ilvl w:val="0"/>
                <w:numId w:val="33"/>
              </w:numPr>
            </w:pPr>
            <w:r w:rsidRPr="007C4097">
              <w:t>Switches</w:t>
            </w:r>
          </w:p>
          <w:p w14:paraId="72D49362" w14:textId="77777777" w:rsidR="00225575" w:rsidRPr="007C4097" w:rsidRDefault="00225575" w:rsidP="00DC3154">
            <w:pPr>
              <w:pStyle w:val="PargrafodaLista"/>
              <w:numPr>
                <w:ilvl w:val="0"/>
                <w:numId w:val="33"/>
              </w:numPr>
            </w:pPr>
            <w:r w:rsidRPr="007C4097">
              <w:t>Roteadores</w:t>
            </w:r>
          </w:p>
          <w:p w14:paraId="6027045F" w14:textId="77777777" w:rsidR="00225575" w:rsidRPr="007C4097" w:rsidRDefault="00225575" w:rsidP="001D242E">
            <w:pPr>
              <w:ind w:firstLine="0"/>
            </w:pPr>
            <w:r w:rsidRPr="007C4097">
              <w:t>Unidade VI – Protocolos de Acesso ao Meio</w:t>
            </w:r>
          </w:p>
          <w:p w14:paraId="53DF8E65" w14:textId="77777777" w:rsidR="00225575" w:rsidRPr="007C4097" w:rsidRDefault="00225575" w:rsidP="00DC3154">
            <w:pPr>
              <w:pStyle w:val="PargrafodaLista"/>
              <w:numPr>
                <w:ilvl w:val="0"/>
                <w:numId w:val="34"/>
              </w:numPr>
            </w:pPr>
            <w:r w:rsidRPr="007C4097">
              <w:lastRenderedPageBreak/>
              <w:t>Acesso baseado em contenção (CSMA, CSMA/CD, CSMA/CA)</w:t>
            </w:r>
          </w:p>
          <w:p w14:paraId="4266A962" w14:textId="77777777" w:rsidR="00225575" w:rsidRPr="007C4097" w:rsidRDefault="00225575" w:rsidP="00DC3154">
            <w:pPr>
              <w:pStyle w:val="PargrafodaLista"/>
              <w:numPr>
                <w:ilvl w:val="0"/>
                <w:numId w:val="34"/>
              </w:numPr>
            </w:pPr>
            <w:r w:rsidRPr="007C4097">
              <w:t>Acesso ordenado sem contenção (Pooling, Token Passing (Passagem de Permissão)</w:t>
            </w:r>
          </w:p>
          <w:p w14:paraId="777CF5A1" w14:textId="77777777" w:rsidR="00225575" w:rsidRPr="007C4097" w:rsidRDefault="00225575" w:rsidP="001D242E">
            <w:pPr>
              <w:ind w:firstLine="0"/>
            </w:pPr>
            <w:r w:rsidRPr="007C4097">
              <w:t>Unidade VII – Serviços de Rede</w:t>
            </w:r>
          </w:p>
          <w:p w14:paraId="0FE82A50" w14:textId="77777777" w:rsidR="00225575" w:rsidRPr="007C4097" w:rsidRDefault="00225575" w:rsidP="00DC3154">
            <w:pPr>
              <w:pStyle w:val="PargrafodaLista"/>
              <w:numPr>
                <w:ilvl w:val="0"/>
                <w:numId w:val="35"/>
              </w:numPr>
            </w:pPr>
            <w:r w:rsidRPr="007C4097">
              <w:t>Serviços de arquivo</w:t>
            </w:r>
          </w:p>
          <w:p w14:paraId="58ABE640" w14:textId="77777777" w:rsidR="00225575" w:rsidRPr="007C4097" w:rsidRDefault="00225575" w:rsidP="00DC3154">
            <w:pPr>
              <w:pStyle w:val="PargrafodaLista"/>
              <w:numPr>
                <w:ilvl w:val="0"/>
                <w:numId w:val="35"/>
              </w:numPr>
            </w:pPr>
            <w:r w:rsidRPr="007C4097">
              <w:t>Serviços de Impressão</w:t>
            </w:r>
          </w:p>
          <w:p w14:paraId="55ACFF03" w14:textId="77777777" w:rsidR="00225575" w:rsidRPr="007C4097" w:rsidRDefault="00225575" w:rsidP="00DC3154">
            <w:pPr>
              <w:pStyle w:val="PargrafodaLista"/>
              <w:numPr>
                <w:ilvl w:val="0"/>
                <w:numId w:val="35"/>
              </w:numPr>
            </w:pPr>
            <w:r w:rsidRPr="007C4097">
              <w:t>Serviços de mensagem</w:t>
            </w:r>
          </w:p>
          <w:p w14:paraId="68C00728" w14:textId="77777777" w:rsidR="00225575" w:rsidRPr="007C4097" w:rsidRDefault="00225575" w:rsidP="00DC3154">
            <w:pPr>
              <w:pStyle w:val="PargrafodaLista"/>
              <w:numPr>
                <w:ilvl w:val="0"/>
                <w:numId w:val="35"/>
              </w:numPr>
            </w:pPr>
            <w:r w:rsidRPr="007C4097">
              <w:t>Serviços de aplicação</w:t>
            </w:r>
          </w:p>
          <w:p w14:paraId="29DF670B" w14:textId="77777777" w:rsidR="00225575" w:rsidRPr="007C4097" w:rsidRDefault="00225575" w:rsidP="001D242E">
            <w:pPr>
              <w:ind w:firstLine="0"/>
            </w:pPr>
            <w:r w:rsidRPr="007C4097">
              <w:t>Unidade VIII – Arquitetura de Serviços</w:t>
            </w:r>
          </w:p>
          <w:p w14:paraId="7A80DED8" w14:textId="77777777" w:rsidR="00225575" w:rsidRPr="007C4097" w:rsidRDefault="00225575" w:rsidP="00DC3154">
            <w:pPr>
              <w:pStyle w:val="PargrafodaLista"/>
              <w:numPr>
                <w:ilvl w:val="0"/>
                <w:numId w:val="36"/>
              </w:numPr>
            </w:pPr>
            <w:r w:rsidRPr="007C4097">
              <w:t>Arquitetura Cliente-Servidor</w:t>
            </w:r>
          </w:p>
          <w:p w14:paraId="3CF1FA1B" w14:textId="77777777" w:rsidR="00225575" w:rsidRPr="007C4097" w:rsidRDefault="00225575" w:rsidP="00DC3154">
            <w:pPr>
              <w:pStyle w:val="PargrafodaLista"/>
              <w:numPr>
                <w:ilvl w:val="0"/>
                <w:numId w:val="36"/>
              </w:numPr>
            </w:pPr>
            <w:r w:rsidRPr="007C4097">
              <w:t>Arquitetura Peer-to-peer</w:t>
            </w:r>
          </w:p>
          <w:p w14:paraId="2A14BE8B" w14:textId="77777777" w:rsidR="00225575" w:rsidRPr="007C4097" w:rsidRDefault="00225575" w:rsidP="001D242E">
            <w:pPr>
              <w:ind w:firstLine="0"/>
            </w:pPr>
            <w:r w:rsidRPr="007C4097">
              <w:t>Unidade IX – Software de Rede</w:t>
            </w:r>
          </w:p>
          <w:p w14:paraId="78DEA113" w14:textId="77777777" w:rsidR="00225575" w:rsidRPr="007C4097" w:rsidRDefault="00225575" w:rsidP="00DC3154">
            <w:pPr>
              <w:pStyle w:val="PargrafodaLista"/>
              <w:numPr>
                <w:ilvl w:val="0"/>
                <w:numId w:val="37"/>
              </w:numPr>
            </w:pPr>
            <w:r w:rsidRPr="007C4097">
              <w:t>Hierarquias de protocolos</w:t>
            </w:r>
          </w:p>
          <w:p w14:paraId="0FD65A27" w14:textId="77777777" w:rsidR="00225575" w:rsidRPr="007C4097" w:rsidRDefault="00225575" w:rsidP="00DC3154">
            <w:pPr>
              <w:pStyle w:val="PargrafodaLista"/>
              <w:numPr>
                <w:ilvl w:val="0"/>
                <w:numId w:val="37"/>
              </w:numPr>
            </w:pPr>
            <w:r w:rsidRPr="007C4097">
              <w:t>Comunicação em Camadas</w:t>
            </w:r>
          </w:p>
          <w:p w14:paraId="2D4D5493" w14:textId="77777777" w:rsidR="00225575" w:rsidRPr="007C4097" w:rsidRDefault="00225575" w:rsidP="001D242E">
            <w:pPr>
              <w:ind w:firstLine="0"/>
            </w:pPr>
            <w:r w:rsidRPr="007C4097">
              <w:t>Unidade X – Modelo de Referência OSI</w:t>
            </w:r>
          </w:p>
          <w:p w14:paraId="0AB24D0B" w14:textId="77777777" w:rsidR="00225575" w:rsidRPr="007C4097" w:rsidRDefault="00225575" w:rsidP="00DC3154">
            <w:pPr>
              <w:pStyle w:val="PargrafodaLista"/>
              <w:numPr>
                <w:ilvl w:val="0"/>
                <w:numId w:val="38"/>
              </w:numPr>
            </w:pPr>
            <w:r w:rsidRPr="007C4097">
              <w:t>Camadas do modelo OSI</w:t>
            </w:r>
          </w:p>
          <w:p w14:paraId="754256F7" w14:textId="77777777" w:rsidR="00225575" w:rsidRPr="007C4097" w:rsidRDefault="00225575" w:rsidP="00DC3154">
            <w:pPr>
              <w:pStyle w:val="PargrafodaLista"/>
              <w:numPr>
                <w:ilvl w:val="0"/>
                <w:numId w:val="38"/>
              </w:numPr>
            </w:pPr>
            <w:r w:rsidRPr="007C4097">
              <w:t>RFC´s</w:t>
            </w:r>
          </w:p>
          <w:p w14:paraId="0D0F35DF" w14:textId="77777777" w:rsidR="00225575" w:rsidRPr="007C4097" w:rsidRDefault="00225575" w:rsidP="001D242E">
            <w:pPr>
              <w:ind w:firstLine="0"/>
            </w:pPr>
            <w:r w:rsidRPr="007C4097">
              <w:t>Unidade XI – Protocolo TCP/IP</w:t>
            </w:r>
          </w:p>
          <w:p w14:paraId="1B927478" w14:textId="77777777" w:rsidR="00225575" w:rsidRPr="007C4097" w:rsidRDefault="00225575" w:rsidP="00DC3154">
            <w:pPr>
              <w:pStyle w:val="PargrafodaLista"/>
              <w:numPr>
                <w:ilvl w:val="0"/>
                <w:numId w:val="39"/>
              </w:numPr>
            </w:pPr>
            <w:r w:rsidRPr="007C4097">
              <w:t>Camadas do TCP/IP</w:t>
            </w:r>
          </w:p>
          <w:p w14:paraId="5C8AEBDF" w14:textId="77777777" w:rsidR="00225575" w:rsidRPr="007C4097" w:rsidRDefault="00225575" w:rsidP="00DC3154">
            <w:pPr>
              <w:pStyle w:val="PargrafodaLista"/>
              <w:numPr>
                <w:ilvl w:val="0"/>
                <w:numId w:val="39"/>
              </w:numPr>
            </w:pPr>
            <w:r w:rsidRPr="007C4097">
              <w:t>Borda de Rede</w:t>
            </w:r>
          </w:p>
          <w:p w14:paraId="5887A067" w14:textId="77777777" w:rsidR="00225575" w:rsidRPr="007C4097" w:rsidRDefault="00225575" w:rsidP="00DC3154">
            <w:pPr>
              <w:pStyle w:val="PargrafodaLista"/>
              <w:numPr>
                <w:ilvl w:val="0"/>
                <w:numId w:val="39"/>
              </w:numPr>
            </w:pPr>
            <w:r w:rsidRPr="007C4097">
              <w:t>Núcleo da Rede</w:t>
            </w:r>
          </w:p>
          <w:p w14:paraId="662179D0" w14:textId="77777777" w:rsidR="00225575" w:rsidRDefault="00225575" w:rsidP="001D242E">
            <w:pPr>
              <w:ind w:firstLine="0"/>
            </w:pPr>
          </w:p>
          <w:p w14:paraId="2D4B1E12" w14:textId="77777777" w:rsidR="00225575" w:rsidRPr="00FF1061" w:rsidRDefault="00225575" w:rsidP="001D242E">
            <w:pPr>
              <w:ind w:firstLine="0"/>
              <w:rPr>
                <w:b/>
              </w:rPr>
            </w:pPr>
            <w:r w:rsidRPr="00FF1061">
              <w:rPr>
                <w:b/>
              </w:rPr>
              <w:t>4. PROCEDIMENTOS METODOLÓGICOS</w:t>
            </w:r>
          </w:p>
          <w:p w14:paraId="35CD5588" w14:textId="77777777" w:rsidR="00225575" w:rsidRPr="007C4097" w:rsidRDefault="00225575" w:rsidP="001D242E">
            <w:pPr>
              <w:ind w:firstLine="0"/>
            </w:pPr>
            <w:r w:rsidRPr="007C4097">
              <w:t>Aula expositiva, vídeos, trabalho em equipe, estudo dirigido, estudo de caso, exposição oral por alunos e atividades práticas.</w:t>
            </w:r>
          </w:p>
          <w:p w14:paraId="215716B4" w14:textId="77777777" w:rsidR="00225575" w:rsidRDefault="00225575" w:rsidP="001D242E">
            <w:pPr>
              <w:ind w:firstLine="0"/>
            </w:pPr>
          </w:p>
          <w:p w14:paraId="250EB821" w14:textId="77777777" w:rsidR="00225575" w:rsidRPr="00FF1061" w:rsidRDefault="00225575" w:rsidP="001D242E">
            <w:pPr>
              <w:ind w:firstLine="0"/>
              <w:rPr>
                <w:b/>
              </w:rPr>
            </w:pPr>
            <w:r w:rsidRPr="00FF1061">
              <w:rPr>
                <w:b/>
              </w:rPr>
              <w:t>5. MATERIAL DIDÁDICO</w:t>
            </w:r>
          </w:p>
          <w:p w14:paraId="40BAA16E" w14:textId="77777777" w:rsidR="00225575" w:rsidRPr="007C4097" w:rsidRDefault="00225575" w:rsidP="001D242E">
            <w:pPr>
              <w:ind w:firstLine="0"/>
            </w:pPr>
            <w:r w:rsidRPr="007C4097">
              <w:t>Quadro, Datashow, apostila, material áudio/visual, redes sociais, ambiente virtual de aprendizagem, cabos para crimpagem, roteadores, comutadores, conectores RJ-45, placas de rede e outros componentes para configuração de uma rede.</w:t>
            </w:r>
          </w:p>
          <w:p w14:paraId="52CFD1D3" w14:textId="77777777" w:rsidR="00225575" w:rsidRDefault="00225575" w:rsidP="001D242E">
            <w:pPr>
              <w:ind w:firstLine="0"/>
            </w:pPr>
          </w:p>
          <w:p w14:paraId="09B175D4" w14:textId="77777777" w:rsidR="00225575" w:rsidRPr="00FF1061" w:rsidRDefault="00225575" w:rsidP="001D242E">
            <w:pPr>
              <w:ind w:firstLine="0"/>
              <w:rPr>
                <w:b/>
              </w:rPr>
            </w:pPr>
            <w:r w:rsidRPr="00FF1061">
              <w:rPr>
                <w:b/>
              </w:rPr>
              <w:t>6. CRITÉRIOS E INSTRUMENTOS DE AVALIAÇÃO</w:t>
            </w:r>
          </w:p>
          <w:p w14:paraId="78020840" w14:textId="77777777" w:rsidR="00225575" w:rsidRDefault="00225575" w:rsidP="001D242E">
            <w:pPr>
              <w:ind w:firstLine="0"/>
            </w:pPr>
            <w:r w:rsidRPr="007C4097">
              <w:t>Prova escrita, trabalhos individuais/em grupo e projetos interdisciplinares. Conforme consta no art. 29 do Regulamento de Ensino Médio Técnico, os instrumentos de avaliação deverão ser múltiplos para possibilitar ao professor o acompanhamento do processo de aprendizagem do educando. Assim, deverá haver, pelo menos, duas formas de avaliação, no mínimo uma delas escrita.</w:t>
            </w:r>
          </w:p>
          <w:p w14:paraId="01036EF9" w14:textId="77777777" w:rsidR="00225575" w:rsidRPr="007C4097" w:rsidRDefault="00225575" w:rsidP="001D242E">
            <w:pPr>
              <w:ind w:firstLine="0"/>
            </w:pPr>
          </w:p>
          <w:p w14:paraId="7BC4F356" w14:textId="77777777" w:rsidR="00225575" w:rsidRPr="00FF1061" w:rsidRDefault="00225575" w:rsidP="001D242E">
            <w:pPr>
              <w:ind w:firstLine="0"/>
              <w:rPr>
                <w:b/>
              </w:rPr>
            </w:pPr>
            <w:r w:rsidRPr="00FF1061">
              <w:rPr>
                <w:b/>
              </w:rPr>
              <w:t>7. BIBLIOGRAFIA</w:t>
            </w:r>
          </w:p>
          <w:p w14:paraId="4DB822E1" w14:textId="77777777" w:rsidR="00225575" w:rsidRPr="00FF1061" w:rsidRDefault="00225575" w:rsidP="001D242E">
            <w:pPr>
              <w:ind w:firstLine="0"/>
              <w:rPr>
                <w:b/>
                <w:u w:val="single"/>
              </w:rPr>
            </w:pPr>
            <w:r w:rsidRPr="00FF1061">
              <w:rPr>
                <w:b/>
                <w:u w:val="single"/>
              </w:rPr>
              <w:t>Básica</w:t>
            </w:r>
          </w:p>
          <w:p w14:paraId="2C1EE1B0" w14:textId="77777777" w:rsidR="00225575" w:rsidRPr="007C4097" w:rsidRDefault="00225575" w:rsidP="00DC3154">
            <w:pPr>
              <w:pStyle w:val="PargrafodaLista"/>
              <w:numPr>
                <w:ilvl w:val="0"/>
                <w:numId w:val="40"/>
              </w:numPr>
            </w:pPr>
            <w:r w:rsidRPr="007C4097">
              <w:t xml:space="preserve">KUROSE J. F; ROSS K. W, “Redes de Computadores e a Internet – uma abordagem top - down” - 6ª edição - Ed. Pearson, São Paulo, 2013. </w:t>
            </w:r>
          </w:p>
          <w:p w14:paraId="37C4EF82" w14:textId="77777777" w:rsidR="00225575" w:rsidRPr="007C4097" w:rsidRDefault="00225575" w:rsidP="00DC3154">
            <w:pPr>
              <w:pStyle w:val="PargrafodaLista"/>
              <w:numPr>
                <w:ilvl w:val="0"/>
                <w:numId w:val="40"/>
              </w:numPr>
            </w:pPr>
            <w:r w:rsidRPr="007C4097">
              <w:t xml:space="preserve">COMER D. E. “Interligação de Redes com TCP/IP – princípios, protocolos e arquitetura” - Vol. I - 6ª edição – Ed. Campus, Rio de Janeiro, 2014. </w:t>
            </w:r>
          </w:p>
          <w:p w14:paraId="19252E83" w14:textId="77777777" w:rsidR="00225575" w:rsidRPr="007C4097" w:rsidRDefault="00225575" w:rsidP="00DC3154">
            <w:pPr>
              <w:pStyle w:val="PargrafodaLista"/>
              <w:numPr>
                <w:ilvl w:val="0"/>
                <w:numId w:val="40"/>
              </w:numPr>
            </w:pPr>
            <w:r w:rsidRPr="007C4097">
              <w:t xml:space="preserve">TANENBAUM, A. S. Redes de Computadores – 5ª edição – Ed. Pearson, 2011. </w:t>
            </w:r>
          </w:p>
          <w:p w14:paraId="42761ABA" w14:textId="77777777" w:rsidR="00225575" w:rsidRPr="00FF1061" w:rsidRDefault="00225575" w:rsidP="001D242E">
            <w:pPr>
              <w:ind w:firstLine="0"/>
              <w:rPr>
                <w:b/>
                <w:u w:val="single"/>
              </w:rPr>
            </w:pPr>
            <w:r w:rsidRPr="00FF1061">
              <w:rPr>
                <w:b/>
                <w:u w:val="single"/>
              </w:rPr>
              <w:t>Complementar</w:t>
            </w:r>
          </w:p>
          <w:p w14:paraId="47EC21D1" w14:textId="77777777" w:rsidR="00225575" w:rsidRPr="007C4097" w:rsidRDefault="00225575" w:rsidP="00DC3154">
            <w:pPr>
              <w:pStyle w:val="PargrafodaLista"/>
              <w:numPr>
                <w:ilvl w:val="0"/>
                <w:numId w:val="41"/>
              </w:numPr>
            </w:pPr>
            <w:r w:rsidRPr="007C4097">
              <w:t xml:space="preserve">MORIMOTO, C. E. Redes - Guia Prático. 2ª edição - Sul Editores, 2011.  </w:t>
            </w:r>
          </w:p>
          <w:p w14:paraId="48DA3D5F" w14:textId="77777777" w:rsidR="00225575" w:rsidRPr="007C4097" w:rsidRDefault="00225575" w:rsidP="00DC3154">
            <w:pPr>
              <w:pStyle w:val="PargrafodaLista"/>
              <w:numPr>
                <w:ilvl w:val="0"/>
                <w:numId w:val="41"/>
              </w:numPr>
            </w:pPr>
            <w:r w:rsidRPr="007C4097">
              <w:t xml:space="preserve">TORRES, G. Redes de Computadores - Curso Completo. 10ª edição – Ed. FCA, 2013.  </w:t>
            </w:r>
          </w:p>
          <w:p w14:paraId="7771354F" w14:textId="77777777" w:rsidR="00225575" w:rsidRPr="007C4097" w:rsidRDefault="00225575" w:rsidP="00DC3154">
            <w:pPr>
              <w:pStyle w:val="PargrafodaLista"/>
              <w:numPr>
                <w:ilvl w:val="0"/>
                <w:numId w:val="41"/>
              </w:numPr>
            </w:pPr>
            <w:r w:rsidRPr="007C4097">
              <w:t xml:space="preserve">PINHEIRO, JOSÉ MAURÍCIO DOS S. Guia Completo de Cabeamento de Redes – 2ª edição – Ed. Elsevier, 2015 </w:t>
            </w:r>
          </w:p>
          <w:p w14:paraId="4D1702B2" w14:textId="77777777" w:rsidR="00225575" w:rsidRPr="007C4097" w:rsidRDefault="00225575" w:rsidP="00DC3154">
            <w:pPr>
              <w:pStyle w:val="PargrafodaLista"/>
              <w:numPr>
                <w:ilvl w:val="0"/>
                <w:numId w:val="41"/>
              </w:numPr>
            </w:pPr>
            <w:r w:rsidRPr="007C4097">
              <w:t xml:space="preserve">MARIN, P. S. Cabeamento Estruturado – 1ª edição – Ed. Érica, 2014.  </w:t>
            </w:r>
          </w:p>
          <w:p w14:paraId="06CF4F31" w14:textId="77777777" w:rsidR="00225575" w:rsidRPr="007C4097" w:rsidRDefault="00225575" w:rsidP="00DC3154">
            <w:pPr>
              <w:pStyle w:val="PargrafodaLista"/>
              <w:numPr>
                <w:ilvl w:val="0"/>
                <w:numId w:val="41"/>
              </w:numPr>
            </w:pPr>
            <w:r w:rsidRPr="007C4097">
              <w:t>COMER D. E. “Redes de Computadores e a Internet - Vol. I - 6ª edição – Ed. Bookman, 2016.</w:t>
            </w:r>
          </w:p>
        </w:tc>
      </w:tr>
    </w:tbl>
    <w:p w14:paraId="445581BB" w14:textId="77777777" w:rsidR="00225575" w:rsidRDefault="00225575" w:rsidP="00225575">
      <w:pPr>
        <w:ind w:firstLine="0"/>
      </w:pPr>
    </w:p>
    <w:p w14:paraId="1F5EADDD" w14:textId="77777777" w:rsidR="002F3A3E" w:rsidRDefault="002F3A3E">
      <w:pPr>
        <w:spacing w:line="240" w:lineRule="auto"/>
        <w:ind w:firstLine="0"/>
        <w:jc w:val="left"/>
      </w:pPr>
      <w:r>
        <w:br w:type="page"/>
      </w:r>
    </w:p>
    <w:tbl>
      <w:tblPr>
        <w:tblStyle w:val="Tabelacomgrade"/>
        <w:tblW w:w="0" w:type="auto"/>
        <w:tblLook w:val="04A0" w:firstRow="1" w:lastRow="0" w:firstColumn="1" w:lastColumn="0" w:noHBand="0" w:noVBand="1"/>
      </w:tblPr>
      <w:tblGrid>
        <w:gridCol w:w="9060"/>
      </w:tblGrid>
      <w:tr w:rsidR="00225575" w:rsidRPr="007C4097" w14:paraId="3453D007" w14:textId="77777777" w:rsidTr="001D242E">
        <w:tc>
          <w:tcPr>
            <w:tcW w:w="9060" w:type="dxa"/>
          </w:tcPr>
          <w:p w14:paraId="0E40C357" w14:textId="77777777" w:rsidR="00225575" w:rsidRPr="007C4097" w:rsidRDefault="00225575" w:rsidP="001D242E">
            <w:pPr>
              <w:ind w:firstLine="0"/>
            </w:pPr>
            <w:r w:rsidRPr="00E92E31">
              <w:rPr>
                <w:b/>
              </w:rPr>
              <w:lastRenderedPageBreak/>
              <w:t>DISCIPLINA</w:t>
            </w:r>
            <w:r>
              <w:t>: Inglês Instrumental</w:t>
            </w:r>
          </w:p>
          <w:p w14:paraId="6592A217" w14:textId="77777777" w:rsidR="00225575" w:rsidRPr="007C4097" w:rsidRDefault="00225575" w:rsidP="001D242E">
            <w:pPr>
              <w:ind w:firstLine="0"/>
            </w:pPr>
            <w:r>
              <w:rPr>
                <w:b/>
              </w:rPr>
              <w:t>CURSO:</w:t>
            </w:r>
            <w:r w:rsidRPr="007C4097">
              <w:t xml:space="preserve"> Técnico em Informática para Internet</w:t>
            </w:r>
          </w:p>
          <w:p w14:paraId="4561431E" w14:textId="77777777" w:rsidR="00225575" w:rsidRPr="007C4097" w:rsidRDefault="00225575" w:rsidP="001D242E">
            <w:pPr>
              <w:ind w:firstLine="0"/>
            </w:pPr>
            <w:r w:rsidRPr="00E92E31">
              <w:rPr>
                <w:b/>
              </w:rPr>
              <w:t>MODALIDADE</w:t>
            </w:r>
            <w:r w:rsidRPr="007C4097">
              <w:t>: Concomitante/Subsequente ao Ensino Médio</w:t>
            </w:r>
          </w:p>
          <w:p w14:paraId="3F58ABEB" w14:textId="77777777" w:rsidR="00225575" w:rsidRPr="007C4097" w:rsidRDefault="00225575" w:rsidP="001D242E">
            <w:pPr>
              <w:ind w:firstLine="0"/>
            </w:pPr>
            <w:r w:rsidRPr="00E92E31">
              <w:rPr>
                <w:b/>
              </w:rPr>
              <w:t>REGIME</w:t>
            </w:r>
            <w:r w:rsidRPr="007C4097">
              <w:t>: Semestral</w:t>
            </w:r>
          </w:p>
          <w:p w14:paraId="47C81DED" w14:textId="77777777" w:rsidR="00225575" w:rsidRPr="007C4097" w:rsidRDefault="00225575" w:rsidP="001D242E">
            <w:pPr>
              <w:ind w:firstLine="0"/>
            </w:pPr>
            <w:r w:rsidRPr="00E92E31">
              <w:rPr>
                <w:b/>
              </w:rPr>
              <w:t>PERIODO E CARGA HORÁRIA</w:t>
            </w:r>
            <w:r w:rsidRPr="007C4097">
              <w:t xml:space="preserve">: </w:t>
            </w:r>
            <w:r>
              <w:t>1</w:t>
            </w:r>
            <w:r w:rsidRPr="007C4097">
              <w:t xml:space="preserve">º </w:t>
            </w:r>
            <w:r>
              <w:t>semestre</w:t>
            </w:r>
            <w:r w:rsidRPr="007C4097">
              <w:t xml:space="preserve"> (2 h/a por semana)</w:t>
            </w:r>
          </w:p>
          <w:p w14:paraId="6330F8D8" w14:textId="77777777" w:rsidR="00225575" w:rsidRPr="007C4097" w:rsidRDefault="00225575" w:rsidP="001D242E">
            <w:pPr>
              <w:ind w:firstLine="0"/>
            </w:pPr>
            <w:r w:rsidRPr="00E92E31">
              <w:rPr>
                <w:b/>
              </w:rPr>
              <w:t>ANO LETIVO</w:t>
            </w:r>
            <w:r w:rsidRPr="007C4097">
              <w:t>: 2018</w:t>
            </w:r>
          </w:p>
          <w:p w14:paraId="68C757F3" w14:textId="77777777" w:rsidR="00225575" w:rsidRPr="007C4097" w:rsidRDefault="00225575" w:rsidP="001D242E">
            <w:pPr>
              <w:ind w:firstLine="0"/>
            </w:pPr>
          </w:p>
          <w:p w14:paraId="4285EB2E" w14:textId="77777777" w:rsidR="00225575" w:rsidRPr="00E92E31" w:rsidRDefault="00225575" w:rsidP="001D242E">
            <w:pPr>
              <w:ind w:firstLine="0"/>
              <w:jc w:val="center"/>
              <w:rPr>
                <w:b/>
                <w:u w:val="single"/>
              </w:rPr>
            </w:pPr>
            <w:r w:rsidRPr="00E92E31">
              <w:rPr>
                <w:b/>
                <w:u w:val="single"/>
              </w:rPr>
              <w:t>PROGRAMA DE ENSINO</w:t>
            </w:r>
          </w:p>
          <w:p w14:paraId="269C1EC0" w14:textId="77777777" w:rsidR="00225575" w:rsidRPr="00E92E31" w:rsidRDefault="00225575" w:rsidP="001D242E">
            <w:pPr>
              <w:ind w:firstLine="0"/>
              <w:rPr>
                <w:b/>
              </w:rPr>
            </w:pPr>
            <w:r w:rsidRPr="00E92E31">
              <w:rPr>
                <w:b/>
              </w:rPr>
              <w:t>1. OBJETIVO GERAL</w:t>
            </w:r>
          </w:p>
          <w:p w14:paraId="4E5479D3" w14:textId="77777777" w:rsidR="00225575" w:rsidRDefault="00225575" w:rsidP="00DC3154">
            <w:pPr>
              <w:pStyle w:val="PargrafodaLista"/>
              <w:numPr>
                <w:ilvl w:val="0"/>
                <w:numId w:val="141"/>
              </w:numPr>
            </w:pPr>
            <w:r w:rsidRPr="007C4097">
              <w:t>Desenvolver competência comunicativa em Língua Inglesa relativa à área de informática, através do uso de estratégias de leitura, aquisição de vocabulário, gêneros textuais, aspectos gramaticais contextualizados. Proporcionar reflexão sobre a linguagem e a construção de significados, bem como uma postura crítica frente aos processos de compreensão e produção da linguagem em suas habilidades escritas.</w:t>
            </w:r>
          </w:p>
          <w:p w14:paraId="19D277D6" w14:textId="77777777" w:rsidR="00225575" w:rsidRPr="007C4097" w:rsidRDefault="00225575" w:rsidP="001D242E">
            <w:pPr>
              <w:ind w:firstLine="0"/>
            </w:pPr>
          </w:p>
          <w:p w14:paraId="3A4BFA99" w14:textId="77777777" w:rsidR="00225575" w:rsidRPr="00E92E31" w:rsidRDefault="00225575" w:rsidP="001D242E">
            <w:pPr>
              <w:ind w:firstLine="0"/>
              <w:rPr>
                <w:b/>
              </w:rPr>
            </w:pPr>
            <w:r w:rsidRPr="00E92E31">
              <w:rPr>
                <w:b/>
              </w:rPr>
              <w:t>2. OBJETIVOS ESPECÍFICOS</w:t>
            </w:r>
          </w:p>
          <w:p w14:paraId="0FD99FB8" w14:textId="77777777" w:rsidR="00225575" w:rsidRPr="007C4097" w:rsidRDefault="00225575" w:rsidP="00DC3154">
            <w:pPr>
              <w:pStyle w:val="PargrafodaLista"/>
              <w:numPr>
                <w:ilvl w:val="0"/>
                <w:numId w:val="142"/>
              </w:numPr>
            </w:pPr>
            <w:r w:rsidRPr="007C4097">
              <w:t xml:space="preserve">Valorizar o conhecimento de outras culturas e outras línguas como forma de compreensão de sua própria cultura e do mundo em que vive; </w:t>
            </w:r>
          </w:p>
          <w:p w14:paraId="2AD10B0B" w14:textId="77777777" w:rsidR="00225575" w:rsidRPr="007C4097" w:rsidRDefault="00225575" w:rsidP="00DC3154">
            <w:pPr>
              <w:pStyle w:val="PargrafodaLista"/>
              <w:numPr>
                <w:ilvl w:val="0"/>
                <w:numId w:val="142"/>
              </w:numPr>
            </w:pPr>
            <w:r w:rsidRPr="007C4097">
              <w:t xml:space="preserve">Reconhecer a Língua Inglesa como instrumento para compreensão e circulação no mundo globalizado; </w:t>
            </w:r>
          </w:p>
          <w:p w14:paraId="30A17D7D" w14:textId="77777777" w:rsidR="00225575" w:rsidRPr="007C4097" w:rsidRDefault="00225575" w:rsidP="00DC3154">
            <w:pPr>
              <w:pStyle w:val="PargrafodaLista"/>
              <w:numPr>
                <w:ilvl w:val="0"/>
                <w:numId w:val="142"/>
              </w:numPr>
            </w:pPr>
            <w:r w:rsidRPr="007C4097">
              <w:t xml:space="preserve">Desenvolver uma variedade de estratégias de leitura, como skimming, scanning, predicting, etc a partir de textos autênticos e adaptados de suas fontes originais de revistas especializadas, manuais de referências e websites; </w:t>
            </w:r>
          </w:p>
          <w:p w14:paraId="3E57EBBE" w14:textId="77777777" w:rsidR="00225575" w:rsidRPr="007C4097" w:rsidRDefault="00225575" w:rsidP="00DC3154">
            <w:pPr>
              <w:pStyle w:val="PargrafodaLista"/>
              <w:numPr>
                <w:ilvl w:val="0"/>
                <w:numId w:val="142"/>
              </w:numPr>
            </w:pPr>
            <w:r w:rsidRPr="007C4097">
              <w:t xml:space="preserve">Analisar textos com o objetivo de buscar informações, distinguir fatos de opiniões, fazer inferências através de seu conhecimento de mundo; </w:t>
            </w:r>
          </w:p>
          <w:p w14:paraId="4DFBAEDD" w14:textId="77777777" w:rsidR="00225575" w:rsidRPr="007C4097" w:rsidRDefault="00225575" w:rsidP="00DC3154">
            <w:pPr>
              <w:pStyle w:val="PargrafodaLista"/>
              <w:numPr>
                <w:ilvl w:val="0"/>
                <w:numId w:val="142"/>
              </w:numPr>
            </w:pPr>
            <w:r w:rsidRPr="007C4097">
              <w:t xml:space="preserve">Rever aspectos gramaticais contextualizados mais frequentes em textos técnicos, estimular os alunos a compreender pontos gramaticais e compará-los com sua língua materna; </w:t>
            </w:r>
          </w:p>
          <w:p w14:paraId="4B704221" w14:textId="77777777" w:rsidR="00225575" w:rsidRPr="007C4097" w:rsidRDefault="00225575" w:rsidP="00DC3154">
            <w:pPr>
              <w:pStyle w:val="PargrafodaLista"/>
              <w:numPr>
                <w:ilvl w:val="0"/>
                <w:numId w:val="142"/>
              </w:numPr>
            </w:pPr>
            <w:r w:rsidRPr="007C4097">
              <w:lastRenderedPageBreak/>
              <w:t xml:space="preserve">Utilizar o contexto para a construção de significado;  </w:t>
            </w:r>
          </w:p>
          <w:p w14:paraId="2CA5D0C5" w14:textId="77777777" w:rsidR="00225575" w:rsidRPr="007C4097" w:rsidRDefault="00225575" w:rsidP="00DC3154">
            <w:pPr>
              <w:pStyle w:val="PargrafodaLista"/>
              <w:numPr>
                <w:ilvl w:val="0"/>
                <w:numId w:val="142"/>
              </w:numPr>
            </w:pPr>
            <w:r w:rsidRPr="007C4097">
              <w:t xml:space="preserve">Adquirir e expandir vocabulário técnico a partir da leitura e exploração do título, análise de figuras, gráficos e subtítulos, ativando o conhecimento prévio do aluno; </w:t>
            </w:r>
          </w:p>
          <w:p w14:paraId="7046D4CE" w14:textId="77777777" w:rsidR="00225575" w:rsidRPr="007C4097" w:rsidRDefault="00225575" w:rsidP="00DC3154">
            <w:pPr>
              <w:pStyle w:val="PargrafodaLista"/>
              <w:numPr>
                <w:ilvl w:val="0"/>
                <w:numId w:val="142"/>
              </w:numPr>
            </w:pPr>
            <w:r w:rsidRPr="007C4097">
              <w:t xml:space="preserve">Reconhecer e empregar corretamente os vocábulos e expressões relacionados à área de informática, enfatizando compreensão da Língua Inglesa;  </w:t>
            </w:r>
          </w:p>
          <w:p w14:paraId="685EC85D" w14:textId="77777777" w:rsidR="00225575" w:rsidRPr="007C4097" w:rsidRDefault="00225575" w:rsidP="00DC3154">
            <w:pPr>
              <w:pStyle w:val="PargrafodaLista"/>
              <w:numPr>
                <w:ilvl w:val="0"/>
                <w:numId w:val="142"/>
              </w:numPr>
            </w:pPr>
            <w:r>
              <w:t>P</w:t>
            </w:r>
            <w:r w:rsidRPr="007C4097">
              <w:t xml:space="preserve">rodução escrita a partir de descrição de objetos e diagramas, resumos, textos. Escrever em fóruns online, blogs,e-mails, etc; </w:t>
            </w:r>
          </w:p>
          <w:p w14:paraId="1739766C" w14:textId="77777777" w:rsidR="00225575" w:rsidRPr="007C4097" w:rsidRDefault="00225575" w:rsidP="00DC3154">
            <w:pPr>
              <w:pStyle w:val="PargrafodaLista"/>
              <w:numPr>
                <w:ilvl w:val="0"/>
                <w:numId w:val="142"/>
              </w:numPr>
            </w:pPr>
            <w:r>
              <w:t>C</w:t>
            </w:r>
            <w:r w:rsidRPr="007C4097">
              <w:t>onstruir significados de palavras desconhecidas no contexto, proporciona</w:t>
            </w:r>
            <w:r>
              <w:t>ndo</w:t>
            </w:r>
            <w:r w:rsidRPr="007C4097">
              <w:t xml:space="preserve"> o uso e expansão de vocabulário referente a informática para a comunicação escrita; </w:t>
            </w:r>
          </w:p>
          <w:p w14:paraId="1280D086" w14:textId="77777777" w:rsidR="00225575" w:rsidRPr="007C4097" w:rsidRDefault="00225575" w:rsidP="00DC3154">
            <w:pPr>
              <w:pStyle w:val="PargrafodaLista"/>
              <w:numPr>
                <w:ilvl w:val="0"/>
                <w:numId w:val="142"/>
              </w:numPr>
            </w:pPr>
            <w:r w:rsidRPr="007C4097">
              <w:t>Expressar-se através da produção textual escrita.</w:t>
            </w:r>
          </w:p>
          <w:p w14:paraId="72CC5C80" w14:textId="77777777" w:rsidR="00225575" w:rsidRDefault="00225575" w:rsidP="001D242E">
            <w:pPr>
              <w:ind w:firstLine="0"/>
            </w:pPr>
          </w:p>
          <w:p w14:paraId="250580B4" w14:textId="77777777" w:rsidR="00225575" w:rsidRPr="00E92E31" w:rsidRDefault="00225575" w:rsidP="001D242E">
            <w:pPr>
              <w:ind w:firstLine="0"/>
              <w:rPr>
                <w:b/>
              </w:rPr>
            </w:pPr>
            <w:r w:rsidRPr="00E92E31">
              <w:rPr>
                <w:b/>
              </w:rPr>
              <w:t>3. CONTEÚDOS PROGRAMÁTICOS</w:t>
            </w:r>
          </w:p>
          <w:p w14:paraId="5F2749F0" w14:textId="77777777" w:rsidR="00225575" w:rsidRPr="007C4097" w:rsidRDefault="00225575" w:rsidP="001D242E">
            <w:pPr>
              <w:ind w:firstLine="0"/>
            </w:pPr>
            <w:r w:rsidRPr="007C4097">
              <w:t>Unidade I – O Inglês no Mundo Contemporâneo</w:t>
            </w:r>
          </w:p>
          <w:p w14:paraId="014C6025" w14:textId="77777777" w:rsidR="00225575" w:rsidRPr="007C4097" w:rsidRDefault="00225575" w:rsidP="00DC3154">
            <w:pPr>
              <w:pStyle w:val="PargrafodaLista"/>
              <w:numPr>
                <w:ilvl w:val="0"/>
                <w:numId w:val="73"/>
              </w:numPr>
            </w:pPr>
            <w:r w:rsidRPr="007C4097">
              <w:t xml:space="preserve">A Comunicação em Língua Inglesa </w:t>
            </w:r>
          </w:p>
          <w:p w14:paraId="6A112AC1" w14:textId="77777777" w:rsidR="00225575" w:rsidRPr="007C4097" w:rsidRDefault="00225575" w:rsidP="00DC3154">
            <w:pPr>
              <w:pStyle w:val="PargrafodaLista"/>
              <w:numPr>
                <w:ilvl w:val="0"/>
                <w:numId w:val="73"/>
              </w:numPr>
            </w:pPr>
            <w:r w:rsidRPr="007C4097">
              <w:t xml:space="preserve">A Língua Inglesa Instrumental </w:t>
            </w:r>
          </w:p>
          <w:p w14:paraId="2FA21A9D" w14:textId="77777777" w:rsidR="00225575" w:rsidRPr="007C4097" w:rsidRDefault="00225575" w:rsidP="00DC3154">
            <w:pPr>
              <w:pStyle w:val="PargrafodaLista"/>
              <w:numPr>
                <w:ilvl w:val="0"/>
                <w:numId w:val="73"/>
              </w:numPr>
            </w:pPr>
            <w:r w:rsidRPr="007C4097">
              <w:t xml:space="preserve">Desafios na Aprendizagem de Língua Inglesa </w:t>
            </w:r>
          </w:p>
          <w:p w14:paraId="78E3B892" w14:textId="77777777" w:rsidR="00225575" w:rsidRPr="007C4097" w:rsidRDefault="00225575" w:rsidP="00DC3154">
            <w:pPr>
              <w:pStyle w:val="PargrafodaLista"/>
              <w:numPr>
                <w:ilvl w:val="0"/>
                <w:numId w:val="73"/>
              </w:numPr>
            </w:pPr>
            <w:r w:rsidRPr="007C4097">
              <w:t>A Gramática Contextualizada na Aprendizagem da Língua Inglesa</w:t>
            </w:r>
          </w:p>
          <w:p w14:paraId="532CBA70" w14:textId="77777777" w:rsidR="00225575" w:rsidRPr="007C4097" w:rsidRDefault="00225575" w:rsidP="001D242E">
            <w:pPr>
              <w:ind w:firstLine="0"/>
            </w:pPr>
            <w:r w:rsidRPr="007C4097">
              <w:t>Unidade II – Estratégias de leitura: ferramentas</w:t>
            </w:r>
          </w:p>
          <w:p w14:paraId="75F94F33" w14:textId="77777777" w:rsidR="00225575" w:rsidRPr="007C4097" w:rsidRDefault="00225575" w:rsidP="00DC3154">
            <w:pPr>
              <w:pStyle w:val="PargrafodaLista"/>
              <w:numPr>
                <w:ilvl w:val="0"/>
                <w:numId w:val="74"/>
              </w:numPr>
            </w:pPr>
            <w:r w:rsidRPr="007C4097">
              <w:t xml:space="preserve">Estratégias: O que são e para que servem? </w:t>
            </w:r>
          </w:p>
          <w:p w14:paraId="786042AC" w14:textId="77777777" w:rsidR="00225575" w:rsidRPr="007C4097" w:rsidRDefault="00225575" w:rsidP="00DC3154">
            <w:pPr>
              <w:pStyle w:val="PargrafodaLista"/>
              <w:numPr>
                <w:ilvl w:val="0"/>
                <w:numId w:val="74"/>
              </w:numPr>
            </w:pPr>
            <w:r w:rsidRPr="007C4097">
              <w:t xml:space="preserve">Identificação do Tipo, Gênero do Texto e do Objetivo Geral </w:t>
            </w:r>
          </w:p>
          <w:p w14:paraId="1FEAB719" w14:textId="77777777" w:rsidR="00225575" w:rsidRPr="007C4097" w:rsidRDefault="00225575" w:rsidP="00DC3154">
            <w:pPr>
              <w:pStyle w:val="PargrafodaLista"/>
              <w:numPr>
                <w:ilvl w:val="0"/>
                <w:numId w:val="74"/>
              </w:numPr>
            </w:pPr>
            <w:r w:rsidRPr="007C4097">
              <w:t xml:space="preserve">Skimming: Identificação do Assunto Principal do Texto </w:t>
            </w:r>
          </w:p>
          <w:p w14:paraId="0A7F023E" w14:textId="77777777" w:rsidR="00225575" w:rsidRPr="007C4097" w:rsidRDefault="00225575" w:rsidP="00DC3154">
            <w:pPr>
              <w:pStyle w:val="PargrafodaLista"/>
              <w:numPr>
                <w:ilvl w:val="0"/>
                <w:numId w:val="74"/>
              </w:numPr>
            </w:pPr>
            <w:r w:rsidRPr="007C4097">
              <w:t xml:space="preserve">Inferências: Previsão do Tópico do Texto </w:t>
            </w:r>
          </w:p>
          <w:p w14:paraId="4585B4ED" w14:textId="77777777" w:rsidR="00225575" w:rsidRPr="007C4097" w:rsidRDefault="00225575" w:rsidP="00DC3154">
            <w:pPr>
              <w:pStyle w:val="PargrafodaLista"/>
              <w:numPr>
                <w:ilvl w:val="0"/>
                <w:numId w:val="74"/>
              </w:numPr>
            </w:pPr>
            <w:r w:rsidRPr="007C4097">
              <w:t xml:space="preserve">Scanning: Busca de Informações Específicas </w:t>
            </w:r>
          </w:p>
          <w:p w14:paraId="357ACEFA" w14:textId="77777777" w:rsidR="00225575" w:rsidRPr="007C4097" w:rsidRDefault="00225575" w:rsidP="00DC3154">
            <w:pPr>
              <w:pStyle w:val="PargrafodaLista"/>
              <w:numPr>
                <w:ilvl w:val="0"/>
                <w:numId w:val="74"/>
              </w:numPr>
            </w:pPr>
            <w:r w:rsidRPr="007C4097">
              <w:t>Inferência Lexical no Processo de Leitura</w:t>
            </w:r>
          </w:p>
          <w:p w14:paraId="43630F5B" w14:textId="77777777" w:rsidR="00225575" w:rsidRPr="007C4097" w:rsidRDefault="00225575" w:rsidP="001D242E">
            <w:pPr>
              <w:ind w:firstLine="0"/>
            </w:pPr>
            <w:r w:rsidRPr="007C4097">
              <w:t>Unidade III – Leitura e Gramática Contextualizada</w:t>
            </w:r>
          </w:p>
          <w:p w14:paraId="4A50FB49" w14:textId="77777777" w:rsidR="00225575" w:rsidRPr="007C4097" w:rsidRDefault="00225575" w:rsidP="00DC3154">
            <w:pPr>
              <w:pStyle w:val="PargrafodaLista"/>
              <w:numPr>
                <w:ilvl w:val="0"/>
                <w:numId w:val="75"/>
              </w:numPr>
            </w:pPr>
            <w:r w:rsidRPr="007C4097">
              <w:t xml:space="preserve">Verbos Modais na Construção dos Sentidos do Texto </w:t>
            </w:r>
          </w:p>
          <w:p w14:paraId="1FC50892" w14:textId="77777777" w:rsidR="00225575" w:rsidRPr="007C4097" w:rsidRDefault="00225575" w:rsidP="00DC3154">
            <w:pPr>
              <w:pStyle w:val="PargrafodaLista"/>
              <w:numPr>
                <w:ilvl w:val="0"/>
                <w:numId w:val="75"/>
              </w:numPr>
            </w:pPr>
            <w:r w:rsidRPr="007C4097">
              <w:t xml:space="preserve">Itens Lexicais que Constroem Sentidos de Comparação </w:t>
            </w:r>
          </w:p>
          <w:p w14:paraId="64E695D7" w14:textId="77777777" w:rsidR="00225575" w:rsidRPr="007C4097" w:rsidRDefault="00225575" w:rsidP="00DC3154">
            <w:pPr>
              <w:pStyle w:val="PargrafodaLista"/>
              <w:numPr>
                <w:ilvl w:val="0"/>
                <w:numId w:val="75"/>
              </w:numPr>
            </w:pPr>
            <w:r w:rsidRPr="007C4097">
              <w:lastRenderedPageBreak/>
              <w:t xml:space="preserve">Formação de Frases e Grupos Nominais na Língua Inglesa </w:t>
            </w:r>
          </w:p>
          <w:p w14:paraId="7D0F39E9" w14:textId="77777777" w:rsidR="00225575" w:rsidRPr="007C4097" w:rsidRDefault="00225575" w:rsidP="00DC3154">
            <w:pPr>
              <w:pStyle w:val="PargrafodaLista"/>
              <w:numPr>
                <w:ilvl w:val="0"/>
                <w:numId w:val="75"/>
              </w:numPr>
            </w:pPr>
            <w:r w:rsidRPr="007C4097">
              <w:t xml:space="preserve">Dificuldades de Compreensão de Sentidos de Grupos Nominais em Textos na Língua Inglesa </w:t>
            </w:r>
          </w:p>
          <w:p w14:paraId="4C2D938F" w14:textId="77777777" w:rsidR="00225575" w:rsidRPr="007C4097" w:rsidRDefault="00225575" w:rsidP="00DC3154">
            <w:pPr>
              <w:pStyle w:val="PargrafodaLista"/>
              <w:numPr>
                <w:ilvl w:val="0"/>
                <w:numId w:val="75"/>
              </w:numPr>
            </w:pPr>
            <w:r w:rsidRPr="007C4097">
              <w:t xml:space="preserve">Revisão Geral: Formas do Presente (Presente Simples e Presente Contínuo) </w:t>
            </w:r>
          </w:p>
          <w:p w14:paraId="0B82AECB" w14:textId="77777777" w:rsidR="00225575" w:rsidRPr="007C4097" w:rsidRDefault="00225575" w:rsidP="001D242E">
            <w:pPr>
              <w:ind w:firstLine="0"/>
            </w:pPr>
            <w:r w:rsidRPr="007C4097">
              <w:t>Unidade IV – Vocabulário e Leitura em Língua Inglesa</w:t>
            </w:r>
          </w:p>
          <w:p w14:paraId="2F784D0E" w14:textId="77777777" w:rsidR="00225575" w:rsidRPr="007C4097" w:rsidRDefault="00225575" w:rsidP="00DC3154">
            <w:pPr>
              <w:pStyle w:val="PargrafodaLista"/>
              <w:numPr>
                <w:ilvl w:val="0"/>
                <w:numId w:val="76"/>
              </w:numPr>
            </w:pPr>
            <w:r w:rsidRPr="007C4097">
              <w:t>Processos de Formação de Palavras em Língua Inglesa</w:t>
            </w:r>
          </w:p>
          <w:p w14:paraId="3530EB7A" w14:textId="77777777" w:rsidR="00225575" w:rsidRPr="007C4097" w:rsidRDefault="00225575" w:rsidP="00DC3154">
            <w:pPr>
              <w:pStyle w:val="PargrafodaLista"/>
              <w:numPr>
                <w:ilvl w:val="0"/>
                <w:numId w:val="76"/>
              </w:numPr>
            </w:pPr>
            <w:r w:rsidRPr="007C4097">
              <w:t xml:space="preserve">Afixos: Prefixos e Sufixos </w:t>
            </w:r>
          </w:p>
          <w:p w14:paraId="30C6758C" w14:textId="77777777" w:rsidR="00225575" w:rsidRPr="007C4097" w:rsidRDefault="00225575" w:rsidP="00DC3154">
            <w:pPr>
              <w:pStyle w:val="PargrafodaLista"/>
              <w:numPr>
                <w:ilvl w:val="0"/>
                <w:numId w:val="76"/>
              </w:numPr>
            </w:pPr>
            <w:r w:rsidRPr="007C4097">
              <w:t xml:space="preserve">A função de Afixos e Sufixos na Construção do Sentido da Frase </w:t>
            </w:r>
          </w:p>
          <w:p w14:paraId="4898479D" w14:textId="77777777" w:rsidR="00225575" w:rsidRPr="007C4097" w:rsidRDefault="00225575" w:rsidP="00DC3154">
            <w:pPr>
              <w:pStyle w:val="PargrafodaLista"/>
              <w:numPr>
                <w:ilvl w:val="0"/>
                <w:numId w:val="76"/>
              </w:numPr>
            </w:pPr>
            <w:r w:rsidRPr="007C4097">
              <w:t xml:space="preserve">Revisão Geral: Formas do Futuro </w:t>
            </w:r>
          </w:p>
          <w:p w14:paraId="15001E04" w14:textId="77777777" w:rsidR="00225575" w:rsidRPr="007C4097" w:rsidRDefault="00225575" w:rsidP="001D242E">
            <w:pPr>
              <w:ind w:firstLine="0"/>
            </w:pPr>
            <w:r w:rsidRPr="007C4097">
              <w:t>Unidade V - A Língua Inglesa no Mundo da Computação</w:t>
            </w:r>
          </w:p>
          <w:p w14:paraId="408C39F9" w14:textId="77777777" w:rsidR="00225575" w:rsidRPr="007C4097" w:rsidRDefault="00225575" w:rsidP="00DC3154">
            <w:pPr>
              <w:pStyle w:val="PargrafodaLista"/>
              <w:numPr>
                <w:ilvl w:val="0"/>
                <w:numId w:val="77"/>
              </w:numPr>
            </w:pPr>
            <w:r w:rsidRPr="007C4097">
              <w:t xml:space="preserve">Vocabulário em Língua Inglesa na Área de Computação </w:t>
            </w:r>
          </w:p>
          <w:p w14:paraId="5E98D9F9" w14:textId="77777777" w:rsidR="00225575" w:rsidRPr="007C4097" w:rsidRDefault="00225575" w:rsidP="00DC3154">
            <w:pPr>
              <w:pStyle w:val="PargrafodaLista"/>
              <w:numPr>
                <w:ilvl w:val="0"/>
                <w:numId w:val="77"/>
              </w:numPr>
            </w:pPr>
            <w:r w:rsidRPr="007C4097">
              <w:t xml:space="preserve">Gêneros e Tipos de Textos da Área de Computação </w:t>
            </w:r>
          </w:p>
          <w:p w14:paraId="28EF2177" w14:textId="77777777" w:rsidR="00225575" w:rsidRPr="007C4097" w:rsidRDefault="00225575" w:rsidP="00DC3154">
            <w:pPr>
              <w:pStyle w:val="PargrafodaLista"/>
              <w:numPr>
                <w:ilvl w:val="0"/>
                <w:numId w:val="77"/>
              </w:numPr>
            </w:pPr>
            <w:r w:rsidRPr="007C4097">
              <w:t xml:space="preserve">Interpretação de Textos na Área de Computação </w:t>
            </w:r>
          </w:p>
          <w:p w14:paraId="78E39D4E" w14:textId="77777777" w:rsidR="00225575" w:rsidRPr="007C4097" w:rsidRDefault="00225575" w:rsidP="00DC3154">
            <w:pPr>
              <w:pStyle w:val="PargrafodaLista"/>
              <w:numPr>
                <w:ilvl w:val="0"/>
                <w:numId w:val="77"/>
              </w:numPr>
            </w:pPr>
            <w:r w:rsidRPr="007C4097">
              <w:t xml:space="preserve">Usos de referência coesiva (Repetição, Pronome e Paráfrase) </w:t>
            </w:r>
          </w:p>
          <w:p w14:paraId="4F16B9B0" w14:textId="77777777" w:rsidR="00225575" w:rsidRPr="007C4097" w:rsidRDefault="00225575" w:rsidP="00DC3154">
            <w:pPr>
              <w:pStyle w:val="PargrafodaLista"/>
              <w:numPr>
                <w:ilvl w:val="0"/>
                <w:numId w:val="77"/>
              </w:numPr>
            </w:pPr>
            <w:r w:rsidRPr="007C4097">
              <w:t>Gramática Contextualizada: Verbos Regulares e Irregulares (passado e particípio passado)</w:t>
            </w:r>
          </w:p>
          <w:p w14:paraId="35DE749F" w14:textId="77777777" w:rsidR="00225575" w:rsidRDefault="00225575" w:rsidP="001D242E">
            <w:pPr>
              <w:ind w:firstLine="0"/>
            </w:pPr>
          </w:p>
          <w:p w14:paraId="322CCFE1" w14:textId="77777777" w:rsidR="00225575" w:rsidRPr="00E92E31" w:rsidRDefault="00225575" w:rsidP="001D242E">
            <w:pPr>
              <w:ind w:firstLine="0"/>
              <w:rPr>
                <w:b/>
              </w:rPr>
            </w:pPr>
            <w:r w:rsidRPr="00E92E31">
              <w:rPr>
                <w:b/>
              </w:rPr>
              <w:t>4. PROCEDIMENTOS METODOLÓGICOS</w:t>
            </w:r>
          </w:p>
          <w:p w14:paraId="7C2FB597" w14:textId="77777777" w:rsidR="00225575" w:rsidRDefault="00225575" w:rsidP="001D242E">
            <w:pPr>
              <w:ind w:firstLine="0"/>
            </w:pPr>
            <w:r w:rsidRPr="007C4097">
              <w:t>Aula expositiva, vídeos, trabalho em equipe, estudo dirigido, estudo de caso, exposição oral por alunos e exercícios práticos presenciais e online, produção textual, vídeos, músicas, jogos.</w:t>
            </w:r>
          </w:p>
          <w:p w14:paraId="4D564D4D" w14:textId="77777777" w:rsidR="00225575" w:rsidRPr="007C4097" w:rsidRDefault="00225575" w:rsidP="001D242E">
            <w:pPr>
              <w:ind w:firstLine="0"/>
            </w:pPr>
          </w:p>
          <w:p w14:paraId="02E06F19" w14:textId="77777777" w:rsidR="00225575" w:rsidRPr="00E92E31" w:rsidRDefault="00225575" w:rsidP="001D242E">
            <w:pPr>
              <w:ind w:firstLine="0"/>
              <w:rPr>
                <w:b/>
              </w:rPr>
            </w:pPr>
            <w:r w:rsidRPr="00E92E31">
              <w:rPr>
                <w:b/>
              </w:rPr>
              <w:t>5. MATERIAL DIDÁDICO</w:t>
            </w:r>
          </w:p>
          <w:p w14:paraId="7712C9AD" w14:textId="77777777" w:rsidR="00225575" w:rsidRDefault="00225575" w:rsidP="001D242E">
            <w:pPr>
              <w:ind w:firstLine="0"/>
            </w:pPr>
            <w:r w:rsidRPr="007C4097">
              <w:t>Quadro, Datashow, apostila, material áudio/visual, redes sociais e ambiente virtual de aprendizagem.</w:t>
            </w:r>
          </w:p>
          <w:p w14:paraId="26CFE983" w14:textId="77777777" w:rsidR="00225575" w:rsidRPr="007C4097" w:rsidRDefault="00225575" w:rsidP="001D242E">
            <w:pPr>
              <w:ind w:firstLine="0"/>
            </w:pPr>
          </w:p>
          <w:p w14:paraId="113E1425" w14:textId="77777777" w:rsidR="00225575" w:rsidRPr="00E92E31" w:rsidRDefault="00225575" w:rsidP="001D242E">
            <w:pPr>
              <w:ind w:firstLine="0"/>
              <w:rPr>
                <w:b/>
              </w:rPr>
            </w:pPr>
            <w:r w:rsidRPr="00E92E31">
              <w:rPr>
                <w:b/>
              </w:rPr>
              <w:t>6. CRITÉRIOS E INSTRUMENTOS DE AVALIAÇÃO</w:t>
            </w:r>
          </w:p>
          <w:p w14:paraId="159782D8" w14:textId="77777777" w:rsidR="00225575" w:rsidRDefault="00225575" w:rsidP="001D242E">
            <w:pPr>
              <w:ind w:firstLine="0"/>
            </w:pPr>
            <w:r w:rsidRPr="007C4097">
              <w:t xml:space="preserve">Prova escrita, trabalhos individuais/em grupo e projetos interdisciplinares. Conforme consta no art. 29 do Regulamento de Ensino Médio Técnico, os instrumentos de avaliação deverão ser múltiplos para possibilitar ao professor o acompanhamento </w:t>
            </w:r>
            <w:r w:rsidRPr="007C4097">
              <w:lastRenderedPageBreak/>
              <w:t>do processo de aprendizagem do educando. Assim, deverá haver, pelo menos, duas formas de avaliação, no mínimo uma delas escrita.</w:t>
            </w:r>
          </w:p>
          <w:p w14:paraId="7083632B" w14:textId="77777777" w:rsidR="00225575" w:rsidRPr="007C4097" w:rsidRDefault="00225575" w:rsidP="001D242E">
            <w:pPr>
              <w:ind w:firstLine="0"/>
            </w:pPr>
          </w:p>
          <w:p w14:paraId="7B806C7E" w14:textId="77777777" w:rsidR="00225575" w:rsidRPr="00E92E31" w:rsidRDefault="00225575" w:rsidP="001D242E">
            <w:pPr>
              <w:ind w:firstLine="0"/>
              <w:rPr>
                <w:b/>
              </w:rPr>
            </w:pPr>
            <w:r w:rsidRPr="00E92E31">
              <w:rPr>
                <w:b/>
              </w:rPr>
              <w:t>7. BIBLIOGRAFIA</w:t>
            </w:r>
          </w:p>
          <w:p w14:paraId="08CF11FE" w14:textId="77777777" w:rsidR="00225575" w:rsidRPr="00E92E31" w:rsidRDefault="00225575" w:rsidP="001D242E">
            <w:pPr>
              <w:ind w:firstLine="0"/>
              <w:rPr>
                <w:b/>
                <w:u w:val="single"/>
              </w:rPr>
            </w:pPr>
            <w:r w:rsidRPr="00E92E31">
              <w:rPr>
                <w:b/>
                <w:u w:val="single"/>
              </w:rPr>
              <w:t>Básica</w:t>
            </w:r>
          </w:p>
          <w:p w14:paraId="0AF1E643" w14:textId="77777777" w:rsidR="00225575" w:rsidRPr="007C4097" w:rsidRDefault="00225575" w:rsidP="00DC3154">
            <w:pPr>
              <w:pStyle w:val="PargrafodaLista"/>
              <w:numPr>
                <w:ilvl w:val="0"/>
                <w:numId w:val="78"/>
              </w:numPr>
            </w:pPr>
            <w:r w:rsidRPr="007C4097">
              <w:t xml:space="preserve">CRUZ, D. T.; SILVA, A.V.; ROSAS, M. Inglês.com.textos para informática. Salvador: Editora Disal, 2006. </w:t>
            </w:r>
          </w:p>
          <w:p w14:paraId="7D1B5986" w14:textId="77777777" w:rsidR="00225575" w:rsidRPr="007C4097" w:rsidRDefault="00225575" w:rsidP="00DC3154">
            <w:pPr>
              <w:pStyle w:val="PargrafodaLista"/>
              <w:numPr>
                <w:ilvl w:val="0"/>
                <w:numId w:val="78"/>
              </w:numPr>
            </w:pPr>
            <w:r w:rsidRPr="00F13626">
              <w:rPr>
                <w:lang w:val="en-US"/>
              </w:rPr>
              <w:t xml:space="preserve">ESTERAS, S. R. Infotech: English for Computer Users. </w:t>
            </w:r>
            <w:r w:rsidRPr="007C4097">
              <w:t xml:space="preserve">Cambridge: Cambridge University Press, 2004. </w:t>
            </w:r>
          </w:p>
          <w:p w14:paraId="1D466AEF" w14:textId="77777777" w:rsidR="00225575" w:rsidRPr="007C4097" w:rsidRDefault="00225575" w:rsidP="00DC3154">
            <w:pPr>
              <w:pStyle w:val="PargrafodaLista"/>
              <w:numPr>
                <w:ilvl w:val="0"/>
                <w:numId w:val="78"/>
              </w:numPr>
            </w:pPr>
            <w:r w:rsidRPr="007C4097">
              <w:t xml:space="preserve">GALANTE, T. Prado. Inglês Básico para Informática. Editora Atlas,1996. </w:t>
            </w:r>
          </w:p>
          <w:p w14:paraId="3181130A" w14:textId="77777777" w:rsidR="00225575" w:rsidRPr="00E92E31" w:rsidRDefault="00225575" w:rsidP="001D242E">
            <w:pPr>
              <w:ind w:firstLine="0"/>
              <w:rPr>
                <w:b/>
                <w:u w:val="single"/>
              </w:rPr>
            </w:pPr>
            <w:r w:rsidRPr="00E92E31">
              <w:rPr>
                <w:b/>
                <w:u w:val="single"/>
              </w:rPr>
              <w:t>Complementar</w:t>
            </w:r>
          </w:p>
          <w:p w14:paraId="3FC433A9" w14:textId="77777777" w:rsidR="00225575" w:rsidRPr="007C4097" w:rsidRDefault="00225575" w:rsidP="00DC3154">
            <w:pPr>
              <w:pStyle w:val="PargrafodaLista"/>
              <w:numPr>
                <w:ilvl w:val="0"/>
                <w:numId w:val="79"/>
              </w:numPr>
            </w:pPr>
            <w:r w:rsidRPr="007C4097">
              <w:t xml:space="preserve">GALLO, L. R. Inglês Instrumental para informática. São Paulo: Ícone, 2011. </w:t>
            </w:r>
          </w:p>
          <w:p w14:paraId="64FEA9BE" w14:textId="77777777" w:rsidR="00225575" w:rsidRPr="007C4097" w:rsidRDefault="00225575" w:rsidP="00DC3154">
            <w:pPr>
              <w:pStyle w:val="PargrafodaLista"/>
              <w:numPr>
                <w:ilvl w:val="0"/>
                <w:numId w:val="79"/>
              </w:numPr>
            </w:pPr>
            <w:r w:rsidRPr="007C4097">
              <w:t xml:space="preserve">THOMPSON, M. A. Inglês instrumental: estratégias de leitura para informática e internet. São Paulo: Saraiva, 2015. </w:t>
            </w:r>
          </w:p>
          <w:p w14:paraId="18C2C594" w14:textId="77777777" w:rsidR="00225575" w:rsidRPr="007C4097" w:rsidRDefault="00225575" w:rsidP="00DC3154">
            <w:pPr>
              <w:pStyle w:val="PargrafodaLista"/>
              <w:numPr>
                <w:ilvl w:val="0"/>
                <w:numId w:val="79"/>
              </w:numPr>
            </w:pPr>
            <w:r w:rsidRPr="00F13626">
              <w:rPr>
                <w:lang w:val="en-US"/>
              </w:rPr>
              <w:t xml:space="preserve">LONGMAN. Dictionary of Contemporary English. </w:t>
            </w:r>
            <w:r w:rsidRPr="007C4097">
              <w:t xml:space="preserve">Longman, 2009. </w:t>
            </w:r>
          </w:p>
          <w:p w14:paraId="0322734B" w14:textId="77777777" w:rsidR="00225575" w:rsidRPr="007C4097" w:rsidRDefault="00225575" w:rsidP="00DC3154">
            <w:pPr>
              <w:pStyle w:val="PargrafodaLista"/>
              <w:numPr>
                <w:ilvl w:val="0"/>
                <w:numId w:val="79"/>
              </w:numPr>
            </w:pPr>
            <w:r w:rsidRPr="007C4097">
              <w:t xml:space="preserve">SAWAYA, M. R. Dicionário de Informática &amp; Internet - Inglês/português. Editora Nobel, 2003.  </w:t>
            </w:r>
          </w:p>
          <w:p w14:paraId="5BADC462" w14:textId="77777777" w:rsidR="00225575" w:rsidRPr="007C4097" w:rsidRDefault="00225575" w:rsidP="00DC3154">
            <w:pPr>
              <w:pStyle w:val="PargrafodaLista"/>
              <w:numPr>
                <w:ilvl w:val="0"/>
                <w:numId w:val="79"/>
              </w:numPr>
            </w:pPr>
            <w:r w:rsidRPr="007C4097">
              <w:t>SOUZA, A. G. F.; ABSY, C. A.; COSTA, G. C. da.; MELLO, L. F. de. Leitura em língua inglesa: uma abordagem instrumental. Porto Alegre: Disal, 2010.</w:t>
            </w:r>
          </w:p>
        </w:tc>
      </w:tr>
    </w:tbl>
    <w:p w14:paraId="0E6060A8" w14:textId="77777777" w:rsidR="00225575" w:rsidRPr="007C4097" w:rsidRDefault="00225575" w:rsidP="00225575">
      <w:pPr>
        <w:ind w:firstLine="0"/>
      </w:pPr>
    </w:p>
    <w:p w14:paraId="2268C4C8" w14:textId="77777777" w:rsidR="006628AB" w:rsidRPr="007C4097" w:rsidRDefault="006628AB" w:rsidP="007C4097">
      <w:pPr>
        <w:ind w:firstLine="0"/>
      </w:pPr>
      <w:r w:rsidRPr="007C4097">
        <w:br w:type="page"/>
      </w:r>
    </w:p>
    <w:tbl>
      <w:tblPr>
        <w:tblStyle w:val="Tabelacomgrade"/>
        <w:tblW w:w="0" w:type="auto"/>
        <w:tblLook w:val="04A0" w:firstRow="1" w:lastRow="0" w:firstColumn="1" w:lastColumn="0" w:noHBand="0" w:noVBand="1"/>
      </w:tblPr>
      <w:tblGrid>
        <w:gridCol w:w="9060"/>
      </w:tblGrid>
      <w:tr w:rsidR="00441D1F" w:rsidRPr="007C4097" w14:paraId="35CEE6AA" w14:textId="77777777" w:rsidTr="001D242E">
        <w:tc>
          <w:tcPr>
            <w:tcW w:w="9060" w:type="dxa"/>
          </w:tcPr>
          <w:p w14:paraId="2851E587" w14:textId="77777777" w:rsidR="00441D1F" w:rsidRPr="007C4097" w:rsidRDefault="00441D1F" w:rsidP="001D242E">
            <w:pPr>
              <w:ind w:firstLine="0"/>
            </w:pPr>
            <w:r w:rsidRPr="00C95B5E">
              <w:rPr>
                <w:b/>
              </w:rPr>
              <w:lastRenderedPageBreak/>
              <w:t>DISCIPLINA</w:t>
            </w:r>
            <w:r w:rsidRPr="007C4097">
              <w:t xml:space="preserve">: Sistemas Operacionais I - Desktop </w:t>
            </w:r>
          </w:p>
          <w:p w14:paraId="68DF40B6" w14:textId="77777777" w:rsidR="00441D1F" w:rsidRPr="007C4097" w:rsidRDefault="00441D1F" w:rsidP="001D242E">
            <w:pPr>
              <w:ind w:firstLine="0"/>
            </w:pPr>
            <w:r>
              <w:rPr>
                <w:b/>
              </w:rPr>
              <w:t>CURSO:</w:t>
            </w:r>
            <w:r w:rsidRPr="007C4097">
              <w:t xml:space="preserve"> Técnico em Informática para Internet</w:t>
            </w:r>
          </w:p>
          <w:p w14:paraId="57C269B2" w14:textId="77777777" w:rsidR="00441D1F" w:rsidRPr="007C4097" w:rsidRDefault="00441D1F" w:rsidP="001D242E">
            <w:pPr>
              <w:ind w:firstLine="0"/>
            </w:pPr>
            <w:r w:rsidRPr="00C95B5E">
              <w:rPr>
                <w:b/>
              </w:rPr>
              <w:t>MODALIDADE</w:t>
            </w:r>
            <w:r w:rsidRPr="007C4097">
              <w:t>: Concomitante/Subsequente ao Ensino Médio</w:t>
            </w:r>
          </w:p>
          <w:p w14:paraId="585DBADD" w14:textId="77777777" w:rsidR="00441D1F" w:rsidRPr="007C4097" w:rsidRDefault="00441D1F" w:rsidP="001D242E">
            <w:pPr>
              <w:ind w:firstLine="0"/>
            </w:pPr>
            <w:r w:rsidRPr="00C95B5E">
              <w:rPr>
                <w:b/>
              </w:rPr>
              <w:t>REGIME</w:t>
            </w:r>
            <w:r w:rsidRPr="007C4097">
              <w:t>: Semestral</w:t>
            </w:r>
          </w:p>
          <w:p w14:paraId="1ED68B07" w14:textId="77777777" w:rsidR="00441D1F" w:rsidRPr="007C4097" w:rsidRDefault="00441D1F" w:rsidP="001D242E">
            <w:pPr>
              <w:ind w:firstLine="0"/>
            </w:pPr>
            <w:r w:rsidRPr="00C95B5E">
              <w:rPr>
                <w:b/>
              </w:rPr>
              <w:t>PERIODO</w:t>
            </w:r>
            <w:r w:rsidRPr="007C4097">
              <w:t xml:space="preserve"> </w:t>
            </w:r>
            <w:r w:rsidRPr="00C95B5E">
              <w:rPr>
                <w:b/>
              </w:rPr>
              <w:t>E CARGA HORÁRIA</w:t>
            </w:r>
            <w:r w:rsidRPr="007C4097">
              <w:t xml:space="preserve">: 1º </w:t>
            </w:r>
            <w:r>
              <w:t>semestre</w:t>
            </w:r>
            <w:r w:rsidRPr="007C4097">
              <w:t xml:space="preserve"> (</w:t>
            </w:r>
            <w:r>
              <w:t>6</w:t>
            </w:r>
            <w:r w:rsidRPr="007C4097">
              <w:t xml:space="preserve"> h/a por semana)</w:t>
            </w:r>
          </w:p>
          <w:p w14:paraId="27A03DBF" w14:textId="77777777" w:rsidR="00441D1F" w:rsidRPr="007C4097" w:rsidRDefault="00441D1F" w:rsidP="001D242E">
            <w:pPr>
              <w:ind w:firstLine="0"/>
            </w:pPr>
            <w:r w:rsidRPr="00C95B5E">
              <w:rPr>
                <w:b/>
              </w:rPr>
              <w:t>ANO LETIVO</w:t>
            </w:r>
            <w:r w:rsidRPr="007C4097">
              <w:t>: 2018</w:t>
            </w:r>
          </w:p>
          <w:p w14:paraId="496D96B0" w14:textId="77777777" w:rsidR="00441D1F" w:rsidRPr="007C4097" w:rsidRDefault="00441D1F" w:rsidP="001D242E">
            <w:pPr>
              <w:ind w:firstLine="0"/>
            </w:pPr>
          </w:p>
          <w:p w14:paraId="0C3AB0A9" w14:textId="77777777" w:rsidR="00441D1F" w:rsidRPr="00C95B5E" w:rsidRDefault="00441D1F" w:rsidP="001D242E">
            <w:pPr>
              <w:ind w:firstLine="0"/>
              <w:jc w:val="center"/>
              <w:rPr>
                <w:b/>
                <w:u w:val="single"/>
              </w:rPr>
            </w:pPr>
            <w:r w:rsidRPr="00C95B5E">
              <w:rPr>
                <w:b/>
                <w:u w:val="single"/>
              </w:rPr>
              <w:t>PROGRAMA DE ENSINO</w:t>
            </w:r>
          </w:p>
          <w:p w14:paraId="42980B40" w14:textId="77777777" w:rsidR="00441D1F" w:rsidRPr="00C95B5E" w:rsidRDefault="00441D1F" w:rsidP="001D242E">
            <w:pPr>
              <w:ind w:firstLine="0"/>
              <w:rPr>
                <w:b/>
              </w:rPr>
            </w:pPr>
            <w:r w:rsidRPr="00C95B5E">
              <w:rPr>
                <w:b/>
              </w:rPr>
              <w:t>1. OBJETIVO GERAL</w:t>
            </w:r>
          </w:p>
          <w:p w14:paraId="5DF47781" w14:textId="77777777" w:rsidR="00441D1F" w:rsidRDefault="00441D1F" w:rsidP="00DC3154">
            <w:pPr>
              <w:pStyle w:val="PargrafodaLista"/>
              <w:numPr>
                <w:ilvl w:val="0"/>
                <w:numId w:val="143"/>
              </w:numPr>
            </w:pPr>
            <w:r w:rsidRPr="007C4097">
              <w:t xml:space="preserve">Conhecer os conceitos básicos dos sistemas operacionais (Linux e Windows), suas arquiteturas e componentes, inserindo a prática de instalação juntamente com as técnicas de detecção e correção de erros e respectivas configurações. </w:t>
            </w:r>
          </w:p>
          <w:p w14:paraId="0699873A" w14:textId="77777777" w:rsidR="00441D1F" w:rsidRPr="007C4097" w:rsidRDefault="00441D1F" w:rsidP="001D242E">
            <w:pPr>
              <w:ind w:firstLine="0"/>
            </w:pPr>
            <w:r w:rsidRPr="007C4097">
              <w:t xml:space="preserve"> </w:t>
            </w:r>
          </w:p>
          <w:p w14:paraId="4AE57D1C" w14:textId="77777777" w:rsidR="00441D1F" w:rsidRPr="00C95B5E" w:rsidRDefault="00441D1F" w:rsidP="001D242E">
            <w:pPr>
              <w:ind w:firstLine="0"/>
              <w:rPr>
                <w:b/>
              </w:rPr>
            </w:pPr>
            <w:r w:rsidRPr="00C95B5E">
              <w:rPr>
                <w:b/>
              </w:rPr>
              <w:t>2. OBJETIVOS ESPECÍFICOS</w:t>
            </w:r>
          </w:p>
          <w:p w14:paraId="60FD681F" w14:textId="77777777" w:rsidR="00441D1F" w:rsidRPr="007C4097" w:rsidRDefault="00441D1F" w:rsidP="00DC3154">
            <w:pPr>
              <w:pStyle w:val="PargrafodaLista"/>
              <w:numPr>
                <w:ilvl w:val="0"/>
                <w:numId w:val="144"/>
              </w:numPr>
            </w:pPr>
            <w:r w:rsidRPr="007C4097">
              <w:t xml:space="preserve">Identificar os serviços de administração e configuração de sistemas operacionais. </w:t>
            </w:r>
          </w:p>
          <w:p w14:paraId="74905C01" w14:textId="77777777" w:rsidR="00441D1F" w:rsidRPr="007C4097" w:rsidRDefault="00441D1F" w:rsidP="00DC3154">
            <w:pPr>
              <w:pStyle w:val="PargrafodaLista"/>
              <w:numPr>
                <w:ilvl w:val="0"/>
                <w:numId w:val="144"/>
              </w:numPr>
            </w:pPr>
            <w:r w:rsidRPr="007C4097">
              <w:t xml:space="preserve">Conhecer os conceitos, arquiteturas, componentes e funções de um Sistema Operacional,  </w:t>
            </w:r>
          </w:p>
          <w:p w14:paraId="61267E09" w14:textId="77777777" w:rsidR="00441D1F" w:rsidRPr="007C4097" w:rsidRDefault="00441D1F" w:rsidP="00DC3154">
            <w:pPr>
              <w:pStyle w:val="PargrafodaLista"/>
              <w:numPr>
                <w:ilvl w:val="0"/>
                <w:numId w:val="144"/>
              </w:numPr>
            </w:pPr>
            <w:r w:rsidRPr="007C4097">
              <w:t xml:space="preserve">Aplicar princípios básicos de segurança em sistemas operacionais. </w:t>
            </w:r>
          </w:p>
          <w:p w14:paraId="1CBDF9DC" w14:textId="77777777" w:rsidR="00441D1F" w:rsidRPr="007C4097" w:rsidRDefault="00441D1F" w:rsidP="00DC3154">
            <w:pPr>
              <w:pStyle w:val="PargrafodaLista"/>
              <w:numPr>
                <w:ilvl w:val="0"/>
                <w:numId w:val="144"/>
              </w:numPr>
            </w:pPr>
            <w:r w:rsidRPr="007C4097">
              <w:t xml:space="preserve">Conhecer os tipos de Sistemas Operacionais;  </w:t>
            </w:r>
          </w:p>
          <w:p w14:paraId="3F27378D" w14:textId="77777777" w:rsidR="00441D1F" w:rsidRPr="007C4097" w:rsidRDefault="00441D1F" w:rsidP="00DC3154">
            <w:pPr>
              <w:pStyle w:val="PargrafodaLista"/>
              <w:numPr>
                <w:ilvl w:val="0"/>
                <w:numId w:val="144"/>
              </w:numPr>
            </w:pPr>
            <w:r w:rsidRPr="007C4097">
              <w:t xml:space="preserve">Identificar as aplicabilidades dos Sistemas Operacionais; </w:t>
            </w:r>
          </w:p>
          <w:p w14:paraId="5E8AF2C3" w14:textId="77777777" w:rsidR="00441D1F" w:rsidRPr="007C4097" w:rsidRDefault="00441D1F" w:rsidP="00DC3154">
            <w:pPr>
              <w:pStyle w:val="PargrafodaLista"/>
              <w:numPr>
                <w:ilvl w:val="0"/>
                <w:numId w:val="144"/>
              </w:numPr>
            </w:pPr>
            <w:r w:rsidRPr="007C4097">
              <w:t xml:space="preserve">Instalar um sistema operacional desktop; </w:t>
            </w:r>
          </w:p>
          <w:p w14:paraId="13901B2D" w14:textId="77777777" w:rsidR="00441D1F" w:rsidRPr="007C4097" w:rsidRDefault="00441D1F" w:rsidP="00DC3154">
            <w:pPr>
              <w:pStyle w:val="PargrafodaLista"/>
              <w:numPr>
                <w:ilvl w:val="0"/>
                <w:numId w:val="144"/>
              </w:numPr>
            </w:pPr>
            <w:r w:rsidRPr="007C4097">
              <w:t xml:space="preserve">Identificar os diversos componentes de um sistema operacional; </w:t>
            </w:r>
          </w:p>
          <w:p w14:paraId="1A6F5C40" w14:textId="77777777" w:rsidR="00441D1F" w:rsidRPr="007C4097" w:rsidRDefault="00441D1F" w:rsidP="00DC3154">
            <w:pPr>
              <w:pStyle w:val="PargrafodaLista"/>
              <w:numPr>
                <w:ilvl w:val="0"/>
                <w:numId w:val="144"/>
              </w:numPr>
            </w:pPr>
            <w:r w:rsidRPr="007C4097">
              <w:t xml:space="preserve">Recuperar e restaurar um sistema operacional; </w:t>
            </w:r>
          </w:p>
          <w:p w14:paraId="3D32C0FE" w14:textId="77777777" w:rsidR="00441D1F" w:rsidRPr="007C4097" w:rsidRDefault="00441D1F" w:rsidP="00DC3154">
            <w:pPr>
              <w:pStyle w:val="PargrafodaLista"/>
              <w:numPr>
                <w:ilvl w:val="0"/>
                <w:numId w:val="144"/>
              </w:numPr>
            </w:pPr>
            <w:r w:rsidRPr="007C4097">
              <w:t xml:space="preserve">Identificar os serviços providos por um sistema operacional; </w:t>
            </w:r>
          </w:p>
          <w:p w14:paraId="5F229D86" w14:textId="77777777" w:rsidR="00441D1F" w:rsidRPr="007C4097" w:rsidRDefault="00441D1F" w:rsidP="00DC3154">
            <w:pPr>
              <w:pStyle w:val="PargrafodaLista"/>
              <w:numPr>
                <w:ilvl w:val="0"/>
                <w:numId w:val="144"/>
              </w:numPr>
            </w:pPr>
            <w:r w:rsidRPr="007C4097">
              <w:t xml:space="preserve">Configurar o sistema de arquivos; </w:t>
            </w:r>
          </w:p>
          <w:p w14:paraId="4E0201EF" w14:textId="77777777" w:rsidR="00441D1F" w:rsidRPr="007C4097" w:rsidRDefault="00441D1F" w:rsidP="00DC3154">
            <w:pPr>
              <w:pStyle w:val="PargrafodaLista"/>
              <w:numPr>
                <w:ilvl w:val="0"/>
                <w:numId w:val="144"/>
              </w:numPr>
            </w:pPr>
            <w:r w:rsidRPr="007C4097">
              <w:t xml:space="preserve">Configurar o sistema de segurança do Sistema; </w:t>
            </w:r>
          </w:p>
          <w:p w14:paraId="3E110903" w14:textId="77777777" w:rsidR="00441D1F" w:rsidRPr="007C4097" w:rsidRDefault="00441D1F" w:rsidP="00DC3154">
            <w:pPr>
              <w:pStyle w:val="PargrafodaLista"/>
              <w:numPr>
                <w:ilvl w:val="0"/>
                <w:numId w:val="144"/>
              </w:numPr>
            </w:pPr>
            <w:r w:rsidRPr="007C4097">
              <w:t xml:space="preserve">Configurar o Firewall. </w:t>
            </w:r>
          </w:p>
          <w:p w14:paraId="2E93941A" w14:textId="77777777" w:rsidR="00441D1F" w:rsidRDefault="00441D1F" w:rsidP="001D242E">
            <w:pPr>
              <w:ind w:firstLine="0"/>
            </w:pPr>
          </w:p>
          <w:p w14:paraId="6EA58561" w14:textId="77777777" w:rsidR="00441D1F" w:rsidRPr="00C95B5E" w:rsidRDefault="00441D1F" w:rsidP="001D242E">
            <w:pPr>
              <w:ind w:firstLine="0"/>
              <w:rPr>
                <w:b/>
              </w:rPr>
            </w:pPr>
            <w:r w:rsidRPr="00C95B5E">
              <w:rPr>
                <w:b/>
              </w:rPr>
              <w:lastRenderedPageBreak/>
              <w:t>3. CONTEÚDOS PROGRAMÁTICOS</w:t>
            </w:r>
          </w:p>
          <w:p w14:paraId="5EFAD592" w14:textId="77777777" w:rsidR="00441D1F" w:rsidRPr="007C4097" w:rsidRDefault="00441D1F" w:rsidP="001D242E">
            <w:pPr>
              <w:ind w:firstLine="0"/>
            </w:pPr>
            <w:r w:rsidRPr="007C4097">
              <w:t>Unidade I – Conceitos de Sistemas Operacionais</w:t>
            </w:r>
          </w:p>
          <w:p w14:paraId="57E01B47" w14:textId="77777777" w:rsidR="00441D1F" w:rsidRPr="007C4097" w:rsidRDefault="00441D1F" w:rsidP="00DC3154">
            <w:pPr>
              <w:pStyle w:val="PargrafodaLista"/>
              <w:numPr>
                <w:ilvl w:val="0"/>
                <w:numId w:val="42"/>
              </w:numPr>
            </w:pPr>
            <w:r w:rsidRPr="007C4097">
              <w:t>Histórico dos Sistemas Operacionais</w:t>
            </w:r>
          </w:p>
          <w:p w14:paraId="4B835972" w14:textId="77777777" w:rsidR="00441D1F" w:rsidRPr="007C4097" w:rsidRDefault="00441D1F" w:rsidP="00DC3154">
            <w:pPr>
              <w:pStyle w:val="PargrafodaLista"/>
              <w:numPr>
                <w:ilvl w:val="0"/>
                <w:numId w:val="42"/>
              </w:numPr>
            </w:pPr>
            <w:r w:rsidRPr="007C4097">
              <w:t>Introdução aos conceitos básicos de Sistemas Operacionais</w:t>
            </w:r>
          </w:p>
          <w:p w14:paraId="090B3E6A" w14:textId="77777777" w:rsidR="00441D1F" w:rsidRPr="007C4097" w:rsidRDefault="00441D1F" w:rsidP="00DC3154">
            <w:pPr>
              <w:pStyle w:val="PargrafodaLista"/>
              <w:numPr>
                <w:ilvl w:val="0"/>
                <w:numId w:val="42"/>
              </w:numPr>
            </w:pPr>
            <w:r w:rsidRPr="007C4097">
              <w:t>Apresentando os diversos Sistemas Operacionais Existentes</w:t>
            </w:r>
          </w:p>
          <w:p w14:paraId="0F660D60" w14:textId="77777777" w:rsidR="00441D1F" w:rsidRPr="007C4097" w:rsidRDefault="00441D1F" w:rsidP="00DC3154">
            <w:pPr>
              <w:pStyle w:val="PargrafodaLista"/>
              <w:numPr>
                <w:ilvl w:val="0"/>
                <w:numId w:val="42"/>
              </w:numPr>
            </w:pPr>
            <w:r w:rsidRPr="007C4097">
              <w:t>Sistemas Embarcados</w:t>
            </w:r>
          </w:p>
          <w:p w14:paraId="591BDD70" w14:textId="77777777" w:rsidR="00441D1F" w:rsidRPr="007C4097" w:rsidRDefault="00441D1F" w:rsidP="00DC3154">
            <w:pPr>
              <w:pStyle w:val="PargrafodaLista"/>
              <w:numPr>
                <w:ilvl w:val="0"/>
                <w:numId w:val="42"/>
              </w:numPr>
            </w:pPr>
            <w:r w:rsidRPr="007C4097">
              <w:t>Máquinas Virtuais</w:t>
            </w:r>
          </w:p>
          <w:p w14:paraId="1D0AE90E" w14:textId="77777777" w:rsidR="00441D1F" w:rsidRPr="007C4097" w:rsidRDefault="00441D1F" w:rsidP="001D242E">
            <w:pPr>
              <w:ind w:firstLine="0"/>
            </w:pPr>
            <w:r w:rsidRPr="007C4097">
              <w:t>Unidade II – Arquitetura e Funções dos Sistemas Operacionais</w:t>
            </w:r>
          </w:p>
          <w:p w14:paraId="469B8FFC" w14:textId="77777777" w:rsidR="00441D1F" w:rsidRPr="007C4097" w:rsidRDefault="00441D1F" w:rsidP="00DC3154">
            <w:pPr>
              <w:pStyle w:val="PargrafodaLista"/>
              <w:numPr>
                <w:ilvl w:val="0"/>
                <w:numId w:val="43"/>
              </w:numPr>
            </w:pPr>
            <w:r w:rsidRPr="007C4097">
              <w:t>Arquitetura interna dos Sistemas operacionais</w:t>
            </w:r>
          </w:p>
          <w:p w14:paraId="58EF7E7A" w14:textId="77777777" w:rsidR="00441D1F" w:rsidRPr="007C4097" w:rsidRDefault="00441D1F" w:rsidP="00DC3154">
            <w:pPr>
              <w:pStyle w:val="PargrafodaLista"/>
              <w:numPr>
                <w:ilvl w:val="0"/>
                <w:numId w:val="43"/>
              </w:numPr>
            </w:pPr>
            <w:r w:rsidRPr="007C4097">
              <w:t>Gerenciamento de dispositivos</w:t>
            </w:r>
          </w:p>
          <w:p w14:paraId="76D3F68B" w14:textId="77777777" w:rsidR="00441D1F" w:rsidRPr="007C4097" w:rsidRDefault="00441D1F" w:rsidP="00DC3154">
            <w:pPr>
              <w:pStyle w:val="PargrafodaLista"/>
              <w:numPr>
                <w:ilvl w:val="0"/>
                <w:numId w:val="43"/>
              </w:numPr>
            </w:pPr>
            <w:r w:rsidRPr="007C4097">
              <w:t>Gerenciamento de Processos</w:t>
            </w:r>
          </w:p>
          <w:p w14:paraId="3CA625BD" w14:textId="77777777" w:rsidR="00441D1F" w:rsidRPr="007C4097" w:rsidRDefault="00441D1F" w:rsidP="00DC3154">
            <w:pPr>
              <w:pStyle w:val="PargrafodaLista"/>
              <w:numPr>
                <w:ilvl w:val="0"/>
                <w:numId w:val="43"/>
              </w:numPr>
            </w:pPr>
            <w:r w:rsidRPr="007C4097">
              <w:t>Gerenciamento de Memória</w:t>
            </w:r>
          </w:p>
          <w:p w14:paraId="4D028539" w14:textId="77777777" w:rsidR="00441D1F" w:rsidRPr="007C4097" w:rsidRDefault="00441D1F" w:rsidP="00DC3154">
            <w:pPr>
              <w:pStyle w:val="PargrafodaLista"/>
              <w:numPr>
                <w:ilvl w:val="0"/>
                <w:numId w:val="43"/>
              </w:numPr>
            </w:pPr>
            <w:r w:rsidRPr="007C4097">
              <w:t>Gerenciamento de Arquivos</w:t>
            </w:r>
          </w:p>
          <w:p w14:paraId="74BDB312" w14:textId="77777777" w:rsidR="00441D1F" w:rsidRPr="007C4097" w:rsidRDefault="00441D1F" w:rsidP="00DC3154">
            <w:pPr>
              <w:pStyle w:val="PargrafodaLista"/>
              <w:numPr>
                <w:ilvl w:val="0"/>
                <w:numId w:val="43"/>
              </w:numPr>
            </w:pPr>
            <w:r w:rsidRPr="007C4097">
              <w:t>Gerenciamento de Impressão</w:t>
            </w:r>
          </w:p>
          <w:p w14:paraId="2C8BB1CD" w14:textId="77777777" w:rsidR="00441D1F" w:rsidRPr="007C4097" w:rsidRDefault="00441D1F" w:rsidP="001D242E">
            <w:pPr>
              <w:ind w:firstLine="0"/>
            </w:pPr>
            <w:r w:rsidRPr="007C4097">
              <w:t>Unidade III – Prática de Sistemas Operacionais Desktop</w:t>
            </w:r>
          </w:p>
          <w:p w14:paraId="0630CD7C" w14:textId="77777777" w:rsidR="00441D1F" w:rsidRPr="007C4097" w:rsidRDefault="00441D1F" w:rsidP="00DC3154">
            <w:pPr>
              <w:pStyle w:val="PargrafodaLista"/>
              <w:numPr>
                <w:ilvl w:val="0"/>
                <w:numId w:val="44"/>
              </w:numPr>
            </w:pPr>
            <w:r w:rsidRPr="007C4097">
              <w:t xml:space="preserve">Instalação de um Sistema Operacional Desktop </w:t>
            </w:r>
          </w:p>
          <w:p w14:paraId="1947B084" w14:textId="77777777" w:rsidR="00441D1F" w:rsidRPr="007C4097" w:rsidRDefault="00441D1F" w:rsidP="00DC3154">
            <w:pPr>
              <w:pStyle w:val="PargrafodaLista"/>
              <w:numPr>
                <w:ilvl w:val="0"/>
                <w:numId w:val="44"/>
              </w:numPr>
            </w:pPr>
            <w:r w:rsidRPr="007C4097">
              <w:t xml:space="preserve">Opções de inicialização e recuperação  </w:t>
            </w:r>
          </w:p>
          <w:p w14:paraId="6E4B80B5" w14:textId="77777777" w:rsidR="00441D1F" w:rsidRPr="007C4097" w:rsidRDefault="00441D1F" w:rsidP="00DC3154">
            <w:pPr>
              <w:pStyle w:val="PargrafodaLista"/>
              <w:numPr>
                <w:ilvl w:val="0"/>
                <w:numId w:val="44"/>
              </w:numPr>
            </w:pPr>
            <w:r w:rsidRPr="007C4097">
              <w:t xml:space="preserve">Configuração de usuários e grupos </w:t>
            </w:r>
          </w:p>
          <w:p w14:paraId="619587E7" w14:textId="77777777" w:rsidR="00441D1F" w:rsidRPr="007C4097" w:rsidRDefault="00441D1F" w:rsidP="00DC3154">
            <w:pPr>
              <w:pStyle w:val="PargrafodaLista"/>
              <w:numPr>
                <w:ilvl w:val="0"/>
                <w:numId w:val="44"/>
              </w:numPr>
            </w:pPr>
            <w:r w:rsidRPr="007C4097">
              <w:t xml:space="preserve">Gerenciando Tarefas </w:t>
            </w:r>
          </w:p>
          <w:p w14:paraId="408B9557" w14:textId="77777777" w:rsidR="00441D1F" w:rsidRPr="007C4097" w:rsidRDefault="00441D1F" w:rsidP="00DC3154">
            <w:pPr>
              <w:pStyle w:val="PargrafodaLista"/>
              <w:numPr>
                <w:ilvl w:val="0"/>
                <w:numId w:val="44"/>
              </w:numPr>
            </w:pPr>
            <w:r w:rsidRPr="007C4097">
              <w:t xml:space="preserve">Sistemas de Arquivos </w:t>
            </w:r>
          </w:p>
          <w:p w14:paraId="45ECFE13" w14:textId="77777777" w:rsidR="00441D1F" w:rsidRPr="007C4097" w:rsidRDefault="00441D1F" w:rsidP="00DC3154">
            <w:pPr>
              <w:pStyle w:val="PargrafodaLista"/>
              <w:numPr>
                <w:ilvl w:val="0"/>
                <w:numId w:val="44"/>
              </w:numPr>
            </w:pPr>
            <w:r w:rsidRPr="007C4097">
              <w:t xml:space="preserve">Compartilhamento de Recursos e Arquivos </w:t>
            </w:r>
          </w:p>
          <w:p w14:paraId="2FDC0614" w14:textId="77777777" w:rsidR="00441D1F" w:rsidRPr="007C4097" w:rsidRDefault="00441D1F" w:rsidP="00DC3154">
            <w:pPr>
              <w:pStyle w:val="PargrafodaLista"/>
              <w:numPr>
                <w:ilvl w:val="0"/>
                <w:numId w:val="44"/>
              </w:numPr>
            </w:pPr>
            <w:r w:rsidRPr="007C4097">
              <w:t xml:space="preserve">Configurando segurança no Sistema </w:t>
            </w:r>
          </w:p>
          <w:p w14:paraId="26E20BAD" w14:textId="77777777" w:rsidR="00441D1F" w:rsidRPr="007C4097" w:rsidRDefault="00441D1F" w:rsidP="00DC3154">
            <w:pPr>
              <w:pStyle w:val="PargrafodaLista"/>
              <w:numPr>
                <w:ilvl w:val="0"/>
                <w:numId w:val="44"/>
              </w:numPr>
            </w:pPr>
            <w:r w:rsidRPr="007C4097">
              <w:t>Firewall</w:t>
            </w:r>
          </w:p>
          <w:p w14:paraId="48E6C097" w14:textId="77777777" w:rsidR="00441D1F" w:rsidRDefault="00441D1F" w:rsidP="001D242E">
            <w:pPr>
              <w:ind w:firstLine="0"/>
            </w:pPr>
          </w:p>
          <w:p w14:paraId="57774B67" w14:textId="77777777" w:rsidR="00441D1F" w:rsidRPr="00C95B5E" w:rsidRDefault="00441D1F" w:rsidP="001D242E">
            <w:pPr>
              <w:ind w:firstLine="0"/>
              <w:rPr>
                <w:b/>
              </w:rPr>
            </w:pPr>
            <w:r w:rsidRPr="00C95B5E">
              <w:rPr>
                <w:b/>
              </w:rPr>
              <w:t>4. PROCEDIMENTOS METODOLÓGICOS</w:t>
            </w:r>
          </w:p>
          <w:p w14:paraId="16949380" w14:textId="77777777" w:rsidR="00441D1F" w:rsidRPr="007C4097" w:rsidRDefault="00441D1F" w:rsidP="001D242E">
            <w:pPr>
              <w:ind w:firstLine="0"/>
            </w:pPr>
            <w:r w:rsidRPr="007C4097">
              <w:t>Aula expositiva, vídeos, trabalho em equipe, estudo dirigido, estudo de caso, exposição oral por alunos e atividades práticas.</w:t>
            </w:r>
          </w:p>
          <w:p w14:paraId="5CEB4A40" w14:textId="77777777" w:rsidR="00441D1F" w:rsidRDefault="00441D1F" w:rsidP="001D242E">
            <w:pPr>
              <w:ind w:firstLine="0"/>
            </w:pPr>
          </w:p>
          <w:p w14:paraId="498C4E4B" w14:textId="77777777" w:rsidR="00441D1F" w:rsidRPr="00C95B5E" w:rsidRDefault="00441D1F" w:rsidP="001D242E">
            <w:pPr>
              <w:ind w:firstLine="0"/>
              <w:rPr>
                <w:b/>
              </w:rPr>
            </w:pPr>
            <w:r w:rsidRPr="00C95B5E">
              <w:rPr>
                <w:b/>
              </w:rPr>
              <w:t>5. MATERIAL DIDÁDICO</w:t>
            </w:r>
          </w:p>
          <w:p w14:paraId="26A4734E" w14:textId="77777777" w:rsidR="00441D1F" w:rsidRDefault="00441D1F" w:rsidP="001D242E">
            <w:pPr>
              <w:ind w:firstLine="0"/>
            </w:pPr>
            <w:r w:rsidRPr="007C4097">
              <w:lastRenderedPageBreak/>
              <w:t>Quadro, Datashow, apostila, material áudio/visual, redes sociais, ambiente virtual de aprendizagem, e softwares de virtualização para instalação de sistemas operacionais.</w:t>
            </w:r>
          </w:p>
          <w:p w14:paraId="0DE84BEF" w14:textId="77777777" w:rsidR="00441D1F" w:rsidRPr="007C4097" w:rsidRDefault="00441D1F" w:rsidP="001D242E">
            <w:pPr>
              <w:ind w:firstLine="0"/>
            </w:pPr>
          </w:p>
          <w:p w14:paraId="23B5C613" w14:textId="77777777" w:rsidR="00441D1F" w:rsidRPr="00C95B5E" w:rsidRDefault="00441D1F" w:rsidP="001D242E">
            <w:pPr>
              <w:ind w:firstLine="0"/>
              <w:rPr>
                <w:b/>
              </w:rPr>
            </w:pPr>
            <w:r w:rsidRPr="00C95B5E">
              <w:rPr>
                <w:b/>
              </w:rPr>
              <w:t>6. CRITÉRIOS E INSTRUMENTOS DE AVALIAÇÃO</w:t>
            </w:r>
          </w:p>
          <w:p w14:paraId="0F7C8DDD" w14:textId="77777777" w:rsidR="00441D1F" w:rsidRDefault="00441D1F" w:rsidP="001D242E">
            <w:pPr>
              <w:ind w:firstLine="0"/>
            </w:pPr>
            <w:r w:rsidRPr="007C4097">
              <w:t>Prova escrita, trabalhos individuais/em grupo e projetos interdisciplinares. Conforme consta no art. 29 do Regulamento de Ensino Médio Técnico, os instrumentos de avaliação deverão ser múltiplos para possibilitar ao professor o acompanhamento do processo de aprendizagem do educando. Assim, deverá haver, pelo menos, duas formas de avaliação, no mínimo uma delas escrita.</w:t>
            </w:r>
          </w:p>
          <w:p w14:paraId="385B0B49" w14:textId="77777777" w:rsidR="00441D1F" w:rsidRPr="007C4097" w:rsidRDefault="00441D1F" w:rsidP="001D242E">
            <w:pPr>
              <w:ind w:firstLine="0"/>
            </w:pPr>
          </w:p>
          <w:p w14:paraId="17CCCB9C" w14:textId="77777777" w:rsidR="00441D1F" w:rsidRPr="00C95B5E" w:rsidRDefault="00441D1F" w:rsidP="001D242E">
            <w:pPr>
              <w:ind w:firstLine="0"/>
              <w:rPr>
                <w:b/>
              </w:rPr>
            </w:pPr>
            <w:r w:rsidRPr="00C95B5E">
              <w:rPr>
                <w:b/>
              </w:rPr>
              <w:t>7. BIBLIOGRAFIA</w:t>
            </w:r>
          </w:p>
          <w:p w14:paraId="26ABDC37" w14:textId="77777777" w:rsidR="00441D1F" w:rsidRPr="00C95B5E" w:rsidRDefault="00441D1F" w:rsidP="001D242E">
            <w:pPr>
              <w:ind w:firstLine="0"/>
              <w:rPr>
                <w:b/>
                <w:u w:val="single"/>
              </w:rPr>
            </w:pPr>
            <w:r w:rsidRPr="00C95B5E">
              <w:rPr>
                <w:b/>
                <w:u w:val="single"/>
              </w:rPr>
              <w:t>Básica</w:t>
            </w:r>
          </w:p>
          <w:p w14:paraId="2A2BFAD4" w14:textId="77777777" w:rsidR="00441D1F" w:rsidRPr="007C4097" w:rsidRDefault="00441D1F" w:rsidP="00DC3154">
            <w:pPr>
              <w:pStyle w:val="PargrafodaLista"/>
              <w:numPr>
                <w:ilvl w:val="0"/>
                <w:numId w:val="45"/>
              </w:numPr>
            </w:pPr>
            <w:r w:rsidRPr="007C4097">
              <w:t xml:space="preserve">TANENBAUM, Andrew. Sistemas Operacionais Modernos - 4ª edição – São Paulo – Editora Pearson, 2016 </w:t>
            </w:r>
          </w:p>
          <w:p w14:paraId="7442707A" w14:textId="77777777" w:rsidR="00441D1F" w:rsidRPr="007C4097" w:rsidRDefault="00441D1F" w:rsidP="00DC3154">
            <w:pPr>
              <w:pStyle w:val="PargrafodaLista"/>
              <w:numPr>
                <w:ilvl w:val="0"/>
                <w:numId w:val="45"/>
              </w:numPr>
            </w:pPr>
            <w:r w:rsidRPr="007C4097">
              <w:t xml:space="preserve">OLIVEIRA, R. S; CARISSIMI, S. A; TOSCANI, S. S. Sistemas Operacionais – Vol 11 – 4ª edição – Ed. Bookman, 2010. </w:t>
            </w:r>
          </w:p>
          <w:p w14:paraId="33E1F3E1" w14:textId="77777777" w:rsidR="00441D1F" w:rsidRPr="007C4097" w:rsidRDefault="00441D1F" w:rsidP="00DC3154">
            <w:pPr>
              <w:pStyle w:val="PargrafodaLista"/>
              <w:numPr>
                <w:ilvl w:val="0"/>
                <w:numId w:val="45"/>
              </w:numPr>
            </w:pPr>
            <w:r w:rsidRPr="007C4097">
              <w:t xml:space="preserve">MACHADO, F. B; MAIA, L. P. Arquitetura de Sistemas Operacionais – 5ª edição – Rio de Janeiro - Editora LTC, 2013. </w:t>
            </w:r>
          </w:p>
          <w:p w14:paraId="7E55C671" w14:textId="77777777" w:rsidR="00441D1F" w:rsidRPr="00C95B5E" w:rsidRDefault="00441D1F" w:rsidP="001D242E">
            <w:pPr>
              <w:ind w:firstLine="0"/>
              <w:rPr>
                <w:b/>
                <w:u w:val="single"/>
              </w:rPr>
            </w:pPr>
            <w:r w:rsidRPr="00C95B5E">
              <w:rPr>
                <w:b/>
                <w:u w:val="single"/>
              </w:rPr>
              <w:t>Complementar</w:t>
            </w:r>
          </w:p>
          <w:p w14:paraId="3BAAD6BC" w14:textId="77777777" w:rsidR="00441D1F" w:rsidRPr="007C4097" w:rsidRDefault="00441D1F" w:rsidP="00DC3154">
            <w:pPr>
              <w:pStyle w:val="PargrafodaLista"/>
              <w:numPr>
                <w:ilvl w:val="0"/>
                <w:numId w:val="46"/>
              </w:numPr>
            </w:pPr>
            <w:r w:rsidRPr="007C4097">
              <w:t xml:space="preserve">ABRAHAM, S. Fundamentos de Sistemas Operacionais – 9ª edição – Ed. LTC, 2015. •   FILHO, J. E. M. Descobrindo o Linux – 3ª edição – Ed. Novatec, 2012. </w:t>
            </w:r>
          </w:p>
          <w:p w14:paraId="23FCC38A" w14:textId="77777777" w:rsidR="00441D1F" w:rsidRPr="007C4097" w:rsidRDefault="00441D1F" w:rsidP="00DC3154">
            <w:pPr>
              <w:pStyle w:val="PargrafodaLista"/>
              <w:numPr>
                <w:ilvl w:val="0"/>
                <w:numId w:val="46"/>
              </w:numPr>
            </w:pPr>
            <w:r w:rsidRPr="007C4097">
              <w:t xml:space="preserve">MANZANO, A. L; TAKA, C. E. M. Estudo dirigido Microsoft Windows 8 Enterprise. Editora Érica, 2012.  </w:t>
            </w:r>
          </w:p>
          <w:p w14:paraId="32E6456C" w14:textId="77777777" w:rsidR="00441D1F" w:rsidRPr="007C4097" w:rsidRDefault="00441D1F" w:rsidP="00DC3154">
            <w:pPr>
              <w:pStyle w:val="PargrafodaLista"/>
              <w:numPr>
                <w:ilvl w:val="0"/>
                <w:numId w:val="46"/>
              </w:numPr>
            </w:pPr>
            <w:r w:rsidRPr="007C4097">
              <w:t xml:space="preserve">ALVES, W. L. Sistemas Operacionais – 1ª edição – Ed. Érica, 2014. </w:t>
            </w:r>
          </w:p>
          <w:p w14:paraId="4702143B" w14:textId="77777777" w:rsidR="00441D1F" w:rsidRPr="007C4097" w:rsidRDefault="00441D1F" w:rsidP="00DC3154">
            <w:pPr>
              <w:pStyle w:val="PargrafodaLista"/>
              <w:numPr>
                <w:ilvl w:val="0"/>
                <w:numId w:val="46"/>
              </w:numPr>
            </w:pPr>
            <w:r w:rsidRPr="007C4097">
              <w:t>STUART, B. L. Princípios de Sistemas Operacionais. Projetos e Aplicações – 1ª edição - Ed. Cengage CTP, 2010.</w:t>
            </w:r>
          </w:p>
        </w:tc>
      </w:tr>
    </w:tbl>
    <w:p w14:paraId="5D73C952" w14:textId="77777777" w:rsidR="00441D1F" w:rsidRDefault="00441D1F" w:rsidP="00441D1F">
      <w:pPr>
        <w:ind w:firstLine="0"/>
      </w:pPr>
    </w:p>
    <w:p w14:paraId="3DFF2628" w14:textId="77777777" w:rsidR="006628AB" w:rsidRPr="007C4097" w:rsidRDefault="006628AB" w:rsidP="007C4097">
      <w:pPr>
        <w:ind w:firstLine="0"/>
      </w:pPr>
      <w:r w:rsidRPr="007C4097">
        <w:br w:type="page"/>
      </w:r>
    </w:p>
    <w:tbl>
      <w:tblPr>
        <w:tblStyle w:val="Tabelacomgrade"/>
        <w:tblW w:w="0" w:type="auto"/>
        <w:tblLook w:val="04A0" w:firstRow="1" w:lastRow="0" w:firstColumn="1" w:lastColumn="0" w:noHBand="0" w:noVBand="1"/>
      </w:tblPr>
      <w:tblGrid>
        <w:gridCol w:w="9060"/>
      </w:tblGrid>
      <w:tr w:rsidR="00441D1F" w:rsidRPr="007C4097" w14:paraId="3707B2BD" w14:textId="77777777" w:rsidTr="001D242E">
        <w:tc>
          <w:tcPr>
            <w:tcW w:w="9060" w:type="dxa"/>
          </w:tcPr>
          <w:p w14:paraId="00679E6F" w14:textId="77777777" w:rsidR="00441D1F" w:rsidRPr="007A471A" w:rsidRDefault="00441D1F" w:rsidP="001D242E">
            <w:pPr>
              <w:ind w:firstLine="0"/>
            </w:pPr>
            <w:r w:rsidRPr="007A471A">
              <w:rPr>
                <w:b/>
              </w:rPr>
              <w:lastRenderedPageBreak/>
              <w:t>DISCIPLINA</w:t>
            </w:r>
            <w:r w:rsidRPr="007A471A">
              <w:t xml:space="preserve">: Banco de Dados I </w:t>
            </w:r>
          </w:p>
          <w:p w14:paraId="2235A9E5" w14:textId="77777777" w:rsidR="00441D1F" w:rsidRPr="007A471A" w:rsidRDefault="00441D1F" w:rsidP="001D242E">
            <w:pPr>
              <w:ind w:firstLine="0"/>
            </w:pPr>
            <w:r w:rsidRPr="007A471A">
              <w:rPr>
                <w:b/>
              </w:rPr>
              <w:t>CURSO:</w:t>
            </w:r>
            <w:r w:rsidRPr="007A471A">
              <w:t xml:space="preserve"> Técnico em Informática para Internet</w:t>
            </w:r>
          </w:p>
          <w:p w14:paraId="7FC3780D" w14:textId="77777777" w:rsidR="00441D1F" w:rsidRPr="007A471A" w:rsidRDefault="00441D1F" w:rsidP="001D242E">
            <w:pPr>
              <w:ind w:firstLine="0"/>
            </w:pPr>
            <w:r w:rsidRPr="007A471A">
              <w:rPr>
                <w:b/>
              </w:rPr>
              <w:t>MODALIDADE</w:t>
            </w:r>
            <w:r w:rsidRPr="007A471A">
              <w:t>: Concomitante/Subsequente ao Ensino Médio</w:t>
            </w:r>
          </w:p>
          <w:p w14:paraId="08E18C5A" w14:textId="77777777" w:rsidR="00441D1F" w:rsidRPr="007A471A" w:rsidRDefault="00441D1F" w:rsidP="001D242E">
            <w:pPr>
              <w:ind w:firstLine="0"/>
            </w:pPr>
            <w:r w:rsidRPr="007A471A">
              <w:rPr>
                <w:b/>
              </w:rPr>
              <w:t>REGIME</w:t>
            </w:r>
            <w:r w:rsidRPr="007A471A">
              <w:t>: Semestral</w:t>
            </w:r>
          </w:p>
          <w:p w14:paraId="4FD21576" w14:textId="77777777" w:rsidR="00441D1F" w:rsidRPr="007A471A" w:rsidRDefault="00441D1F" w:rsidP="001D242E">
            <w:pPr>
              <w:ind w:firstLine="0"/>
            </w:pPr>
            <w:r w:rsidRPr="007A471A">
              <w:rPr>
                <w:b/>
              </w:rPr>
              <w:t>PERIODO E CARGA HORÁRIA</w:t>
            </w:r>
            <w:r w:rsidRPr="007A471A">
              <w:t xml:space="preserve">: 2º </w:t>
            </w:r>
            <w:r>
              <w:t>semestre</w:t>
            </w:r>
            <w:r w:rsidRPr="007A471A">
              <w:t xml:space="preserve"> (4 h/a por semana)</w:t>
            </w:r>
          </w:p>
          <w:p w14:paraId="498E359F" w14:textId="77777777" w:rsidR="00441D1F" w:rsidRPr="007A471A" w:rsidRDefault="00441D1F" w:rsidP="001D242E">
            <w:pPr>
              <w:ind w:firstLine="0"/>
            </w:pPr>
            <w:r w:rsidRPr="007A471A">
              <w:rPr>
                <w:b/>
              </w:rPr>
              <w:t>ANO LETIVO</w:t>
            </w:r>
            <w:r w:rsidRPr="007A471A">
              <w:t>: 2018</w:t>
            </w:r>
          </w:p>
          <w:p w14:paraId="6FABE1DC" w14:textId="77777777" w:rsidR="00441D1F" w:rsidRPr="007A471A" w:rsidRDefault="00441D1F" w:rsidP="001D242E">
            <w:pPr>
              <w:ind w:firstLine="0"/>
            </w:pPr>
          </w:p>
          <w:p w14:paraId="3004B19B" w14:textId="77777777" w:rsidR="00441D1F" w:rsidRPr="007A471A" w:rsidRDefault="00441D1F" w:rsidP="001D242E">
            <w:pPr>
              <w:ind w:firstLine="0"/>
              <w:jc w:val="center"/>
              <w:rPr>
                <w:b/>
              </w:rPr>
            </w:pPr>
            <w:r w:rsidRPr="007A471A">
              <w:rPr>
                <w:b/>
              </w:rPr>
              <w:t>PROGRAMA DE ENSINO</w:t>
            </w:r>
          </w:p>
          <w:p w14:paraId="3F1E4460" w14:textId="77777777" w:rsidR="00441D1F" w:rsidRPr="007A471A" w:rsidRDefault="00441D1F" w:rsidP="001D242E">
            <w:pPr>
              <w:ind w:firstLine="0"/>
              <w:rPr>
                <w:b/>
              </w:rPr>
            </w:pPr>
            <w:r w:rsidRPr="007A471A">
              <w:rPr>
                <w:b/>
              </w:rPr>
              <w:t>1. OBJETIVO GERAL</w:t>
            </w:r>
          </w:p>
          <w:p w14:paraId="0731F224" w14:textId="77777777" w:rsidR="00441D1F" w:rsidRPr="007A471A" w:rsidRDefault="00441D1F" w:rsidP="00DC3154">
            <w:pPr>
              <w:pStyle w:val="PargrafodaLista"/>
              <w:numPr>
                <w:ilvl w:val="0"/>
                <w:numId w:val="146"/>
              </w:numPr>
            </w:pPr>
            <w:r w:rsidRPr="007A471A">
              <w:t>Entender e construir um banco de dados relacional e desenvolver a capacidade de modelagem de dados.</w:t>
            </w:r>
          </w:p>
          <w:p w14:paraId="22230BB2" w14:textId="77777777" w:rsidR="00441D1F" w:rsidRPr="007A471A" w:rsidRDefault="00441D1F" w:rsidP="001D242E">
            <w:pPr>
              <w:ind w:firstLine="0"/>
            </w:pPr>
          </w:p>
          <w:p w14:paraId="3584837B" w14:textId="77777777" w:rsidR="00441D1F" w:rsidRPr="007A471A" w:rsidRDefault="00441D1F" w:rsidP="001D242E">
            <w:pPr>
              <w:ind w:firstLine="0"/>
              <w:rPr>
                <w:b/>
              </w:rPr>
            </w:pPr>
            <w:r w:rsidRPr="007A471A">
              <w:rPr>
                <w:b/>
              </w:rPr>
              <w:t>2. OBJETIVOS ESPECÍFICOS</w:t>
            </w:r>
          </w:p>
          <w:p w14:paraId="37B4DB07" w14:textId="77777777" w:rsidR="00441D1F" w:rsidRPr="007A471A" w:rsidRDefault="00441D1F" w:rsidP="00DC3154">
            <w:pPr>
              <w:pStyle w:val="PargrafodaLista"/>
              <w:numPr>
                <w:ilvl w:val="0"/>
                <w:numId w:val="145"/>
              </w:numPr>
            </w:pPr>
            <w:r w:rsidRPr="007A471A">
              <w:t xml:space="preserve">Fornecer ao aluno os conceitos básicos de SGBD’s e Modelagem Conceitual de Banco de Dados, possibilitando-o a compreender, refletir, criticar e construir o conhecimento dos conceitos de SGBD’s e das técnicas de modelagem de banco de dados. </w:t>
            </w:r>
          </w:p>
          <w:p w14:paraId="3043711D" w14:textId="77777777" w:rsidR="00441D1F" w:rsidRPr="007A471A" w:rsidRDefault="00441D1F" w:rsidP="00DC3154">
            <w:pPr>
              <w:pStyle w:val="PargrafodaLista"/>
              <w:numPr>
                <w:ilvl w:val="0"/>
                <w:numId w:val="145"/>
              </w:numPr>
            </w:pPr>
            <w:r w:rsidRPr="007A471A">
              <w:t xml:space="preserve">Estabelecer os princípios básicos de um SGBD e modelagem conceitual de banco de dados, através da implementação de técnicas de modelagem, correlacionando-os ao cotidiano do profissional de tecnologia da informação. </w:t>
            </w:r>
          </w:p>
          <w:p w14:paraId="265729A6" w14:textId="77777777" w:rsidR="00441D1F" w:rsidRPr="007A471A" w:rsidRDefault="00441D1F" w:rsidP="00DC3154">
            <w:pPr>
              <w:pStyle w:val="PargrafodaLista"/>
              <w:numPr>
                <w:ilvl w:val="0"/>
                <w:numId w:val="145"/>
              </w:numPr>
            </w:pPr>
            <w:r w:rsidRPr="007A471A">
              <w:t xml:space="preserve">Construir modelos de banco de dados, através da prática de resolução de exercícios.  </w:t>
            </w:r>
          </w:p>
          <w:p w14:paraId="78E57D0C" w14:textId="77777777" w:rsidR="00441D1F" w:rsidRPr="007A471A" w:rsidRDefault="00441D1F" w:rsidP="00DC3154">
            <w:pPr>
              <w:pStyle w:val="PargrafodaLista"/>
              <w:numPr>
                <w:ilvl w:val="0"/>
                <w:numId w:val="145"/>
              </w:numPr>
            </w:pPr>
            <w:r w:rsidRPr="007A471A">
              <w:t xml:space="preserve">Aperfeiçoar o raciocínio lógico-científico através da transformação dos aspectos conceituais em aplicações expressivas no cotidiano. </w:t>
            </w:r>
          </w:p>
          <w:p w14:paraId="16FB3AF6" w14:textId="77777777" w:rsidR="00441D1F" w:rsidRPr="007A471A" w:rsidRDefault="00441D1F" w:rsidP="00DC3154">
            <w:pPr>
              <w:pStyle w:val="PargrafodaLista"/>
              <w:numPr>
                <w:ilvl w:val="0"/>
                <w:numId w:val="145"/>
              </w:numPr>
            </w:pPr>
            <w:r w:rsidRPr="007A471A">
              <w:t xml:space="preserve">Associar os conceitos de banco de dados e modelagem conceitual aos fatos do cotidiano contextualizando-os com a vida pessoal e profissional. </w:t>
            </w:r>
          </w:p>
          <w:p w14:paraId="3F119DC0" w14:textId="77777777" w:rsidR="00441D1F" w:rsidRPr="007A471A" w:rsidRDefault="00441D1F" w:rsidP="001D242E">
            <w:pPr>
              <w:ind w:firstLine="0"/>
            </w:pPr>
          </w:p>
          <w:p w14:paraId="21DD92F0" w14:textId="77777777" w:rsidR="00441D1F" w:rsidRPr="007A471A" w:rsidRDefault="00441D1F" w:rsidP="001D242E">
            <w:pPr>
              <w:ind w:firstLine="0"/>
              <w:rPr>
                <w:b/>
              </w:rPr>
            </w:pPr>
            <w:r w:rsidRPr="007A471A">
              <w:rPr>
                <w:b/>
              </w:rPr>
              <w:t>3. CONTEÚDOS PROGRAMÁTICOS</w:t>
            </w:r>
          </w:p>
          <w:p w14:paraId="4C5ABFE7" w14:textId="77777777" w:rsidR="00441D1F" w:rsidRPr="007A471A" w:rsidRDefault="00441D1F" w:rsidP="001D242E">
            <w:pPr>
              <w:ind w:firstLine="0"/>
            </w:pPr>
            <w:r w:rsidRPr="007A471A">
              <w:t>Unidade I – Histórico e Evolução dos SGBD´s.</w:t>
            </w:r>
          </w:p>
          <w:p w14:paraId="5080DC08" w14:textId="77777777" w:rsidR="00441D1F" w:rsidRPr="007A471A" w:rsidRDefault="00441D1F" w:rsidP="00DC3154">
            <w:pPr>
              <w:pStyle w:val="PargrafodaLista"/>
              <w:numPr>
                <w:ilvl w:val="0"/>
                <w:numId w:val="47"/>
              </w:numPr>
            </w:pPr>
            <w:r w:rsidRPr="007A471A">
              <w:t>Conceito, história e evolução dos bancos de dados</w:t>
            </w:r>
          </w:p>
          <w:p w14:paraId="7A85F3F2" w14:textId="77777777" w:rsidR="00441D1F" w:rsidRPr="007A471A" w:rsidRDefault="00441D1F" w:rsidP="00DC3154">
            <w:pPr>
              <w:pStyle w:val="PargrafodaLista"/>
              <w:numPr>
                <w:ilvl w:val="0"/>
                <w:numId w:val="47"/>
              </w:numPr>
            </w:pPr>
            <w:r w:rsidRPr="007A471A">
              <w:lastRenderedPageBreak/>
              <w:t xml:space="preserve">Conhecendo os principais SGBD´s </w:t>
            </w:r>
          </w:p>
          <w:p w14:paraId="7FEC9155" w14:textId="77777777" w:rsidR="00441D1F" w:rsidRPr="007A471A" w:rsidRDefault="00441D1F" w:rsidP="00DC3154">
            <w:pPr>
              <w:pStyle w:val="PargrafodaLista"/>
              <w:numPr>
                <w:ilvl w:val="0"/>
                <w:numId w:val="47"/>
              </w:numPr>
            </w:pPr>
            <w:r w:rsidRPr="007A471A">
              <w:t>Diferença entre SGBD open source e proprietário</w:t>
            </w:r>
          </w:p>
          <w:p w14:paraId="319064FD" w14:textId="77777777" w:rsidR="00441D1F" w:rsidRPr="007A471A" w:rsidRDefault="00441D1F" w:rsidP="001D242E">
            <w:pPr>
              <w:ind w:firstLine="0"/>
            </w:pPr>
            <w:r w:rsidRPr="007A471A">
              <w:t>Unidade II – Construindo modelos relacionais.</w:t>
            </w:r>
          </w:p>
          <w:p w14:paraId="0B7F022C" w14:textId="77777777" w:rsidR="00441D1F" w:rsidRPr="007A471A" w:rsidRDefault="00441D1F" w:rsidP="00DC3154">
            <w:pPr>
              <w:pStyle w:val="PargrafodaLista"/>
              <w:numPr>
                <w:ilvl w:val="0"/>
                <w:numId w:val="48"/>
              </w:numPr>
            </w:pPr>
            <w:r w:rsidRPr="007A471A">
              <w:t>Interpretação de mini-mundos para a construção de Modelos Entidade-Relacionamento (ER)</w:t>
            </w:r>
          </w:p>
          <w:p w14:paraId="228317AB" w14:textId="77777777" w:rsidR="00441D1F" w:rsidRPr="007A471A" w:rsidRDefault="00441D1F" w:rsidP="00DC3154">
            <w:pPr>
              <w:pStyle w:val="PargrafodaLista"/>
              <w:numPr>
                <w:ilvl w:val="0"/>
                <w:numId w:val="48"/>
              </w:numPr>
            </w:pPr>
            <w:r w:rsidRPr="007A471A">
              <w:t>Projeto Conceitual – Entidades, Atributos e Relacionamentos</w:t>
            </w:r>
          </w:p>
          <w:p w14:paraId="1A2FD21E" w14:textId="77777777" w:rsidR="00441D1F" w:rsidRPr="007A471A" w:rsidRDefault="00441D1F" w:rsidP="00DC3154">
            <w:pPr>
              <w:pStyle w:val="PargrafodaLista"/>
              <w:numPr>
                <w:ilvl w:val="0"/>
                <w:numId w:val="48"/>
              </w:numPr>
            </w:pPr>
            <w:r w:rsidRPr="007A471A">
              <w:t xml:space="preserve">Construindo o modelo conceitual </w:t>
            </w:r>
          </w:p>
          <w:p w14:paraId="379C77F4" w14:textId="77777777" w:rsidR="00441D1F" w:rsidRPr="007A471A" w:rsidRDefault="00441D1F" w:rsidP="00DC3154">
            <w:pPr>
              <w:pStyle w:val="PargrafodaLista"/>
              <w:numPr>
                <w:ilvl w:val="0"/>
                <w:numId w:val="48"/>
              </w:numPr>
            </w:pPr>
            <w:r w:rsidRPr="007A471A">
              <w:t>Entidades fortes e fracas</w:t>
            </w:r>
          </w:p>
          <w:p w14:paraId="08B2A82E" w14:textId="77777777" w:rsidR="00441D1F" w:rsidRPr="007A471A" w:rsidRDefault="00441D1F" w:rsidP="00DC3154">
            <w:pPr>
              <w:pStyle w:val="PargrafodaLista"/>
              <w:numPr>
                <w:ilvl w:val="0"/>
                <w:numId w:val="48"/>
              </w:numPr>
            </w:pPr>
            <w:r w:rsidRPr="007A471A">
              <w:t xml:space="preserve">Identificando os atributos </w:t>
            </w:r>
          </w:p>
          <w:p w14:paraId="48EAACB3" w14:textId="77777777" w:rsidR="00441D1F" w:rsidRPr="007A471A" w:rsidRDefault="00441D1F" w:rsidP="00DC3154">
            <w:pPr>
              <w:pStyle w:val="PargrafodaLista"/>
              <w:numPr>
                <w:ilvl w:val="0"/>
                <w:numId w:val="48"/>
              </w:numPr>
            </w:pPr>
            <w:r w:rsidRPr="007A471A">
              <w:t xml:space="preserve">Tipos e domínios de atributos </w:t>
            </w:r>
          </w:p>
          <w:p w14:paraId="6DF02D82" w14:textId="77777777" w:rsidR="00441D1F" w:rsidRPr="007A471A" w:rsidRDefault="00441D1F" w:rsidP="00DC3154">
            <w:pPr>
              <w:pStyle w:val="PargrafodaLista"/>
              <w:numPr>
                <w:ilvl w:val="0"/>
                <w:numId w:val="48"/>
              </w:numPr>
            </w:pPr>
            <w:r w:rsidRPr="007A471A">
              <w:t xml:space="preserve">Chave primária, estrangeira, candidata e super chave </w:t>
            </w:r>
          </w:p>
          <w:p w14:paraId="320ED64E" w14:textId="77777777" w:rsidR="00441D1F" w:rsidRPr="007A471A" w:rsidRDefault="00441D1F" w:rsidP="00DC3154">
            <w:pPr>
              <w:pStyle w:val="PargrafodaLista"/>
              <w:numPr>
                <w:ilvl w:val="0"/>
                <w:numId w:val="48"/>
              </w:numPr>
            </w:pPr>
            <w:r w:rsidRPr="007A471A">
              <w:t xml:space="preserve">Restrições de mapeamento e tipos de cardinalidade </w:t>
            </w:r>
          </w:p>
          <w:p w14:paraId="7E402E65" w14:textId="77777777" w:rsidR="00441D1F" w:rsidRPr="007A471A" w:rsidRDefault="00441D1F" w:rsidP="00DC3154">
            <w:pPr>
              <w:pStyle w:val="PargrafodaLista"/>
              <w:numPr>
                <w:ilvl w:val="0"/>
                <w:numId w:val="48"/>
              </w:numPr>
            </w:pPr>
            <w:r w:rsidRPr="007A471A">
              <w:t xml:space="preserve">Auto relacionamento </w:t>
            </w:r>
          </w:p>
          <w:p w14:paraId="7F40E481" w14:textId="77777777" w:rsidR="00441D1F" w:rsidRPr="007A471A" w:rsidRDefault="00441D1F" w:rsidP="00DC3154">
            <w:pPr>
              <w:pStyle w:val="PargrafodaLista"/>
              <w:numPr>
                <w:ilvl w:val="0"/>
                <w:numId w:val="48"/>
              </w:numPr>
            </w:pPr>
            <w:r w:rsidRPr="007A471A">
              <w:t xml:space="preserve">Tipos de restrição </w:t>
            </w:r>
          </w:p>
          <w:p w14:paraId="778B26F7" w14:textId="77777777" w:rsidR="00441D1F" w:rsidRPr="007A471A" w:rsidRDefault="00441D1F" w:rsidP="00DC3154">
            <w:pPr>
              <w:pStyle w:val="PargrafodaLista"/>
              <w:numPr>
                <w:ilvl w:val="0"/>
                <w:numId w:val="48"/>
              </w:numPr>
            </w:pPr>
            <w:r w:rsidRPr="007A471A">
              <w:t xml:space="preserve">Especialização / Generalização </w:t>
            </w:r>
          </w:p>
          <w:p w14:paraId="3062C68C" w14:textId="77777777" w:rsidR="00441D1F" w:rsidRPr="007A471A" w:rsidRDefault="00441D1F" w:rsidP="00DC3154">
            <w:pPr>
              <w:pStyle w:val="PargrafodaLista"/>
              <w:numPr>
                <w:ilvl w:val="0"/>
                <w:numId w:val="48"/>
              </w:numPr>
            </w:pPr>
            <w:r w:rsidRPr="007A471A">
              <w:t xml:space="preserve">Relacionamentos condicionais e incondicionais </w:t>
            </w:r>
          </w:p>
          <w:p w14:paraId="5867A33A" w14:textId="77777777" w:rsidR="00441D1F" w:rsidRPr="007A471A" w:rsidRDefault="00441D1F" w:rsidP="00DC3154">
            <w:pPr>
              <w:pStyle w:val="PargrafodaLista"/>
              <w:numPr>
                <w:ilvl w:val="0"/>
                <w:numId w:val="48"/>
              </w:numPr>
            </w:pPr>
            <w:r w:rsidRPr="007A471A">
              <w:t xml:space="preserve">Agregação </w:t>
            </w:r>
          </w:p>
          <w:p w14:paraId="1AEDD505" w14:textId="77777777" w:rsidR="00441D1F" w:rsidRPr="007A471A" w:rsidRDefault="00441D1F" w:rsidP="00DC3154">
            <w:pPr>
              <w:pStyle w:val="PargrafodaLista"/>
              <w:numPr>
                <w:ilvl w:val="0"/>
                <w:numId w:val="48"/>
              </w:numPr>
            </w:pPr>
            <w:r w:rsidRPr="007A471A">
              <w:t xml:space="preserve">Normalização </w:t>
            </w:r>
          </w:p>
          <w:p w14:paraId="3111D857" w14:textId="77777777" w:rsidR="00441D1F" w:rsidRPr="007A471A" w:rsidRDefault="00441D1F" w:rsidP="00DC3154">
            <w:pPr>
              <w:pStyle w:val="PargrafodaLista"/>
              <w:numPr>
                <w:ilvl w:val="0"/>
                <w:numId w:val="48"/>
              </w:numPr>
            </w:pPr>
            <w:r w:rsidRPr="007A471A">
              <w:t>Construindo modelos conceituais e lógicos</w:t>
            </w:r>
          </w:p>
          <w:p w14:paraId="14A54BF0" w14:textId="77777777" w:rsidR="00441D1F" w:rsidRPr="007A471A" w:rsidRDefault="00441D1F" w:rsidP="001D242E">
            <w:pPr>
              <w:ind w:firstLine="0"/>
            </w:pPr>
            <w:r w:rsidRPr="007A471A">
              <w:t>Unidade III – Utilizando um SGBD</w:t>
            </w:r>
          </w:p>
          <w:p w14:paraId="245EF0DC" w14:textId="77777777" w:rsidR="00441D1F" w:rsidRPr="007A471A" w:rsidRDefault="00441D1F" w:rsidP="00DC3154">
            <w:pPr>
              <w:pStyle w:val="PargrafodaLista"/>
              <w:numPr>
                <w:ilvl w:val="0"/>
                <w:numId w:val="49"/>
              </w:numPr>
            </w:pPr>
            <w:r w:rsidRPr="007A471A">
              <w:t>Conceitos de relação ou tabela, atributo ou campo, linha ou registro</w:t>
            </w:r>
          </w:p>
          <w:p w14:paraId="694AE403" w14:textId="77777777" w:rsidR="00441D1F" w:rsidRPr="007A471A" w:rsidRDefault="00441D1F" w:rsidP="00DC3154">
            <w:pPr>
              <w:pStyle w:val="PargrafodaLista"/>
              <w:numPr>
                <w:ilvl w:val="0"/>
                <w:numId w:val="49"/>
              </w:numPr>
            </w:pPr>
            <w:r w:rsidRPr="007A471A">
              <w:t>Tipos de restrição de integridade: chave, vazio, nulo e referencial</w:t>
            </w:r>
          </w:p>
          <w:p w14:paraId="791A3ADA" w14:textId="77777777" w:rsidR="00441D1F" w:rsidRPr="007A471A" w:rsidRDefault="00441D1F" w:rsidP="00DC3154">
            <w:pPr>
              <w:pStyle w:val="PargrafodaLista"/>
              <w:numPr>
                <w:ilvl w:val="0"/>
                <w:numId w:val="49"/>
              </w:numPr>
            </w:pPr>
            <w:r w:rsidRPr="007A471A">
              <w:t>Descrição dos tipos de dados existentes no MySQL</w:t>
            </w:r>
          </w:p>
          <w:p w14:paraId="7E50AF62" w14:textId="77777777" w:rsidR="00441D1F" w:rsidRPr="007A471A" w:rsidRDefault="00441D1F" w:rsidP="00DC3154">
            <w:pPr>
              <w:pStyle w:val="PargrafodaLista"/>
              <w:numPr>
                <w:ilvl w:val="0"/>
                <w:numId w:val="49"/>
              </w:numPr>
            </w:pPr>
            <w:r w:rsidRPr="007A471A">
              <w:t>Instruções para a instalação e configuração da ferramenta MySQL</w:t>
            </w:r>
          </w:p>
          <w:p w14:paraId="78653BE8" w14:textId="77777777" w:rsidR="00441D1F" w:rsidRPr="007A471A" w:rsidRDefault="00441D1F" w:rsidP="00DC3154">
            <w:pPr>
              <w:pStyle w:val="PargrafodaLista"/>
              <w:numPr>
                <w:ilvl w:val="0"/>
                <w:numId w:val="49"/>
              </w:numPr>
            </w:pPr>
            <w:r w:rsidRPr="007A471A">
              <w:t>Linguagens de definição de dados (DDL) e manipulação de dados (DML)</w:t>
            </w:r>
          </w:p>
          <w:p w14:paraId="5EB8367B" w14:textId="77777777" w:rsidR="00441D1F" w:rsidRPr="007A471A" w:rsidRDefault="00441D1F" w:rsidP="00DC3154">
            <w:pPr>
              <w:pStyle w:val="PargrafodaLista"/>
              <w:numPr>
                <w:ilvl w:val="0"/>
                <w:numId w:val="49"/>
              </w:numPr>
            </w:pPr>
            <w:r w:rsidRPr="007A471A">
              <w:t>Comandos para criação e alteração de tabelas</w:t>
            </w:r>
          </w:p>
          <w:p w14:paraId="5C0EE89F" w14:textId="77777777" w:rsidR="00441D1F" w:rsidRPr="007A471A" w:rsidRDefault="00441D1F" w:rsidP="00DC3154">
            <w:pPr>
              <w:pStyle w:val="PargrafodaLista"/>
              <w:numPr>
                <w:ilvl w:val="0"/>
                <w:numId w:val="49"/>
              </w:numPr>
            </w:pPr>
            <w:r w:rsidRPr="007A471A">
              <w:t>Comandos para criação de chaves e restrições</w:t>
            </w:r>
          </w:p>
          <w:p w14:paraId="42FEF0BB" w14:textId="77777777" w:rsidR="00441D1F" w:rsidRPr="007A471A" w:rsidRDefault="00441D1F" w:rsidP="00DC3154">
            <w:pPr>
              <w:pStyle w:val="PargrafodaLista"/>
              <w:numPr>
                <w:ilvl w:val="0"/>
                <w:numId w:val="49"/>
              </w:numPr>
            </w:pPr>
            <w:r w:rsidRPr="007A471A">
              <w:t>Comandos para manipulação dos dados (inclusão, alteração e exclusão)</w:t>
            </w:r>
          </w:p>
          <w:p w14:paraId="49660F06" w14:textId="77777777" w:rsidR="00441D1F" w:rsidRPr="007A471A" w:rsidRDefault="00441D1F" w:rsidP="00DC3154">
            <w:pPr>
              <w:pStyle w:val="PargrafodaLista"/>
              <w:numPr>
                <w:ilvl w:val="0"/>
                <w:numId w:val="49"/>
              </w:numPr>
            </w:pPr>
            <w:r w:rsidRPr="007A471A">
              <w:t>Conceito de SQL</w:t>
            </w:r>
          </w:p>
          <w:p w14:paraId="6B5B31E4" w14:textId="77777777" w:rsidR="00441D1F" w:rsidRPr="007A471A" w:rsidRDefault="00441D1F" w:rsidP="001D242E">
            <w:pPr>
              <w:ind w:firstLine="0"/>
            </w:pPr>
            <w:r w:rsidRPr="007A471A">
              <w:t>Unidade IV – Criando consultas com SQL</w:t>
            </w:r>
          </w:p>
          <w:p w14:paraId="2495FA6E" w14:textId="77777777" w:rsidR="00441D1F" w:rsidRPr="007A471A" w:rsidRDefault="00441D1F" w:rsidP="00DC3154">
            <w:pPr>
              <w:pStyle w:val="PargrafodaLista"/>
              <w:numPr>
                <w:ilvl w:val="0"/>
                <w:numId w:val="50"/>
              </w:numPr>
            </w:pPr>
            <w:r w:rsidRPr="007A471A">
              <w:lastRenderedPageBreak/>
              <w:t>Definição do comando de seleção de registros (SELECT)</w:t>
            </w:r>
          </w:p>
          <w:p w14:paraId="28B51884" w14:textId="77777777" w:rsidR="00441D1F" w:rsidRPr="007A471A" w:rsidRDefault="00441D1F" w:rsidP="00DC3154">
            <w:pPr>
              <w:pStyle w:val="PargrafodaLista"/>
              <w:numPr>
                <w:ilvl w:val="0"/>
                <w:numId w:val="50"/>
              </w:numPr>
            </w:pPr>
            <w:r w:rsidRPr="007A471A">
              <w:t>Operadores de seleção (maior, menor, igual, maior ou igual, menor ou igual)</w:t>
            </w:r>
          </w:p>
          <w:p w14:paraId="467A4F87" w14:textId="77777777" w:rsidR="00441D1F" w:rsidRPr="007A471A" w:rsidRDefault="00441D1F" w:rsidP="00DC3154">
            <w:pPr>
              <w:pStyle w:val="PargrafodaLista"/>
              <w:numPr>
                <w:ilvl w:val="0"/>
                <w:numId w:val="50"/>
              </w:numPr>
            </w:pPr>
            <w:r w:rsidRPr="007A471A">
              <w:t>Explicação da cláusula LIKE e operadores lógicos (AND, OR e NOT)</w:t>
            </w:r>
          </w:p>
          <w:p w14:paraId="5D49C422" w14:textId="77777777" w:rsidR="00441D1F" w:rsidRPr="007A471A" w:rsidRDefault="00441D1F" w:rsidP="00DC3154">
            <w:pPr>
              <w:pStyle w:val="PargrafodaLista"/>
              <w:numPr>
                <w:ilvl w:val="0"/>
                <w:numId w:val="50"/>
              </w:numPr>
            </w:pPr>
            <w:r w:rsidRPr="007A471A">
              <w:t>Funções de agregação de dados (MAX, MIN, COUNT, AVG)</w:t>
            </w:r>
          </w:p>
          <w:p w14:paraId="71F6413D" w14:textId="77777777" w:rsidR="00441D1F" w:rsidRPr="007A471A" w:rsidRDefault="00441D1F" w:rsidP="001D242E">
            <w:pPr>
              <w:ind w:firstLine="0"/>
            </w:pPr>
          </w:p>
          <w:p w14:paraId="0F31A8CA" w14:textId="77777777" w:rsidR="00441D1F" w:rsidRPr="007A471A" w:rsidRDefault="00441D1F" w:rsidP="001D242E">
            <w:pPr>
              <w:ind w:firstLine="0"/>
              <w:rPr>
                <w:b/>
              </w:rPr>
            </w:pPr>
            <w:r w:rsidRPr="007A471A">
              <w:rPr>
                <w:b/>
              </w:rPr>
              <w:t>4. PROCEDIMENTOS METODOLÓGICOS</w:t>
            </w:r>
          </w:p>
          <w:p w14:paraId="7F2508F3" w14:textId="77777777" w:rsidR="00441D1F" w:rsidRPr="007A471A" w:rsidRDefault="00441D1F" w:rsidP="001D242E">
            <w:pPr>
              <w:ind w:firstLine="0"/>
            </w:pPr>
            <w:r w:rsidRPr="007A471A">
              <w:t>Aula expositiva, vídeos, trabalho em equipe, estudo dirigido, estudo de caso, exposição oral por alunos e atividades práticas com o uso dos SGBS’s SQL Server e PostgreSQL.</w:t>
            </w:r>
          </w:p>
          <w:p w14:paraId="4AD53BA0" w14:textId="77777777" w:rsidR="00441D1F" w:rsidRPr="007A471A" w:rsidRDefault="00441D1F" w:rsidP="001D242E">
            <w:pPr>
              <w:ind w:firstLine="0"/>
            </w:pPr>
          </w:p>
          <w:p w14:paraId="715D51F2" w14:textId="77777777" w:rsidR="00441D1F" w:rsidRPr="007A471A" w:rsidRDefault="00441D1F" w:rsidP="001D242E">
            <w:pPr>
              <w:ind w:firstLine="0"/>
              <w:rPr>
                <w:b/>
              </w:rPr>
            </w:pPr>
            <w:r w:rsidRPr="007A471A">
              <w:rPr>
                <w:b/>
              </w:rPr>
              <w:t>5. MATERIAL DIDÁDICO</w:t>
            </w:r>
          </w:p>
          <w:p w14:paraId="241DB58A" w14:textId="77777777" w:rsidR="00441D1F" w:rsidRPr="007A471A" w:rsidRDefault="00441D1F" w:rsidP="001D242E">
            <w:pPr>
              <w:ind w:firstLine="0"/>
            </w:pPr>
            <w:r w:rsidRPr="007A471A">
              <w:t>Quadro, Datashow, apostila, material áudio/visual, redes sociais e ambiente virtual de aprendizagem.</w:t>
            </w:r>
          </w:p>
          <w:p w14:paraId="22CA3618" w14:textId="77777777" w:rsidR="00441D1F" w:rsidRPr="007A471A" w:rsidRDefault="00441D1F" w:rsidP="001D242E">
            <w:pPr>
              <w:ind w:firstLine="0"/>
            </w:pPr>
          </w:p>
          <w:p w14:paraId="4289EAB8" w14:textId="77777777" w:rsidR="00441D1F" w:rsidRPr="007A471A" w:rsidRDefault="00441D1F" w:rsidP="001D242E">
            <w:pPr>
              <w:ind w:firstLine="0"/>
              <w:rPr>
                <w:b/>
              </w:rPr>
            </w:pPr>
            <w:r w:rsidRPr="007A471A">
              <w:rPr>
                <w:b/>
              </w:rPr>
              <w:t>6. CRITÉRIOS E INSTRUMENTOS DE AVALIAÇÃO</w:t>
            </w:r>
          </w:p>
          <w:p w14:paraId="3FFE70EE" w14:textId="77777777" w:rsidR="00441D1F" w:rsidRPr="007A471A" w:rsidRDefault="00441D1F" w:rsidP="001D242E">
            <w:pPr>
              <w:ind w:firstLine="0"/>
            </w:pPr>
            <w:r w:rsidRPr="007A471A">
              <w:t>Prova escrita, trabalhos individuais/em grupo e projetos interdisciplinares. Conforme consta no art. 29 do Regulamento de Ensino Médio Técnico, os instrumentos de avaliação deverão ser múltiplos para possibilitar ao professor o acompanhamento do processo de aprendizagem do educando. Assim, deverá haver, pelo menos, duas formas de avaliação, no mínimo uma delas escrita.</w:t>
            </w:r>
          </w:p>
          <w:p w14:paraId="1F3F3D5E" w14:textId="77777777" w:rsidR="00441D1F" w:rsidRPr="007A471A" w:rsidRDefault="00441D1F" w:rsidP="001D242E">
            <w:pPr>
              <w:ind w:firstLine="0"/>
            </w:pPr>
          </w:p>
          <w:p w14:paraId="58220FFF" w14:textId="77777777" w:rsidR="00441D1F" w:rsidRPr="007A471A" w:rsidRDefault="00441D1F" w:rsidP="001D242E">
            <w:pPr>
              <w:ind w:firstLine="0"/>
              <w:rPr>
                <w:b/>
              </w:rPr>
            </w:pPr>
            <w:r w:rsidRPr="007A471A">
              <w:rPr>
                <w:b/>
              </w:rPr>
              <w:t>7. BIBLIOGRAFIA</w:t>
            </w:r>
          </w:p>
          <w:p w14:paraId="2DCC831A" w14:textId="77777777" w:rsidR="00441D1F" w:rsidRPr="007A471A" w:rsidRDefault="00441D1F" w:rsidP="001D242E">
            <w:pPr>
              <w:ind w:firstLine="0"/>
              <w:rPr>
                <w:b/>
              </w:rPr>
            </w:pPr>
            <w:r w:rsidRPr="007A471A">
              <w:rPr>
                <w:b/>
              </w:rPr>
              <w:t>Básica</w:t>
            </w:r>
          </w:p>
          <w:p w14:paraId="19CE51A4" w14:textId="77777777" w:rsidR="00441D1F" w:rsidRPr="007A471A" w:rsidRDefault="00441D1F" w:rsidP="00DC3154">
            <w:pPr>
              <w:pStyle w:val="PargrafodaLista"/>
              <w:numPr>
                <w:ilvl w:val="0"/>
                <w:numId w:val="51"/>
              </w:numPr>
            </w:pPr>
            <w:r w:rsidRPr="007A471A">
              <w:t xml:space="preserve">HEUSER, C.A. Projeto de banco de dados. 5. ed. Porto Alegre: Ed. Sagra Luzzatto, 2004 </w:t>
            </w:r>
          </w:p>
          <w:p w14:paraId="1B1EC836" w14:textId="77777777" w:rsidR="00441D1F" w:rsidRPr="007A471A" w:rsidRDefault="00441D1F" w:rsidP="00DC3154">
            <w:pPr>
              <w:pStyle w:val="PargrafodaLista"/>
              <w:numPr>
                <w:ilvl w:val="0"/>
                <w:numId w:val="51"/>
              </w:numPr>
            </w:pPr>
            <w:r w:rsidRPr="007A471A">
              <w:t xml:space="preserve">ELMASRI, R.; NAVATHE, S. B.. Sistemas de Banco de Dados. 4a ed., Rio de Janeiro: Campus, 2006. </w:t>
            </w:r>
          </w:p>
          <w:p w14:paraId="06F38BF9" w14:textId="77777777" w:rsidR="00441D1F" w:rsidRPr="007A471A" w:rsidRDefault="00441D1F" w:rsidP="00DC3154">
            <w:pPr>
              <w:pStyle w:val="PargrafodaLista"/>
              <w:numPr>
                <w:ilvl w:val="0"/>
                <w:numId w:val="51"/>
              </w:numPr>
            </w:pPr>
            <w:r w:rsidRPr="007A471A">
              <w:t xml:space="preserve">MILANI, A. PostgreSQL: Guia do Programador. São Paulo: Novatec, 2008. </w:t>
            </w:r>
          </w:p>
          <w:p w14:paraId="484D8674" w14:textId="77777777" w:rsidR="00441D1F" w:rsidRPr="007A471A" w:rsidRDefault="00441D1F" w:rsidP="001D242E">
            <w:pPr>
              <w:ind w:firstLine="0"/>
              <w:rPr>
                <w:b/>
              </w:rPr>
            </w:pPr>
            <w:r w:rsidRPr="007A471A">
              <w:rPr>
                <w:b/>
              </w:rPr>
              <w:t>Complementar</w:t>
            </w:r>
          </w:p>
          <w:p w14:paraId="612BF66B" w14:textId="77777777" w:rsidR="00441D1F" w:rsidRPr="007A471A" w:rsidRDefault="00441D1F" w:rsidP="00DC3154">
            <w:pPr>
              <w:pStyle w:val="PargrafodaLista"/>
              <w:numPr>
                <w:ilvl w:val="0"/>
                <w:numId w:val="52"/>
              </w:numPr>
            </w:pPr>
            <w:r w:rsidRPr="007A471A">
              <w:lastRenderedPageBreak/>
              <w:t xml:space="preserve">MANZANO, J. A. N. G. SQL Server 2014 Express: Guia Prático e Interativo. Rio de Janeiro: Editora Érica, 2014 </w:t>
            </w:r>
          </w:p>
          <w:p w14:paraId="6E993E63" w14:textId="77777777" w:rsidR="00441D1F" w:rsidRPr="007A471A" w:rsidRDefault="00441D1F" w:rsidP="00DC3154">
            <w:pPr>
              <w:pStyle w:val="PargrafodaLista"/>
              <w:numPr>
                <w:ilvl w:val="0"/>
                <w:numId w:val="52"/>
              </w:numPr>
            </w:pPr>
            <w:r w:rsidRPr="007A471A">
              <w:t xml:space="preserve">DATE, C.J. Introdução a Sistemas de Bancos de Dados. 7.ed. Rio de Janeiro: Campus, 2000. </w:t>
            </w:r>
          </w:p>
          <w:p w14:paraId="07FB3BCD" w14:textId="77777777" w:rsidR="00441D1F" w:rsidRPr="007A471A" w:rsidRDefault="00441D1F" w:rsidP="00DC3154">
            <w:pPr>
              <w:pStyle w:val="PargrafodaLista"/>
              <w:numPr>
                <w:ilvl w:val="0"/>
                <w:numId w:val="52"/>
              </w:numPr>
            </w:pPr>
            <w:r w:rsidRPr="007A471A">
              <w:t xml:space="preserve">KORTH.H.; SILBERSCHARTZ, A.; SUDARSHAN, S. Sistemas de Bancos de Dados. 3.ed. São Paulo: Makron Books, 1999. </w:t>
            </w:r>
          </w:p>
          <w:p w14:paraId="4C31E73C" w14:textId="77777777" w:rsidR="00441D1F" w:rsidRPr="007A471A" w:rsidRDefault="00441D1F" w:rsidP="00DC3154">
            <w:pPr>
              <w:pStyle w:val="PargrafodaLista"/>
              <w:numPr>
                <w:ilvl w:val="0"/>
                <w:numId w:val="52"/>
              </w:numPr>
            </w:pPr>
            <w:r w:rsidRPr="007A471A">
              <w:t xml:space="preserve">SETZER, V.W.; NASSU, E.A. Bancos de Dados: Conceitos, Modelos e Gerenciamento. São Paulo: Edgar Blucher, 2000. </w:t>
            </w:r>
          </w:p>
          <w:p w14:paraId="3180D8BE" w14:textId="77777777" w:rsidR="00441D1F" w:rsidRPr="007A471A" w:rsidRDefault="00441D1F" w:rsidP="00DC3154">
            <w:pPr>
              <w:pStyle w:val="PargrafodaLista"/>
              <w:numPr>
                <w:ilvl w:val="0"/>
                <w:numId w:val="52"/>
              </w:numPr>
            </w:pPr>
            <w:r w:rsidRPr="007A471A">
              <w:t>DUBOIS, Paul; HINZ S. PEDERSEN, C. Livro MySQL: Guia de Estudo para Certificação. Editora Ciência Moderna, 2005.</w:t>
            </w:r>
          </w:p>
        </w:tc>
      </w:tr>
    </w:tbl>
    <w:p w14:paraId="3D60BB9A" w14:textId="77777777" w:rsidR="00441D1F" w:rsidRDefault="00441D1F" w:rsidP="00441D1F">
      <w:pPr>
        <w:ind w:firstLine="0"/>
      </w:pPr>
    </w:p>
    <w:p w14:paraId="4309CC9A" w14:textId="77777777" w:rsidR="00D567D6" w:rsidRPr="007C4097" w:rsidRDefault="00D567D6" w:rsidP="007C4097">
      <w:pPr>
        <w:ind w:firstLine="0"/>
      </w:pPr>
      <w:r w:rsidRPr="007C4097">
        <w:br w:type="page"/>
      </w:r>
    </w:p>
    <w:tbl>
      <w:tblPr>
        <w:tblStyle w:val="Tabelacomgrade"/>
        <w:tblW w:w="0" w:type="auto"/>
        <w:tblLook w:val="04A0" w:firstRow="1" w:lastRow="0" w:firstColumn="1" w:lastColumn="0" w:noHBand="0" w:noVBand="1"/>
      </w:tblPr>
      <w:tblGrid>
        <w:gridCol w:w="9060"/>
      </w:tblGrid>
      <w:tr w:rsidR="00441D1F" w:rsidRPr="007C4097" w14:paraId="2A362C6F" w14:textId="77777777" w:rsidTr="001D242E">
        <w:tc>
          <w:tcPr>
            <w:tcW w:w="9060" w:type="dxa"/>
          </w:tcPr>
          <w:p w14:paraId="69FAF8A0" w14:textId="77777777" w:rsidR="00441D1F" w:rsidRPr="007C4097" w:rsidRDefault="00441D1F" w:rsidP="001D242E">
            <w:pPr>
              <w:ind w:firstLine="0"/>
            </w:pPr>
            <w:r w:rsidRPr="009B412F">
              <w:rPr>
                <w:b/>
              </w:rPr>
              <w:lastRenderedPageBreak/>
              <w:t>DISCIPLINA</w:t>
            </w:r>
            <w:r w:rsidRPr="007C4097">
              <w:t xml:space="preserve">: Projeto de Sistemas e Orientação a Objetos com UML </w:t>
            </w:r>
          </w:p>
          <w:p w14:paraId="5C20F34E" w14:textId="77777777" w:rsidR="00441D1F" w:rsidRPr="007C4097" w:rsidRDefault="00441D1F" w:rsidP="001D242E">
            <w:pPr>
              <w:ind w:firstLine="0"/>
            </w:pPr>
            <w:r>
              <w:rPr>
                <w:b/>
              </w:rPr>
              <w:t>CURSO:</w:t>
            </w:r>
            <w:r w:rsidRPr="007C4097">
              <w:t xml:space="preserve"> Técnico em Informática para Internet</w:t>
            </w:r>
          </w:p>
          <w:p w14:paraId="7722E7BA" w14:textId="77777777" w:rsidR="00441D1F" w:rsidRPr="007C4097" w:rsidRDefault="00441D1F" w:rsidP="001D242E">
            <w:pPr>
              <w:ind w:firstLine="0"/>
            </w:pPr>
            <w:r w:rsidRPr="009B412F">
              <w:rPr>
                <w:b/>
              </w:rPr>
              <w:t>MODALIDADE</w:t>
            </w:r>
            <w:r w:rsidRPr="007C4097">
              <w:t>: Concomitante/Subsequente ao Ensino Médio</w:t>
            </w:r>
          </w:p>
          <w:p w14:paraId="1120B618" w14:textId="77777777" w:rsidR="00441D1F" w:rsidRPr="007C4097" w:rsidRDefault="00441D1F" w:rsidP="001D242E">
            <w:pPr>
              <w:ind w:firstLine="0"/>
            </w:pPr>
            <w:r w:rsidRPr="009B412F">
              <w:rPr>
                <w:b/>
              </w:rPr>
              <w:t>REGIME</w:t>
            </w:r>
            <w:r w:rsidRPr="007C4097">
              <w:t>: Semestral</w:t>
            </w:r>
          </w:p>
          <w:p w14:paraId="2EF6835F" w14:textId="77777777" w:rsidR="00441D1F" w:rsidRPr="007C4097" w:rsidRDefault="00441D1F" w:rsidP="001D242E">
            <w:pPr>
              <w:ind w:firstLine="0"/>
            </w:pPr>
            <w:r w:rsidRPr="009B412F">
              <w:rPr>
                <w:b/>
              </w:rPr>
              <w:t>PERIODO E CARGA HORÁRIA</w:t>
            </w:r>
            <w:r w:rsidRPr="007C4097">
              <w:t>: 2</w:t>
            </w:r>
            <w:r>
              <w:t>º semestre (4</w:t>
            </w:r>
            <w:r w:rsidRPr="007C4097">
              <w:t xml:space="preserve"> h/a por semana)</w:t>
            </w:r>
          </w:p>
          <w:p w14:paraId="421AA662" w14:textId="77777777" w:rsidR="00441D1F" w:rsidRPr="007C4097" w:rsidRDefault="00441D1F" w:rsidP="001D242E">
            <w:pPr>
              <w:ind w:firstLine="0"/>
            </w:pPr>
            <w:r w:rsidRPr="009B412F">
              <w:rPr>
                <w:b/>
              </w:rPr>
              <w:t>ANO LETIVO</w:t>
            </w:r>
            <w:r w:rsidRPr="007C4097">
              <w:t>: 2018</w:t>
            </w:r>
          </w:p>
          <w:p w14:paraId="136DD366" w14:textId="77777777" w:rsidR="00441D1F" w:rsidRPr="007C4097" w:rsidRDefault="00441D1F" w:rsidP="001D242E">
            <w:pPr>
              <w:ind w:firstLine="0"/>
            </w:pPr>
          </w:p>
          <w:p w14:paraId="7753A2B4" w14:textId="77777777" w:rsidR="00441D1F" w:rsidRPr="009B412F" w:rsidRDefault="00441D1F" w:rsidP="001D242E">
            <w:pPr>
              <w:ind w:firstLine="0"/>
              <w:jc w:val="center"/>
              <w:rPr>
                <w:b/>
                <w:u w:val="single"/>
              </w:rPr>
            </w:pPr>
            <w:r w:rsidRPr="009B412F">
              <w:rPr>
                <w:b/>
                <w:u w:val="single"/>
              </w:rPr>
              <w:t>PROGRAMA DE ENSINO</w:t>
            </w:r>
          </w:p>
          <w:p w14:paraId="5E95CB80" w14:textId="77777777" w:rsidR="00441D1F" w:rsidRPr="009B412F" w:rsidRDefault="00441D1F" w:rsidP="001D242E">
            <w:pPr>
              <w:ind w:firstLine="0"/>
              <w:rPr>
                <w:b/>
              </w:rPr>
            </w:pPr>
            <w:r w:rsidRPr="009B412F">
              <w:rPr>
                <w:b/>
              </w:rPr>
              <w:t>1. OBJETIVO GERAL</w:t>
            </w:r>
          </w:p>
          <w:p w14:paraId="33ACCDEF" w14:textId="77777777" w:rsidR="00441D1F" w:rsidRDefault="00441D1F" w:rsidP="00DC3154">
            <w:pPr>
              <w:pStyle w:val="PargrafodaLista"/>
              <w:numPr>
                <w:ilvl w:val="0"/>
                <w:numId w:val="147"/>
              </w:numPr>
            </w:pPr>
            <w:r w:rsidRPr="007C4097">
              <w:t>Modelar sistemas utilizando os diversos diagramas da UML (Unified Modelling Language).</w:t>
            </w:r>
          </w:p>
          <w:p w14:paraId="07651AE7" w14:textId="77777777" w:rsidR="00441D1F" w:rsidRPr="007C4097" w:rsidRDefault="00441D1F" w:rsidP="001D242E">
            <w:pPr>
              <w:ind w:firstLine="0"/>
            </w:pPr>
          </w:p>
          <w:p w14:paraId="4CC5B18F" w14:textId="77777777" w:rsidR="00441D1F" w:rsidRPr="009B412F" w:rsidRDefault="00441D1F" w:rsidP="001D242E">
            <w:pPr>
              <w:ind w:firstLine="0"/>
              <w:rPr>
                <w:b/>
              </w:rPr>
            </w:pPr>
            <w:r w:rsidRPr="009B412F">
              <w:rPr>
                <w:b/>
              </w:rPr>
              <w:t>2. OBJETIVOS ESPECÍFICOS</w:t>
            </w:r>
          </w:p>
          <w:p w14:paraId="5739AA24" w14:textId="77777777" w:rsidR="00441D1F" w:rsidRPr="007C4097" w:rsidRDefault="00441D1F" w:rsidP="00DC3154">
            <w:pPr>
              <w:pStyle w:val="PargrafodaLista"/>
              <w:numPr>
                <w:ilvl w:val="0"/>
                <w:numId w:val="148"/>
              </w:numPr>
            </w:pPr>
            <w:r w:rsidRPr="007C4097">
              <w:t xml:space="preserve">Definir Orientação a Objetos (O.O.) </w:t>
            </w:r>
          </w:p>
          <w:p w14:paraId="5A411632" w14:textId="77777777" w:rsidR="00441D1F" w:rsidRPr="007C4097" w:rsidRDefault="00441D1F" w:rsidP="00DC3154">
            <w:pPr>
              <w:pStyle w:val="PargrafodaLista"/>
              <w:numPr>
                <w:ilvl w:val="0"/>
                <w:numId w:val="148"/>
              </w:numPr>
            </w:pPr>
            <w:r w:rsidRPr="007C4097">
              <w:t xml:space="preserve">Definir UML; </w:t>
            </w:r>
          </w:p>
          <w:p w14:paraId="0DFD6451" w14:textId="77777777" w:rsidR="00441D1F" w:rsidRPr="007C4097" w:rsidRDefault="00441D1F" w:rsidP="00DC3154">
            <w:pPr>
              <w:pStyle w:val="PargrafodaLista"/>
              <w:numPr>
                <w:ilvl w:val="0"/>
                <w:numId w:val="148"/>
              </w:numPr>
            </w:pPr>
            <w:r w:rsidRPr="007C4097">
              <w:t xml:space="preserve">Identificar as etapas do processo clássico de desenvolvimento de software; </w:t>
            </w:r>
          </w:p>
          <w:p w14:paraId="4CFE3D55" w14:textId="77777777" w:rsidR="00441D1F" w:rsidRPr="007C4097" w:rsidRDefault="00441D1F" w:rsidP="00DC3154">
            <w:pPr>
              <w:pStyle w:val="PargrafodaLista"/>
              <w:numPr>
                <w:ilvl w:val="0"/>
                <w:numId w:val="148"/>
              </w:numPr>
            </w:pPr>
            <w:r w:rsidRPr="007C4097">
              <w:t>Diferenciar processo clássico de processo ágil de desenvolvimento de software;</w:t>
            </w:r>
          </w:p>
          <w:p w14:paraId="5083D1C6" w14:textId="77777777" w:rsidR="00441D1F" w:rsidRPr="007C4097" w:rsidRDefault="00441D1F" w:rsidP="00DC3154">
            <w:pPr>
              <w:pStyle w:val="PargrafodaLista"/>
              <w:numPr>
                <w:ilvl w:val="0"/>
                <w:numId w:val="148"/>
              </w:numPr>
            </w:pPr>
            <w:r w:rsidRPr="007C4097">
              <w:t xml:space="preserve">Definir caso de uso; </w:t>
            </w:r>
          </w:p>
          <w:p w14:paraId="6C138858" w14:textId="77777777" w:rsidR="00441D1F" w:rsidRPr="007C4097" w:rsidRDefault="00441D1F" w:rsidP="00DC3154">
            <w:pPr>
              <w:pStyle w:val="PargrafodaLista"/>
              <w:numPr>
                <w:ilvl w:val="0"/>
                <w:numId w:val="148"/>
              </w:numPr>
            </w:pPr>
            <w:r w:rsidRPr="007C4097">
              <w:t xml:space="preserve">Construir diagramas de caso de uso simples e detalhados; </w:t>
            </w:r>
          </w:p>
          <w:p w14:paraId="44629BFE" w14:textId="77777777" w:rsidR="00441D1F" w:rsidRPr="007C4097" w:rsidRDefault="00441D1F" w:rsidP="00DC3154">
            <w:pPr>
              <w:pStyle w:val="PargrafodaLista"/>
              <w:numPr>
                <w:ilvl w:val="0"/>
                <w:numId w:val="148"/>
              </w:numPr>
            </w:pPr>
            <w:r w:rsidRPr="007C4097">
              <w:t xml:space="preserve">Diferenciar curso típico e alternativo em casos de uso; </w:t>
            </w:r>
          </w:p>
          <w:p w14:paraId="16073B37" w14:textId="77777777" w:rsidR="00441D1F" w:rsidRPr="007C4097" w:rsidRDefault="00441D1F" w:rsidP="00DC3154">
            <w:pPr>
              <w:pStyle w:val="PargrafodaLista"/>
              <w:numPr>
                <w:ilvl w:val="0"/>
                <w:numId w:val="148"/>
              </w:numPr>
            </w:pPr>
            <w:r w:rsidRPr="007C4097">
              <w:t xml:space="preserve">Definir Classe, Atributo e método; </w:t>
            </w:r>
          </w:p>
          <w:p w14:paraId="2E775B96" w14:textId="77777777" w:rsidR="00441D1F" w:rsidRPr="007C4097" w:rsidRDefault="00441D1F" w:rsidP="00DC3154">
            <w:pPr>
              <w:pStyle w:val="PargrafodaLista"/>
              <w:numPr>
                <w:ilvl w:val="0"/>
                <w:numId w:val="148"/>
              </w:numPr>
            </w:pPr>
            <w:r w:rsidRPr="007C4097">
              <w:t xml:space="preserve">Construir diagramas de classes;  </w:t>
            </w:r>
          </w:p>
          <w:p w14:paraId="34016295" w14:textId="77777777" w:rsidR="00441D1F" w:rsidRPr="007C4097" w:rsidRDefault="00441D1F" w:rsidP="00DC3154">
            <w:pPr>
              <w:pStyle w:val="PargrafodaLista"/>
              <w:numPr>
                <w:ilvl w:val="0"/>
                <w:numId w:val="148"/>
              </w:numPr>
            </w:pPr>
            <w:r w:rsidRPr="007C4097">
              <w:t xml:space="preserve">Identificar elementos do diagrama de sequência; </w:t>
            </w:r>
          </w:p>
          <w:p w14:paraId="342FC6D8" w14:textId="77777777" w:rsidR="00441D1F" w:rsidRPr="007C4097" w:rsidRDefault="00441D1F" w:rsidP="00DC3154">
            <w:pPr>
              <w:pStyle w:val="PargrafodaLista"/>
              <w:numPr>
                <w:ilvl w:val="0"/>
                <w:numId w:val="148"/>
              </w:numPr>
            </w:pPr>
            <w:r w:rsidRPr="007C4097">
              <w:t xml:space="preserve">Construir diagramas de sequência; </w:t>
            </w:r>
          </w:p>
          <w:p w14:paraId="27EC28B5" w14:textId="77777777" w:rsidR="00441D1F" w:rsidRPr="007C4097" w:rsidRDefault="00441D1F" w:rsidP="00DC3154">
            <w:pPr>
              <w:pStyle w:val="PargrafodaLista"/>
              <w:numPr>
                <w:ilvl w:val="0"/>
                <w:numId w:val="148"/>
              </w:numPr>
            </w:pPr>
            <w:r w:rsidRPr="007C4097">
              <w:t xml:space="preserve">Descrever os objetivos dos diagramas de comunicação, estados e atividades. </w:t>
            </w:r>
          </w:p>
          <w:p w14:paraId="29E2723C" w14:textId="77777777" w:rsidR="00441D1F" w:rsidRDefault="00441D1F" w:rsidP="001D242E">
            <w:pPr>
              <w:ind w:firstLine="0"/>
            </w:pPr>
          </w:p>
          <w:p w14:paraId="6F453066" w14:textId="77777777" w:rsidR="00441D1F" w:rsidRPr="009B412F" w:rsidRDefault="00441D1F" w:rsidP="001D242E">
            <w:pPr>
              <w:ind w:firstLine="0"/>
              <w:rPr>
                <w:b/>
              </w:rPr>
            </w:pPr>
            <w:r w:rsidRPr="009B412F">
              <w:rPr>
                <w:b/>
              </w:rPr>
              <w:t>3. CONTEÚDOS PROGRAMÁTICOS</w:t>
            </w:r>
          </w:p>
          <w:p w14:paraId="4C5EB9A2" w14:textId="77777777" w:rsidR="00441D1F" w:rsidRPr="007C4097" w:rsidRDefault="00441D1F" w:rsidP="001D242E">
            <w:pPr>
              <w:ind w:firstLine="0"/>
            </w:pPr>
            <w:r>
              <w:t>Unidade I</w:t>
            </w:r>
            <w:r w:rsidRPr="007C4097">
              <w:t xml:space="preserve"> – Conceituando a UML e Orientação a Objetos</w:t>
            </w:r>
          </w:p>
          <w:p w14:paraId="69044A00" w14:textId="77777777" w:rsidR="00441D1F" w:rsidRPr="007C4097" w:rsidRDefault="00441D1F" w:rsidP="00DC3154">
            <w:pPr>
              <w:pStyle w:val="PargrafodaLista"/>
              <w:numPr>
                <w:ilvl w:val="0"/>
                <w:numId w:val="53"/>
              </w:numPr>
            </w:pPr>
            <w:r w:rsidRPr="007C4097">
              <w:lastRenderedPageBreak/>
              <w:t>Conceitos de UML, orientação a objetos, classes, atributos, métodos, herança, polimorfismo e os diagramas da UML</w:t>
            </w:r>
          </w:p>
          <w:p w14:paraId="6497CD25" w14:textId="77777777" w:rsidR="00441D1F" w:rsidRPr="007C4097" w:rsidRDefault="00441D1F" w:rsidP="001D242E">
            <w:pPr>
              <w:ind w:firstLine="0"/>
            </w:pPr>
            <w:r>
              <w:t>Unidade II</w:t>
            </w:r>
            <w:r w:rsidRPr="007C4097">
              <w:t xml:space="preserve"> – Diagrama de Caso de Uso</w:t>
            </w:r>
          </w:p>
          <w:p w14:paraId="2EA5FAE8" w14:textId="77777777" w:rsidR="00441D1F" w:rsidRPr="007C4097" w:rsidRDefault="00441D1F" w:rsidP="00DC3154">
            <w:pPr>
              <w:pStyle w:val="PargrafodaLista"/>
              <w:numPr>
                <w:ilvl w:val="0"/>
                <w:numId w:val="53"/>
              </w:numPr>
            </w:pPr>
            <w:r w:rsidRPr="007C4097">
              <w:t>Conceito de ator e caso de uso</w:t>
            </w:r>
          </w:p>
          <w:p w14:paraId="3097506D" w14:textId="77777777" w:rsidR="00441D1F" w:rsidRPr="007C4097" w:rsidRDefault="00441D1F" w:rsidP="00DC3154">
            <w:pPr>
              <w:pStyle w:val="PargrafodaLista"/>
              <w:numPr>
                <w:ilvl w:val="0"/>
                <w:numId w:val="53"/>
              </w:numPr>
            </w:pPr>
            <w:r w:rsidRPr="007C4097">
              <w:t>Construção de diagramas de casos de uso</w:t>
            </w:r>
          </w:p>
          <w:p w14:paraId="37F53DA4" w14:textId="77777777" w:rsidR="00441D1F" w:rsidRPr="007C4097" w:rsidRDefault="00441D1F" w:rsidP="00DC3154">
            <w:pPr>
              <w:pStyle w:val="PargrafodaLista"/>
              <w:numPr>
                <w:ilvl w:val="0"/>
                <w:numId w:val="53"/>
              </w:numPr>
            </w:pPr>
            <w:r w:rsidRPr="007C4097">
              <w:t>Relações entre atores e casos de uso: inclusão, extensão, generalização e especialização</w:t>
            </w:r>
          </w:p>
          <w:p w14:paraId="564A8076" w14:textId="77777777" w:rsidR="00441D1F" w:rsidRPr="007C4097" w:rsidRDefault="00441D1F" w:rsidP="00DC3154">
            <w:pPr>
              <w:pStyle w:val="PargrafodaLista"/>
              <w:numPr>
                <w:ilvl w:val="0"/>
                <w:numId w:val="53"/>
              </w:numPr>
            </w:pPr>
            <w:r w:rsidRPr="007C4097">
              <w:t>Descrição detalhada de caso de uso</w:t>
            </w:r>
          </w:p>
          <w:p w14:paraId="032F1E70" w14:textId="77777777" w:rsidR="00441D1F" w:rsidRPr="007C4097" w:rsidRDefault="00441D1F" w:rsidP="00DC3154">
            <w:pPr>
              <w:pStyle w:val="PargrafodaLista"/>
              <w:numPr>
                <w:ilvl w:val="0"/>
                <w:numId w:val="53"/>
              </w:numPr>
            </w:pPr>
            <w:r w:rsidRPr="007C4097">
              <w:t>Definição e exemplos de curso típico e curso alternativo de caso de uso</w:t>
            </w:r>
          </w:p>
          <w:p w14:paraId="41AF73EC" w14:textId="77777777" w:rsidR="00441D1F" w:rsidRPr="007C4097" w:rsidRDefault="00441D1F" w:rsidP="001D242E">
            <w:pPr>
              <w:ind w:firstLine="0"/>
            </w:pPr>
            <w:r w:rsidRPr="007C4097">
              <w:t xml:space="preserve">Unidade </w:t>
            </w:r>
            <w:r>
              <w:t>III</w:t>
            </w:r>
            <w:r w:rsidRPr="007C4097">
              <w:t xml:space="preserve"> – Diagrama de Classe</w:t>
            </w:r>
          </w:p>
          <w:p w14:paraId="02FEF849" w14:textId="77777777" w:rsidR="00441D1F" w:rsidRPr="007C4097" w:rsidRDefault="00441D1F" w:rsidP="00DC3154">
            <w:pPr>
              <w:pStyle w:val="PargrafodaLista"/>
              <w:numPr>
                <w:ilvl w:val="0"/>
                <w:numId w:val="54"/>
              </w:numPr>
            </w:pPr>
            <w:r w:rsidRPr="007C4097">
              <w:t>Conceitos de classe, objetos, atributo, método, relacionamento e regra de negócio</w:t>
            </w:r>
          </w:p>
          <w:p w14:paraId="0A87C0F2" w14:textId="77777777" w:rsidR="00441D1F" w:rsidRPr="007C4097" w:rsidRDefault="00441D1F" w:rsidP="00DC3154">
            <w:pPr>
              <w:pStyle w:val="PargrafodaLista"/>
              <w:numPr>
                <w:ilvl w:val="0"/>
                <w:numId w:val="54"/>
              </w:numPr>
            </w:pPr>
            <w:r w:rsidRPr="007C4097">
              <w:t>Construção de diagramas de classes</w:t>
            </w:r>
          </w:p>
          <w:p w14:paraId="1501AEC7" w14:textId="77777777" w:rsidR="00441D1F" w:rsidRPr="007C4097" w:rsidRDefault="00441D1F" w:rsidP="001D242E">
            <w:pPr>
              <w:ind w:firstLine="0"/>
            </w:pPr>
            <w:r>
              <w:t>Unidade IV</w:t>
            </w:r>
            <w:r w:rsidRPr="007C4097">
              <w:t xml:space="preserve"> – Os demais diagramas da UML</w:t>
            </w:r>
          </w:p>
          <w:p w14:paraId="7C9ACEDD" w14:textId="77777777" w:rsidR="00441D1F" w:rsidRPr="007C4097" w:rsidRDefault="00441D1F" w:rsidP="00DC3154">
            <w:pPr>
              <w:pStyle w:val="PargrafodaLista"/>
              <w:numPr>
                <w:ilvl w:val="0"/>
                <w:numId w:val="55"/>
              </w:numPr>
            </w:pPr>
            <w:r w:rsidRPr="007C4097">
              <w:t>Características e elementos de um diagrama de sequência e sua utilização</w:t>
            </w:r>
          </w:p>
          <w:p w14:paraId="59FEE949" w14:textId="77777777" w:rsidR="00441D1F" w:rsidRPr="007C4097" w:rsidRDefault="00441D1F" w:rsidP="00DC3154">
            <w:pPr>
              <w:pStyle w:val="PargrafodaLista"/>
              <w:numPr>
                <w:ilvl w:val="0"/>
                <w:numId w:val="55"/>
              </w:numPr>
            </w:pPr>
            <w:r w:rsidRPr="007C4097">
              <w:t>Construção de diagramas de sequência</w:t>
            </w:r>
          </w:p>
          <w:p w14:paraId="23487475" w14:textId="77777777" w:rsidR="00441D1F" w:rsidRPr="007C4097" w:rsidRDefault="00441D1F" w:rsidP="00DC3154">
            <w:pPr>
              <w:pStyle w:val="PargrafodaLista"/>
              <w:numPr>
                <w:ilvl w:val="0"/>
                <w:numId w:val="55"/>
              </w:numPr>
            </w:pPr>
            <w:r w:rsidRPr="007C4097">
              <w:t>Diagrama de Comunicação</w:t>
            </w:r>
          </w:p>
          <w:p w14:paraId="2DA8654D" w14:textId="77777777" w:rsidR="00441D1F" w:rsidRPr="007C4097" w:rsidRDefault="00441D1F" w:rsidP="00DC3154">
            <w:pPr>
              <w:pStyle w:val="PargrafodaLista"/>
              <w:numPr>
                <w:ilvl w:val="0"/>
                <w:numId w:val="55"/>
              </w:numPr>
            </w:pPr>
            <w:r w:rsidRPr="007C4097">
              <w:t>Diagrama de Estados</w:t>
            </w:r>
          </w:p>
          <w:p w14:paraId="304308AD" w14:textId="77777777" w:rsidR="00441D1F" w:rsidRPr="007C4097" w:rsidRDefault="00441D1F" w:rsidP="00DC3154">
            <w:pPr>
              <w:pStyle w:val="PargrafodaLista"/>
              <w:numPr>
                <w:ilvl w:val="0"/>
                <w:numId w:val="55"/>
              </w:numPr>
            </w:pPr>
            <w:r w:rsidRPr="007C4097">
              <w:t>Diagrama de Atividades</w:t>
            </w:r>
          </w:p>
          <w:p w14:paraId="16B09630" w14:textId="77777777" w:rsidR="00441D1F" w:rsidRDefault="00441D1F" w:rsidP="001D242E">
            <w:pPr>
              <w:ind w:firstLine="0"/>
            </w:pPr>
          </w:p>
          <w:p w14:paraId="0F7E71E7" w14:textId="77777777" w:rsidR="00441D1F" w:rsidRPr="009B412F" w:rsidRDefault="00441D1F" w:rsidP="001D242E">
            <w:pPr>
              <w:ind w:firstLine="0"/>
              <w:rPr>
                <w:b/>
              </w:rPr>
            </w:pPr>
            <w:r w:rsidRPr="009B412F">
              <w:rPr>
                <w:b/>
              </w:rPr>
              <w:t>4. PROCEDIMENTOS METODOLÓGICOS</w:t>
            </w:r>
          </w:p>
          <w:p w14:paraId="00E462D2" w14:textId="77777777" w:rsidR="00441D1F" w:rsidRDefault="00441D1F" w:rsidP="001D242E">
            <w:pPr>
              <w:ind w:firstLine="0"/>
            </w:pPr>
            <w:r w:rsidRPr="007C4097">
              <w:t>Aula expositiva, vídeos, trabalho em equipe, estudo dirigido, estudo de caso, exposição oral por alunos e atividades práticas através do uso da ferramenta Astah ou equivalente.</w:t>
            </w:r>
          </w:p>
          <w:p w14:paraId="54AFB2BB" w14:textId="77777777" w:rsidR="00441D1F" w:rsidRPr="007C4097" w:rsidRDefault="00441D1F" w:rsidP="001D242E">
            <w:pPr>
              <w:ind w:firstLine="0"/>
            </w:pPr>
          </w:p>
          <w:p w14:paraId="7368A2B9" w14:textId="77777777" w:rsidR="00441D1F" w:rsidRPr="009B412F" w:rsidRDefault="00441D1F" w:rsidP="001D242E">
            <w:pPr>
              <w:ind w:firstLine="0"/>
              <w:rPr>
                <w:b/>
              </w:rPr>
            </w:pPr>
            <w:r w:rsidRPr="009B412F">
              <w:rPr>
                <w:b/>
              </w:rPr>
              <w:t>5. MATERIAL DIDÁDICO</w:t>
            </w:r>
          </w:p>
          <w:p w14:paraId="10378301" w14:textId="77777777" w:rsidR="00441D1F" w:rsidRDefault="00441D1F" w:rsidP="001D242E">
            <w:pPr>
              <w:ind w:firstLine="0"/>
            </w:pPr>
            <w:r w:rsidRPr="007C4097">
              <w:t>Quadro, Datashow, apostila, material áudio/visual, redes sociais e ambiente virtual de aprendizagem.</w:t>
            </w:r>
          </w:p>
          <w:p w14:paraId="3CA97124" w14:textId="77777777" w:rsidR="00441D1F" w:rsidRPr="007C4097" w:rsidRDefault="00441D1F" w:rsidP="001D242E">
            <w:pPr>
              <w:ind w:firstLine="0"/>
            </w:pPr>
          </w:p>
          <w:p w14:paraId="4B663942" w14:textId="77777777" w:rsidR="00441D1F" w:rsidRPr="009B412F" w:rsidRDefault="00441D1F" w:rsidP="001D242E">
            <w:pPr>
              <w:ind w:firstLine="0"/>
              <w:rPr>
                <w:b/>
              </w:rPr>
            </w:pPr>
            <w:r w:rsidRPr="009B412F">
              <w:rPr>
                <w:b/>
              </w:rPr>
              <w:t>6. CRITÉRIOS E INSTRUMENTOS DE AVALIAÇÃO</w:t>
            </w:r>
          </w:p>
          <w:p w14:paraId="2BAF883F" w14:textId="77777777" w:rsidR="00441D1F" w:rsidRPr="007C4097" w:rsidRDefault="00441D1F" w:rsidP="001D242E">
            <w:pPr>
              <w:ind w:firstLine="0"/>
            </w:pPr>
            <w:r w:rsidRPr="007C4097">
              <w:lastRenderedPageBreak/>
              <w:t>Prova escrita, trabalhos individuais/em grupo e projetos interdisciplinares. Conforme consta no art. 29 do Regulamento de Ensino Médio Técnico, os instrumentos de avaliação deverão ser múltiplos para possibilitar ao professor o acompanhamento do processo de aprendizagem do educando. Assim, deverá haver, pelo menos, duas formas de avaliação, no mínimo uma delas escrita.</w:t>
            </w:r>
          </w:p>
          <w:p w14:paraId="080AA89D" w14:textId="77777777" w:rsidR="00441D1F" w:rsidRDefault="00441D1F" w:rsidP="001D242E">
            <w:pPr>
              <w:ind w:firstLine="0"/>
            </w:pPr>
          </w:p>
          <w:p w14:paraId="1BF34CB4" w14:textId="77777777" w:rsidR="00441D1F" w:rsidRPr="009B412F" w:rsidRDefault="00441D1F" w:rsidP="001D242E">
            <w:pPr>
              <w:ind w:firstLine="0"/>
              <w:rPr>
                <w:b/>
              </w:rPr>
            </w:pPr>
            <w:r w:rsidRPr="009B412F">
              <w:rPr>
                <w:b/>
              </w:rPr>
              <w:t>7. BIBLIOGRAFIA</w:t>
            </w:r>
          </w:p>
          <w:p w14:paraId="5FD25BAC" w14:textId="77777777" w:rsidR="00441D1F" w:rsidRPr="009B412F" w:rsidRDefault="00441D1F" w:rsidP="001D242E">
            <w:pPr>
              <w:ind w:firstLine="0"/>
              <w:rPr>
                <w:b/>
                <w:u w:val="single"/>
              </w:rPr>
            </w:pPr>
            <w:r w:rsidRPr="009B412F">
              <w:rPr>
                <w:b/>
                <w:u w:val="single"/>
              </w:rPr>
              <w:t>Básica</w:t>
            </w:r>
          </w:p>
          <w:p w14:paraId="2413BDDD" w14:textId="77777777" w:rsidR="00441D1F" w:rsidRPr="007C4097" w:rsidRDefault="00441D1F" w:rsidP="00DC3154">
            <w:pPr>
              <w:pStyle w:val="PargrafodaLista"/>
              <w:numPr>
                <w:ilvl w:val="0"/>
                <w:numId w:val="56"/>
              </w:numPr>
            </w:pPr>
            <w:r w:rsidRPr="007C4097">
              <w:t>BEZERRA, Eduardo. Princípio de Análise e Projetos de Sistemas com UML. 3ª ed. Campus, 2005.</w:t>
            </w:r>
          </w:p>
          <w:p w14:paraId="24677BBD" w14:textId="77777777" w:rsidR="00441D1F" w:rsidRPr="00F13626" w:rsidRDefault="00441D1F" w:rsidP="00DC3154">
            <w:pPr>
              <w:pStyle w:val="PargrafodaLista"/>
              <w:numPr>
                <w:ilvl w:val="0"/>
                <w:numId w:val="56"/>
              </w:numPr>
              <w:rPr>
                <w:lang w:val="en-US"/>
              </w:rPr>
            </w:pPr>
            <w:r w:rsidRPr="00F13626">
              <w:rPr>
                <w:lang w:val="en-US"/>
              </w:rPr>
              <w:t>FOWLER, Martin. UML Essencial. 3ª ed. Bookman, 2005.</w:t>
            </w:r>
          </w:p>
          <w:p w14:paraId="3102BAD5" w14:textId="77777777" w:rsidR="00441D1F" w:rsidRPr="007C4097" w:rsidRDefault="00441D1F" w:rsidP="00DC3154">
            <w:pPr>
              <w:pStyle w:val="PargrafodaLista"/>
              <w:numPr>
                <w:ilvl w:val="0"/>
                <w:numId w:val="56"/>
              </w:numPr>
            </w:pPr>
            <w:r w:rsidRPr="007A400E">
              <w:rPr>
                <w:lang w:val="en-US"/>
              </w:rPr>
              <w:t xml:space="preserve">BOOCH,Grady; RUMBAUGH, James; JACOBSON, Ivar. </w:t>
            </w:r>
            <w:r w:rsidRPr="007C4097">
              <w:t xml:space="preserve">UML - Guia do Usuário. 1ª ed. Campus, 2006. </w:t>
            </w:r>
          </w:p>
          <w:p w14:paraId="50C6478F" w14:textId="77777777" w:rsidR="00441D1F" w:rsidRPr="009B412F" w:rsidRDefault="00441D1F" w:rsidP="001D242E">
            <w:pPr>
              <w:ind w:firstLine="0"/>
              <w:rPr>
                <w:b/>
                <w:u w:val="single"/>
              </w:rPr>
            </w:pPr>
            <w:r w:rsidRPr="009B412F">
              <w:rPr>
                <w:b/>
                <w:u w:val="single"/>
              </w:rPr>
              <w:t>Complementar</w:t>
            </w:r>
          </w:p>
          <w:p w14:paraId="61B40C0B" w14:textId="77777777" w:rsidR="00441D1F" w:rsidRPr="007C4097" w:rsidRDefault="00441D1F" w:rsidP="00DC3154">
            <w:pPr>
              <w:pStyle w:val="PargrafodaLista"/>
              <w:numPr>
                <w:ilvl w:val="0"/>
                <w:numId w:val="57"/>
              </w:numPr>
            </w:pPr>
            <w:r w:rsidRPr="007C4097">
              <w:t>LARMAN, Craig. Utilizando UML e Padrões. 3ª ed. Bookman, 2006.</w:t>
            </w:r>
          </w:p>
          <w:p w14:paraId="533EECB1" w14:textId="77777777" w:rsidR="00441D1F" w:rsidRPr="007C4097" w:rsidRDefault="00441D1F" w:rsidP="00DC3154">
            <w:pPr>
              <w:pStyle w:val="PargrafodaLista"/>
              <w:numPr>
                <w:ilvl w:val="0"/>
                <w:numId w:val="57"/>
              </w:numPr>
            </w:pPr>
            <w:r w:rsidRPr="007C4097">
              <w:t>SILVEIRA, P.; SILVEIRA, G.; LOPES, S.; MOREIRA, G.; STEPPAT, N.; KUNG, F. Introdução à Arquitetura e Design de Software. Casa do Código, 2013.</w:t>
            </w:r>
          </w:p>
          <w:p w14:paraId="300B3551" w14:textId="77777777" w:rsidR="00441D1F" w:rsidRPr="007C4097" w:rsidRDefault="00441D1F" w:rsidP="00DC3154">
            <w:pPr>
              <w:pStyle w:val="PargrafodaLista"/>
              <w:numPr>
                <w:ilvl w:val="0"/>
                <w:numId w:val="57"/>
              </w:numPr>
            </w:pPr>
            <w:r w:rsidRPr="007C4097">
              <w:t>GUERRA, Eduardo. Design Patterns com Java: Projeto orientado a objetos guiado por padrões. Casa do Código, 2012.</w:t>
            </w:r>
          </w:p>
          <w:p w14:paraId="3909374C" w14:textId="77777777" w:rsidR="00441D1F" w:rsidRPr="007C4097" w:rsidRDefault="00441D1F" w:rsidP="00DC3154">
            <w:pPr>
              <w:pStyle w:val="PargrafodaLista"/>
              <w:numPr>
                <w:ilvl w:val="0"/>
                <w:numId w:val="57"/>
              </w:numPr>
            </w:pPr>
            <w:r w:rsidRPr="00F13626">
              <w:rPr>
                <w:lang w:val="en-US"/>
              </w:rPr>
              <w:t xml:space="preserve">GUEDES, Gilleanes T. A. UML 2. </w:t>
            </w:r>
            <w:r w:rsidRPr="007C4097">
              <w:t xml:space="preserve">Uma Abordagem Prática. 2ª ed. São Paulo: Novatec, 2011. </w:t>
            </w:r>
          </w:p>
          <w:p w14:paraId="319B3467" w14:textId="77777777" w:rsidR="00441D1F" w:rsidRPr="007C4097" w:rsidRDefault="00441D1F" w:rsidP="00DC3154">
            <w:pPr>
              <w:pStyle w:val="PargrafodaLista"/>
              <w:numPr>
                <w:ilvl w:val="0"/>
                <w:numId w:val="57"/>
              </w:numPr>
            </w:pPr>
            <w:r w:rsidRPr="007C4097">
              <w:t>GÓES, Wilson M. Aprenda UML por Meio de Estudos de Caso. 1ª ed. São Paulo: Novatec, 2014.</w:t>
            </w:r>
          </w:p>
        </w:tc>
      </w:tr>
    </w:tbl>
    <w:p w14:paraId="7B537011" w14:textId="77777777" w:rsidR="00441D1F" w:rsidRPr="007C4097" w:rsidRDefault="00441D1F" w:rsidP="00441D1F">
      <w:pPr>
        <w:ind w:firstLine="0"/>
      </w:pPr>
    </w:p>
    <w:p w14:paraId="4AFF42E6" w14:textId="77777777" w:rsidR="006628AB" w:rsidRPr="007C4097" w:rsidRDefault="006628AB" w:rsidP="007C4097">
      <w:pPr>
        <w:ind w:firstLine="0"/>
      </w:pPr>
    </w:p>
    <w:p w14:paraId="3DB63BCF" w14:textId="77777777" w:rsidR="00777E9E" w:rsidRPr="007C4097" w:rsidRDefault="00777E9E" w:rsidP="007C4097">
      <w:pPr>
        <w:ind w:firstLine="0"/>
      </w:pPr>
      <w:r w:rsidRPr="007C4097">
        <w:br w:type="page"/>
      </w:r>
    </w:p>
    <w:tbl>
      <w:tblPr>
        <w:tblStyle w:val="Tabelacomgrade"/>
        <w:tblW w:w="0" w:type="auto"/>
        <w:tblLook w:val="04A0" w:firstRow="1" w:lastRow="0" w:firstColumn="1" w:lastColumn="0" w:noHBand="0" w:noVBand="1"/>
      </w:tblPr>
      <w:tblGrid>
        <w:gridCol w:w="9060"/>
      </w:tblGrid>
      <w:tr w:rsidR="0014607A" w:rsidRPr="007C4097" w14:paraId="50E42BE3" w14:textId="77777777" w:rsidTr="001D242E">
        <w:tc>
          <w:tcPr>
            <w:tcW w:w="9060" w:type="dxa"/>
          </w:tcPr>
          <w:p w14:paraId="13214E44" w14:textId="77777777" w:rsidR="0014607A" w:rsidRPr="007C4097" w:rsidRDefault="0014607A" w:rsidP="001D242E">
            <w:pPr>
              <w:ind w:firstLine="0"/>
            </w:pPr>
            <w:r w:rsidRPr="00793DFF">
              <w:rPr>
                <w:b/>
              </w:rPr>
              <w:lastRenderedPageBreak/>
              <w:t>DISCIPLINA</w:t>
            </w:r>
            <w:r w:rsidRPr="007C4097">
              <w:t xml:space="preserve">: Sistemas Operacionais II - Server </w:t>
            </w:r>
          </w:p>
          <w:p w14:paraId="7FC446EA" w14:textId="77777777" w:rsidR="0014607A" w:rsidRPr="007C4097" w:rsidRDefault="0014607A" w:rsidP="001D242E">
            <w:pPr>
              <w:ind w:firstLine="0"/>
            </w:pPr>
            <w:r>
              <w:rPr>
                <w:b/>
              </w:rPr>
              <w:t>CURSO:</w:t>
            </w:r>
            <w:r w:rsidRPr="007C4097">
              <w:t xml:space="preserve"> Técnico em Informática para Internet</w:t>
            </w:r>
          </w:p>
          <w:p w14:paraId="27E17266" w14:textId="77777777" w:rsidR="0014607A" w:rsidRPr="007C4097" w:rsidRDefault="0014607A" w:rsidP="001D242E">
            <w:pPr>
              <w:ind w:firstLine="0"/>
            </w:pPr>
            <w:r w:rsidRPr="00793DFF">
              <w:rPr>
                <w:b/>
              </w:rPr>
              <w:t>MODALIDADE</w:t>
            </w:r>
            <w:r w:rsidRPr="007C4097">
              <w:t>: Concomitante/Subsequente ao Ensino Médio</w:t>
            </w:r>
          </w:p>
          <w:p w14:paraId="0EEE8268" w14:textId="77777777" w:rsidR="0014607A" w:rsidRPr="007C4097" w:rsidRDefault="0014607A" w:rsidP="001D242E">
            <w:pPr>
              <w:ind w:firstLine="0"/>
            </w:pPr>
            <w:r w:rsidRPr="00793DFF">
              <w:rPr>
                <w:b/>
              </w:rPr>
              <w:t>REGIME</w:t>
            </w:r>
            <w:r w:rsidRPr="007C4097">
              <w:t>: Semestral</w:t>
            </w:r>
          </w:p>
          <w:p w14:paraId="6F0D90F7" w14:textId="77777777" w:rsidR="0014607A" w:rsidRPr="007C4097" w:rsidRDefault="0014607A" w:rsidP="001D242E">
            <w:pPr>
              <w:ind w:firstLine="0"/>
            </w:pPr>
            <w:r w:rsidRPr="00793DFF">
              <w:rPr>
                <w:b/>
              </w:rPr>
              <w:t>PERIODO E CARGA HORÁRIA</w:t>
            </w:r>
            <w:r w:rsidRPr="007C4097">
              <w:t xml:space="preserve">: 2º </w:t>
            </w:r>
            <w:r>
              <w:t>semestre</w:t>
            </w:r>
            <w:r w:rsidRPr="007C4097">
              <w:t xml:space="preserve"> (2 h/a por semana)</w:t>
            </w:r>
          </w:p>
          <w:p w14:paraId="767F54FB" w14:textId="77777777" w:rsidR="0014607A" w:rsidRPr="007C4097" w:rsidRDefault="0014607A" w:rsidP="001D242E">
            <w:pPr>
              <w:ind w:firstLine="0"/>
            </w:pPr>
            <w:r w:rsidRPr="00793DFF">
              <w:rPr>
                <w:b/>
              </w:rPr>
              <w:t>ANO LETIVO</w:t>
            </w:r>
            <w:r w:rsidRPr="007C4097">
              <w:t>: 2018</w:t>
            </w:r>
          </w:p>
          <w:p w14:paraId="0DEC07C4" w14:textId="77777777" w:rsidR="0014607A" w:rsidRPr="007C4097" w:rsidRDefault="0014607A" w:rsidP="001D242E">
            <w:pPr>
              <w:ind w:firstLine="0"/>
            </w:pPr>
          </w:p>
          <w:p w14:paraId="32F290F1" w14:textId="77777777" w:rsidR="0014607A" w:rsidRPr="00793DFF" w:rsidRDefault="0014607A" w:rsidP="001D242E">
            <w:pPr>
              <w:ind w:firstLine="0"/>
              <w:jc w:val="center"/>
              <w:rPr>
                <w:b/>
                <w:u w:val="single"/>
              </w:rPr>
            </w:pPr>
            <w:r w:rsidRPr="00793DFF">
              <w:rPr>
                <w:b/>
                <w:u w:val="single"/>
              </w:rPr>
              <w:t>PROGRAMA DE ENSINO</w:t>
            </w:r>
          </w:p>
          <w:p w14:paraId="1EAF43DF" w14:textId="77777777" w:rsidR="0014607A" w:rsidRPr="00793DFF" w:rsidRDefault="0014607A" w:rsidP="001D242E">
            <w:pPr>
              <w:ind w:firstLine="0"/>
              <w:rPr>
                <w:b/>
              </w:rPr>
            </w:pPr>
            <w:r w:rsidRPr="00793DFF">
              <w:rPr>
                <w:b/>
              </w:rPr>
              <w:t>1. OBJETIVO GERAL</w:t>
            </w:r>
          </w:p>
          <w:p w14:paraId="44CB7F14" w14:textId="77777777" w:rsidR="0014607A" w:rsidRDefault="0014607A" w:rsidP="00DC3154">
            <w:pPr>
              <w:pStyle w:val="PargrafodaLista"/>
              <w:numPr>
                <w:ilvl w:val="0"/>
                <w:numId w:val="149"/>
              </w:numPr>
            </w:pPr>
            <w:r w:rsidRPr="007C4097">
              <w:t>Conhecer o Sistema Operacional Windows Server, suas aplicabilidades, sua arquitetura e os elementos que fazem parte de seu funcionamento, capacitando o aluno na instalação e configuração básica.</w:t>
            </w:r>
          </w:p>
          <w:p w14:paraId="4DD6FD87" w14:textId="77777777" w:rsidR="0014607A" w:rsidRPr="007C4097" w:rsidRDefault="0014607A" w:rsidP="001D242E">
            <w:pPr>
              <w:ind w:firstLine="0"/>
            </w:pPr>
          </w:p>
          <w:p w14:paraId="4BC90706" w14:textId="77777777" w:rsidR="0014607A" w:rsidRPr="00793DFF" w:rsidRDefault="0014607A" w:rsidP="001D242E">
            <w:pPr>
              <w:ind w:firstLine="0"/>
              <w:rPr>
                <w:b/>
              </w:rPr>
            </w:pPr>
            <w:r w:rsidRPr="00793DFF">
              <w:rPr>
                <w:b/>
              </w:rPr>
              <w:t>2. OBJETIVOS ESPECÍFICOS</w:t>
            </w:r>
          </w:p>
          <w:p w14:paraId="7A1F48FE" w14:textId="77777777" w:rsidR="0014607A" w:rsidRPr="007C4097" w:rsidRDefault="0014607A" w:rsidP="00DC3154">
            <w:pPr>
              <w:pStyle w:val="PargrafodaLista"/>
              <w:numPr>
                <w:ilvl w:val="0"/>
                <w:numId w:val="58"/>
              </w:numPr>
            </w:pPr>
            <w:r w:rsidRPr="007C4097">
              <w:t>Conhecer os conceitos, arquiteturas, componentes e funções de um Sistema Operacional Windows Server.</w:t>
            </w:r>
          </w:p>
          <w:p w14:paraId="1D4033FC" w14:textId="77777777" w:rsidR="0014607A" w:rsidRPr="007C4097" w:rsidRDefault="0014607A" w:rsidP="00DC3154">
            <w:pPr>
              <w:pStyle w:val="PargrafodaLista"/>
              <w:numPr>
                <w:ilvl w:val="0"/>
                <w:numId w:val="58"/>
              </w:numPr>
            </w:pPr>
            <w:r w:rsidRPr="007C4097">
              <w:t xml:space="preserve">Identificar as aplicabilidades do Sistema Operacional Windows Server. </w:t>
            </w:r>
          </w:p>
          <w:p w14:paraId="4316F9D4" w14:textId="77777777" w:rsidR="0014607A" w:rsidRPr="007C4097" w:rsidRDefault="0014607A" w:rsidP="00DC3154">
            <w:pPr>
              <w:pStyle w:val="PargrafodaLista"/>
              <w:numPr>
                <w:ilvl w:val="0"/>
                <w:numId w:val="58"/>
              </w:numPr>
            </w:pPr>
            <w:r w:rsidRPr="007C4097">
              <w:t xml:space="preserve">Instalar e configurar o Sistema Operacional Windows Server. </w:t>
            </w:r>
          </w:p>
          <w:p w14:paraId="637B0518" w14:textId="77777777" w:rsidR="0014607A" w:rsidRPr="007C4097" w:rsidRDefault="0014607A" w:rsidP="00DC3154">
            <w:pPr>
              <w:pStyle w:val="PargrafodaLista"/>
              <w:numPr>
                <w:ilvl w:val="0"/>
                <w:numId w:val="58"/>
              </w:numPr>
            </w:pPr>
            <w:r w:rsidRPr="007C4097">
              <w:t xml:space="preserve">Identificar os diversos componentes de um Sistema Operacional Windows Server. </w:t>
            </w:r>
          </w:p>
          <w:p w14:paraId="017F43B6" w14:textId="77777777" w:rsidR="0014607A" w:rsidRPr="007C4097" w:rsidRDefault="0014607A" w:rsidP="00DC3154">
            <w:pPr>
              <w:pStyle w:val="PargrafodaLista"/>
              <w:numPr>
                <w:ilvl w:val="0"/>
                <w:numId w:val="58"/>
              </w:numPr>
            </w:pPr>
            <w:r w:rsidRPr="007C4097">
              <w:t xml:space="preserve">Recuperar e restaurar um Sistema Operacional Windows Server. </w:t>
            </w:r>
          </w:p>
          <w:p w14:paraId="0A55565E" w14:textId="77777777" w:rsidR="0014607A" w:rsidRPr="007C4097" w:rsidRDefault="0014607A" w:rsidP="00DC3154">
            <w:pPr>
              <w:pStyle w:val="PargrafodaLista"/>
              <w:numPr>
                <w:ilvl w:val="0"/>
                <w:numId w:val="58"/>
              </w:numPr>
            </w:pPr>
            <w:r w:rsidRPr="007C4097">
              <w:t xml:space="preserve">Identificar os serviços providos por um Sistema Operacional Windows Server. </w:t>
            </w:r>
          </w:p>
          <w:p w14:paraId="06DEFEF0" w14:textId="77777777" w:rsidR="0014607A" w:rsidRPr="007C4097" w:rsidRDefault="0014607A" w:rsidP="00DC3154">
            <w:pPr>
              <w:pStyle w:val="PargrafodaLista"/>
              <w:numPr>
                <w:ilvl w:val="0"/>
                <w:numId w:val="58"/>
              </w:numPr>
            </w:pPr>
            <w:r w:rsidRPr="007C4097">
              <w:t xml:space="preserve">Configurar o sistema de arquivos. </w:t>
            </w:r>
          </w:p>
          <w:p w14:paraId="33E6F14D" w14:textId="77777777" w:rsidR="0014607A" w:rsidRPr="007C4097" w:rsidRDefault="0014607A" w:rsidP="00DC3154">
            <w:pPr>
              <w:pStyle w:val="PargrafodaLista"/>
              <w:numPr>
                <w:ilvl w:val="0"/>
                <w:numId w:val="58"/>
              </w:numPr>
            </w:pPr>
            <w:r w:rsidRPr="007C4097">
              <w:t xml:space="preserve">Configurar o sistema de segurança do Sistema Operacional Windows Server. </w:t>
            </w:r>
          </w:p>
          <w:p w14:paraId="3DC3EA55" w14:textId="77777777" w:rsidR="0014607A" w:rsidRPr="007C4097" w:rsidRDefault="0014607A" w:rsidP="00DC3154">
            <w:pPr>
              <w:pStyle w:val="PargrafodaLista"/>
              <w:numPr>
                <w:ilvl w:val="0"/>
                <w:numId w:val="58"/>
              </w:numPr>
            </w:pPr>
            <w:r w:rsidRPr="007C4097">
              <w:t>Configurar o Firewall.</w:t>
            </w:r>
          </w:p>
          <w:p w14:paraId="2001886C" w14:textId="77777777" w:rsidR="0014607A" w:rsidRDefault="0014607A" w:rsidP="001D242E">
            <w:pPr>
              <w:ind w:firstLine="0"/>
            </w:pPr>
          </w:p>
          <w:p w14:paraId="75DB689B" w14:textId="77777777" w:rsidR="0014607A" w:rsidRPr="00793DFF" w:rsidRDefault="0014607A" w:rsidP="001D242E">
            <w:pPr>
              <w:ind w:firstLine="0"/>
              <w:rPr>
                <w:b/>
              </w:rPr>
            </w:pPr>
            <w:r w:rsidRPr="00793DFF">
              <w:rPr>
                <w:b/>
              </w:rPr>
              <w:t>3. CONTEÚDOS PROGRAMÁTICOS</w:t>
            </w:r>
          </w:p>
          <w:p w14:paraId="7D48E62F" w14:textId="77777777" w:rsidR="0014607A" w:rsidRPr="007C4097" w:rsidRDefault="0014607A" w:rsidP="001D242E">
            <w:pPr>
              <w:ind w:firstLine="0"/>
            </w:pPr>
            <w:r w:rsidRPr="007C4097">
              <w:t>Unidade I – Conceituando e configurando o Sistema Operacional Windows Server</w:t>
            </w:r>
          </w:p>
          <w:p w14:paraId="70B39E38" w14:textId="77777777" w:rsidR="0014607A" w:rsidRPr="007C4097" w:rsidRDefault="0014607A" w:rsidP="00DC3154">
            <w:pPr>
              <w:pStyle w:val="PargrafodaLista"/>
              <w:numPr>
                <w:ilvl w:val="0"/>
                <w:numId w:val="59"/>
              </w:numPr>
            </w:pPr>
            <w:r w:rsidRPr="007C4097">
              <w:t>Introdução aos conceitos básicos do Sistema Operacional Windows Server</w:t>
            </w:r>
          </w:p>
          <w:p w14:paraId="35C9C201" w14:textId="77777777" w:rsidR="0014607A" w:rsidRPr="007C4097" w:rsidRDefault="0014607A" w:rsidP="00DC3154">
            <w:pPr>
              <w:pStyle w:val="PargrafodaLista"/>
              <w:numPr>
                <w:ilvl w:val="0"/>
                <w:numId w:val="59"/>
              </w:numPr>
            </w:pPr>
            <w:r w:rsidRPr="007C4097">
              <w:t>Instalação e configuração do Windows Server e do Active Directory</w:t>
            </w:r>
          </w:p>
          <w:p w14:paraId="18247D5A" w14:textId="77777777" w:rsidR="0014607A" w:rsidRPr="007C4097" w:rsidRDefault="0014607A" w:rsidP="001D242E">
            <w:pPr>
              <w:ind w:firstLine="0"/>
            </w:pPr>
            <w:r w:rsidRPr="007C4097">
              <w:lastRenderedPageBreak/>
              <w:t>Unidade II – Administrando o Windows Server</w:t>
            </w:r>
          </w:p>
          <w:p w14:paraId="4AE9A921" w14:textId="77777777" w:rsidR="0014607A" w:rsidRPr="007C4097" w:rsidRDefault="0014607A" w:rsidP="00DC3154">
            <w:pPr>
              <w:pStyle w:val="PargrafodaLista"/>
              <w:numPr>
                <w:ilvl w:val="0"/>
                <w:numId w:val="60"/>
              </w:numPr>
            </w:pPr>
            <w:r w:rsidRPr="007C4097">
              <w:t>MMC</w:t>
            </w:r>
          </w:p>
          <w:p w14:paraId="010A431D" w14:textId="77777777" w:rsidR="0014607A" w:rsidRPr="007C4097" w:rsidRDefault="0014607A" w:rsidP="00DC3154">
            <w:pPr>
              <w:pStyle w:val="PargrafodaLista"/>
              <w:numPr>
                <w:ilvl w:val="0"/>
                <w:numId w:val="60"/>
              </w:numPr>
            </w:pPr>
            <w:r w:rsidRPr="007C4097">
              <w:t>Gerenciando computadores remotos com MMC</w:t>
            </w:r>
          </w:p>
          <w:p w14:paraId="01BD6723" w14:textId="77777777" w:rsidR="0014607A" w:rsidRPr="007C4097" w:rsidRDefault="0014607A" w:rsidP="00DC3154">
            <w:pPr>
              <w:pStyle w:val="PargrafodaLista"/>
              <w:numPr>
                <w:ilvl w:val="0"/>
                <w:numId w:val="60"/>
              </w:numPr>
            </w:pPr>
            <w:r w:rsidRPr="007C4097">
              <w:t>Gerenciando Servidores com a área de trabalho remota para Administração</w:t>
            </w:r>
          </w:p>
          <w:p w14:paraId="5A2A54A6" w14:textId="77777777" w:rsidR="0014607A" w:rsidRPr="007C4097" w:rsidRDefault="0014607A" w:rsidP="00DC3154">
            <w:pPr>
              <w:pStyle w:val="PargrafodaLista"/>
              <w:numPr>
                <w:ilvl w:val="0"/>
                <w:numId w:val="60"/>
              </w:numPr>
            </w:pPr>
            <w:r w:rsidRPr="007C4097">
              <w:t>Assistência remota</w:t>
            </w:r>
          </w:p>
          <w:p w14:paraId="24FE4CB8" w14:textId="77777777" w:rsidR="0014607A" w:rsidRPr="007C4097" w:rsidRDefault="0014607A" w:rsidP="001D242E">
            <w:pPr>
              <w:ind w:firstLine="0"/>
            </w:pPr>
            <w:r w:rsidRPr="007C4097">
              <w:t>Unidade III – Contas de Usuário</w:t>
            </w:r>
          </w:p>
          <w:p w14:paraId="4AD1E2FE" w14:textId="77777777" w:rsidR="0014607A" w:rsidRPr="007C4097" w:rsidRDefault="0014607A" w:rsidP="00DC3154">
            <w:pPr>
              <w:pStyle w:val="PargrafodaLista"/>
              <w:numPr>
                <w:ilvl w:val="0"/>
                <w:numId w:val="61"/>
              </w:numPr>
            </w:pPr>
            <w:r w:rsidRPr="007C4097">
              <w:t>Criando e gerenciando objetos de Usuário</w:t>
            </w:r>
          </w:p>
          <w:p w14:paraId="70FE144B" w14:textId="77777777" w:rsidR="0014607A" w:rsidRPr="007C4097" w:rsidRDefault="0014607A" w:rsidP="00DC3154">
            <w:pPr>
              <w:pStyle w:val="PargrafodaLista"/>
              <w:numPr>
                <w:ilvl w:val="0"/>
                <w:numId w:val="61"/>
              </w:numPr>
            </w:pPr>
            <w:r w:rsidRPr="007C4097">
              <w:t>Criando objetos para vários usuários</w:t>
            </w:r>
          </w:p>
          <w:p w14:paraId="5E5D8245" w14:textId="77777777" w:rsidR="0014607A" w:rsidRPr="007C4097" w:rsidRDefault="0014607A" w:rsidP="00DC3154">
            <w:pPr>
              <w:pStyle w:val="PargrafodaLista"/>
              <w:numPr>
                <w:ilvl w:val="0"/>
                <w:numId w:val="61"/>
              </w:numPr>
            </w:pPr>
            <w:r w:rsidRPr="007C4097">
              <w:t>Gerenciando perfis de usuários</w:t>
            </w:r>
          </w:p>
          <w:p w14:paraId="445B892D" w14:textId="77777777" w:rsidR="0014607A" w:rsidRPr="007C4097" w:rsidRDefault="0014607A" w:rsidP="00DC3154">
            <w:pPr>
              <w:pStyle w:val="PargrafodaLista"/>
              <w:numPr>
                <w:ilvl w:val="0"/>
                <w:numId w:val="61"/>
              </w:numPr>
            </w:pPr>
            <w:r w:rsidRPr="007C4097">
              <w:t>Segurança e solução de problemas de autenticação</w:t>
            </w:r>
          </w:p>
          <w:p w14:paraId="06AA63B6" w14:textId="77777777" w:rsidR="0014607A" w:rsidRPr="007C4097" w:rsidRDefault="0014607A" w:rsidP="001D242E">
            <w:pPr>
              <w:ind w:firstLine="0"/>
            </w:pPr>
            <w:r w:rsidRPr="007C4097">
              <w:t>Unidade IV – Contas de Grupo</w:t>
            </w:r>
          </w:p>
          <w:p w14:paraId="51BFE0DB" w14:textId="77777777" w:rsidR="0014607A" w:rsidRPr="007C4097" w:rsidRDefault="0014607A" w:rsidP="00DC3154">
            <w:pPr>
              <w:pStyle w:val="PargrafodaLista"/>
              <w:numPr>
                <w:ilvl w:val="0"/>
                <w:numId w:val="62"/>
              </w:numPr>
            </w:pPr>
            <w:r w:rsidRPr="007C4097">
              <w:t>Entendendo os tipos de Escopos de Grupos</w:t>
            </w:r>
          </w:p>
          <w:p w14:paraId="4922240C" w14:textId="77777777" w:rsidR="0014607A" w:rsidRPr="007C4097" w:rsidRDefault="0014607A" w:rsidP="00DC3154">
            <w:pPr>
              <w:pStyle w:val="PargrafodaLista"/>
              <w:numPr>
                <w:ilvl w:val="0"/>
                <w:numId w:val="62"/>
              </w:numPr>
            </w:pPr>
            <w:r w:rsidRPr="007C4097">
              <w:t>Criando e Gerenciando contas de Grupo</w:t>
            </w:r>
          </w:p>
          <w:p w14:paraId="3DCDCF2E" w14:textId="77777777" w:rsidR="0014607A" w:rsidRPr="007C4097" w:rsidRDefault="0014607A" w:rsidP="001D242E">
            <w:pPr>
              <w:ind w:firstLine="0"/>
            </w:pPr>
            <w:r w:rsidRPr="007C4097">
              <w:t>Unidade V – Contas de Computadores</w:t>
            </w:r>
          </w:p>
          <w:p w14:paraId="1B91E3FE" w14:textId="77777777" w:rsidR="0014607A" w:rsidRPr="007C4097" w:rsidRDefault="0014607A" w:rsidP="00DC3154">
            <w:pPr>
              <w:pStyle w:val="PargrafodaLista"/>
              <w:numPr>
                <w:ilvl w:val="0"/>
                <w:numId w:val="63"/>
              </w:numPr>
            </w:pPr>
            <w:r w:rsidRPr="007C4097">
              <w:t>Associando um computador a um domínio</w:t>
            </w:r>
          </w:p>
          <w:p w14:paraId="46E4374D" w14:textId="77777777" w:rsidR="0014607A" w:rsidRPr="007C4097" w:rsidRDefault="0014607A" w:rsidP="00DC3154">
            <w:pPr>
              <w:pStyle w:val="PargrafodaLista"/>
              <w:numPr>
                <w:ilvl w:val="0"/>
                <w:numId w:val="63"/>
              </w:numPr>
            </w:pPr>
            <w:r w:rsidRPr="007C4097">
              <w:t>Gerenciando contas de computador</w:t>
            </w:r>
          </w:p>
          <w:p w14:paraId="3C2A6F5F" w14:textId="77777777" w:rsidR="0014607A" w:rsidRPr="007C4097" w:rsidRDefault="0014607A" w:rsidP="00DC3154">
            <w:pPr>
              <w:pStyle w:val="PargrafodaLista"/>
              <w:numPr>
                <w:ilvl w:val="0"/>
                <w:numId w:val="63"/>
              </w:numPr>
            </w:pPr>
            <w:r w:rsidRPr="007C4097">
              <w:t>Solucionando problemas com as contas de computador</w:t>
            </w:r>
          </w:p>
          <w:p w14:paraId="42FF66A7" w14:textId="77777777" w:rsidR="0014607A" w:rsidRPr="007C4097" w:rsidRDefault="0014607A" w:rsidP="001D242E">
            <w:pPr>
              <w:ind w:firstLine="0"/>
            </w:pPr>
            <w:r w:rsidRPr="007C4097">
              <w:t>Unidade VI – Arquivos e Pastas</w:t>
            </w:r>
          </w:p>
          <w:p w14:paraId="5B11F806" w14:textId="77777777" w:rsidR="0014607A" w:rsidRPr="007C4097" w:rsidRDefault="0014607A" w:rsidP="00DC3154">
            <w:pPr>
              <w:pStyle w:val="PargrafodaLista"/>
              <w:numPr>
                <w:ilvl w:val="0"/>
                <w:numId w:val="64"/>
              </w:numPr>
            </w:pPr>
            <w:r w:rsidRPr="007C4097">
              <w:t>Configurando as pastas compartilhadas</w:t>
            </w:r>
          </w:p>
          <w:p w14:paraId="5B64D279" w14:textId="77777777" w:rsidR="0014607A" w:rsidRPr="007C4097" w:rsidRDefault="0014607A" w:rsidP="00DC3154">
            <w:pPr>
              <w:pStyle w:val="PargrafodaLista"/>
              <w:numPr>
                <w:ilvl w:val="0"/>
                <w:numId w:val="64"/>
              </w:numPr>
            </w:pPr>
            <w:r w:rsidRPr="007C4097">
              <w:t>Configurando as permissões do Sistemas de Arquivos</w:t>
            </w:r>
          </w:p>
          <w:p w14:paraId="45EB530F" w14:textId="77777777" w:rsidR="0014607A" w:rsidRPr="007C4097" w:rsidRDefault="0014607A" w:rsidP="00DC3154">
            <w:pPr>
              <w:pStyle w:val="PargrafodaLista"/>
              <w:numPr>
                <w:ilvl w:val="0"/>
                <w:numId w:val="64"/>
              </w:numPr>
            </w:pPr>
            <w:r w:rsidRPr="007C4097">
              <w:t>Auditando o acesso ao Sistema de Arquivos</w:t>
            </w:r>
          </w:p>
          <w:p w14:paraId="6FDE3DE3" w14:textId="77777777" w:rsidR="0014607A" w:rsidRPr="007C4097" w:rsidRDefault="0014607A" w:rsidP="00DC3154">
            <w:pPr>
              <w:pStyle w:val="PargrafodaLista"/>
              <w:numPr>
                <w:ilvl w:val="0"/>
                <w:numId w:val="64"/>
              </w:numPr>
            </w:pPr>
            <w:r w:rsidRPr="007C4097">
              <w:t>Administrando os serviços de informações da Internet</w:t>
            </w:r>
          </w:p>
          <w:p w14:paraId="3BF92CB2" w14:textId="77777777" w:rsidR="0014607A" w:rsidRPr="007C4097" w:rsidRDefault="0014607A" w:rsidP="001D242E">
            <w:pPr>
              <w:ind w:firstLine="0"/>
            </w:pPr>
            <w:r w:rsidRPr="007C4097">
              <w:t>Unidade VII – Backup e Dados</w:t>
            </w:r>
          </w:p>
          <w:p w14:paraId="61346C9F" w14:textId="77777777" w:rsidR="0014607A" w:rsidRPr="007C4097" w:rsidRDefault="0014607A" w:rsidP="00DC3154">
            <w:pPr>
              <w:pStyle w:val="PargrafodaLista"/>
              <w:numPr>
                <w:ilvl w:val="0"/>
                <w:numId w:val="65"/>
              </w:numPr>
            </w:pPr>
            <w:r w:rsidRPr="007C4097">
              <w:t>Técnicas de Backup</w:t>
            </w:r>
          </w:p>
          <w:p w14:paraId="3338064D" w14:textId="77777777" w:rsidR="0014607A" w:rsidRPr="007C4097" w:rsidRDefault="0014607A" w:rsidP="00DC3154">
            <w:pPr>
              <w:pStyle w:val="PargrafodaLista"/>
              <w:numPr>
                <w:ilvl w:val="0"/>
                <w:numId w:val="65"/>
              </w:numPr>
            </w:pPr>
            <w:r w:rsidRPr="007C4097">
              <w:t>Restauração de Dados</w:t>
            </w:r>
          </w:p>
          <w:p w14:paraId="07567917" w14:textId="77777777" w:rsidR="0014607A" w:rsidRPr="007C4097" w:rsidRDefault="0014607A" w:rsidP="001D242E">
            <w:pPr>
              <w:ind w:firstLine="0"/>
            </w:pPr>
            <w:r w:rsidRPr="007C4097">
              <w:t>Unidade VIII – Atualização do Sistema</w:t>
            </w:r>
          </w:p>
          <w:p w14:paraId="1B7014EA" w14:textId="77777777" w:rsidR="0014607A" w:rsidRPr="007C4097" w:rsidRDefault="0014607A" w:rsidP="00DC3154">
            <w:pPr>
              <w:pStyle w:val="PargrafodaLista"/>
              <w:numPr>
                <w:ilvl w:val="0"/>
                <w:numId w:val="66"/>
              </w:numPr>
            </w:pPr>
            <w:r w:rsidRPr="007C4097">
              <w:t>Técnicas de atualização do Sistema</w:t>
            </w:r>
          </w:p>
          <w:p w14:paraId="35DF1945" w14:textId="77777777" w:rsidR="0014607A" w:rsidRPr="007C4097" w:rsidRDefault="0014607A" w:rsidP="00DC3154">
            <w:pPr>
              <w:pStyle w:val="PargrafodaLista"/>
              <w:numPr>
                <w:ilvl w:val="0"/>
                <w:numId w:val="66"/>
              </w:numPr>
            </w:pPr>
            <w:r w:rsidRPr="007C4097">
              <w:t>Service Pack's</w:t>
            </w:r>
          </w:p>
          <w:p w14:paraId="4AD931C0" w14:textId="77777777" w:rsidR="0014607A" w:rsidRDefault="0014607A" w:rsidP="001D242E">
            <w:pPr>
              <w:ind w:firstLine="0"/>
            </w:pPr>
          </w:p>
          <w:p w14:paraId="095669BF" w14:textId="77777777" w:rsidR="0014607A" w:rsidRPr="00793DFF" w:rsidRDefault="0014607A" w:rsidP="001D242E">
            <w:pPr>
              <w:ind w:firstLine="0"/>
              <w:rPr>
                <w:b/>
              </w:rPr>
            </w:pPr>
            <w:r w:rsidRPr="00793DFF">
              <w:rPr>
                <w:b/>
              </w:rPr>
              <w:t>4. PROCEDIMENTOS METODOLÓGICOS</w:t>
            </w:r>
          </w:p>
          <w:p w14:paraId="53237371" w14:textId="77777777" w:rsidR="0014607A" w:rsidRDefault="0014607A" w:rsidP="001D242E">
            <w:pPr>
              <w:ind w:firstLine="0"/>
            </w:pPr>
            <w:r w:rsidRPr="007C4097">
              <w:lastRenderedPageBreak/>
              <w:t>Aula expositiva, vídeos, trabalho em equipe, estudo dirigido, estudo de caso, exposição oral por alunos e atividades práticas.</w:t>
            </w:r>
          </w:p>
          <w:p w14:paraId="12109297" w14:textId="77777777" w:rsidR="0014607A" w:rsidRPr="007C4097" w:rsidRDefault="0014607A" w:rsidP="001D242E">
            <w:pPr>
              <w:ind w:firstLine="0"/>
            </w:pPr>
          </w:p>
          <w:p w14:paraId="20D46AD9" w14:textId="77777777" w:rsidR="0014607A" w:rsidRPr="00793DFF" w:rsidRDefault="0014607A" w:rsidP="001D242E">
            <w:pPr>
              <w:ind w:firstLine="0"/>
              <w:rPr>
                <w:b/>
              </w:rPr>
            </w:pPr>
            <w:r w:rsidRPr="00793DFF">
              <w:rPr>
                <w:b/>
              </w:rPr>
              <w:t>5. MATERIAL DIDÁDICO</w:t>
            </w:r>
          </w:p>
          <w:p w14:paraId="1013BEF5" w14:textId="77777777" w:rsidR="0014607A" w:rsidRDefault="0014607A" w:rsidP="001D242E">
            <w:pPr>
              <w:ind w:firstLine="0"/>
            </w:pPr>
            <w:r w:rsidRPr="007C4097">
              <w:t>Quadro, Datashow, apostila, material áudio/visual, redes sociais, ambiente virtual de aprendizagem e softwares de virtualização para instalação de sistemas operacionais.</w:t>
            </w:r>
          </w:p>
          <w:p w14:paraId="6091725A" w14:textId="77777777" w:rsidR="0014607A" w:rsidRPr="007C4097" w:rsidRDefault="0014607A" w:rsidP="001D242E">
            <w:pPr>
              <w:ind w:firstLine="0"/>
            </w:pPr>
          </w:p>
          <w:p w14:paraId="46DCCD1F" w14:textId="77777777" w:rsidR="0014607A" w:rsidRPr="00793DFF" w:rsidRDefault="0014607A" w:rsidP="001D242E">
            <w:pPr>
              <w:ind w:firstLine="0"/>
              <w:rPr>
                <w:b/>
              </w:rPr>
            </w:pPr>
            <w:r w:rsidRPr="00793DFF">
              <w:rPr>
                <w:b/>
              </w:rPr>
              <w:t>6. CRITÉRIOS E INSTRUMENTOS DE AVALIAÇÃO</w:t>
            </w:r>
          </w:p>
          <w:p w14:paraId="1FB603B8" w14:textId="77777777" w:rsidR="0014607A" w:rsidRPr="007C4097" w:rsidRDefault="0014607A" w:rsidP="001D242E">
            <w:pPr>
              <w:ind w:firstLine="0"/>
            </w:pPr>
            <w:r w:rsidRPr="007C4097">
              <w:t>Prova escrita, trabalhos individuais/em grupo e projetos interdisciplinares. Conforme consta no art. 29 do Regulamento de Ensino Médio Técnico, os instrumentos de avaliação deverão ser múltiplos para possibilitar ao professor o acompanhamento do processo de aprendizagem do educando. Assim, deverá haver, pelo menos, duas formas de avaliação, no mínimo uma delas escrita.</w:t>
            </w:r>
          </w:p>
          <w:p w14:paraId="24B95B13" w14:textId="77777777" w:rsidR="0014607A" w:rsidRDefault="0014607A" w:rsidP="001D242E">
            <w:pPr>
              <w:ind w:firstLine="0"/>
            </w:pPr>
          </w:p>
          <w:p w14:paraId="75E7A856" w14:textId="77777777" w:rsidR="0014607A" w:rsidRPr="00793DFF" w:rsidRDefault="0014607A" w:rsidP="001D242E">
            <w:pPr>
              <w:ind w:firstLine="0"/>
              <w:rPr>
                <w:b/>
              </w:rPr>
            </w:pPr>
            <w:r w:rsidRPr="00793DFF">
              <w:rPr>
                <w:b/>
              </w:rPr>
              <w:t>7. BIBLIOGRAFIA</w:t>
            </w:r>
          </w:p>
          <w:p w14:paraId="5331F389" w14:textId="77777777" w:rsidR="0014607A" w:rsidRPr="00793DFF" w:rsidRDefault="0014607A" w:rsidP="001D242E">
            <w:pPr>
              <w:ind w:firstLine="0"/>
              <w:rPr>
                <w:b/>
                <w:u w:val="single"/>
              </w:rPr>
            </w:pPr>
            <w:r w:rsidRPr="00793DFF">
              <w:rPr>
                <w:b/>
                <w:u w:val="single"/>
              </w:rPr>
              <w:t>Básica</w:t>
            </w:r>
          </w:p>
          <w:p w14:paraId="3E58B832" w14:textId="77777777" w:rsidR="0014607A" w:rsidRPr="007C4097" w:rsidRDefault="0014607A" w:rsidP="00DC3154">
            <w:pPr>
              <w:pStyle w:val="PargrafodaLista"/>
              <w:numPr>
                <w:ilvl w:val="0"/>
                <w:numId w:val="67"/>
              </w:numPr>
            </w:pPr>
            <w:r w:rsidRPr="007C4097">
              <w:t xml:space="preserve">LYNN, S. Windows Server 2012 na Prática. 1ª edição – Ed. Alta Books, 2014 </w:t>
            </w:r>
          </w:p>
          <w:p w14:paraId="6C9F1F71" w14:textId="77777777" w:rsidR="0014607A" w:rsidRPr="007C4097" w:rsidRDefault="0014607A" w:rsidP="00DC3154">
            <w:pPr>
              <w:pStyle w:val="PargrafodaLista"/>
              <w:numPr>
                <w:ilvl w:val="0"/>
                <w:numId w:val="67"/>
              </w:numPr>
            </w:pPr>
            <w:r w:rsidRPr="007C4097">
              <w:t xml:space="preserve">THOMPSON, M. Microsoft Windows Server 2012 – Instalação, Configuração e Administração de Redes - 1ª edição – Ed. Érica, 2012 </w:t>
            </w:r>
          </w:p>
          <w:p w14:paraId="2F86249E" w14:textId="77777777" w:rsidR="0014607A" w:rsidRPr="007C4097" w:rsidRDefault="0014607A" w:rsidP="00DC3154">
            <w:pPr>
              <w:pStyle w:val="PargrafodaLista"/>
              <w:numPr>
                <w:ilvl w:val="0"/>
                <w:numId w:val="67"/>
              </w:numPr>
            </w:pPr>
            <w:r w:rsidRPr="007C4097">
              <w:t xml:space="preserve">STANEK, W. R. Windows Server 2012 – Guia de Bolso. 1ª edição – Ed. Bookman, 2014. </w:t>
            </w:r>
          </w:p>
          <w:p w14:paraId="483790E6" w14:textId="77777777" w:rsidR="0014607A" w:rsidRPr="00793DFF" w:rsidRDefault="0014607A" w:rsidP="001D242E">
            <w:pPr>
              <w:ind w:firstLine="0"/>
              <w:rPr>
                <w:b/>
                <w:u w:val="single"/>
              </w:rPr>
            </w:pPr>
            <w:r w:rsidRPr="00793DFF">
              <w:rPr>
                <w:b/>
                <w:u w:val="single"/>
              </w:rPr>
              <w:t>Complementar</w:t>
            </w:r>
          </w:p>
          <w:p w14:paraId="16BE96AF" w14:textId="77777777" w:rsidR="0014607A" w:rsidRPr="007C4097" w:rsidRDefault="0014607A" w:rsidP="00DC3154">
            <w:pPr>
              <w:pStyle w:val="PargrafodaLista"/>
              <w:numPr>
                <w:ilvl w:val="0"/>
                <w:numId w:val="68"/>
              </w:numPr>
            </w:pPr>
            <w:r w:rsidRPr="007C4097">
              <w:t>THOMPSON, M. A. Microsof – Windows Server 2012 – Fundamentos. 1ª edição – Ed. Érica, 2012</w:t>
            </w:r>
          </w:p>
          <w:p w14:paraId="28A763DC" w14:textId="77777777" w:rsidR="0014607A" w:rsidRPr="007C4097" w:rsidRDefault="0014607A" w:rsidP="00DC3154">
            <w:pPr>
              <w:pStyle w:val="PargrafodaLista"/>
              <w:numPr>
                <w:ilvl w:val="0"/>
                <w:numId w:val="68"/>
              </w:numPr>
            </w:pPr>
            <w:r w:rsidRPr="007C4097">
              <w:t xml:space="preserve">BATTISTI, J; POPOVI, E. Windows Server 2012 R2 – Curso Completo. Ed – Instituto Alpha, 2015. </w:t>
            </w:r>
          </w:p>
          <w:p w14:paraId="38AEAFD0" w14:textId="77777777" w:rsidR="0014607A" w:rsidRPr="007C4097" w:rsidRDefault="0014607A" w:rsidP="00DC3154">
            <w:pPr>
              <w:pStyle w:val="PargrafodaLista"/>
              <w:numPr>
                <w:ilvl w:val="0"/>
                <w:numId w:val="68"/>
              </w:numPr>
            </w:pPr>
            <w:r w:rsidRPr="007C4097">
              <w:t xml:space="preserve">OLIVEIRA, A. L. Windows Server 2012 R2 – 1ª edição – Ed. Viena, 2016. </w:t>
            </w:r>
          </w:p>
          <w:p w14:paraId="209B7D94" w14:textId="77777777" w:rsidR="0014607A" w:rsidRPr="007C4097" w:rsidRDefault="0014607A" w:rsidP="00DC3154">
            <w:pPr>
              <w:pStyle w:val="PargrafodaLista"/>
              <w:numPr>
                <w:ilvl w:val="0"/>
                <w:numId w:val="68"/>
              </w:numPr>
            </w:pPr>
            <w:r w:rsidRPr="007C4097">
              <w:t xml:space="preserve">ROSA, A. Windows Server 2012 – 1ª edição – Ed. FCA, 2013. </w:t>
            </w:r>
          </w:p>
          <w:p w14:paraId="082D6764" w14:textId="77777777" w:rsidR="0014607A" w:rsidRPr="007C4097" w:rsidRDefault="0014607A" w:rsidP="00DC3154">
            <w:pPr>
              <w:pStyle w:val="PargrafodaLista"/>
              <w:numPr>
                <w:ilvl w:val="0"/>
                <w:numId w:val="68"/>
              </w:numPr>
            </w:pPr>
            <w:r w:rsidRPr="007C4097">
              <w:lastRenderedPageBreak/>
              <w:t>TANENBAUM, Andrew. Sistemas Operacionais Modernos - 4ª edição – São Paulo – Editora Pearson, 2016.</w:t>
            </w:r>
          </w:p>
        </w:tc>
      </w:tr>
    </w:tbl>
    <w:p w14:paraId="5C748505" w14:textId="77777777" w:rsidR="0014607A" w:rsidRPr="007C4097" w:rsidRDefault="0014607A" w:rsidP="0014607A">
      <w:pPr>
        <w:ind w:firstLine="0"/>
      </w:pPr>
    </w:p>
    <w:p w14:paraId="7D1FFDAF" w14:textId="77777777" w:rsidR="002F3A3E" w:rsidRDefault="002F3A3E">
      <w:pPr>
        <w:spacing w:line="240" w:lineRule="auto"/>
        <w:ind w:firstLine="0"/>
        <w:jc w:val="left"/>
      </w:pPr>
      <w:r>
        <w:br w:type="page"/>
      </w:r>
    </w:p>
    <w:tbl>
      <w:tblPr>
        <w:tblStyle w:val="Tabelacomgrade"/>
        <w:tblW w:w="0" w:type="auto"/>
        <w:tblLook w:val="04A0" w:firstRow="1" w:lastRow="0" w:firstColumn="1" w:lastColumn="0" w:noHBand="0" w:noVBand="1"/>
      </w:tblPr>
      <w:tblGrid>
        <w:gridCol w:w="9060"/>
      </w:tblGrid>
      <w:tr w:rsidR="0014607A" w:rsidRPr="007C4097" w14:paraId="4BD548EC" w14:textId="77777777" w:rsidTr="001D242E">
        <w:tc>
          <w:tcPr>
            <w:tcW w:w="9060" w:type="dxa"/>
          </w:tcPr>
          <w:p w14:paraId="4F541FDB" w14:textId="77777777" w:rsidR="0014607A" w:rsidRPr="007C4097" w:rsidRDefault="0014607A" w:rsidP="001D242E">
            <w:pPr>
              <w:ind w:firstLine="0"/>
            </w:pPr>
            <w:r w:rsidRPr="00F31458">
              <w:rPr>
                <w:b/>
              </w:rPr>
              <w:lastRenderedPageBreak/>
              <w:t>DISCIPLINA</w:t>
            </w:r>
            <w:r w:rsidRPr="007C4097">
              <w:t xml:space="preserve">: Programação C# </w:t>
            </w:r>
          </w:p>
          <w:p w14:paraId="6956E302" w14:textId="77777777" w:rsidR="0014607A" w:rsidRPr="007C4097" w:rsidRDefault="0014607A" w:rsidP="001D242E">
            <w:pPr>
              <w:ind w:firstLine="0"/>
            </w:pPr>
            <w:r>
              <w:rPr>
                <w:b/>
              </w:rPr>
              <w:t>CURSO:</w:t>
            </w:r>
            <w:r w:rsidRPr="007C4097">
              <w:t xml:space="preserve"> Técnico em Informática para Internet</w:t>
            </w:r>
          </w:p>
          <w:p w14:paraId="454FA462" w14:textId="77777777" w:rsidR="0014607A" w:rsidRPr="007C4097" w:rsidRDefault="0014607A" w:rsidP="001D242E">
            <w:pPr>
              <w:ind w:firstLine="0"/>
            </w:pPr>
            <w:r w:rsidRPr="00F31458">
              <w:rPr>
                <w:b/>
              </w:rPr>
              <w:t>MODALIDADE</w:t>
            </w:r>
            <w:r w:rsidRPr="007C4097">
              <w:t>: Concomitante/Subsequente ao Ensino Médio</w:t>
            </w:r>
          </w:p>
          <w:p w14:paraId="1B622995" w14:textId="77777777" w:rsidR="0014607A" w:rsidRPr="007C4097" w:rsidRDefault="0014607A" w:rsidP="001D242E">
            <w:pPr>
              <w:ind w:firstLine="0"/>
            </w:pPr>
            <w:r w:rsidRPr="00F31458">
              <w:rPr>
                <w:b/>
              </w:rPr>
              <w:t>REGIME</w:t>
            </w:r>
            <w:r w:rsidRPr="007C4097">
              <w:t>: Semestral</w:t>
            </w:r>
          </w:p>
          <w:p w14:paraId="1FE1F4C6" w14:textId="77777777" w:rsidR="0014607A" w:rsidRPr="007C4097" w:rsidRDefault="0014607A" w:rsidP="001D242E">
            <w:pPr>
              <w:ind w:firstLine="0"/>
            </w:pPr>
            <w:r w:rsidRPr="00F31458">
              <w:rPr>
                <w:b/>
              </w:rPr>
              <w:t>PERIODO E CARGA HORÁRIA</w:t>
            </w:r>
            <w:r w:rsidRPr="007C4097">
              <w:t xml:space="preserve">: 2º </w:t>
            </w:r>
            <w:r>
              <w:t>semestre</w:t>
            </w:r>
            <w:r w:rsidRPr="007C4097">
              <w:t xml:space="preserve"> (</w:t>
            </w:r>
            <w:r>
              <w:t>6</w:t>
            </w:r>
            <w:r w:rsidRPr="007C4097">
              <w:t xml:space="preserve"> h/a por semana)</w:t>
            </w:r>
          </w:p>
          <w:p w14:paraId="3A7819E2" w14:textId="77777777" w:rsidR="0014607A" w:rsidRPr="007C4097" w:rsidRDefault="0014607A" w:rsidP="001D242E">
            <w:pPr>
              <w:ind w:firstLine="0"/>
            </w:pPr>
            <w:r w:rsidRPr="00F31458">
              <w:rPr>
                <w:b/>
              </w:rPr>
              <w:t>ANO LETIVO</w:t>
            </w:r>
            <w:r w:rsidRPr="007C4097">
              <w:t>: 2018</w:t>
            </w:r>
          </w:p>
          <w:p w14:paraId="2C85D7A8" w14:textId="77777777" w:rsidR="0014607A" w:rsidRPr="007C4097" w:rsidRDefault="0014607A" w:rsidP="001D242E">
            <w:pPr>
              <w:ind w:firstLine="0"/>
            </w:pPr>
          </w:p>
          <w:p w14:paraId="25AF18BB" w14:textId="77777777" w:rsidR="0014607A" w:rsidRPr="00F31458" w:rsidRDefault="0014607A" w:rsidP="001D242E">
            <w:pPr>
              <w:ind w:firstLine="0"/>
              <w:jc w:val="center"/>
              <w:rPr>
                <w:b/>
                <w:u w:val="single"/>
              </w:rPr>
            </w:pPr>
            <w:r w:rsidRPr="00F31458">
              <w:rPr>
                <w:b/>
                <w:u w:val="single"/>
              </w:rPr>
              <w:t>PROGRAMA DE ENSINO</w:t>
            </w:r>
          </w:p>
          <w:p w14:paraId="49548976" w14:textId="77777777" w:rsidR="0014607A" w:rsidRPr="00F31458" w:rsidRDefault="0014607A" w:rsidP="001D242E">
            <w:pPr>
              <w:ind w:firstLine="0"/>
              <w:rPr>
                <w:b/>
              </w:rPr>
            </w:pPr>
            <w:r w:rsidRPr="00F31458">
              <w:rPr>
                <w:b/>
              </w:rPr>
              <w:t>1. OBJETIVO GERAL</w:t>
            </w:r>
          </w:p>
          <w:p w14:paraId="4B2A514D" w14:textId="77777777" w:rsidR="0014607A" w:rsidRDefault="0014607A" w:rsidP="00DC3154">
            <w:pPr>
              <w:pStyle w:val="PargrafodaLista"/>
              <w:numPr>
                <w:ilvl w:val="0"/>
                <w:numId w:val="150"/>
              </w:numPr>
            </w:pPr>
            <w:r w:rsidRPr="007C4097">
              <w:t>Desenvolver projetos de aplicações/sites integrados a uma base de dados, através do ambiente de desenvolvimento Visual Studio, utilizando programação orientada a objetos e prototipagem evolutiva.</w:t>
            </w:r>
          </w:p>
          <w:p w14:paraId="317DE438" w14:textId="77777777" w:rsidR="0014607A" w:rsidRPr="007C4097" w:rsidRDefault="0014607A" w:rsidP="001D242E">
            <w:pPr>
              <w:ind w:firstLine="0"/>
            </w:pPr>
          </w:p>
          <w:p w14:paraId="45A90BBD" w14:textId="77777777" w:rsidR="0014607A" w:rsidRPr="00F31458" w:rsidRDefault="0014607A" w:rsidP="001D242E">
            <w:pPr>
              <w:ind w:firstLine="0"/>
              <w:rPr>
                <w:b/>
              </w:rPr>
            </w:pPr>
            <w:r w:rsidRPr="00F31458">
              <w:rPr>
                <w:b/>
              </w:rPr>
              <w:t>2. OBJETIVOS ESPECÍFICOS</w:t>
            </w:r>
          </w:p>
          <w:p w14:paraId="013431DF" w14:textId="77777777" w:rsidR="0014607A" w:rsidRPr="007C4097" w:rsidRDefault="0014607A" w:rsidP="00DC3154">
            <w:pPr>
              <w:pStyle w:val="PargrafodaLista"/>
              <w:numPr>
                <w:ilvl w:val="0"/>
                <w:numId w:val="151"/>
              </w:numPr>
            </w:pPr>
            <w:r w:rsidRPr="007C4097">
              <w:t xml:space="preserve">Identificar os elementos necessários para a composição de uma aplicação; </w:t>
            </w:r>
          </w:p>
          <w:p w14:paraId="4A69F42E" w14:textId="77777777" w:rsidR="0014607A" w:rsidRPr="007C4097" w:rsidRDefault="0014607A" w:rsidP="00DC3154">
            <w:pPr>
              <w:pStyle w:val="PargrafodaLista"/>
              <w:numPr>
                <w:ilvl w:val="0"/>
                <w:numId w:val="151"/>
              </w:numPr>
            </w:pPr>
            <w:r>
              <w:t>Compreensão em</w:t>
            </w:r>
            <w:r w:rsidRPr="007C4097">
              <w:t xml:space="preserve"> programação </w:t>
            </w:r>
            <w:r>
              <w:t xml:space="preserve">utilizando </w:t>
            </w:r>
            <w:r w:rsidRPr="007C4097">
              <w:t xml:space="preserve">linguagem orientada a objetos; </w:t>
            </w:r>
          </w:p>
          <w:p w14:paraId="5DC95D14" w14:textId="77777777" w:rsidR="0014607A" w:rsidRDefault="0014607A" w:rsidP="00DC3154">
            <w:pPr>
              <w:pStyle w:val="PargrafodaLista"/>
              <w:numPr>
                <w:ilvl w:val="0"/>
                <w:numId w:val="151"/>
              </w:numPr>
            </w:pPr>
            <w:r>
              <w:t>R</w:t>
            </w:r>
            <w:r w:rsidRPr="007C4097">
              <w:t>aciocínio lógico e a capacidade de abstração transformando ideias em programas concretos.</w:t>
            </w:r>
          </w:p>
          <w:p w14:paraId="1104C1CD" w14:textId="77777777" w:rsidR="0014607A" w:rsidRPr="007C4097" w:rsidRDefault="0014607A" w:rsidP="001D242E">
            <w:pPr>
              <w:ind w:firstLine="0"/>
            </w:pPr>
          </w:p>
          <w:p w14:paraId="7E8BA0C6" w14:textId="77777777" w:rsidR="0014607A" w:rsidRPr="00B00855" w:rsidRDefault="0014607A" w:rsidP="001D242E">
            <w:pPr>
              <w:ind w:firstLine="0"/>
              <w:rPr>
                <w:b/>
              </w:rPr>
            </w:pPr>
            <w:r w:rsidRPr="00B00855">
              <w:rPr>
                <w:b/>
              </w:rPr>
              <w:t>3. CONTEÚDOS PROGRAMÁTICOS</w:t>
            </w:r>
          </w:p>
          <w:p w14:paraId="4DA3BAD3" w14:textId="77777777" w:rsidR="0014607A" w:rsidRPr="007C4097" w:rsidRDefault="0014607A" w:rsidP="001D242E">
            <w:pPr>
              <w:ind w:firstLine="0"/>
            </w:pPr>
            <w:r w:rsidRPr="007C4097">
              <w:t>Unidade I – Conhecendo o Ambiente de Programação Visual Studio</w:t>
            </w:r>
          </w:p>
          <w:p w14:paraId="1D4303E6" w14:textId="77777777" w:rsidR="0014607A" w:rsidRPr="007C4097" w:rsidRDefault="0014607A" w:rsidP="00DC3154">
            <w:pPr>
              <w:pStyle w:val="PargrafodaLista"/>
              <w:numPr>
                <w:ilvl w:val="0"/>
                <w:numId w:val="69"/>
              </w:numPr>
            </w:pPr>
            <w:r w:rsidRPr="007C4097">
              <w:t>Conceitos iniciais e características do ambiente de programação Visual Studio, da plataforma .NET e da linguagem de programação C#</w:t>
            </w:r>
          </w:p>
          <w:p w14:paraId="2EF960D4" w14:textId="77777777" w:rsidR="0014607A" w:rsidRPr="007C4097" w:rsidRDefault="0014607A" w:rsidP="00DC3154">
            <w:pPr>
              <w:pStyle w:val="PargrafodaLista"/>
              <w:numPr>
                <w:ilvl w:val="0"/>
                <w:numId w:val="69"/>
              </w:numPr>
            </w:pPr>
            <w:r w:rsidRPr="007C4097">
              <w:t>Linguagens compiladas e interpretadas, compilação na plataforma .Net</w:t>
            </w:r>
          </w:p>
          <w:p w14:paraId="3004696D" w14:textId="77777777" w:rsidR="0014607A" w:rsidRPr="007C4097" w:rsidRDefault="0014607A" w:rsidP="00DC3154">
            <w:pPr>
              <w:pStyle w:val="PargrafodaLista"/>
              <w:numPr>
                <w:ilvl w:val="0"/>
                <w:numId w:val="69"/>
              </w:numPr>
            </w:pPr>
            <w:r w:rsidRPr="007C4097">
              <w:t>Introdução ao ambiente visual studio, Exibição da visão do design de componentes e outros elementos importantes da interface da ferramenta</w:t>
            </w:r>
          </w:p>
          <w:p w14:paraId="344D4E38" w14:textId="77777777" w:rsidR="0014607A" w:rsidRPr="007C4097" w:rsidRDefault="0014607A" w:rsidP="00DC3154">
            <w:pPr>
              <w:pStyle w:val="PargrafodaLista"/>
              <w:numPr>
                <w:ilvl w:val="0"/>
                <w:numId w:val="69"/>
              </w:numPr>
            </w:pPr>
            <w:r w:rsidRPr="007C4097">
              <w:t>Uso de elementos visuais na criação de um formulário: caixas de texto, rótulos e botões</w:t>
            </w:r>
          </w:p>
          <w:p w14:paraId="14BE8919" w14:textId="77777777" w:rsidR="0014607A" w:rsidRPr="007C4097" w:rsidRDefault="0014607A" w:rsidP="001D242E">
            <w:pPr>
              <w:ind w:firstLine="0"/>
            </w:pPr>
            <w:r w:rsidRPr="007C4097">
              <w:t>Unidade II – Implementando aplicações com base no paradigma Orientado a Objetos</w:t>
            </w:r>
          </w:p>
          <w:p w14:paraId="6C9E33E2" w14:textId="77777777" w:rsidR="0014607A" w:rsidRPr="007C4097" w:rsidRDefault="0014607A" w:rsidP="00DC3154">
            <w:pPr>
              <w:pStyle w:val="PargrafodaLista"/>
              <w:numPr>
                <w:ilvl w:val="0"/>
                <w:numId w:val="70"/>
              </w:numPr>
            </w:pPr>
            <w:r w:rsidRPr="007C4097">
              <w:lastRenderedPageBreak/>
              <w:t>Orientação a objetos: classes, atributos e métodos</w:t>
            </w:r>
          </w:p>
          <w:p w14:paraId="0C3960F6" w14:textId="77777777" w:rsidR="0014607A" w:rsidRPr="007C4097" w:rsidRDefault="0014607A" w:rsidP="00DC3154">
            <w:pPr>
              <w:pStyle w:val="PargrafodaLista"/>
              <w:numPr>
                <w:ilvl w:val="0"/>
                <w:numId w:val="70"/>
              </w:numPr>
            </w:pPr>
            <w:r w:rsidRPr="007C4097">
              <w:t>Criação de propriedades e atributos em uma classe</w:t>
            </w:r>
          </w:p>
          <w:p w14:paraId="10497A96" w14:textId="77777777" w:rsidR="0014607A" w:rsidRPr="007C4097" w:rsidRDefault="0014607A" w:rsidP="00DC3154">
            <w:pPr>
              <w:pStyle w:val="PargrafodaLista"/>
              <w:numPr>
                <w:ilvl w:val="0"/>
                <w:numId w:val="70"/>
              </w:numPr>
            </w:pPr>
            <w:r w:rsidRPr="007C4097">
              <w:t>Configuração de conexões com base de dados</w:t>
            </w:r>
          </w:p>
          <w:p w14:paraId="6DF08F53" w14:textId="77777777" w:rsidR="0014607A" w:rsidRPr="007C4097" w:rsidRDefault="0014607A" w:rsidP="00DC3154">
            <w:pPr>
              <w:pStyle w:val="PargrafodaLista"/>
              <w:numPr>
                <w:ilvl w:val="0"/>
                <w:numId w:val="70"/>
              </w:numPr>
            </w:pPr>
            <w:r w:rsidRPr="007C4097">
              <w:t>Programação de métodos de inclusão, atualização e listagem de dados nas classes, a partir de uma conexão com banco de dados</w:t>
            </w:r>
          </w:p>
          <w:p w14:paraId="40B76441" w14:textId="77777777" w:rsidR="0014607A" w:rsidRPr="007C4097" w:rsidRDefault="0014607A" w:rsidP="00DC3154">
            <w:pPr>
              <w:pStyle w:val="PargrafodaLista"/>
              <w:numPr>
                <w:ilvl w:val="0"/>
                <w:numId w:val="70"/>
              </w:numPr>
            </w:pPr>
            <w:r w:rsidRPr="007C4097">
              <w:t>Exibição de dados através do componente de listagem de grades (grids)</w:t>
            </w:r>
          </w:p>
          <w:p w14:paraId="568DEA41" w14:textId="77777777" w:rsidR="0014607A" w:rsidRPr="007C4097" w:rsidRDefault="0014607A" w:rsidP="00DC3154">
            <w:pPr>
              <w:pStyle w:val="PargrafodaLista"/>
              <w:numPr>
                <w:ilvl w:val="0"/>
                <w:numId w:val="70"/>
              </w:numPr>
            </w:pPr>
            <w:r w:rsidRPr="007C4097">
              <w:t>Programação de eventos de formulário</w:t>
            </w:r>
          </w:p>
          <w:p w14:paraId="1D6094E2" w14:textId="77777777" w:rsidR="0014607A" w:rsidRDefault="0014607A" w:rsidP="001D242E">
            <w:pPr>
              <w:ind w:firstLine="0"/>
            </w:pPr>
          </w:p>
          <w:p w14:paraId="1D3C70B4" w14:textId="77777777" w:rsidR="0014607A" w:rsidRPr="00F31458" w:rsidRDefault="0014607A" w:rsidP="001D242E">
            <w:pPr>
              <w:ind w:firstLine="0"/>
              <w:rPr>
                <w:b/>
              </w:rPr>
            </w:pPr>
            <w:r w:rsidRPr="00F31458">
              <w:rPr>
                <w:b/>
              </w:rPr>
              <w:t>4. PROCEDIMENTOS METODOLÓGICOS</w:t>
            </w:r>
          </w:p>
          <w:p w14:paraId="32BC719F" w14:textId="77777777" w:rsidR="0014607A" w:rsidRDefault="0014607A" w:rsidP="001D242E">
            <w:pPr>
              <w:ind w:firstLine="0"/>
            </w:pPr>
            <w:r w:rsidRPr="007C4097">
              <w:t>Aula expositiva, vídeos, trabalho em equipe, estudo dirigido, estudo de caso, exposição oral por alunos e atividades práticas através do ambiente de programação Visual Studio.</w:t>
            </w:r>
          </w:p>
          <w:p w14:paraId="025FBE80" w14:textId="77777777" w:rsidR="0014607A" w:rsidRPr="007C4097" w:rsidRDefault="0014607A" w:rsidP="001D242E">
            <w:pPr>
              <w:ind w:firstLine="0"/>
            </w:pPr>
          </w:p>
          <w:p w14:paraId="2E1BF0E5" w14:textId="77777777" w:rsidR="0014607A" w:rsidRPr="00F31458" w:rsidRDefault="0014607A" w:rsidP="001D242E">
            <w:pPr>
              <w:ind w:firstLine="0"/>
              <w:rPr>
                <w:b/>
              </w:rPr>
            </w:pPr>
            <w:r w:rsidRPr="00F31458">
              <w:rPr>
                <w:b/>
              </w:rPr>
              <w:t>5. MATERIAL DIDÁDICO</w:t>
            </w:r>
          </w:p>
          <w:p w14:paraId="00F5441C" w14:textId="77777777" w:rsidR="0014607A" w:rsidRDefault="0014607A" w:rsidP="001D242E">
            <w:pPr>
              <w:ind w:firstLine="0"/>
            </w:pPr>
            <w:r w:rsidRPr="007C4097">
              <w:t>Quadro, Datashow, apostila, material áudio/visual, redes sociais e ambiente virtual de aprendizagem.</w:t>
            </w:r>
          </w:p>
          <w:p w14:paraId="5C429227" w14:textId="77777777" w:rsidR="0014607A" w:rsidRPr="007C4097" w:rsidRDefault="0014607A" w:rsidP="001D242E">
            <w:pPr>
              <w:ind w:firstLine="0"/>
            </w:pPr>
          </w:p>
          <w:p w14:paraId="00EDD3EA" w14:textId="77777777" w:rsidR="0014607A" w:rsidRPr="00F31458" w:rsidRDefault="0014607A" w:rsidP="001D242E">
            <w:pPr>
              <w:ind w:firstLine="0"/>
              <w:rPr>
                <w:b/>
              </w:rPr>
            </w:pPr>
            <w:r w:rsidRPr="00F31458">
              <w:rPr>
                <w:b/>
              </w:rPr>
              <w:t>6. CRITÉRIOS E INSTRUMENTOS DE AVALIAÇÃO</w:t>
            </w:r>
          </w:p>
          <w:p w14:paraId="3EE76C9C" w14:textId="77777777" w:rsidR="0014607A" w:rsidRDefault="0014607A" w:rsidP="001D242E">
            <w:pPr>
              <w:ind w:firstLine="0"/>
            </w:pPr>
            <w:r w:rsidRPr="007C4097">
              <w:t>Prova escrita, trabalhos individuais/em grupo e projetos interdisciplinares. Conforme consta no art. 29 do Regulamento de Ensino Médio Técnico, os instrumentos de avaliação deverão ser múltiplos para possibilitar ao professor o acompanhamento do processo de aprendizagem do educando. Assim, deverá haver, pelo menos, duas formas de avaliação, no mínimo uma delas escrita.</w:t>
            </w:r>
          </w:p>
          <w:p w14:paraId="4F3E63C8" w14:textId="77777777" w:rsidR="0014607A" w:rsidRPr="007C4097" w:rsidRDefault="0014607A" w:rsidP="001D242E">
            <w:pPr>
              <w:ind w:firstLine="0"/>
            </w:pPr>
          </w:p>
          <w:p w14:paraId="2786BD0F" w14:textId="77777777" w:rsidR="0014607A" w:rsidRPr="00F31458" w:rsidRDefault="0014607A" w:rsidP="001D242E">
            <w:pPr>
              <w:ind w:firstLine="0"/>
              <w:rPr>
                <w:b/>
              </w:rPr>
            </w:pPr>
            <w:r w:rsidRPr="00F31458">
              <w:rPr>
                <w:b/>
              </w:rPr>
              <w:t>7. BIBLIOGRAFIA</w:t>
            </w:r>
          </w:p>
          <w:p w14:paraId="770FB446" w14:textId="77777777" w:rsidR="0014607A" w:rsidRPr="00F31458" w:rsidRDefault="0014607A" w:rsidP="001D242E">
            <w:pPr>
              <w:ind w:firstLine="0"/>
              <w:rPr>
                <w:b/>
                <w:u w:val="single"/>
              </w:rPr>
            </w:pPr>
            <w:r w:rsidRPr="00F31458">
              <w:rPr>
                <w:b/>
                <w:u w:val="single"/>
              </w:rPr>
              <w:t>Básica</w:t>
            </w:r>
          </w:p>
          <w:p w14:paraId="3083DABD" w14:textId="77777777" w:rsidR="0014607A" w:rsidRPr="007C4097" w:rsidRDefault="0014607A" w:rsidP="00DC3154">
            <w:pPr>
              <w:pStyle w:val="PargrafodaLista"/>
              <w:numPr>
                <w:ilvl w:val="0"/>
                <w:numId w:val="71"/>
              </w:numPr>
            </w:pPr>
            <w:r w:rsidRPr="007C4097">
              <w:t xml:space="preserve">MANZANO, J. A. N. G. Estudo Dirigido – Microsoft C# Community 2015. São Paulo: Editora Saraiva, 2015 </w:t>
            </w:r>
          </w:p>
          <w:p w14:paraId="4D6B617F" w14:textId="77777777" w:rsidR="0014607A" w:rsidRPr="007C4097" w:rsidRDefault="0014607A" w:rsidP="00DC3154">
            <w:pPr>
              <w:pStyle w:val="PargrafodaLista"/>
              <w:numPr>
                <w:ilvl w:val="0"/>
                <w:numId w:val="71"/>
              </w:numPr>
            </w:pPr>
            <w:r w:rsidRPr="00F13626">
              <w:rPr>
                <w:lang w:val="en-US"/>
              </w:rPr>
              <w:t xml:space="preserve">TELLMAN, A.  Use a Cabeça! </w:t>
            </w:r>
            <w:r w:rsidRPr="007C4097">
              <w:t xml:space="preserve">C#. 2ª ed. Rio de Janeiro: Ed. Alta Books, 2013. </w:t>
            </w:r>
          </w:p>
          <w:p w14:paraId="2B882100" w14:textId="77777777" w:rsidR="0014607A" w:rsidRPr="007C4097" w:rsidRDefault="0014607A" w:rsidP="00DC3154">
            <w:pPr>
              <w:pStyle w:val="PargrafodaLista"/>
              <w:numPr>
                <w:ilvl w:val="0"/>
                <w:numId w:val="71"/>
              </w:numPr>
            </w:pPr>
            <w:r w:rsidRPr="007C4097">
              <w:lastRenderedPageBreak/>
              <w:t xml:space="preserve">LOUREIRO, H.. C# 5.0 Com Visual Studio 2012 - Curso Completo. Editora: Lidel - Zamboni. 2013. </w:t>
            </w:r>
          </w:p>
          <w:p w14:paraId="2066CB01" w14:textId="77777777" w:rsidR="0014607A" w:rsidRPr="00F31458" w:rsidRDefault="0014607A" w:rsidP="001D242E">
            <w:pPr>
              <w:ind w:firstLine="0"/>
              <w:rPr>
                <w:b/>
                <w:u w:val="single"/>
              </w:rPr>
            </w:pPr>
            <w:r w:rsidRPr="00F31458">
              <w:rPr>
                <w:b/>
                <w:u w:val="single"/>
              </w:rPr>
              <w:t>Complementar</w:t>
            </w:r>
          </w:p>
          <w:p w14:paraId="22869C37" w14:textId="77777777" w:rsidR="0014607A" w:rsidRPr="007C4097" w:rsidRDefault="0014607A" w:rsidP="00DC3154">
            <w:pPr>
              <w:pStyle w:val="PargrafodaLista"/>
              <w:numPr>
                <w:ilvl w:val="0"/>
                <w:numId w:val="72"/>
              </w:numPr>
            </w:pPr>
            <w:r w:rsidRPr="007C4097">
              <w:t xml:space="preserve">SHARP, J. Microsoft Visual C# 2010 - Passo a Passo. Editora: Bookman. 2011. </w:t>
            </w:r>
          </w:p>
          <w:p w14:paraId="21239BF6" w14:textId="77777777" w:rsidR="0014607A" w:rsidRPr="007C4097" w:rsidRDefault="0014607A" w:rsidP="00DC3154">
            <w:pPr>
              <w:pStyle w:val="PargrafodaLista"/>
              <w:numPr>
                <w:ilvl w:val="0"/>
                <w:numId w:val="72"/>
              </w:numPr>
            </w:pPr>
            <w:r w:rsidRPr="007C4097">
              <w:t xml:space="preserve">MILANI, A. PostgreSQL - Guia do Programador. Editora: Novatec. 2008. </w:t>
            </w:r>
          </w:p>
          <w:p w14:paraId="6E22E5C3" w14:textId="77777777" w:rsidR="0014607A" w:rsidRPr="007C4097" w:rsidRDefault="0014607A" w:rsidP="00DC3154">
            <w:pPr>
              <w:pStyle w:val="PargrafodaLista"/>
              <w:numPr>
                <w:ilvl w:val="0"/>
                <w:numId w:val="72"/>
              </w:numPr>
            </w:pPr>
            <w:r w:rsidRPr="007C4097">
              <w:t>SKEET, J. Dominando C# a Fundo. Editora: Ciência Moderna. 2010.</w:t>
            </w:r>
          </w:p>
        </w:tc>
      </w:tr>
    </w:tbl>
    <w:p w14:paraId="505B72E7" w14:textId="77777777" w:rsidR="0014607A" w:rsidRDefault="0014607A" w:rsidP="0014607A">
      <w:pPr>
        <w:ind w:firstLine="0"/>
      </w:pPr>
    </w:p>
    <w:p w14:paraId="5F53FAB5" w14:textId="77777777" w:rsidR="00DE42A0" w:rsidRPr="007C4097" w:rsidRDefault="00DE42A0" w:rsidP="007C4097">
      <w:pPr>
        <w:ind w:firstLine="0"/>
      </w:pPr>
      <w:r w:rsidRPr="007C4097">
        <w:br w:type="page"/>
      </w:r>
    </w:p>
    <w:tbl>
      <w:tblPr>
        <w:tblStyle w:val="Tabelacomgrade"/>
        <w:tblW w:w="0" w:type="auto"/>
        <w:tblLook w:val="04A0" w:firstRow="1" w:lastRow="0" w:firstColumn="1" w:lastColumn="0" w:noHBand="0" w:noVBand="1"/>
      </w:tblPr>
      <w:tblGrid>
        <w:gridCol w:w="9060"/>
      </w:tblGrid>
      <w:tr w:rsidR="0014607A" w:rsidRPr="007C4097" w14:paraId="4823A281" w14:textId="77777777" w:rsidTr="001D242E">
        <w:tc>
          <w:tcPr>
            <w:tcW w:w="9060" w:type="dxa"/>
          </w:tcPr>
          <w:p w14:paraId="33C5D615" w14:textId="77777777" w:rsidR="0014607A" w:rsidRPr="007C4097" w:rsidRDefault="0014607A" w:rsidP="001D242E">
            <w:pPr>
              <w:ind w:firstLine="0"/>
            </w:pPr>
            <w:r w:rsidRPr="00E92E31">
              <w:rPr>
                <w:b/>
              </w:rPr>
              <w:lastRenderedPageBreak/>
              <w:t>DISCIPLINA</w:t>
            </w:r>
            <w:r w:rsidRPr="007C4097">
              <w:t xml:space="preserve">: Programação Web I – Java </w:t>
            </w:r>
          </w:p>
          <w:p w14:paraId="47B2C5C9" w14:textId="77777777" w:rsidR="0014607A" w:rsidRPr="007C4097" w:rsidRDefault="0014607A" w:rsidP="001D242E">
            <w:pPr>
              <w:ind w:firstLine="0"/>
            </w:pPr>
            <w:r>
              <w:rPr>
                <w:b/>
              </w:rPr>
              <w:t>CURSO:</w:t>
            </w:r>
            <w:r w:rsidRPr="007C4097">
              <w:t xml:space="preserve"> Técnico em Informática para Internet</w:t>
            </w:r>
          </w:p>
          <w:p w14:paraId="305A87E9" w14:textId="77777777" w:rsidR="0014607A" w:rsidRPr="007C4097" w:rsidRDefault="0014607A" w:rsidP="001D242E">
            <w:pPr>
              <w:ind w:firstLine="0"/>
            </w:pPr>
            <w:r w:rsidRPr="00E92E31">
              <w:rPr>
                <w:b/>
              </w:rPr>
              <w:t>MODALIDADE</w:t>
            </w:r>
            <w:r w:rsidRPr="007C4097">
              <w:t>: Concomitante/Subsequente ao Ensino Médio</w:t>
            </w:r>
          </w:p>
          <w:p w14:paraId="1C1CD1F5" w14:textId="77777777" w:rsidR="0014607A" w:rsidRPr="007C4097" w:rsidRDefault="0014607A" w:rsidP="001D242E">
            <w:pPr>
              <w:ind w:firstLine="0"/>
            </w:pPr>
            <w:r w:rsidRPr="00E92E31">
              <w:rPr>
                <w:b/>
              </w:rPr>
              <w:t>REGIME</w:t>
            </w:r>
            <w:r w:rsidRPr="007C4097">
              <w:t>: Semestral</w:t>
            </w:r>
          </w:p>
          <w:p w14:paraId="18AF7574" w14:textId="77777777" w:rsidR="0014607A" w:rsidRPr="007C4097" w:rsidRDefault="0014607A" w:rsidP="001D242E">
            <w:pPr>
              <w:ind w:firstLine="0"/>
            </w:pPr>
            <w:r w:rsidRPr="00E92E31">
              <w:rPr>
                <w:b/>
              </w:rPr>
              <w:t>PERIODO E CARGA HORÁRIA</w:t>
            </w:r>
            <w:r w:rsidRPr="007C4097">
              <w:t xml:space="preserve">: 2º </w:t>
            </w:r>
            <w:r>
              <w:t>semestre</w:t>
            </w:r>
            <w:r w:rsidRPr="007C4097">
              <w:t xml:space="preserve"> (6 h/a por semana)</w:t>
            </w:r>
          </w:p>
          <w:p w14:paraId="1E39A7A1" w14:textId="77777777" w:rsidR="0014607A" w:rsidRPr="007C4097" w:rsidRDefault="0014607A" w:rsidP="001D242E">
            <w:pPr>
              <w:ind w:firstLine="0"/>
            </w:pPr>
            <w:r w:rsidRPr="00E92E31">
              <w:rPr>
                <w:b/>
              </w:rPr>
              <w:t>ANO LETIVO</w:t>
            </w:r>
            <w:r w:rsidRPr="007C4097">
              <w:t>: 2018</w:t>
            </w:r>
          </w:p>
          <w:p w14:paraId="24E07FB7" w14:textId="77777777" w:rsidR="0014607A" w:rsidRPr="007C4097" w:rsidRDefault="0014607A" w:rsidP="001D242E">
            <w:pPr>
              <w:ind w:firstLine="0"/>
            </w:pPr>
          </w:p>
          <w:p w14:paraId="53905A1C" w14:textId="77777777" w:rsidR="0014607A" w:rsidRPr="00E92E31" w:rsidRDefault="0014607A" w:rsidP="001D242E">
            <w:pPr>
              <w:ind w:firstLine="0"/>
              <w:jc w:val="center"/>
              <w:rPr>
                <w:b/>
                <w:u w:val="single"/>
              </w:rPr>
            </w:pPr>
            <w:r w:rsidRPr="00E92E31">
              <w:rPr>
                <w:b/>
                <w:u w:val="single"/>
              </w:rPr>
              <w:t>PROGRAMA DE ENSINO</w:t>
            </w:r>
          </w:p>
          <w:p w14:paraId="63DDBAB6" w14:textId="77777777" w:rsidR="0014607A" w:rsidRPr="00E92E31" w:rsidRDefault="0014607A" w:rsidP="001D242E">
            <w:pPr>
              <w:ind w:firstLine="0"/>
              <w:rPr>
                <w:b/>
              </w:rPr>
            </w:pPr>
            <w:r w:rsidRPr="00E92E31">
              <w:rPr>
                <w:b/>
              </w:rPr>
              <w:t>1. OBJETIVO GERAL</w:t>
            </w:r>
          </w:p>
          <w:p w14:paraId="4C50D074" w14:textId="77777777" w:rsidR="0014607A" w:rsidRDefault="0014607A" w:rsidP="00DC3154">
            <w:pPr>
              <w:pStyle w:val="PargrafodaLista"/>
              <w:numPr>
                <w:ilvl w:val="0"/>
                <w:numId w:val="152"/>
              </w:numPr>
            </w:pPr>
            <w:r w:rsidRPr="007C4097">
              <w:t>Criar aplicações Web utilizando a linguagem da camada view JSP (Java Server Pages) e da camada controller Servlet, incluindo conexões com banco de dados via camada de negócio JDBC (Java Database Connection).</w:t>
            </w:r>
          </w:p>
          <w:p w14:paraId="5359C10A" w14:textId="77777777" w:rsidR="0014607A" w:rsidRPr="007C4097" w:rsidRDefault="0014607A" w:rsidP="001D242E">
            <w:pPr>
              <w:ind w:firstLine="0"/>
            </w:pPr>
          </w:p>
          <w:p w14:paraId="354F80BD" w14:textId="77777777" w:rsidR="0014607A" w:rsidRPr="00E92E31" w:rsidRDefault="0014607A" w:rsidP="001D242E">
            <w:pPr>
              <w:ind w:firstLine="0"/>
              <w:rPr>
                <w:b/>
              </w:rPr>
            </w:pPr>
            <w:r w:rsidRPr="00E92E31">
              <w:rPr>
                <w:b/>
              </w:rPr>
              <w:t>2. OBJETIVOS ESPECÍFICOS</w:t>
            </w:r>
          </w:p>
          <w:p w14:paraId="460A9FE9" w14:textId="77777777" w:rsidR="0014607A" w:rsidRPr="007C4097" w:rsidRDefault="0014607A" w:rsidP="00DC3154">
            <w:pPr>
              <w:pStyle w:val="PargrafodaLista"/>
              <w:numPr>
                <w:ilvl w:val="0"/>
                <w:numId w:val="153"/>
              </w:numPr>
            </w:pPr>
            <w:r w:rsidRPr="007C4097">
              <w:t xml:space="preserve">Conceituar Servidor de Aplicação Apache / Tomcat; </w:t>
            </w:r>
          </w:p>
          <w:p w14:paraId="20A591E7" w14:textId="77777777" w:rsidR="0014607A" w:rsidRPr="007C4097" w:rsidRDefault="0014607A" w:rsidP="00DC3154">
            <w:pPr>
              <w:pStyle w:val="PargrafodaLista"/>
              <w:numPr>
                <w:ilvl w:val="0"/>
                <w:numId w:val="153"/>
              </w:numPr>
            </w:pPr>
            <w:r w:rsidRPr="007C4097">
              <w:t xml:space="preserve">Definir Servidor Web, Servlets e JSP; </w:t>
            </w:r>
          </w:p>
          <w:p w14:paraId="0ADAFFBF" w14:textId="77777777" w:rsidR="0014607A" w:rsidRPr="007C4097" w:rsidRDefault="0014607A" w:rsidP="00DC3154">
            <w:pPr>
              <w:pStyle w:val="PargrafodaLista"/>
              <w:numPr>
                <w:ilvl w:val="0"/>
                <w:numId w:val="153"/>
              </w:numPr>
            </w:pPr>
            <w:r w:rsidRPr="007C4097">
              <w:t xml:space="preserve">Identificar características da arquitetura das aplicações web - MVC; </w:t>
            </w:r>
          </w:p>
          <w:p w14:paraId="0E91F80A" w14:textId="77777777" w:rsidR="0014607A" w:rsidRPr="007C4097" w:rsidRDefault="0014607A" w:rsidP="00DC3154">
            <w:pPr>
              <w:pStyle w:val="PargrafodaLista"/>
              <w:numPr>
                <w:ilvl w:val="0"/>
                <w:numId w:val="153"/>
              </w:numPr>
            </w:pPr>
            <w:r w:rsidRPr="007C4097">
              <w:t xml:space="preserve">Construir uma Servlet simples; </w:t>
            </w:r>
          </w:p>
          <w:p w14:paraId="10E54D36" w14:textId="77777777" w:rsidR="0014607A" w:rsidRPr="007C4097" w:rsidRDefault="0014607A" w:rsidP="00DC3154">
            <w:pPr>
              <w:pStyle w:val="PargrafodaLista"/>
              <w:numPr>
                <w:ilvl w:val="0"/>
                <w:numId w:val="153"/>
              </w:numPr>
            </w:pPr>
            <w:r w:rsidRPr="007C4097">
              <w:t xml:space="preserve">Construir programa simples em JSP; </w:t>
            </w:r>
          </w:p>
          <w:p w14:paraId="47CFBF39" w14:textId="77777777" w:rsidR="0014607A" w:rsidRPr="007C4097" w:rsidRDefault="0014607A" w:rsidP="00DC3154">
            <w:pPr>
              <w:pStyle w:val="PargrafodaLista"/>
              <w:numPr>
                <w:ilvl w:val="0"/>
                <w:numId w:val="153"/>
              </w:numPr>
            </w:pPr>
            <w:r w:rsidRPr="007C4097">
              <w:t xml:space="preserve">Diferenciar parâmetros de sessão de parâmetros de formulário; </w:t>
            </w:r>
          </w:p>
          <w:p w14:paraId="07E7C6CD" w14:textId="77777777" w:rsidR="0014607A" w:rsidRPr="007C4097" w:rsidRDefault="0014607A" w:rsidP="00DC3154">
            <w:pPr>
              <w:pStyle w:val="PargrafodaLista"/>
              <w:numPr>
                <w:ilvl w:val="0"/>
                <w:numId w:val="153"/>
              </w:numPr>
            </w:pPr>
            <w:r w:rsidRPr="007C4097">
              <w:t xml:space="preserve">Conceituar o objeto Request; </w:t>
            </w:r>
          </w:p>
          <w:p w14:paraId="61C258D3" w14:textId="77777777" w:rsidR="0014607A" w:rsidRPr="007C4097" w:rsidRDefault="0014607A" w:rsidP="00DC3154">
            <w:pPr>
              <w:pStyle w:val="PargrafodaLista"/>
              <w:numPr>
                <w:ilvl w:val="0"/>
                <w:numId w:val="153"/>
              </w:numPr>
            </w:pPr>
            <w:r w:rsidRPr="007C4097">
              <w:t xml:space="preserve">Criar página web JSP utilizando o Objeto Request; </w:t>
            </w:r>
          </w:p>
          <w:p w14:paraId="77D672E3" w14:textId="77777777" w:rsidR="0014607A" w:rsidRPr="007C4097" w:rsidRDefault="0014607A" w:rsidP="00DC3154">
            <w:pPr>
              <w:pStyle w:val="PargrafodaLista"/>
              <w:numPr>
                <w:ilvl w:val="0"/>
                <w:numId w:val="153"/>
              </w:numPr>
            </w:pPr>
            <w:r w:rsidRPr="007C4097">
              <w:t xml:space="preserve">Definir JDBC; </w:t>
            </w:r>
          </w:p>
          <w:p w14:paraId="79025F4E" w14:textId="77777777" w:rsidR="0014607A" w:rsidRPr="007C4097" w:rsidRDefault="0014607A" w:rsidP="00DC3154">
            <w:pPr>
              <w:pStyle w:val="PargrafodaLista"/>
              <w:numPr>
                <w:ilvl w:val="0"/>
                <w:numId w:val="153"/>
              </w:numPr>
            </w:pPr>
            <w:r w:rsidRPr="007C4097">
              <w:t xml:space="preserve">Definir os principais Drivers de conexão JDBC em aplicações JAVA; </w:t>
            </w:r>
          </w:p>
          <w:p w14:paraId="6B0F2274" w14:textId="77777777" w:rsidR="0014607A" w:rsidRPr="007C4097" w:rsidRDefault="0014607A" w:rsidP="00DC3154">
            <w:pPr>
              <w:pStyle w:val="PargrafodaLista"/>
              <w:numPr>
                <w:ilvl w:val="0"/>
                <w:numId w:val="153"/>
              </w:numPr>
            </w:pPr>
            <w:r w:rsidRPr="007C4097">
              <w:t xml:space="preserve">Construir página web JSP com conexão de banco de dados;  </w:t>
            </w:r>
          </w:p>
          <w:p w14:paraId="3EA9A45E" w14:textId="77777777" w:rsidR="0014607A" w:rsidRPr="007C4097" w:rsidRDefault="0014607A" w:rsidP="00DC3154">
            <w:pPr>
              <w:pStyle w:val="PargrafodaLista"/>
              <w:numPr>
                <w:ilvl w:val="0"/>
                <w:numId w:val="153"/>
              </w:numPr>
            </w:pPr>
            <w:r w:rsidRPr="007C4097">
              <w:t xml:space="preserve">Utilizar comandos JSP para exibição e atualização dos dados; </w:t>
            </w:r>
          </w:p>
          <w:p w14:paraId="0D13771A" w14:textId="77777777" w:rsidR="0014607A" w:rsidRPr="007C4097" w:rsidRDefault="0014607A" w:rsidP="00DC3154">
            <w:pPr>
              <w:pStyle w:val="PargrafodaLista"/>
              <w:numPr>
                <w:ilvl w:val="0"/>
                <w:numId w:val="153"/>
              </w:numPr>
            </w:pPr>
            <w:r w:rsidRPr="007C4097">
              <w:t>Construir aplicativo web JSP com conexão com banco de dados via JDBC.</w:t>
            </w:r>
          </w:p>
          <w:p w14:paraId="3ECCE8D4" w14:textId="77777777" w:rsidR="0014607A" w:rsidRDefault="0014607A" w:rsidP="001D242E">
            <w:pPr>
              <w:ind w:firstLine="0"/>
            </w:pPr>
          </w:p>
          <w:p w14:paraId="560CD253" w14:textId="77777777" w:rsidR="0014607A" w:rsidRPr="00E92E31" w:rsidRDefault="0014607A" w:rsidP="001D242E">
            <w:pPr>
              <w:ind w:firstLine="0"/>
              <w:rPr>
                <w:b/>
              </w:rPr>
            </w:pPr>
            <w:r w:rsidRPr="00E92E31">
              <w:rPr>
                <w:b/>
              </w:rPr>
              <w:t>3. CONTEÚDOS PROGRAMÁTICOS</w:t>
            </w:r>
          </w:p>
          <w:p w14:paraId="44ED94AA" w14:textId="77777777" w:rsidR="0014607A" w:rsidRPr="007C4097" w:rsidRDefault="0014607A" w:rsidP="001D242E">
            <w:pPr>
              <w:ind w:firstLine="0"/>
            </w:pPr>
            <w:r w:rsidRPr="007C4097">
              <w:t>Unidade I – Conceituando Servidor Web, Servlets e JSP</w:t>
            </w:r>
          </w:p>
          <w:p w14:paraId="696D27C7" w14:textId="77777777" w:rsidR="0014607A" w:rsidRPr="007C4097" w:rsidRDefault="0014607A" w:rsidP="00DC3154">
            <w:pPr>
              <w:pStyle w:val="PargrafodaLista"/>
              <w:numPr>
                <w:ilvl w:val="0"/>
                <w:numId w:val="80"/>
              </w:numPr>
            </w:pPr>
            <w:r w:rsidRPr="007C4097">
              <w:lastRenderedPageBreak/>
              <w:t>Conceito de Servidor Web</w:t>
            </w:r>
          </w:p>
          <w:p w14:paraId="1B9BFE52" w14:textId="77777777" w:rsidR="0014607A" w:rsidRPr="007C4097" w:rsidRDefault="0014607A" w:rsidP="00DC3154">
            <w:pPr>
              <w:pStyle w:val="PargrafodaLista"/>
              <w:numPr>
                <w:ilvl w:val="0"/>
                <w:numId w:val="80"/>
              </w:numPr>
            </w:pPr>
            <w:r w:rsidRPr="007C4097">
              <w:t>Servidor de Aplicação</w:t>
            </w:r>
          </w:p>
          <w:p w14:paraId="4A786163" w14:textId="77777777" w:rsidR="0014607A" w:rsidRPr="007C4097" w:rsidRDefault="0014607A" w:rsidP="00DC3154">
            <w:pPr>
              <w:pStyle w:val="PargrafodaLista"/>
              <w:numPr>
                <w:ilvl w:val="0"/>
                <w:numId w:val="80"/>
              </w:numPr>
            </w:pPr>
            <w:r w:rsidRPr="007C4097">
              <w:t>Arquitetura das aplicações web</w:t>
            </w:r>
          </w:p>
          <w:p w14:paraId="073CE564" w14:textId="77777777" w:rsidR="0014607A" w:rsidRPr="007C4097" w:rsidRDefault="0014607A" w:rsidP="00DC3154">
            <w:pPr>
              <w:pStyle w:val="PargrafodaLista"/>
              <w:numPr>
                <w:ilvl w:val="0"/>
                <w:numId w:val="80"/>
              </w:numPr>
            </w:pPr>
            <w:r w:rsidRPr="007C4097">
              <w:t>SERVLETS Ciclo de Vida, Requisição e Resposta</w:t>
            </w:r>
          </w:p>
          <w:p w14:paraId="4638D950" w14:textId="77777777" w:rsidR="0014607A" w:rsidRPr="007C4097" w:rsidRDefault="0014607A" w:rsidP="00DC3154">
            <w:pPr>
              <w:pStyle w:val="PargrafodaLista"/>
              <w:numPr>
                <w:ilvl w:val="0"/>
                <w:numId w:val="80"/>
              </w:numPr>
            </w:pPr>
            <w:r w:rsidRPr="007C4097">
              <w:t>JSP e suas características</w:t>
            </w:r>
          </w:p>
          <w:p w14:paraId="0DF59D72" w14:textId="77777777" w:rsidR="0014607A" w:rsidRPr="007C4097" w:rsidRDefault="0014607A" w:rsidP="00DC3154">
            <w:pPr>
              <w:pStyle w:val="PargrafodaLista"/>
              <w:numPr>
                <w:ilvl w:val="0"/>
                <w:numId w:val="80"/>
              </w:numPr>
            </w:pPr>
            <w:r w:rsidRPr="007C4097">
              <w:t>Instalação e configuração do Servidor</w:t>
            </w:r>
          </w:p>
          <w:p w14:paraId="22A5C78D" w14:textId="77777777" w:rsidR="0014607A" w:rsidRPr="007C4097" w:rsidRDefault="0014607A" w:rsidP="001D242E">
            <w:pPr>
              <w:ind w:firstLine="0"/>
            </w:pPr>
            <w:r w:rsidRPr="007C4097">
              <w:t>Unidade II – JSP - Programando</w:t>
            </w:r>
          </w:p>
          <w:p w14:paraId="4CE53B59" w14:textId="77777777" w:rsidR="0014607A" w:rsidRPr="007C4097" w:rsidRDefault="0014607A" w:rsidP="00DC3154">
            <w:pPr>
              <w:pStyle w:val="PargrafodaLista"/>
              <w:numPr>
                <w:ilvl w:val="0"/>
                <w:numId w:val="81"/>
              </w:numPr>
            </w:pPr>
            <w:r w:rsidRPr="007C4097">
              <w:t>Criação do primeiro programa em JSP</w:t>
            </w:r>
          </w:p>
          <w:p w14:paraId="112297FB" w14:textId="77777777" w:rsidR="0014607A" w:rsidRPr="007C4097" w:rsidRDefault="0014607A" w:rsidP="00DC3154">
            <w:pPr>
              <w:pStyle w:val="PargrafodaLista"/>
              <w:numPr>
                <w:ilvl w:val="0"/>
                <w:numId w:val="81"/>
              </w:numPr>
            </w:pPr>
            <w:r w:rsidRPr="007C4097">
              <w:t>Objeto Request</w:t>
            </w:r>
          </w:p>
          <w:p w14:paraId="772D3912" w14:textId="77777777" w:rsidR="0014607A" w:rsidRPr="007C4097" w:rsidRDefault="0014607A" w:rsidP="00DC3154">
            <w:pPr>
              <w:pStyle w:val="PargrafodaLista"/>
              <w:numPr>
                <w:ilvl w:val="0"/>
                <w:numId w:val="81"/>
              </w:numPr>
            </w:pPr>
            <w:r w:rsidRPr="007C4097">
              <w:t>Conceito de sessão e formulário</w:t>
            </w:r>
          </w:p>
          <w:p w14:paraId="1CF34CEB" w14:textId="77777777" w:rsidR="0014607A" w:rsidRPr="007C4097" w:rsidRDefault="0014607A" w:rsidP="00DC3154">
            <w:pPr>
              <w:pStyle w:val="PargrafodaLista"/>
              <w:numPr>
                <w:ilvl w:val="0"/>
                <w:numId w:val="81"/>
              </w:numPr>
            </w:pPr>
            <w:r w:rsidRPr="007C4097">
              <w:t>Recuperação de parâmetros</w:t>
            </w:r>
          </w:p>
          <w:p w14:paraId="3CDAA412" w14:textId="77777777" w:rsidR="0014607A" w:rsidRPr="007C4097" w:rsidRDefault="0014607A" w:rsidP="001D242E">
            <w:pPr>
              <w:ind w:firstLine="0"/>
            </w:pPr>
            <w:r w:rsidRPr="007C4097">
              <w:t>Unidade III - JDBC</w:t>
            </w:r>
          </w:p>
          <w:p w14:paraId="2AD51212" w14:textId="77777777" w:rsidR="0014607A" w:rsidRPr="007C4097" w:rsidRDefault="0014607A" w:rsidP="00DC3154">
            <w:pPr>
              <w:pStyle w:val="PargrafodaLista"/>
              <w:numPr>
                <w:ilvl w:val="0"/>
                <w:numId w:val="82"/>
              </w:numPr>
            </w:pPr>
            <w:r w:rsidRPr="007C4097">
              <w:t>Conceito de JDBC</w:t>
            </w:r>
          </w:p>
          <w:p w14:paraId="4B22F39C" w14:textId="77777777" w:rsidR="0014607A" w:rsidRPr="007C4097" w:rsidRDefault="0014607A" w:rsidP="00DC3154">
            <w:pPr>
              <w:pStyle w:val="PargrafodaLista"/>
              <w:numPr>
                <w:ilvl w:val="0"/>
                <w:numId w:val="82"/>
              </w:numPr>
            </w:pPr>
            <w:r w:rsidRPr="007C4097">
              <w:t>Instalação e configuração dos arquivos de conexão JDBC</w:t>
            </w:r>
          </w:p>
          <w:p w14:paraId="16E894EC" w14:textId="77777777" w:rsidR="0014607A" w:rsidRPr="007C4097" w:rsidRDefault="0014607A" w:rsidP="00DC3154">
            <w:pPr>
              <w:pStyle w:val="PargrafodaLista"/>
              <w:numPr>
                <w:ilvl w:val="0"/>
                <w:numId w:val="82"/>
              </w:numPr>
            </w:pPr>
            <w:r w:rsidRPr="007C4097">
              <w:t>Configuração de conexão do Servlet com o banco de dados</w:t>
            </w:r>
          </w:p>
          <w:p w14:paraId="73A5CEC3" w14:textId="77777777" w:rsidR="0014607A" w:rsidRPr="007C4097" w:rsidRDefault="0014607A" w:rsidP="00DC3154">
            <w:pPr>
              <w:pStyle w:val="PargrafodaLista"/>
              <w:numPr>
                <w:ilvl w:val="0"/>
                <w:numId w:val="82"/>
              </w:numPr>
            </w:pPr>
            <w:r w:rsidRPr="007C4097">
              <w:t>Construção de aplicativa web acessando o banco de dados via Servlet</w:t>
            </w:r>
          </w:p>
          <w:p w14:paraId="3AFA1569" w14:textId="77777777" w:rsidR="0014607A" w:rsidRDefault="0014607A" w:rsidP="001D242E">
            <w:pPr>
              <w:ind w:firstLine="0"/>
            </w:pPr>
          </w:p>
          <w:p w14:paraId="27143FAD" w14:textId="77777777" w:rsidR="0014607A" w:rsidRPr="00E92E31" w:rsidRDefault="0014607A" w:rsidP="001D242E">
            <w:pPr>
              <w:ind w:firstLine="0"/>
              <w:rPr>
                <w:b/>
              </w:rPr>
            </w:pPr>
            <w:r w:rsidRPr="00E92E31">
              <w:rPr>
                <w:b/>
              </w:rPr>
              <w:t>4. PROCEDIMENTOS METODOLÓGICOS</w:t>
            </w:r>
          </w:p>
          <w:p w14:paraId="4EDBA437" w14:textId="77777777" w:rsidR="0014607A" w:rsidRPr="007C4097" w:rsidRDefault="0014607A" w:rsidP="001D242E">
            <w:pPr>
              <w:ind w:firstLine="0"/>
            </w:pPr>
            <w:r w:rsidRPr="007C4097">
              <w:t>Aula expositiva, vídeos, trabalho em equipe, estudo dirigido, estudo de caso, exposição oral por alunos e atividades práticas com o uso do editor Notepad++, IDE Eclipse e do servidor de aplicação Web Apache / Tomcat</w:t>
            </w:r>
          </w:p>
          <w:p w14:paraId="5B37C00C" w14:textId="77777777" w:rsidR="0014607A" w:rsidRDefault="0014607A" w:rsidP="001D242E">
            <w:pPr>
              <w:ind w:firstLine="0"/>
            </w:pPr>
          </w:p>
          <w:p w14:paraId="04CF860C" w14:textId="77777777" w:rsidR="0014607A" w:rsidRPr="00E92E31" w:rsidRDefault="0014607A" w:rsidP="001D242E">
            <w:pPr>
              <w:ind w:firstLine="0"/>
              <w:rPr>
                <w:b/>
              </w:rPr>
            </w:pPr>
            <w:r w:rsidRPr="00E92E31">
              <w:rPr>
                <w:b/>
              </w:rPr>
              <w:t>5. MATERIAL DIDÁDICO</w:t>
            </w:r>
          </w:p>
          <w:p w14:paraId="28562D3D" w14:textId="77777777" w:rsidR="0014607A" w:rsidRPr="007C4097" w:rsidRDefault="0014607A" w:rsidP="001D242E">
            <w:pPr>
              <w:ind w:firstLine="0"/>
            </w:pPr>
            <w:r w:rsidRPr="007C4097">
              <w:t>Quadro, Datashow, apostila, material áudio/visual, redes sociais e ambiente virtual de aprendizagem.</w:t>
            </w:r>
          </w:p>
          <w:p w14:paraId="0D123D74" w14:textId="77777777" w:rsidR="0014607A" w:rsidRDefault="0014607A" w:rsidP="001D242E">
            <w:pPr>
              <w:ind w:firstLine="0"/>
            </w:pPr>
          </w:p>
          <w:p w14:paraId="0FCC38C6" w14:textId="77777777" w:rsidR="0014607A" w:rsidRPr="00E92E31" w:rsidRDefault="0014607A" w:rsidP="001D242E">
            <w:pPr>
              <w:ind w:firstLine="0"/>
              <w:rPr>
                <w:b/>
              </w:rPr>
            </w:pPr>
            <w:r w:rsidRPr="00E92E31">
              <w:rPr>
                <w:b/>
              </w:rPr>
              <w:t>6. CRITÉRIOS E INSTRUMENTOS DE AVALIAÇÃO</w:t>
            </w:r>
          </w:p>
          <w:p w14:paraId="28AACF29" w14:textId="77777777" w:rsidR="0014607A" w:rsidRPr="007C4097" w:rsidRDefault="0014607A" w:rsidP="001D242E">
            <w:pPr>
              <w:ind w:firstLine="0"/>
            </w:pPr>
            <w:r w:rsidRPr="007C4097">
              <w:t xml:space="preserve">Prova escrita, trabalhos individuais/em grupo e projetos interdisciplinares. Conforme consta no art. 29 do Regulamento de Ensino Médio Técnico, os instrumentos de avaliação deverão ser múltiplos para possibilitar ao professor o acompanhamento </w:t>
            </w:r>
            <w:r w:rsidRPr="007C4097">
              <w:lastRenderedPageBreak/>
              <w:t>do processo de aprendizagem do educando. Assim, deverá haver, pelo menos, duas formas de avaliação, no mínimo uma delas escrita.</w:t>
            </w:r>
          </w:p>
          <w:p w14:paraId="3BDA1975" w14:textId="77777777" w:rsidR="0014607A" w:rsidRDefault="0014607A" w:rsidP="001D242E">
            <w:pPr>
              <w:ind w:firstLine="0"/>
            </w:pPr>
          </w:p>
          <w:p w14:paraId="390F74DF" w14:textId="77777777" w:rsidR="0014607A" w:rsidRPr="00E92E31" w:rsidRDefault="0014607A" w:rsidP="001D242E">
            <w:pPr>
              <w:ind w:firstLine="0"/>
              <w:rPr>
                <w:b/>
              </w:rPr>
            </w:pPr>
            <w:r w:rsidRPr="00E92E31">
              <w:rPr>
                <w:b/>
              </w:rPr>
              <w:t>7. BIBLIOGRAFIA</w:t>
            </w:r>
          </w:p>
          <w:p w14:paraId="210360E9" w14:textId="77777777" w:rsidR="0014607A" w:rsidRPr="00E92E31" w:rsidRDefault="0014607A" w:rsidP="001D242E">
            <w:pPr>
              <w:ind w:firstLine="0"/>
              <w:rPr>
                <w:b/>
                <w:u w:val="single"/>
              </w:rPr>
            </w:pPr>
            <w:r w:rsidRPr="00E92E31">
              <w:rPr>
                <w:b/>
                <w:u w:val="single"/>
              </w:rPr>
              <w:t>Básica</w:t>
            </w:r>
          </w:p>
          <w:p w14:paraId="19A99294" w14:textId="77777777" w:rsidR="0014607A" w:rsidRPr="007C4097" w:rsidRDefault="0014607A" w:rsidP="00DC3154">
            <w:pPr>
              <w:pStyle w:val="PargrafodaLista"/>
              <w:numPr>
                <w:ilvl w:val="0"/>
                <w:numId w:val="83"/>
              </w:numPr>
            </w:pPr>
            <w:r w:rsidRPr="007C4097">
              <w:t xml:space="preserve">ALVES, William P. Java Para Web. Desenvolvimento de Aplicações. 1ª ed. Érica, 2015. </w:t>
            </w:r>
          </w:p>
          <w:p w14:paraId="1968F9A1" w14:textId="77777777" w:rsidR="0014607A" w:rsidRPr="007C4097" w:rsidRDefault="0014607A" w:rsidP="00DC3154">
            <w:pPr>
              <w:pStyle w:val="PargrafodaLista"/>
              <w:numPr>
                <w:ilvl w:val="0"/>
                <w:numId w:val="83"/>
              </w:numPr>
            </w:pPr>
            <w:r w:rsidRPr="007C4097">
              <w:t xml:space="preserve">CAELUM, </w:t>
            </w:r>
            <w:r w:rsidRPr="007C4097">
              <w:tab/>
              <w:t xml:space="preserve">Curso. </w:t>
            </w:r>
            <w:r w:rsidRPr="007C4097">
              <w:tab/>
              <w:t xml:space="preserve">Java </w:t>
            </w:r>
            <w:r w:rsidRPr="007C4097">
              <w:tab/>
              <w:t xml:space="preserve">e </w:t>
            </w:r>
            <w:r w:rsidRPr="007C4097">
              <w:tab/>
              <w:t xml:space="preserve">Orientação </w:t>
            </w:r>
            <w:r w:rsidRPr="007C4097">
              <w:tab/>
              <w:t xml:space="preserve">a </w:t>
            </w:r>
            <w:r w:rsidRPr="007C4097">
              <w:tab/>
              <w:t xml:space="preserve">Objetos. Disponível </w:t>
            </w:r>
            <w:r w:rsidRPr="007C4097">
              <w:tab/>
              <w:t>em:</w:t>
            </w:r>
            <w:r>
              <w:t xml:space="preserve"> </w:t>
            </w:r>
            <w:r w:rsidRPr="007C4097">
              <w:t xml:space="preserve">&lt;https://www.caelum.com.br/download/caelum-java-objetos-fj11.pdf&gt;. Acesso em: 06 fev. 2017. </w:t>
            </w:r>
          </w:p>
          <w:p w14:paraId="6B3D625D" w14:textId="77777777" w:rsidR="0014607A" w:rsidRPr="007C4097" w:rsidRDefault="0014607A" w:rsidP="00DC3154">
            <w:pPr>
              <w:pStyle w:val="PargrafodaLista"/>
              <w:numPr>
                <w:ilvl w:val="0"/>
                <w:numId w:val="83"/>
              </w:numPr>
            </w:pPr>
            <w:r w:rsidRPr="007C4097">
              <w:t xml:space="preserve">CAELUM, </w:t>
            </w:r>
            <w:r w:rsidRPr="007C4097">
              <w:tab/>
              <w:t xml:space="preserve">Curso. </w:t>
            </w:r>
            <w:r w:rsidRPr="007C4097">
              <w:tab/>
              <w:t xml:space="preserve">Java </w:t>
            </w:r>
            <w:r w:rsidRPr="007C4097">
              <w:tab/>
              <w:t xml:space="preserve">para </w:t>
            </w:r>
            <w:r w:rsidRPr="007C4097">
              <w:tab/>
              <w:t xml:space="preserve">Desenvolvimento </w:t>
            </w:r>
            <w:r w:rsidRPr="007C4097">
              <w:tab/>
              <w:t xml:space="preserve">Web. </w:t>
            </w:r>
            <w:r w:rsidRPr="007C4097">
              <w:tab/>
              <w:t xml:space="preserve">Disponível em: &lt;https://www.caelum.com.br/download/caelum-java-web-fj21.pdf&gt;. Acesso em: 06 fev. 2017. </w:t>
            </w:r>
          </w:p>
          <w:p w14:paraId="2CF37190" w14:textId="77777777" w:rsidR="0014607A" w:rsidRPr="00E92E31" w:rsidRDefault="0014607A" w:rsidP="001D242E">
            <w:pPr>
              <w:ind w:firstLine="0"/>
              <w:rPr>
                <w:b/>
                <w:u w:val="single"/>
              </w:rPr>
            </w:pPr>
            <w:r w:rsidRPr="00E92E31">
              <w:rPr>
                <w:b/>
                <w:u w:val="single"/>
              </w:rPr>
              <w:t>Complementar</w:t>
            </w:r>
          </w:p>
          <w:p w14:paraId="12586AD2" w14:textId="77777777" w:rsidR="0014607A" w:rsidRPr="007C4097" w:rsidRDefault="0014607A" w:rsidP="00DC3154">
            <w:pPr>
              <w:pStyle w:val="PargrafodaLista"/>
              <w:numPr>
                <w:ilvl w:val="0"/>
                <w:numId w:val="84"/>
              </w:numPr>
            </w:pPr>
            <w:r w:rsidRPr="007C4097">
              <w:t xml:space="preserve">BASHAM, Bryan; SIERRA, Kathy. Use a Cabeça! Servlets &amp; JSP. 2ª ed. Alta Books, 2008. </w:t>
            </w:r>
          </w:p>
          <w:p w14:paraId="6506B508" w14:textId="77777777" w:rsidR="0014607A" w:rsidRPr="007C4097" w:rsidRDefault="0014607A" w:rsidP="00DC3154">
            <w:pPr>
              <w:pStyle w:val="PargrafodaLista"/>
              <w:numPr>
                <w:ilvl w:val="0"/>
                <w:numId w:val="84"/>
              </w:numPr>
            </w:pPr>
            <w:r w:rsidRPr="007C4097">
              <w:t xml:space="preserve">BATES, B.; SIERRA, Kathy. Use a Cabeça! Java. 2ª ed. Alta Books, 2005. </w:t>
            </w:r>
          </w:p>
          <w:p w14:paraId="4D5BDD54" w14:textId="77777777" w:rsidR="0014607A" w:rsidRPr="007C4097" w:rsidRDefault="0014607A" w:rsidP="00DC3154">
            <w:pPr>
              <w:pStyle w:val="PargrafodaLista"/>
              <w:numPr>
                <w:ilvl w:val="0"/>
                <w:numId w:val="84"/>
              </w:numPr>
            </w:pPr>
            <w:r w:rsidRPr="007C4097">
              <w:t xml:space="preserve">JANDL JUNIOR, Peter. Java Guia do Programador. 3ª ed. São Paulo: Novatec, 2015. </w:t>
            </w:r>
          </w:p>
          <w:p w14:paraId="5846CF28" w14:textId="77777777" w:rsidR="0014607A" w:rsidRPr="007C4097" w:rsidRDefault="0014607A" w:rsidP="00DC3154">
            <w:pPr>
              <w:pStyle w:val="PargrafodaLista"/>
              <w:numPr>
                <w:ilvl w:val="0"/>
                <w:numId w:val="84"/>
              </w:numPr>
            </w:pPr>
            <w:r w:rsidRPr="007C4097">
              <w:t xml:space="preserve">LECHETA, Ricardo. Web Services RESTful. 1ª ed. São Paulo: Novatec, 2015.  </w:t>
            </w:r>
          </w:p>
          <w:p w14:paraId="2F862419" w14:textId="77777777" w:rsidR="0014607A" w:rsidRPr="007C4097" w:rsidRDefault="0014607A" w:rsidP="00DC3154">
            <w:pPr>
              <w:pStyle w:val="PargrafodaLista"/>
              <w:numPr>
                <w:ilvl w:val="0"/>
                <w:numId w:val="84"/>
              </w:numPr>
            </w:pPr>
            <w:r w:rsidRPr="007C4097">
              <w:t>JANDL JUNIOR, Peter. Desenvolvendo Aplicações Web com JSP e JSTL. São Paulo: Novatec, 2009.</w:t>
            </w:r>
          </w:p>
        </w:tc>
      </w:tr>
    </w:tbl>
    <w:p w14:paraId="1A1E1D63" w14:textId="77777777" w:rsidR="0014607A" w:rsidRDefault="0014607A" w:rsidP="0014607A">
      <w:pPr>
        <w:ind w:firstLine="0"/>
      </w:pPr>
    </w:p>
    <w:p w14:paraId="105A0F5F" w14:textId="77777777" w:rsidR="0021002D" w:rsidRPr="007C4097" w:rsidRDefault="0021002D" w:rsidP="007C4097">
      <w:pPr>
        <w:ind w:firstLine="0"/>
      </w:pPr>
      <w:r w:rsidRPr="007C4097">
        <w:br w:type="page"/>
      </w:r>
    </w:p>
    <w:tbl>
      <w:tblPr>
        <w:tblStyle w:val="Tabelacomgrade"/>
        <w:tblW w:w="0" w:type="auto"/>
        <w:tblLook w:val="04A0" w:firstRow="1" w:lastRow="0" w:firstColumn="1" w:lastColumn="0" w:noHBand="0" w:noVBand="1"/>
      </w:tblPr>
      <w:tblGrid>
        <w:gridCol w:w="9060"/>
      </w:tblGrid>
      <w:tr w:rsidR="0014607A" w:rsidRPr="007C4097" w14:paraId="71D55634" w14:textId="77777777" w:rsidTr="001D242E">
        <w:tc>
          <w:tcPr>
            <w:tcW w:w="9060" w:type="dxa"/>
          </w:tcPr>
          <w:p w14:paraId="6A0C7006" w14:textId="77777777" w:rsidR="0014607A" w:rsidRPr="007C4097" w:rsidRDefault="0014607A" w:rsidP="001D242E">
            <w:pPr>
              <w:ind w:firstLine="0"/>
            </w:pPr>
            <w:r w:rsidRPr="00E92E31">
              <w:rPr>
                <w:b/>
              </w:rPr>
              <w:lastRenderedPageBreak/>
              <w:t>DISCIPLINA</w:t>
            </w:r>
            <w:r w:rsidRPr="007C4097">
              <w:t xml:space="preserve">: Redes II – Redes sem fio </w:t>
            </w:r>
          </w:p>
          <w:p w14:paraId="7A327F13" w14:textId="77777777" w:rsidR="0014607A" w:rsidRPr="007C4097" w:rsidRDefault="0014607A" w:rsidP="001D242E">
            <w:pPr>
              <w:ind w:firstLine="0"/>
            </w:pPr>
            <w:r>
              <w:rPr>
                <w:b/>
              </w:rPr>
              <w:t>CURSO:</w:t>
            </w:r>
            <w:r w:rsidRPr="007C4097">
              <w:t xml:space="preserve"> Técnico em Informática para Internet</w:t>
            </w:r>
          </w:p>
          <w:p w14:paraId="7E42077E" w14:textId="77777777" w:rsidR="0014607A" w:rsidRPr="007C4097" w:rsidRDefault="0014607A" w:rsidP="001D242E">
            <w:pPr>
              <w:ind w:firstLine="0"/>
            </w:pPr>
            <w:r w:rsidRPr="00E92E31">
              <w:rPr>
                <w:b/>
              </w:rPr>
              <w:t>MODALIDADE</w:t>
            </w:r>
            <w:r w:rsidRPr="007C4097">
              <w:t>: Concomitante/Subsequente ao Ensino Médio</w:t>
            </w:r>
          </w:p>
          <w:p w14:paraId="462655E6" w14:textId="77777777" w:rsidR="0014607A" w:rsidRPr="007C4097" w:rsidRDefault="0014607A" w:rsidP="001D242E">
            <w:pPr>
              <w:ind w:firstLine="0"/>
            </w:pPr>
            <w:r w:rsidRPr="00E92E31">
              <w:rPr>
                <w:b/>
              </w:rPr>
              <w:t>REGIME</w:t>
            </w:r>
            <w:r w:rsidRPr="007C4097">
              <w:t>: Semestral</w:t>
            </w:r>
          </w:p>
          <w:p w14:paraId="47BA2C66" w14:textId="77777777" w:rsidR="0014607A" w:rsidRPr="007C4097" w:rsidRDefault="0014607A" w:rsidP="001D242E">
            <w:pPr>
              <w:ind w:firstLine="0"/>
            </w:pPr>
            <w:r w:rsidRPr="00E92E31">
              <w:rPr>
                <w:b/>
              </w:rPr>
              <w:t>PERIODO E CARGA HORÁRIA</w:t>
            </w:r>
            <w:r w:rsidRPr="007C4097">
              <w:t xml:space="preserve">: 2º </w:t>
            </w:r>
            <w:r>
              <w:t>semestre</w:t>
            </w:r>
            <w:r w:rsidRPr="007C4097">
              <w:t xml:space="preserve"> (4 h/a por semana)</w:t>
            </w:r>
          </w:p>
          <w:p w14:paraId="4C4628B5" w14:textId="77777777" w:rsidR="0014607A" w:rsidRPr="007C4097" w:rsidRDefault="0014607A" w:rsidP="001D242E">
            <w:pPr>
              <w:ind w:firstLine="0"/>
            </w:pPr>
            <w:r w:rsidRPr="00E92E31">
              <w:rPr>
                <w:b/>
              </w:rPr>
              <w:t>ANO LETIVO</w:t>
            </w:r>
            <w:r w:rsidRPr="007C4097">
              <w:t>: 2018</w:t>
            </w:r>
          </w:p>
          <w:p w14:paraId="3A9497EC" w14:textId="77777777" w:rsidR="0014607A" w:rsidRPr="007C4097" w:rsidRDefault="0014607A" w:rsidP="001D242E">
            <w:pPr>
              <w:ind w:firstLine="0"/>
            </w:pPr>
          </w:p>
          <w:p w14:paraId="71950F59" w14:textId="77777777" w:rsidR="0014607A" w:rsidRPr="00E92E31" w:rsidRDefault="0014607A" w:rsidP="001D242E">
            <w:pPr>
              <w:ind w:firstLine="0"/>
              <w:jc w:val="center"/>
              <w:rPr>
                <w:b/>
                <w:u w:val="single"/>
              </w:rPr>
            </w:pPr>
            <w:r w:rsidRPr="00E92E31">
              <w:rPr>
                <w:b/>
                <w:u w:val="single"/>
              </w:rPr>
              <w:t>PROGRAMA DE ENSINO</w:t>
            </w:r>
          </w:p>
          <w:p w14:paraId="7E7AC8A2" w14:textId="77777777" w:rsidR="0014607A" w:rsidRPr="00E92E31" w:rsidRDefault="0014607A" w:rsidP="001D242E">
            <w:pPr>
              <w:ind w:firstLine="0"/>
              <w:rPr>
                <w:b/>
              </w:rPr>
            </w:pPr>
            <w:r w:rsidRPr="00E92E31">
              <w:rPr>
                <w:b/>
              </w:rPr>
              <w:t>1. OBJETIVO GERAL</w:t>
            </w:r>
          </w:p>
          <w:p w14:paraId="476FE011" w14:textId="77777777" w:rsidR="0014607A" w:rsidRDefault="0014607A" w:rsidP="00DC3154">
            <w:pPr>
              <w:pStyle w:val="PargrafodaLista"/>
              <w:numPr>
                <w:ilvl w:val="0"/>
                <w:numId w:val="154"/>
              </w:numPr>
            </w:pPr>
            <w:r w:rsidRPr="007C4097">
              <w:t>Conhecer a origem, o objetivo, os conceitos e técnicas da comunicação sem fio, identificando os diversos componentes e padrões de uma rede sem fio.</w:t>
            </w:r>
          </w:p>
          <w:p w14:paraId="29F3D7B3" w14:textId="77777777" w:rsidR="0014607A" w:rsidRPr="007C4097" w:rsidRDefault="0014607A" w:rsidP="001D242E">
            <w:pPr>
              <w:ind w:firstLine="0"/>
            </w:pPr>
          </w:p>
          <w:p w14:paraId="0AA6BA9C" w14:textId="77777777" w:rsidR="0014607A" w:rsidRPr="00E92E31" w:rsidRDefault="0014607A" w:rsidP="001D242E">
            <w:pPr>
              <w:ind w:firstLine="0"/>
              <w:rPr>
                <w:b/>
              </w:rPr>
            </w:pPr>
            <w:r w:rsidRPr="00E92E31">
              <w:rPr>
                <w:b/>
              </w:rPr>
              <w:t>2. OBJETIVOS ESPECÍFICOS</w:t>
            </w:r>
          </w:p>
          <w:p w14:paraId="39519836" w14:textId="77777777" w:rsidR="0014607A" w:rsidRPr="007C4097" w:rsidRDefault="0014607A" w:rsidP="00DC3154">
            <w:pPr>
              <w:pStyle w:val="PargrafodaLista"/>
              <w:numPr>
                <w:ilvl w:val="0"/>
                <w:numId w:val="155"/>
              </w:numPr>
            </w:pPr>
            <w:r w:rsidRPr="007C4097">
              <w:t xml:space="preserve">Entender o significado das redes sem fio, em seu contexto geral; </w:t>
            </w:r>
          </w:p>
          <w:p w14:paraId="0A492989" w14:textId="77777777" w:rsidR="0014607A" w:rsidRPr="007C4097" w:rsidRDefault="0014607A" w:rsidP="00DC3154">
            <w:pPr>
              <w:pStyle w:val="PargrafodaLista"/>
              <w:numPr>
                <w:ilvl w:val="0"/>
                <w:numId w:val="155"/>
              </w:numPr>
            </w:pPr>
            <w:r w:rsidRPr="007C4097">
              <w:t xml:space="preserve">Diferenciar as diversas tecnologias de redes sem fio existentes (Wi-Fi, WiMax, Bluetooth entre outras) e suas principais aplicações;  </w:t>
            </w:r>
          </w:p>
          <w:p w14:paraId="33CB1F0C" w14:textId="77777777" w:rsidR="0014607A" w:rsidRPr="007C4097" w:rsidRDefault="0014607A" w:rsidP="00DC3154">
            <w:pPr>
              <w:pStyle w:val="PargrafodaLista"/>
              <w:numPr>
                <w:ilvl w:val="0"/>
                <w:numId w:val="155"/>
              </w:numPr>
            </w:pPr>
            <w:r w:rsidRPr="007C4097">
              <w:t xml:space="preserve">Configurar Redes sem Fio (IEEE 802.11) identificando e corrigindo possíveis falhas de comunicação. </w:t>
            </w:r>
          </w:p>
          <w:p w14:paraId="1272E4A2" w14:textId="77777777" w:rsidR="0014607A" w:rsidRPr="007C4097" w:rsidRDefault="0014607A" w:rsidP="00DC3154">
            <w:pPr>
              <w:pStyle w:val="PargrafodaLista"/>
              <w:numPr>
                <w:ilvl w:val="0"/>
                <w:numId w:val="155"/>
              </w:numPr>
            </w:pPr>
            <w:r w:rsidRPr="007C4097">
              <w:t xml:space="preserve">Conhecer os principais hardwares utilizados na montagem de uma WLAN; </w:t>
            </w:r>
          </w:p>
          <w:p w14:paraId="5CB9C316" w14:textId="77777777" w:rsidR="0014607A" w:rsidRPr="007C4097" w:rsidRDefault="0014607A" w:rsidP="00DC3154">
            <w:pPr>
              <w:pStyle w:val="PargrafodaLista"/>
              <w:numPr>
                <w:ilvl w:val="0"/>
                <w:numId w:val="155"/>
              </w:numPr>
            </w:pPr>
            <w:r w:rsidRPr="007C4097">
              <w:t xml:space="preserve">Compreender o processo de instalação de uma placa wireless (PCI); </w:t>
            </w:r>
          </w:p>
          <w:p w14:paraId="5D7E1196" w14:textId="77777777" w:rsidR="0014607A" w:rsidRPr="007C4097" w:rsidRDefault="0014607A" w:rsidP="00DC3154">
            <w:pPr>
              <w:pStyle w:val="PargrafodaLista"/>
              <w:numPr>
                <w:ilvl w:val="0"/>
                <w:numId w:val="155"/>
              </w:numPr>
            </w:pPr>
            <w:r w:rsidRPr="007C4097">
              <w:t xml:space="preserve">Identificar as vantagens e desvantagens de uma rede AdHoc e saber configurá-la em diferentes sistemas operacionais; </w:t>
            </w:r>
          </w:p>
          <w:p w14:paraId="4875853A" w14:textId="77777777" w:rsidR="0014607A" w:rsidRPr="007C4097" w:rsidRDefault="0014607A" w:rsidP="00DC3154">
            <w:pPr>
              <w:pStyle w:val="PargrafodaLista"/>
              <w:numPr>
                <w:ilvl w:val="0"/>
                <w:numId w:val="155"/>
              </w:numPr>
            </w:pPr>
            <w:r w:rsidRPr="007C4097">
              <w:t xml:space="preserve">Realizar testes simples de conectividade; </w:t>
            </w:r>
          </w:p>
          <w:p w14:paraId="5F84E4D3" w14:textId="77777777" w:rsidR="0014607A" w:rsidRPr="007C4097" w:rsidRDefault="0014607A" w:rsidP="00DC3154">
            <w:pPr>
              <w:pStyle w:val="PargrafodaLista"/>
              <w:numPr>
                <w:ilvl w:val="0"/>
                <w:numId w:val="155"/>
              </w:numPr>
            </w:pPr>
            <w:r w:rsidRPr="007C4097">
              <w:t xml:space="preserve">Criar e remover redes sem fio; </w:t>
            </w:r>
          </w:p>
          <w:p w14:paraId="084B5BEE" w14:textId="77777777" w:rsidR="0014607A" w:rsidRPr="007C4097" w:rsidRDefault="0014607A" w:rsidP="00DC3154">
            <w:pPr>
              <w:pStyle w:val="PargrafodaLista"/>
              <w:numPr>
                <w:ilvl w:val="0"/>
                <w:numId w:val="155"/>
              </w:numPr>
            </w:pPr>
            <w:r w:rsidRPr="007C4097">
              <w:t xml:space="preserve">Saber o que é uma rede Infra-Estrutura, conhecendo suas vantagens e desvantagens; </w:t>
            </w:r>
          </w:p>
          <w:p w14:paraId="4E1274CE" w14:textId="77777777" w:rsidR="0014607A" w:rsidRPr="007C4097" w:rsidRDefault="0014607A" w:rsidP="00DC3154">
            <w:pPr>
              <w:pStyle w:val="PargrafodaLista"/>
              <w:numPr>
                <w:ilvl w:val="0"/>
                <w:numId w:val="155"/>
              </w:numPr>
            </w:pPr>
            <w:r w:rsidRPr="007C4097">
              <w:t xml:space="preserve">Instalar fisicamente um Acess Point; </w:t>
            </w:r>
          </w:p>
          <w:p w14:paraId="3517D748" w14:textId="77777777" w:rsidR="0014607A" w:rsidRPr="007C4097" w:rsidRDefault="0014607A" w:rsidP="00DC3154">
            <w:pPr>
              <w:pStyle w:val="PargrafodaLista"/>
              <w:numPr>
                <w:ilvl w:val="0"/>
                <w:numId w:val="155"/>
              </w:numPr>
            </w:pPr>
            <w:r w:rsidRPr="007C4097">
              <w:t xml:space="preserve">Conhecer os preparativos para montar corretamente a rede, no que tange a instalações físicas e lógicas; </w:t>
            </w:r>
          </w:p>
          <w:p w14:paraId="6EAAB3D4" w14:textId="77777777" w:rsidR="0014607A" w:rsidRPr="007C4097" w:rsidRDefault="0014607A" w:rsidP="00DC3154">
            <w:pPr>
              <w:pStyle w:val="PargrafodaLista"/>
              <w:numPr>
                <w:ilvl w:val="0"/>
                <w:numId w:val="155"/>
              </w:numPr>
            </w:pPr>
            <w:r w:rsidRPr="007C4097">
              <w:t xml:space="preserve">Compreender a definição de banda, SSID, canais do AP entre outros; </w:t>
            </w:r>
          </w:p>
          <w:p w14:paraId="25C1C194" w14:textId="77777777" w:rsidR="0014607A" w:rsidRPr="007C4097" w:rsidRDefault="0014607A" w:rsidP="00DC3154">
            <w:pPr>
              <w:pStyle w:val="PargrafodaLista"/>
              <w:numPr>
                <w:ilvl w:val="0"/>
                <w:numId w:val="155"/>
              </w:numPr>
            </w:pPr>
            <w:r w:rsidRPr="007C4097">
              <w:lastRenderedPageBreak/>
              <w:t xml:space="preserve">Conhecer os padrões de encriptação WEP, WAP (TKIP), WAP2 (AES); </w:t>
            </w:r>
          </w:p>
          <w:p w14:paraId="152C2475" w14:textId="77777777" w:rsidR="0014607A" w:rsidRPr="007C4097" w:rsidRDefault="0014607A" w:rsidP="00DC3154">
            <w:pPr>
              <w:pStyle w:val="PargrafodaLista"/>
              <w:numPr>
                <w:ilvl w:val="0"/>
                <w:numId w:val="155"/>
              </w:numPr>
            </w:pPr>
            <w:r w:rsidRPr="007C4097">
              <w:t xml:space="preserve">Bloquear o acesso de usuários à rede por meio de MAC Address; </w:t>
            </w:r>
          </w:p>
          <w:p w14:paraId="597F603D" w14:textId="77777777" w:rsidR="0014607A" w:rsidRPr="007C4097" w:rsidRDefault="0014607A" w:rsidP="00DC3154">
            <w:pPr>
              <w:pStyle w:val="PargrafodaLista"/>
              <w:numPr>
                <w:ilvl w:val="0"/>
                <w:numId w:val="155"/>
              </w:numPr>
            </w:pPr>
            <w:r w:rsidRPr="007C4097">
              <w:t xml:space="preserve">Configurar os protocolos do TCP/IP; </w:t>
            </w:r>
          </w:p>
          <w:p w14:paraId="069BE5CC" w14:textId="77777777" w:rsidR="0014607A" w:rsidRPr="007C4097" w:rsidRDefault="0014607A" w:rsidP="00DC3154">
            <w:pPr>
              <w:pStyle w:val="PargrafodaLista"/>
              <w:numPr>
                <w:ilvl w:val="0"/>
                <w:numId w:val="155"/>
              </w:numPr>
            </w:pPr>
            <w:r w:rsidRPr="007C4097">
              <w:t xml:space="preserve">Configurar segurança na rede sem fio; </w:t>
            </w:r>
          </w:p>
          <w:p w14:paraId="25CB6A39" w14:textId="77777777" w:rsidR="0014607A" w:rsidRPr="007C4097" w:rsidRDefault="0014607A" w:rsidP="00DC3154">
            <w:pPr>
              <w:pStyle w:val="PargrafodaLista"/>
              <w:numPr>
                <w:ilvl w:val="0"/>
                <w:numId w:val="155"/>
              </w:numPr>
            </w:pPr>
            <w:r w:rsidRPr="007C4097">
              <w:t>Conhecer gerenciamento de rede sem fio, tal como a inserção de senha no Web-Setup do AP, verificação do status, configuração de data e hora, logs etc.</w:t>
            </w:r>
          </w:p>
          <w:p w14:paraId="07B6DF82" w14:textId="77777777" w:rsidR="0014607A" w:rsidRDefault="0014607A" w:rsidP="001D242E">
            <w:pPr>
              <w:ind w:firstLine="0"/>
            </w:pPr>
          </w:p>
          <w:p w14:paraId="0DA926B1" w14:textId="77777777" w:rsidR="0014607A" w:rsidRPr="00E92E31" w:rsidRDefault="0014607A" w:rsidP="001D242E">
            <w:pPr>
              <w:ind w:firstLine="0"/>
              <w:rPr>
                <w:b/>
              </w:rPr>
            </w:pPr>
            <w:r w:rsidRPr="00E92E31">
              <w:rPr>
                <w:b/>
              </w:rPr>
              <w:t>3. CONTEÚDOS PROGRAMÁTICOS</w:t>
            </w:r>
          </w:p>
          <w:p w14:paraId="2D3E0B13" w14:textId="77777777" w:rsidR="0014607A" w:rsidRPr="007C4097" w:rsidRDefault="0014607A" w:rsidP="001D242E">
            <w:pPr>
              <w:ind w:firstLine="0"/>
            </w:pPr>
            <w:r w:rsidRPr="007C4097">
              <w:t>Unidade I – Conceitos e Objetivo das Redes Sem Fio</w:t>
            </w:r>
          </w:p>
          <w:p w14:paraId="403BA946" w14:textId="77777777" w:rsidR="0014607A" w:rsidRPr="007C4097" w:rsidRDefault="0014607A" w:rsidP="00DC3154">
            <w:pPr>
              <w:pStyle w:val="PargrafodaLista"/>
              <w:numPr>
                <w:ilvl w:val="0"/>
                <w:numId w:val="85"/>
              </w:numPr>
            </w:pPr>
            <w:r w:rsidRPr="007C4097">
              <w:t>Definição de redes sem fio</w:t>
            </w:r>
          </w:p>
          <w:p w14:paraId="4BD9C64F" w14:textId="77777777" w:rsidR="0014607A" w:rsidRPr="007C4097" w:rsidRDefault="0014607A" w:rsidP="00DC3154">
            <w:pPr>
              <w:pStyle w:val="PargrafodaLista"/>
              <w:numPr>
                <w:ilvl w:val="0"/>
                <w:numId w:val="85"/>
              </w:numPr>
            </w:pPr>
            <w:r w:rsidRPr="007C4097">
              <w:t>Usuários Móveis</w:t>
            </w:r>
          </w:p>
          <w:p w14:paraId="7C99A368" w14:textId="77777777" w:rsidR="0014607A" w:rsidRPr="007C4097" w:rsidRDefault="0014607A" w:rsidP="00DC3154">
            <w:pPr>
              <w:pStyle w:val="PargrafodaLista"/>
              <w:numPr>
                <w:ilvl w:val="0"/>
                <w:numId w:val="85"/>
              </w:numPr>
            </w:pPr>
            <w:r w:rsidRPr="007C4097">
              <w:t>Aplicabilidades</w:t>
            </w:r>
          </w:p>
          <w:p w14:paraId="2D1EBD66" w14:textId="77777777" w:rsidR="0014607A" w:rsidRPr="007C4097" w:rsidRDefault="0014607A" w:rsidP="00DC3154">
            <w:pPr>
              <w:pStyle w:val="PargrafodaLista"/>
              <w:numPr>
                <w:ilvl w:val="0"/>
                <w:numId w:val="85"/>
              </w:numPr>
            </w:pPr>
            <w:r w:rsidRPr="007C4097">
              <w:t>Questões Sociais</w:t>
            </w:r>
          </w:p>
          <w:p w14:paraId="0F54CC32" w14:textId="77777777" w:rsidR="0014607A" w:rsidRPr="007C4097" w:rsidRDefault="0014607A" w:rsidP="001D242E">
            <w:pPr>
              <w:ind w:firstLine="0"/>
            </w:pPr>
            <w:r w:rsidRPr="007C4097">
              <w:t>Unidade II – Hardware de Rede Sem Fio</w:t>
            </w:r>
          </w:p>
          <w:p w14:paraId="432A6159" w14:textId="77777777" w:rsidR="0014607A" w:rsidRPr="007C4097" w:rsidRDefault="0014607A" w:rsidP="00DC3154">
            <w:pPr>
              <w:pStyle w:val="PargrafodaLista"/>
              <w:numPr>
                <w:ilvl w:val="0"/>
                <w:numId w:val="86"/>
              </w:numPr>
            </w:pPr>
            <w:r w:rsidRPr="007C4097">
              <w:t>Access Point</w:t>
            </w:r>
          </w:p>
          <w:p w14:paraId="4BE55C3D" w14:textId="77777777" w:rsidR="0014607A" w:rsidRPr="007C4097" w:rsidRDefault="0014607A" w:rsidP="00DC3154">
            <w:pPr>
              <w:pStyle w:val="PargrafodaLista"/>
              <w:numPr>
                <w:ilvl w:val="0"/>
                <w:numId w:val="86"/>
              </w:numPr>
            </w:pPr>
            <w:r w:rsidRPr="007C4097">
              <w:t xml:space="preserve">Instalação e configuração de placas Wireless (PCI) </w:t>
            </w:r>
          </w:p>
          <w:p w14:paraId="39105FE2" w14:textId="77777777" w:rsidR="0014607A" w:rsidRPr="007C4097" w:rsidRDefault="0014607A" w:rsidP="001D242E">
            <w:pPr>
              <w:ind w:firstLine="0"/>
            </w:pPr>
            <w:r w:rsidRPr="007C4097">
              <w:t>Unidade III – Redes Ad Hoc</w:t>
            </w:r>
          </w:p>
          <w:p w14:paraId="443B4522" w14:textId="77777777" w:rsidR="0014607A" w:rsidRPr="007C4097" w:rsidRDefault="0014607A" w:rsidP="00DC3154">
            <w:pPr>
              <w:pStyle w:val="PargrafodaLista"/>
              <w:numPr>
                <w:ilvl w:val="0"/>
                <w:numId w:val="87"/>
              </w:numPr>
            </w:pPr>
            <w:r w:rsidRPr="007C4097">
              <w:t>Topologia Física x Topologia Lógica</w:t>
            </w:r>
          </w:p>
          <w:p w14:paraId="30D7EFA3" w14:textId="77777777" w:rsidR="0014607A" w:rsidRPr="007C4097" w:rsidRDefault="0014607A" w:rsidP="00DC3154">
            <w:pPr>
              <w:pStyle w:val="PargrafodaLista"/>
              <w:numPr>
                <w:ilvl w:val="0"/>
                <w:numId w:val="87"/>
              </w:numPr>
            </w:pPr>
            <w:r w:rsidRPr="007C4097">
              <w:t>Conceitos de uma rede Ad Hoc</w:t>
            </w:r>
          </w:p>
          <w:p w14:paraId="6711023A" w14:textId="77777777" w:rsidR="0014607A" w:rsidRPr="007C4097" w:rsidRDefault="0014607A" w:rsidP="00DC3154">
            <w:pPr>
              <w:pStyle w:val="PargrafodaLista"/>
              <w:numPr>
                <w:ilvl w:val="0"/>
                <w:numId w:val="87"/>
              </w:numPr>
            </w:pPr>
            <w:r w:rsidRPr="007C4097">
              <w:t>Montando uma rede Ad Hoc</w:t>
            </w:r>
          </w:p>
          <w:p w14:paraId="128F45E3" w14:textId="77777777" w:rsidR="0014607A" w:rsidRPr="007C4097" w:rsidRDefault="0014607A" w:rsidP="00DC3154">
            <w:pPr>
              <w:pStyle w:val="PargrafodaLista"/>
              <w:numPr>
                <w:ilvl w:val="0"/>
                <w:numId w:val="87"/>
              </w:numPr>
            </w:pPr>
            <w:r w:rsidRPr="007C4097">
              <w:t>Ingressando computadores em uma rede Ad Hoc</w:t>
            </w:r>
          </w:p>
          <w:p w14:paraId="1D78CEA3" w14:textId="77777777" w:rsidR="0014607A" w:rsidRPr="007C4097" w:rsidRDefault="0014607A" w:rsidP="00DC3154">
            <w:pPr>
              <w:pStyle w:val="PargrafodaLista"/>
              <w:numPr>
                <w:ilvl w:val="0"/>
                <w:numId w:val="87"/>
              </w:numPr>
            </w:pPr>
            <w:r w:rsidRPr="007C4097">
              <w:t>Teste de Conectividade</w:t>
            </w:r>
          </w:p>
          <w:p w14:paraId="3E9C0D65" w14:textId="77777777" w:rsidR="0014607A" w:rsidRPr="007C4097" w:rsidRDefault="0014607A" w:rsidP="00DC3154">
            <w:pPr>
              <w:pStyle w:val="PargrafodaLista"/>
              <w:numPr>
                <w:ilvl w:val="0"/>
                <w:numId w:val="87"/>
              </w:numPr>
            </w:pPr>
            <w:r w:rsidRPr="007C4097">
              <w:t>Excluindo uma rede Ad Hoc</w:t>
            </w:r>
          </w:p>
          <w:p w14:paraId="03BAAECA" w14:textId="77777777" w:rsidR="0014607A" w:rsidRPr="007C4097" w:rsidRDefault="0014607A" w:rsidP="001D242E">
            <w:pPr>
              <w:ind w:firstLine="0"/>
            </w:pPr>
            <w:r w:rsidRPr="007C4097">
              <w:t>Unidade IV – Infraestrutura de Rede</w:t>
            </w:r>
          </w:p>
          <w:p w14:paraId="2BD03FB8" w14:textId="77777777" w:rsidR="0014607A" w:rsidRPr="007C4097" w:rsidRDefault="0014607A" w:rsidP="00DC3154">
            <w:pPr>
              <w:pStyle w:val="PargrafodaLista"/>
              <w:numPr>
                <w:ilvl w:val="0"/>
                <w:numId w:val="88"/>
              </w:numPr>
            </w:pPr>
            <w:r w:rsidRPr="007C4097">
              <w:t>Conceitos de uma rede Infraestrutura</w:t>
            </w:r>
          </w:p>
          <w:p w14:paraId="6F29427E" w14:textId="77777777" w:rsidR="0014607A" w:rsidRPr="007C4097" w:rsidRDefault="0014607A" w:rsidP="00DC3154">
            <w:pPr>
              <w:pStyle w:val="PargrafodaLista"/>
              <w:numPr>
                <w:ilvl w:val="0"/>
                <w:numId w:val="88"/>
              </w:numPr>
            </w:pPr>
            <w:r w:rsidRPr="007C4097">
              <w:t>Instalação física e lógica de uma rede Infraestrutura</w:t>
            </w:r>
          </w:p>
          <w:p w14:paraId="1CE8D503" w14:textId="77777777" w:rsidR="0014607A" w:rsidRPr="007C4097" w:rsidRDefault="0014607A" w:rsidP="00DC3154">
            <w:pPr>
              <w:pStyle w:val="PargrafodaLista"/>
              <w:numPr>
                <w:ilvl w:val="0"/>
                <w:numId w:val="88"/>
              </w:numPr>
            </w:pPr>
            <w:r w:rsidRPr="007C4097">
              <w:t>Ingressando computadores em uma rede Infraestrutura</w:t>
            </w:r>
          </w:p>
          <w:p w14:paraId="2B4083AC" w14:textId="77777777" w:rsidR="0014607A" w:rsidRPr="007C4097" w:rsidRDefault="0014607A" w:rsidP="00DC3154">
            <w:pPr>
              <w:pStyle w:val="PargrafodaLista"/>
              <w:numPr>
                <w:ilvl w:val="0"/>
                <w:numId w:val="88"/>
              </w:numPr>
            </w:pPr>
            <w:r w:rsidRPr="007C4097">
              <w:t>Testes de Conectividade</w:t>
            </w:r>
          </w:p>
          <w:p w14:paraId="65081E12" w14:textId="77777777" w:rsidR="0014607A" w:rsidRPr="007C4097" w:rsidRDefault="0014607A" w:rsidP="001D242E">
            <w:pPr>
              <w:ind w:firstLine="0"/>
            </w:pPr>
            <w:r w:rsidRPr="007C4097">
              <w:t>Unidade V – Técnicas de Segurança</w:t>
            </w:r>
          </w:p>
          <w:p w14:paraId="03768869" w14:textId="77777777" w:rsidR="0014607A" w:rsidRPr="007C4097" w:rsidRDefault="0014607A" w:rsidP="00DC3154">
            <w:pPr>
              <w:pStyle w:val="PargrafodaLista"/>
              <w:numPr>
                <w:ilvl w:val="0"/>
                <w:numId w:val="89"/>
              </w:numPr>
            </w:pPr>
            <w:r w:rsidRPr="007C4097">
              <w:lastRenderedPageBreak/>
              <w:t>Compreender a definição de banda, SSID, canais do AP entre outros</w:t>
            </w:r>
          </w:p>
          <w:p w14:paraId="755BDEE3" w14:textId="77777777" w:rsidR="0014607A" w:rsidRPr="007C4097" w:rsidRDefault="0014607A" w:rsidP="00DC3154">
            <w:pPr>
              <w:pStyle w:val="PargrafodaLista"/>
              <w:numPr>
                <w:ilvl w:val="0"/>
                <w:numId w:val="89"/>
              </w:numPr>
            </w:pPr>
            <w:r w:rsidRPr="007C4097">
              <w:t>Conhecer os padrões de encriptação WEP, WAP (TKIP), WAP2 (AES)</w:t>
            </w:r>
          </w:p>
          <w:p w14:paraId="608293E3" w14:textId="77777777" w:rsidR="0014607A" w:rsidRPr="007C4097" w:rsidRDefault="0014607A" w:rsidP="00DC3154">
            <w:pPr>
              <w:pStyle w:val="PargrafodaLista"/>
              <w:numPr>
                <w:ilvl w:val="0"/>
                <w:numId w:val="89"/>
              </w:numPr>
            </w:pPr>
            <w:r w:rsidRPr="007C4097">
              <w:t>Bloquear o acesso de usuários à rede por meio de MAC Address</w:t>
            </w:r>
          </w:p>
          <w:p w14:paraId="0C705B30" w14:textId="77777777" w:rsidR="0014607A" w:rsidRPr="007C4097" w:rsidRDefault="0014607A" w:rsidP="00DC3154">
            <w:pPr>
              <w:pStyle w:val="PargrafodaLista"/>
              <w:numPr>
                <w:ilvl w:val="0"/>
                <w:numId w:val="89"/>
              </w:numPr>
            </w:pPr>
            <w:r w:rsidRPr="007C4097">
              <w:t>Configurar os protocolos do TCP/IP</w:t>
            </w:r>
          </w:p>
          <w:p w14:paraId="4D66ED3E" w14:textId="77777777" w:rsidR="0014607A" w:rsidRPr="007C4097" w:rsidRDefault="0014607A" w:rsidP="00DC3154">
            <w:pPr>
              <w:pStyle w:val="PargrafodaLista"/>
              <w:numPr>
                <w:ilvl w:val="0"/>
                <w:numId w:val="89"/>
              </w:numPr>
            </w:pPr>
            <w:r w:rsidRPr="007C4097">
              <w:t>Configurar segurança na rede sem fio e conhecer um pouco sobre gerenciamento de rede sem fio, tal como a inserção de senha no Web-Setup do AP, verificação do status, configuração de data e hora, logs, etc.</w:t>
            </w:r>
          </w:p>
          <w:p w14:paraId="00A85532" w14:textId="77777777" w:rsidR="0014607A" w:rsidRDefault="0014607A" w:rsidP="001D242E">
            <w:pPr>
              <w:ind w:firstLine="0"/>
            </w:pPr>
          </w:p>
          <w:p w14:paraId="54D90155" w14:textId="77777777" w:rsidR="0014607A" w:rsidRPr="00E92E31" w:rsidRDefault="0014607A" w:rsidP="001D242E">
            <w:pPr>
              <w:ind w:firstLine="0"/>
              <w:rPr>
                <w:b/>
              </w:rPr>
            </w:pPr>
            <w:r w:rsidRPr="00E92E31">
              <w:rPr>
                <w:b/>
              </w:rPr>
              <w:t>4. PROCEDIMENTOS METODOLÓGICOS</w:t>
            </w:r>
          </w:p>
          <w:p w14:paraId="2414ED21" w14:textId="77777777" w:rsidR="0014607A" w:rsidRPr="007C4097" w:rsidRDefault="0014607A" w:rsidP="001D242E">
            <w:pPr>
              <w:ind w:firstLine="0"/>
            </w:pPr>
            <w:r w:rsidRPr="007C4097">
              <w:t>Aula expositiva, vídeos, trabalho em equipe, estudo dirigido, estudo de caso, exposição oral por alunos e atividades práticas</w:t>
            </w:r>
          </w:p>
          <w:p w14:paraId="51D9C25C" w14:textId="77777777" w:rsidR="0014607A" w:rsidRDefault="0014607A" w:rsidP="001D242E">
            <w:pPr>
              <w:ind w:firstLine="0"/>
            </w:pPr>
          </w:p>
          <w:p w14:paraId="2A02262E" w14:textId="77777777" w:rsidR="0014607A" w:rsidRPr="00E92E31" w:rsidRDefault="0014607A" w:rsidP="001D242E">
            <w:pPr>
              <w:ind w:firstLine="0"/>
              <w:rPr>
                <w:b/>
              </w:rPr>
            </w:pPr>
            <w:r w:rsidRPr="00E92E31">
              <w:rPr>
                <w:b/>
              </w:rPr>
              <w:t>5. MATERIAL DIDÁDICO</w:t>
            </w:r>
          </w:p>
          <w:p w14:paraId="2F7F75A0" w14:textId="77777777" w:rsidR="0014607A" w:rsidRPr="007C4097" w:rsidRDefault="0014607A" w:rsidP="001D242E">
            <w:pPr>
              <w:ind w:firstLine="0"/>
            </w:pPr>
            <w:r w:rsidRPr="007C4097">
              <w:t>Quadro, Datashow, apostila, material áudio/visual, redes sociai, ambiente virtual de aprendizagem, ferramentas de simulação de rede, wireshark, placas de rede PCI e outros componentes para configuração de uma rede sem fio.</w:t>
            </w:r>
          </w:p>
          <w:p w14:paraId="47D03678" w14:textId="77777777" w:rsidR="0014607A" w:rsidRDefault="0014607A" w:rsidP="001D242E">
            <w:pPr>
              <w:ind w:firstLine="0"/>
            </w:pPr>
          </w:p>
          <w:p w14:paraId="19C66E0A" w14:textId="77777777" w:rsidR="0014607A" w:rsidRPr="00E92E31" w:rsidRDefault="0014607A" w:rsidP="001D242E">
            <w:pPr>
              <w:ind w:firstLine="0"/>
              <w:rPr>
                <w:b/>
              </w:rPr>
            </w:pPr>
            <w:r w:rsidRPr="00E92E31">
              <w:rPr>
                <w:b/>
              </w:rPr>
              <w:t>6. CRITÉRIOS E INSTRUMENTOS DE AVALIAÇÃO</w:t>
            </w:r>
          </w:p>
          <w:p w14:paraId="6C78444E" w14:textId="77777777" w:rsidR="0014607A" w:rsidRPr="007C4097" w:rsidRDefault="0014607A" w:rsidP="001D242E">
            <w:pPr>
              <w:ind w:firstLine="0"/>
            </w:pPr>
            <w:r w:rsidRPr="007C4097">
              <w:t>Prova escrita, trabalhos individuais/em grupo e projetos interdisciplinares. Conforme consta no art. 29 do Regulamento de Ensino Médio Técnico, os instrumentos de avaliação deverão ser múltiplos para possibilitar ao professor o acompanhamento do processo de aprendizagem do educando. Assim, deverá haver, pelo menos, duas formas de avaliação, no mínimo uma delas escrita.</w:t>
            </w:r>
          </w:p>
          <w:p w14:paraId="5CE159E6" w14:textId="77777777" w:rsidR="0014607A" w:rsidRDefault="0014607A" w:rsidP="001D242E">
            <w:pPr>
              <w:ind w:firstLine="0"/>
            </w:pPr>
          </w:p>
          <w:p w14:paraId="4C42A63E" w14:textId="77777777" w:rsidR="0014607A" w:rsidRPr="00E92E31" w:rsidRDefault="0014607A" w:rsidP="001D242E">
            <w:pPr>
              <w:ind w:firstLine="0"/>
              <w:rPr>
                <w:b/>
              </w:rPr>
            </w:pPr>
            <w:r w:rsidRPr="00E92E31">
              <w:rPr>
                <w:b/>
              </w:rPr>
              <w:t>7. BIBLIOGRAFIA</w:t>
            </w:r>
          </w:p>
          <w:p w14:paraId="33F0829F" w14:textId="77777777" w:rsidR="0014607A" w:rsidRPr="00E92E31" w:rsidRDefault="0014607A" w:rsidP="001D242E">
            <w:pPr>
              <w:ind w:firstLine="0"/>
              <w:rPr>
                <w:b/>
                <w:u w:val="single"/>
              </w:rPr>
            </w:pPr>
            <w:r w:rsidRPr="00E92E31">
              <w:rPr>
                <w:b/>
                <w:u w:val="single"/>
              </w:rPr>
              <w:t>Básica</w:t>
            </w:r>
          </w:p>
          <w:p w14:paraId="2CCFEF65" w14:textId="77777777" w:rsidR="0014607A" w:rsidRPr="007C4097" w:rsidRDefault="0014607A" w:rsidP="00DC3154">
            <w:pPr>
              <w:pStyle w:val="PargrafodaLista"/>
              <w:numPr>
                <w:ilvl w:val="0"/>
                <w:numId w:val="90"/>
              </w:numPr>
            </w:pPr>
            <w:r w:rsidRPr="007C4097">
              <w:t xml:space="preserve">ROSS, J. O Livro do Wireless: Um Guia Definitivo para Wi-fi - Redes Sem Fio. 1ª edição – Ed. Alta Books, 2009. </w:t>
            </w:r>
          </w:p>
          <w:p w14:paraId="401FC32B" w14:textId="77777777" w:rsidR="0014607A" w:rsidRPr="007C4097" w:rsidRDefault="0014607A" w:rsidP="00DC3154">
            <w:pPr>
              <w:pStyle w:val="PargrafodaLista"/>
              <w:numPr>
                <w:ilvl w:val="0"/>
                <w:numId w:val="90"/>
              </w:numPr>
            </w:pPr>
            <w:r w:rsidRPr="007C4097">
              <w:t xml:space="preserve">KUROSE J. F;  ROSS K. W, “Redes de Computadores e a Internet – uma abordagem top - down” - 6ª edição - Ed. Pearson, São Paulo, 2013. </w:t>
            </w:r>
          </w:p>
          <w:p w14:paraId="1D8F1B6B" w14:textId="77777777" w:rsidR="0014607A" w:rsidRPr="007C4097" w:rsidRDefault="0014607A" w:rsidP="00DC3154">
            <w:pPr>
              <w:pStyle w:val="PargrafodaLista"/>
              <w:numPr>
                <w:ilvl w:val="0"/>
                <w:numId w:val="90"/>
              </w:numPr>
            </w:pPr>
            <w:r w:rsidRPr="007C4097">
              <w:lastRenderedPageBreak/>
              <w:t xml:space="preserve">STALLINGS, W. Criptografia e Segurança de Redes – 6ª edição – Ed. Pearson Education, 2014. </w:t>
            </w:r>
          </w:p>
          <w:p w14:paraId="161BA6B3" w14:textId="77777777" w:rsidR="0014607A" w:rsidRPr="00E92E31" w:rsidRDefault="0014607A" w:rsidP="001D242E">
            <w:pPr>
              <w:ind w:firstLine="0"/>
              <w:rPr>
                <w:b/>
                <w:u w:val="single"/>
              </w:rPr>
            </w:pPr>
            <w:r w:rsidRPr="00E92E31">
              <w:rPr>
                <w:b/>
                <w:u w:val="single"/>
              </w:rPr>
              <w:t>Complementar</w:t>
            </w:r>
          </w:p>
          <w:p w14:paraId="3DD6D7CD" w14:textId="77777777" w:rsidR="0014607A" w:rsidRPr="007C4097" w:rsidRDefault="0014607A" w:rsidP="00DC3154">
            <w:pPr>
              <w:pStyle w:val="PargrafodaLista"/>
              <w:numPr>
                <w:ilvl w:val="0"/>
                <w:numId w:val="91"/>
              </w:numPr>
            </w:pPr>
            <w:r w:rsidRPr="007C4097">
              <w:t xml:space="preserve">MORIMOTO, C. E. Redes - Guia Prático. 2ª edição - Sul Editores, 2011.  </w:t>
            </w:r>
          </w:p>
          <w:p w14:paraId="7621A4D8" w14:textId="77777777" w:rsidR="0014607A" w:rsidRPr="007C4097" w:rsidRDefault="0014607A" w:rsidP="00DC3154">
            <w:pPr>
              <w:pStyle w:val="PargrafodaLista"/>
              <w:numPr>
                <w:ilvl w:val="0"/>
                <w:numId w:val="91"/>
              </w:numPr>
            </w:pPr>
            <w:r w:rsidRPr="007C4097">
              <w:t xml:space="preserve">TORRES, G. Redes de Computadores - Curso Completo. 10ª edição – Ed. FCA, 2013.  </w:t>
            </w:r>
          </w:p>
          <w:p w14:paraId="03BDD65A" w14:textId="77777777" w:rsidR="0014607A" w:rsidRPr="007C4097" w:rsidRDefault="0014607A" w:rsidP="00DC3154">
            <w:pPr>
              <w:pStyle w:val="PargrafodaLista"/>
              <w:numPr>
                <w:ilvl w:val="0"/>
                <w:numId w:val="91"/>
              </w:numPr>
            </w:pPr>
            <w:r w:rsidRPr="007C4097">
              <w:t xml:space="preserve">PINHEIRO, JOSÉ MAURÍCIO DOS S. Guia Completo de Cabeamento de Redes – 2ª edição – Ed. Elsevier, 2015 </w:t>
            </w:r>
          </w:p>
          <w:p w14:paraId="24D4F31E" w14:textId="77777777" w:rsidR="0014607A" w:rsidRPr="007C4097" w:rsidRDefault="0014607A" w:rsidP="00DC3154">
            <w:pPr>
              <w:pStyle w:val="PargrafodaLista"/>
              <w:numPr>
                <w:ilvl w:val="0"/>
                <w:numId w:val="91"/>
              </w:numPr>
            </w:pPr>
            <w:r w:rsidRPr="007C4097">
              <w:t xml:space="preserve">MARIN, P. S. Cabeamento Estruturado – 1ª edição – Ed. Érica, 2014.  </w:t>
            </w:r>
          </w:p>
          <w:p w14:paraId="187F9720" w14:textId="77777777" w:rsidR="0014607A" w:rsidRPr="007C4097" w:rsidRDefault="0014607A" w:rsidP="00DC3154">
            <w:pPr>
              <w:pStyle w:val="PargrafodaLista"/>
              <w:numPr>
                <w:ilvl w:val="0"/>
                <w:numId w:val="91"/>
              </w:numPr>
            </w:pPr>
            <w:r w:rsidRPr="007C4097">
              <w:t>COMER D. E. “Redes de Computadores e a Internet - Vol. I - 6ª edição – Ed. Bookman, 2016.</w:t>
            </w:r>
          </w:p>
        </w:tc>
      </w:tr>
    </w:tbl>
    <w:p w14:paraId="2058EFD8" w14:textId="77777777" w:rsidR="0014607A" w:rsidRDefault="0014607A" w:rsidP="0014607A">
      <w:pPr>
        <w:ind w:firstLine="0"/>
      </w:pPr>
    </w:p>
    <w:p w14:paraId="0EF5FB20" w14:textId="77777777" w:rsidR="005866B7" w:rsidRPr="007C4097" w:rsidRDefault="005866B7" w:rsidP="007C4097">
      <w:pPr>
        <w:ind w:firstLine="0"/>
      </w:pPr>
      <w:r w:rsidRPr="007C4097">
        <w:br w:type="page"/>
      </w:r>
    </w:p>
    <w:tbl>
      <w:tblPr>
        <w:tblStyle w:val="Tabelacomgrade"/>
        <w:tblW w:w="0" w:type="auto"/>
        <w:tblLook w:val="04A0" w:firstRow="1" w:lastRow="0" w:firstColumn="1" w:lastColumn="0" w:noHBand="0" w:noVBand="1"/>
      </w:tblPr>
      <w:tblGrid>
        <w:gridCol w:w="9060"/>
      </w:tblGrid>
      <w:tr w:rsidR="0014607A" w:rsidRPr="007C4097" w14:paraId="7D38E220" w14:textId="77777777" w:rsidTr="001D242E">
        <w:tc>
          <w:tcPr>
            <w:tcW w:w="9060" w:type="dxa"/>
          </w:tcPr>
          <w:p w14:paraId="0DAFC34F" w14:textId="77777777" w:rsidR="0014607A" w:rsidRPr="007C4097" w:rsidRDefault="0014607A" w:rsidP="001D242E">
            <w:pPr>
              <w:ind w:firstLine="0"/>
            </w:pPr>
            <w:r w:rsidRPr="00E92E31">
              <w:rPr>
                <w:b/>
              </w:rPr>
              <w:lastRenderedPageBreak/>
              <w:t>DISCIPLINA</w:t>
            </w:r>
            <w:r w:rsidRPr="007C4097">
              <w:t xml:space="preserve">: Empreendedorismo em Informática </w:t>
            </w:r>
          </w:p>
          <w:p w14:paraId="2AE46885" w14:textId="77777777" w:rsidR="0014607A" w:rsidRPr="007C4097" w:rsidRDefault="0014607A" w:rsidP="001D242E">
            <w:pPr>
              <w:ind w:firstLine="0"/>
            </w:pPr>
            <w:r>
              <w:rPr>
                <w:b/>
              </w:rPr>
              <w:t>CURSO:</w:t>
            </w:r>
            <w:r w:rsidRPr="007C4097">
              <w:t xml:space="preserve"> Técnico em Informática para Internet</w:t>
            </w:r>
          </w:p>
          <w:p w14:paraId="178A8059" w14:textId="77777777" w:rsidR="0014607A" w:rsidRPr="007C4097" w:rsidRDefault="0014607A" w:rsidP="001D242E">
            <w:pPr>
              <w:ind w:firstLine="0"/>
            </w:pPr>
            <w:r w:rsidRPr="00E92E31">
              <w:rPr>
                <w:b/>
              </w:rPr>
              <w:t>MODALIDADE</w:t>
            </w:r>
            <w:r w:rsidRPr="007C4097">
              <w:t>: Concomitante/Subsequente ao Ensino Médio</w:t>
            </w:r>
          </w:p>
          <w:p w14:paraId="376A9B7E" w14:textId="77777777" w:rsidR="0014607A" w:rsidRPr="007C4097" w:rsidRDefault="0014607A" w:rsidP="001D242E">
            <w:pPr>
              <w:ind w:firstLine="0"/>
            </w:pPr>
            <w:r w:rsidRPr="00E92E31">
              <w:rPr>
                <w:b/>
              </w:rPr>
              <w:t>REGIME</w:t>
            </w:r>
            <w:r w:rsidRPr="007C4097">
              <w:t>: Semestral</w:t>
            </w:r>
          </w:p>
          <w:p w14:paraId="0FDBFD5A" w14:textId="77777777" w:rsidR="0014607A" w:rsidRPr="007C4097" w:rsidRDefault="0014607A" w:rsidP="001D242E">
            <w:pPr>
              <w:ind w:firstLine="0"/>
            </w:pPr>
            <w:r w:rsidRPr="00E92E31">
              <w:rPr>
                <w:b/>
              </w:rPr>
              <w:t>PERIODO E CARGA HORÁRIA</w:t>
            </w:r>
            <w:r w:rsidRPr="007C4097">
              <w:t xml:space="preserve">: 3º </w:t>
            </w:r>
            <w:r>
              <w:t>semestre</w:t>
            </w:r>
            <w:r w:rsidRPr="007C4097">
              <w:t xml:space="preserve"> (2 h/a por semana)</w:t>
            </w:r>
          </w:p>
          <w:p w14:paraId="0593319A" w14:textId="77777777" w:rsidR="0014607A" w:rsidRPr="007C4097" w:rsidRDefault="0014607A" w:rsidP="001D242E">
            <w:pPr>
              <w:ind w:firstLine="0"/>
            </w:pPr>
            <w:r w:rsidRPr="00E92E31">
              <w:rPr>
                <w:b/>
              </w:rPr>
              <w:t>ANO LETIVO</w:t>
            </w:r>
            <w:r w:rsidRPr="007C4097">
              <w:t>: 2018</w:t>
            </w:r>
          </w:p>
          <w:p w14:paraId="7AE2947E" w14:textId="77777777" w:rsidR="0014607A" w:rsidRPr="007C4097" w:rsidRDefault="0014607A" w:rsidP="001D242E">
            <w:pPr>
              <w:ind w:firstLine="0"/>
            </w:pPr>
          </w:p>
          <w:p w14:paraId="6167A4C6" w14:textId="77777777" w:rsidR="0014607A" w:rsidRPr="00E92E31" w:rsidRDefault="0014607A" w:rsidP="001D242E">
            <w:pPr>
              <w:ind w:firstLine="0"/>
              <w:jc w:val="center"/>
              <w:rPr>
                <w:b/>
                <w:u w:val="single"/>
              </w:rPr>
            </w:pPr>
            <w:r w:rsidRPr="00E92E31">
              <w:rPr>
                <w:b/>
                <w:u w:val="single"/>
              </w:rPr>
              <w:t>PROGRAMA DE ENSINO</w:t>
            </w:r>
          </w:p>
          <w:p w14:paraId="60293BA2" w14:textId="77777777" w:rsidR="0014607A" w:rsidRPr="00E92E31" w:rsidRDefault="0014607A" w:rsidP="001D242E">
            <w:pPr>
              <w:ind w:firstLine="0"/>
              <w:rPr>
                <w:b/>
              </w:rPr>
            </w:pPr>
            <w:r w:rsidRPr="00E92E31">
              <w:rPr>
                <w:b/>
              </w:rPr>
              <w:t>1. OBJETIVO GERAL</w:t>
            </w:r>
          </w:p>
          <w:p w14:paraId="28E1B1C9" w14:textId="77777777" w:rsidR="0014607A" w:rsidRDefault="0014607A" w:rsidP="001D242E">
            <w:pPr>
              <w:ind w:firstLine="0"/>
            </w:pPr>
            <w:r w:rsidRPr="007C4097">
              <w:t>Conhecer os conceitos básicos sobre empreendedorismo, bem como o conhecimento das características empreendedoras, a busca das oportunidades de negócios e o desenvolvimento do plano de negócios de empresas na área de informática.</w:t>
            </w:r>
          </w:p>
          <w:p w14:paraId="756E3020" w14:textId="77777777" w:rsidR="0014607A" w:rsidRPr="007C4097" w:rsidRDefault="0014607A" w:rsidP="001D242E">
            <w:pPr>
              <w:ind w:firstLine="0"/>
            </w:pPr>
          </w:p>
          <w:p w14:paraId="1F39401A" w14:textId="77777777" w:rsidR="0014607A" w:rsidRPr="00E92E31" w:rsidRDefault="0014607A" w:rsidP="001D242E">
            <w:pPr>
              <w:ind w:firstLine="0"/>
              <w:rPr>
                <w:b/>
              </w:rPr>
            </w:pPr>
            <w:r w:rsidRPr="00E92E31">
              <w:rPr>
                <w:b/>
              </w:rPr>
              <w:t>2. OBJETIVOS ESPECÍFICOS</w:t>
            </w:r>
          </w:p>
          <w:p w14:paraId="725CDE50" w14:textId="77777777" w:rsidR="0014607A" w:rsidRPr="007C4097" w:rsidRDefault="0014607A" w:rsidP="00DC3154">
            <w:pPr>
              <w:pStyle w:val="PargrafodaLista"/>
              <w:numPr>
                <w:ilvl w:val="0"/>
                <w:numId w:val="156"/>
              </w:numPr>
            </w:pPr>
            <w:r w:rsidRPr="007C4097">
              <w:t xml:space="preserve">Definir, refletir e debater sobre o conceito de empreendedorismo. </w:t>
            </w:r>
          </w:p>
          <w:p w14:paraId="6FC99E18" w14:textId="77777777" w:rsidR="0014607A" w:rsidRPr="007C4097" w:rsidRDefault="0014607A" w:rsidP="00DC3154">
            <w:pPr>
              <w:pStyle w:val="PargrafodaLista"/>
              <w:numPr>
                <w:ilvl w:val="0"/>
                <w:numId w:val="156"/>
              </w:numPr>
            </w:pPr>
            <w:r w:rsidRPr="007C4097">
              <w:t xml:space="preserve">Discutir o perfil do empreendedor e o motivo pelo qual as pessoas buscam tornar-se empresárias. </w:t>
            </w:r>
          </w:p>
          <w:p w14:paraId="24C2E273" w14:textId="77777777" w:rsidR="0014607A" w:rsidRPr="007C4097" w:rsidRDefault="0014607A" w:rsidP="00DC3154">
            <w:pPr>
              <w:pStyle w:val="PargrafodaLista"/>
              <w:numPr>
                <w:ilvl w:val="0"/>
                <w:numId w:val="156"/>
              </w:numPr>
            </w:pPr>
            <w:r w:rsidRPr="007C4097">
              <w:t xml:space="preserve">Abordar as questões relacionadas com a identificação das oportunidades de negócios na região sul-fluminense, apontando as tendências globais atuais. </w:t>
            </w:r>
          </w:p>
          <w:p w14:paraId="637626A0" w14:textId="77777777" w:rsidR="0014607A" w:rsidRPr="007C4097" w:rsidRDefault="0014607A" w:rsidP="00DC3154">
            <w:pPr>
              <w:pStyle w:val="PargrafodaLista"/>
              <w:numPr>
                <w:ilvl w:val="0"/>
                <w:numId w:val="156"/>
              </w:numPr>
            </w:pPr>
            <w:r w:rsidRPr="007C4097">
              <w:t xml:space="preserve">Conhecer os parâmetros necessários para a abertura de uma empresa. </w:t>
            </w:r>
          </w:p>
          <w:p w14:paraId="46B4A197" w14:textId="77777777" w:rsidR="0014607A" w:rsidRPr="007C4097" w:rsidRDefault="0014607A" w:rsidP="00DC3154">
            <w:pPr>
              <w:pStyle w:val="PargrafodaLista"/>
              <w:numPr>
                <w:ilvl w:val="0"/>
                <w:numId w:val="156"/>
              </w:numPr>
            </w:pPr>
            <w:r w:rsidRPr="007C4097">
              <w:t xml:space="preserve">Apresentar os tramites necessários para a montagem da estrutura de uma empresa. </w:t>
            </w:r>
          </w:p>
          <w:p w14:paraId="1AA7F30D" w14:textId="77777777" w:rsidR="0014607A" w:rsidRPr="007C4097" w:rsidRDefault="0014607A" w:rsidP="00DC3154">
            <w:pPr>
              <w:pStyle w:val="PargrafodaLista"/>
              <w:numPr>
                <w:ilvl w:val="0"/>
                <w:numId w:val="156"/>
              </w:numPr>
            </w:pPr>
            <w:r w:rsidRPr="007C4097">
              <w:t xml:space="preserve">Apresentar os tipos de serviços mais comuns para profissionais de TI. </w:t>
            </w:r>
          </w:p>
          <w:p w14:paraId="3824015B" w14:textId="77777777" w:rsidR="0014607A" w:rsidRPr="007C4097" w:rsidRDefault="0014607A" w:rsidP="00DC3154">
            <w:pPr>
              <w:pStyle w:val="PargrafodaLista"/>
              <w:numPr>
                <w:ilvl w:val="0"/>
                <w:numId w:val="156"/>
              </w:numPr>
            </w:pPr>
            <w:r w:rsidRPr="007C4097">
              <w:t xml:space="preserve">Planejar o catálogo de serviços. </w:t>
            </w:r>
          </w:p>
          <w:p w14:paraId="5854CC69" w14:textId="77777777" w:rsidR="0014607A" w:rsidRPr="007C4097" w:rsidRDefault="0014607A" w:rsidP="00DC3154">
            <w:pPr>
              <w:pStyle w:val="PargrafodaLista"/>
              <w:numPr>
                <w:ilvl w:val="0"/>
                <w:numId w:val="156"/>
              </w:numPr>
            </w:pPr>
            <w:r w:rsidRPr="007C4097">
              <w:t xml:space="preserve">Aprender como controlar as finanças de uma empresa. </w:t>
            </w:r>
          </w:p>
          <w:p w14:paraId="4832B581" w14:textId="77777777" w:rsidR="0014607A" w:rsidRPr="007C4097" w:rsidRDefault="0014607A" w:rsidP="00DC3154">
            <w:pPr>
              <w:pStyle w:val="PargrafodaLista"/>
              <w:numPr>
                <w:ilvl w:val="0"/>
                <w:numId w:val="156"/>
              </w:numPr>
            </w:pPr>
            <w:r w:rsidRPr="007C4097">
              <w:t xml:space="preserve">Preparar estratégias de marketing. </w:t>
            </w:r>
          </w:p>
          <w:p w14:paraId="5C69FC24" w14:textId="77777777" w:rsidR="0014607A" w:rsidRPr="007C4097" w:rsidRDefault="0014607A" w:rsidP="00DC3154">
            <w:pPr>
              <w:pStyle w:val="PargrafodaLista"/>
              <w:numPr>
                <w:ilvl w:val="0"/>
                <w:numId w:val="156"/>
              </w:numPr>
            </w:pPr>
            <w:r w:rsidRPr="007C4097">
              <w:t xml:space="preserve">Preparar um plano operacional. </w:t>
            </w:r>
          </w:p>
          <w:p w14:paraId="68FAC898" w14:textId="77777777" w:rsidR="0014607A" w:rsidRPr="007C4097" w:rsidRDefault="0014607A" w:rsidP="00DC3154">
            <w:pPr>
              <w:pStyle w:val="PargrafodaLista"/>
              <w:numPr>
                <w:ilvl w:val="0"/>
                <w:numId w:val="156"/>
              </w:numPr>
            </w:pPr>
            <w:r w:rsidRPr="007C4097">
              <w:t xml:space="preserve">Conhecer a legislação necessária para a abertura de uma empresa. </w:t>
            </w:r>
          </w:p>
          <w:p w14:paraId="77EE4F0D" w14:textId="77777777" w:rsidR="0014607A" w:rsidRPr="007C4097" w:rsidRDefault="0014607A" w:rsidP="00DC3154">
            <w:pPr>
              <w:pStyle w:val="PargrafodaLista"/>
              <w:numPr>
                <w:ilvl w:val="0"/>
                <w:numId w:val="156"/>
              </w:numPr>
            </w:pPr>
            <w:r w:rsidRPr="007C4097">
              <w:t>Simular os negócios de uma empresa.</w:t>
            </w:r>
          </w:p>
          <w:p w14:paraId="0C5B8BC7" w14:textId="77777777" w:rsidR="0014607A" w:rsidRDefault="0014607A" w:rsidP="001D242E">
            <w:pPr>
              <w:ind w:firstLine="0"/>
            </w:pPr>
          </w:p>
          <w:p w14:paraId="2F0E140E" w14:textId="77777777" w:rsidR="0014607A" w:rsidRPr="00E92E31" w:rsidRDefault="0014607A" w:rsidP="001D242E">
            <w:pPr>
              <w:ind w:firstLine="0"/>
              <w:rPr>
                <w:b/>
              </w:rPr>
            </w:pPr>
            <w:r w:rsidRPr="00E92E31">
              <w:rPr>
                <w:b/>
              </w:rPr>
              <w:t>3. CONTEÚDOS PROGRAMÁTICOS</w:t>
            </w:r>
          </w:p>
          <w:p w14:paraId="4A2430DB" w14:textId="77777777" w:rsidR="0014607A" w:rsidRPr="007C4097" w:rsidRDefault="0014607A" w:rsidP="001D242E">
            <w:pPr>
              <w:ind w:firstLine="0"/>
            </w:pPr>
            <w:r w:rsidRPr="007C4097">
              <w:t>Unidade I – Conceituando Empreendedorismo</w:t>
            </w:r>
          </w:p>
          <w:p w14:paraId="69731E3E" w14:textId="77777777" w:rsidR="0014607A" w:rsidRPr="007C4097" w:rsidRDefault="0014607A" w:rsidP="00DC3154">
            <w:pPr>
              <w:pStyle w:val="PargrafodaLista"/>
              <w:numPr>
                <w:ilvl w:val="0"/>
                <w:numId w:val="92"/>
              </w:numPr>
            </w:pPr>
            <w:r w:rsidRPr="007C4097">
              <w:t>Empreendedorismo e o empreendedor: conceitos e definições.</w:t>
            </w:r>
          </w:p>
          <w:p w14:paraId="005C24D1" w14:textId="77777777" w:rsidR="0014607A" w:rsidRPr="007C4097" w:rsidRDefault="0014607A" w:rsidP="00DC3154">
            <w:pPr>
              <w:pStyle w:val="PargrafodaLista"/>
              <w:numPr>
                <w:ilvl w:val="0"/>
                <w:numId w:val="92"/>
              </w:numPr>
            </w:pPr>
            <w:r w:rsidRPr="007C4097">
              <w:t>Análise de indicadores socioeconômicos da região sul fluminense: oportunidade de negócios</w:t>
            </w:r>
          </w:p>
          <w:p w14:paraId="69FD15CD" w14:textId="77777777" w:rsidR="0014607A" w:rsidRPr="007C4097" w:rsidRDefault="0014607A" w:rsidP="00DC3154">
            <w:pPr>
              <w:pStyle w:val="PargrafodaLista"/>
              <w:numPr>
                <w:ilvl w:val="0"/>
                <w:numId w:val="92"/>
              </w:numPr>
            </w:pPr>
            <w:r w:rsidRPr="007C4097">
              <w:t>Abertura e gestão do próprio negócio de assistência técnica em hardware</w:t>
            </w:r>
          </w:p>
          <w:p w14:paraId="2D3A5C4D" w14:textId="77777777" w:rsidR="0014607A" w:rsidRPr="007C4097" w:rsidRDefault="0014607A" w:rsidP="00DC3154">
            <w:pPr>
              <w:pStyle w:val="PargrafodaLista"/>
              <w:numPr>
                <w:ilvl w:val="0"/>
                <w:numId w:val="92"/>
              </w:numPr>
            </w:pPr>
            <w:r w:rsidRPr="007C4097">
              <w:t>Montando a empresa</w:t>
            </w:r>
          </w:p>
          <w:p w14:paraId="32F3BD61" w14:textId="77777777" w:rsidR="0014607A" w:rsidRPr="007C4097" w:rsidRDefault="0014607A" w:rsidP="00DC3154">
            <w:pPr>
              <w:pStyle w:val="PargrafodaLista"/>
              <w:numPr>
                <w:ilvl w:val="0"/>
                <w:numId w:val="92"/>
              </w:numPr>
            </w:pPr>
            <w:r w:rsidRPr="007C4097">
              <w:t>Compreendendo a estrutura de uma empresa</w:t>
            </w:r>
          </w:p>
          <w:p w14:paraId="4BB5100C" w14:textId="77777777" w:rsidR="0014607A" w:rsidRPr="007C4097" w:rsidRDefault="0014607A" w:rsidP="001D242E">
            <w:pPr>
              <w:ind w:firstLine="0"/>
            </w:pPr>
            <w:r w:rsidRPr="007C4097">
              <w:t>Unidade II – Tipos de Serviço.</w:t>
            </w:r>
          </w:p>
          <w:p w14:paraId="7C358614" w14:textId="77777777" w:rsidR="0014607A" w:rsidRPr="007C4097" w:rsidRDefault="0014607A" w:rsidP="00DC3154">
            <w:pPr>
              <w:pStyle w:val="PargrafodaLista"/>
              <w:numPr>
                <w:ilvl w:val="0"/>
                <w:numId w:val="93"/>
              </w:numPr>
            </w:pPr>
            <w:r w:rsidRPr="007C4097">
              <w:t>Tipos de serviços possíveis: apresentando os tipos de serviços que podem ser prestados</w:t>
            </w:r>
          </w:p>
          <w:p w14:paraId="2C65B8C9" w14:textId="77777777" w:rsidR="0014607A" w:rsidRPr="007C4097" w:rsidRDefault="0014607A" w:rsidP="00DC3154">
            <w:pPr>
              <w:pStyle w:val="PargrafodaLista"/>
              <w:numPr>
                <w:ilvl w:val="0"/>
                <w:numId w:val="93"/>
              </w:numPr>
            </w:pPr>
            <w:r w:rsidRPr="007C4097">
              <w:t>Prestando serviço: Construindo um catálogo de serviços</w:t>
            </w:r>
          </w:p>
          <w:p w14:paraId="556EB2E3" w14:textId="77777777" w:rsidR="0014607A" w:rsidRPr="007C4097" w:rsidRDefault="0014607A" w:rsidP="001D242E">
            <w:pPr>
              <w:ind w:firstLine="0"/>
            </w:pPr>
            <w:r w:rsidRPr="007C4097">
              <w:t>Unidade III – Compreendendo as finanças</w:t>
            </w:r>
          </w:p>
          <w:p w14:paraId="12D18D54" w14:textId="77777777" w:rsidR="0014607A" w:rsidRPr="007C4097" w:rsidRDefault="0014607A" w:rsidP="00DC3154">
            <w:pPr>
              <w:pStyle w:val="PargrafodaLista"/>
              <w:numPr>
                <w:ilvl w:val="0"/>
                <w:numId w:val="94"/>
              </w:numPr>
            </w:pPr>
            <w:r w:rsidRPr="007C4097">
              <w:t>Entendendo as finanças de uma empresa: investimentos, custos, capital de giro</w:t>
            </w:r>
          </w:p>
          <w:p w14:paraId="0C278159" w14:textId="77777777" w:rsidR="0014607A" w:rsidRPr="007C4097" w:rsidRDefault="0014607A" w:rsidP="00DC3154">
            <w:pPr>
              <w:pStyle w:val="PargrafodaLista"/>
              <w:numPr>
                <w:ilvl w:val="0"/>
                <w:numId w:val="94"/>
              </w:numPr>
            </w:pPr>
            <w:r w:rsidRPr="007C4097">
              <w:t xml:space="preserve">Controlando as finanças: lucratividade, rentabilidade e retorno do investimento.  </w:t>
            </w:r>
          </w:p>
          <w:p w14:paraId="6299DECA" w14:textId="77777777" w:rsidR="0014607A" w:rsidRPr="007C4097" w:rsidRDefault="0014607A" w:rsidP="00DC3154">
            <w:pPr>
              <w:pStyle w:val="PargrafodaLista"/>
              <w:numPr>
                <w:ilvl w:val="0"/>
                <w:numId w:val="94"/>
              </w:numPr>
            </w:pPr>
            <w:r w:rsidRPr="007C4097">
              <w:t>Conhecendo um fluxo de caixa</w:t>
            </w:r>
          </w:p>
          <w:p w14:paraId="4404D2B6" w14:textId="77777777" w:rsidR="0014607A" w:rsidRPr="007C4097" w:rsidRDefault="0014607A" w:rsidP="001D242E">
            <w:pPr>
              <w:ind w:firstLine="0"/>
            </w:pPr>
            <w:r w:rsidRPr="007C4097">
              <w:t>Unidade IV – Plano de Marketing e Legislação</w:t>
            </w:r>
          </w:p>
          <w:p w14:paraId="0814561B" w14:textId="77777777" w:rsidR="0014607A" w:rsidRPr="007C4097" w:rsidRDefault="0014607A" w:rsidP="00DC3154">
            <w:pPr>
              <w:pStyle w:val="PargrafodaLista"/>
              <w:numPr>
                <w:ilvl w:val="0"/>
                <w:numId w:val="95"/>
              </w:numPr>
            </w:pPr>
            <w:r w:rsidRPr="007C4097">
              <w:t xml:space="preserve">Estabelecendo o plano de marketing da empresa: principais produtos e serviços, preço e estratégias promocionais </w:t>
            </w:r>
          </w:p>
          <w:p w14:paraId="0F37EFF3" w14:textId="77777777" w:rsidR="0014607A" w:rsidRPr="007C4097" w:rsidRDefault="0014607A" w:rsidP="00DC3154">
            <w:pPr>
              <w:pStyle w:val="PargrafodaLista"/>
              <w:numPr>
                <w:ilvl w:val="0"/>
                <w:numId w:val="95"/>
              </w:numPr>
            </w:pPr>
            <w:r w:rsidRPr="007C4097">
              <w:t>Criando o plano operacional da empresa: layout, capacidade produtiva, necessidade de pessoal</w:t>
            </w:r>
          </w:p>
          <w:p w14:paraId="6FFD0235" w14:textId="77777777" w:rsidR="0014607A" w:rsidRPr="007C4097" w:rsidRDefault="0014607A" w:rsidP="00DC3154">
            <w:pPr>
              <w:pStyle w:val="PargrafodaLista"/>
              <w:numPr>
                <w:ilvl w:val="0"/>
                <w:numId w:val="95"/>
              </w:numPr>
            </w:pPr>
            <w:r w:rsidRPr="007C4097">
              <w:t>Legislação empresarial</w:t>
            </w:r>
          </w:p>
          <w:p w14:paraId="584AAFA7" w14:textId="77777777" w:rsidR="0014607A" w:rsidRPr="007C4097" w:rsidRDefault="0014607A" w:rsidP="00DC3154">
            <w:pPr>
              <w:pStyle w:val="PargrafodaLista"/>
              <w:numPr>
                <w:ilvl w:val="0"/>
                <w:numId w:val="95"/>
              </w:numPr>
            </w:pPr>
            <w:r w:rsidRPr="007C4097">
              <w:t>Jogos de negócios empresariais</w:t>
            </w:r>
          </w:p>
          <w:p w14:paraId="44417202" w14:textId="77777777" w:rsidR="0014607A" w:rsidRDefault="0014607A" w:rsidP="001D242E">
            <w:pPr>
              <w:ind w:firstLine="0"/>
            </w:pPr>
          </w:p>
          <w:p w14:paraId="1DBF967D" w14:textId="77777777" w:rsidR="0014607A" w:rsidRPr="00E92E31" w:rsidRDefault="0014607A" w:rsidP="001D242E">
            <w:pPr>
              <w:ind w:firstLine="0"/>
              <w:rPr>
                <w:b/>
              </w:rPr>
            </w:pPr>
            <w:r w:rsidRPr="00E92E31">
              <w:rPr>
                <w:b/>
              </w:rPr>
              <w:t>4. PROCEDIMENTOS METODOLÓGICOS</w:t>
            </w:r>
          </w:p>
          <w:p w14:paraId="59FCF221" w14:textId="77777777" w:rsidR="0014607A" w:rsidRPr="007C4097" w:rsidRDefault="0014607A" w:rsidP="001D242E">
            <w:pPr>
              <w:ind w:firstLine="0"/>
            </w:pPr>
            <w:r w:rsidRPr="007C4097">
              <w:t>Aula expositiva, vídeos, trabalho em equipe, estudo dirigido, estudo de caso, exposição oral por alunos e atividades práticas</w:t>
            </w:r>
          </w:p>
          <w:p w14:paraId="57E1C915" w14:textId="77777777" w:rsidR="0014607A" w:rsidRDefault="0014607A" w:rsidP="001D242E">
            <w:pPr>
              <w:ind w:firstLine="0"/>
            </w:pPr>
          </w:p>
          <w:p w14:paraId="0BEC1674" w14:textId="77777777" w:rsidR="0014607A" w:rsidRPr="00E92E31" w:rsidRDefault="0014607A" w:rsidP="001D242E">
            <w:pPr>
              <w:ind w:firstLine="0"/>
              <w:rPr>
                <w:b/>
              </w:rPr>
            </w:pPr>
            <w:r w:rsidRPr="00E92E31">
              <w:rPr>
                <w:b/>
              </w:rPr>
              <w:t>5. MATERIAL DIDÁDICO</w:t>
            </w:r>
          </w:p>
          <w:p w14:paraId="7B262239" w14:textId="77777777" w:rsidR="0014607A" w:rsidRPr="007C4097" w:rsidRDefault="0014607A" w:rsidP="001D242E">
            <w:pPr>
              <w:ind w:firstLine="0"/>
            </w:pPr>
            <w:r w:rsidRPr="007C4097">
              <w:t>Quadro, Datashow, apostila, material áudio/visual, redes sociais, ambiente virtual de aprendizagem e palestras com consultores do SEBRAE.</w:t>
            </w:r>
          </w:p>
          <w:p w14:paraId="00FBECDB" w14:textId="77777777" w:rsidR="0014607A" w:rsidRDefault="0014607A" w:rsidP="001D242E">
            <w:pPr>
              <w:ind w:firstLine="0"/>
            </w:pPr>
          </w:p>
          <w:p w14:paraId="5BBA42AE" w14:textId="77777777" w:rsidR="0014607A" w:rsidRPr="00E92E31" w:rsidRDefault="0014607A" w:rsidP="001D242E">
            <w:pPr>
              <w:ind w:firstLine="0"/>
              <w:rPr>
                <w:b/>
              </w:rPr>
            </w:pPr>
            <w:r w:rsidRPr="00E92E31">
              <w:rPr>
                <w:b/>
              </w:rPr>
              <w:t>6. CRITÉRIOS E INSTRUMENTOS DE AVALIAÇÃO</w:t>
            </w:r>
          </w:p>
          <w:p w14:paraId="139D051A" w14:textId="77777777" w:rsidR="0014607A" w:rsidRPr="007C4097" w:rsidRDefault="0014607A" w:rsidP="001D242E">
            <w:pPr>
              <w:ind w:firstLine="0"/>
            </w:pPr>
            <w:r w:rsidRPr="007C4097">
              <w:t>Prova escrita, trabalhos individuais/em grupo e projetos interdisciplinares. Conforme consta no art. 29 do Regulamento de Ensino Médio Técnico, os instrumentos de avaliação deverão ser múltiplos para possibilitar ao professor o acompanhamento do processo de aprendizagem do educando. Assim, deverá haver, pelo menos, duas formas de avaliação, no mínimo uma delas escrita.</w:t>
            </w:r>
          </w:p>
          <w:p w14:paraId="09D96701" w14:textId="77777777" w:rsidR="0014607A" w:rsidRDefault="0014607A" w:rsidP="001D242E">
            <w:pPr>
              <w:ind w:firstLine="0"/>
            </w:pPr>
          </w:p>
          <w:p w14:paraId="74513972" w14:textId="77777777" w:rsidR="0014607A" w:rsidRPr="00E92E31" w:rsidRDefault="0014607A" w:rsidP="001D242E">
            <w:pPr>
              <w:ind w:firstLine="0"/>
              <w:rPr>
                <w:b/>
              </w:rPr>
            </w:pPr>
            <w:r w:rsidRPr="00E92E31">
              <w:rPr>
                <w:b/>
              </w:rPr>
              <w:t>7. BIBLIOGRAFIA</w:t>
            </w:r>
          </w:p>
          <w:p w14:paraId="6B15D16F" w14:textId="77777777" w:rsidR="0014607A" w:rsidRPr="00E92E31" w:rsidRDefault="0014607A" w:rsidP="001D242E">
            <w:pPr>
              <w:ind w:firstLine="0"/>
              <w:rPr>
                <w:b/>
                <w:u w:val="single"/>
              </w:rPr>
            </w:pPr>
            <w:r w:rsidRPr="00E92E31">
              <w:rPr>
                <w:b/>
                <w:u w:val="single"/>
              </w:rPr>
              <w:t>Básica</w:t>
            </w:r>
          </w:p>
          <w:p w14:paraId="3F107574" w14:textId="77777777" w:rsidR="0014607A" w:rsidRPr="007C4097" w:rsidRDefault="0014607A" w:rsidP="00DC3154">
            <w:pPr>
              <w:pStyle w:val="PargrafodaLista"/>
              <w:numPr>
                <w:ilvl w:val="0"/>
                <w:numId w:val="96"/>
              </w:numPr>
            </w:pPr>
            <w:r w:rsidRPr="007C4097">
              <w:t xml:space="preserve">FERRARI, R. Empreendedorismo para Computação – Criando Negócios de Tecnologia. Rio de Janeiro: Elsevier, 2010 </w:t>
            </w:r>
          </w:p>
          <w:p w14:paraId="7576ACCB" w14:textId="77777777" w:rsidR="0014607A" w:rsidRPr="007C4097" w:rsidRDefault="0014607A" w:rsidP="00DC3154">
            <w:pPr>
              <w:pStyle w:val="PargrafodaLista"/>
              <w:numPr>
                <w:ilvl w:val="0"/>
                <w:numId w:val="96"/>
              </w:numPr>
            </w:pPr>
            <w:r w:rsidRPr="007C4097">
              <w:t xml:space="preserve">TORRES, Joaquim. Guia da Startup: Como startups e empresas estabelecidas podem criar produtos de software rentáveis. São Paulo: Casa do Código, 2014 </w:t>
            </w:r>
          </w:p>
          <w:p w14:paraId="64CFD6CA" w14:textId="77777777" w:rsidR="0014607A" w:rsidRPr="007C4097" w:rsidRDefault="0014607A" w:rsidP="00DC3154">
            <w:pPr>
              <w:pStyle w:val="PargrafodaLista"/>
              <w:numPr>
                <w:ilvl w:val="0"/>
                <w:numId w:val="96"/>
              </w:numPr>
            </w:pPr>
            <w:r w:rsidRPr="007C4097">
              <w:t xml:space="preserve">TORRES, Joaquim. Gestão de produtos de software: como aumentar as chances de sucesso do seu software. São Paulo: Casa do Código 2014. </w:t>
            </w:r>
          </w:p>
          <w:p w14:paraId="146FE4B8" w14:textId="77777777" w:rsidR="0014607A" w:rsidRPr="00E92E31" w:rsidRDefault="0014607A" w:rsidP="001D242E">
            <w:pPr>
              <w:ind w:firstLine="0"/>
              <w:rPr>
                <w:b/>
                <w:u w:val="single"/>
              </w:rPr>
            </w:pPr>
            <w:r w:rsidRPr="00E92E31">
              <w:rPr>
                <w:b/>
                <w:u w:val="single"/>
              </w:rPr>
              <w:t>Complementar</w:t>
            </w:r>
          </w:p>
          <w:p w14:paraId="23A61873" w14:textId="77777777" w:rsidR="0014607A" w:rsidRPr="007C4097" w:rsidRDefault="0014607A" w:rsidP="00DC3154">
            <w:pPr>
              <w:pStyle w:val="PargrafodaLista"/>
              <w:numPr>
                <w:ilvl w:val="0"/>
                <w:numId w:val="97"/>
              </w:numPr>
            </w:pPr>
            <w:r w:rsidRPr="007C4097">
              <w:t xml:space="preserve">SEBRAE. Como elaborar um plano de negócios. Brasília, 2009. </w:t>
            </w:r>
          </w:p>
          <w:p w14:paraId="3604B0B2" w14:textId="77777777" w:rsidR="0014607A" w:rsidRPr="007C4097" w:rsidRDefault="0014607A" w:rsidP="00DC3154">
            <w:pPr>
              <w:pStyle w:val="PargrafodaLista"/>
              <w:numPr>
                <w:ilvl w:val="0"/>
                <w:numId w:val="97"/>
              </w:numPr>
            </w:pPr>
            <w:r w:rsidRPr="007C4097">
              <w:t xml:space="preserve">CHÉR, R. Empreendedorismo na Veia - um Aprendizado Constante. Rio de Janeiro: Elsevier, 2008. </w:t>
            </w:r>
          </w:p>
          <w:p w14:paraId="6CFB69FD" w14:textId="77777777" w:rsidR="0014607A" w:rsidRPr="007C4097" w:rsidRDefault="0014607A" w:rsidP="00DC3154">
            <w:pPr>
              <w:pStyle w:val="PargrafodaLista"/>
              <w:numPr>
                <w:ilvl w:val="0"/>
                <w:numId w:val="97"/>
              </w:numPr>
            </w:pPr>
            <w:r w:rsidRPr="007C4097">
              <w:t>DE BES, F.T. O Livro Negro do Empreendedor. Editora Best Seller, 2012.</w:t>
            </w:r>
          </w:p>
          <w:p w14:paraId="041DFA23" w14:textId="77777777" w:rsidR="0014607A" w:rsidRPr="007C4097" w:rsidRDefault="0014607A" w:rsidP="00DC3154">
            <w:pPr>
              <w:pStyle w:val="PargrafodaLista"/>
              <w:numPr>
                <w:ilvl w:val="0"/>
                <w:numId w:val="97"/>
              </w:numPr>
            </w:pPr>
            <w:r w:rsidRPr="007C4097">
              <w:t xml:space="preserve">DRUCKER, P.F. Inovação e espírito empreendedor: entrepreneurship. 6. ed. São Paulo: Pioneira, 2000. </w:t>
            </w:r>
          </w:p>
          <w:p w14:paraId="0D11C17F" w14:textId="77777777" w:rsidR="0014607A" w:rsidRPr="007C4097" w:rsidRDefault="0014607A" w:rsidP="00DC3154">
            <w:pPr>
              <w:pStyle w:val="PargrafodaLista"/>
              <w:numPr>
                <w:ilvl w:val="0"/>
                <w:numId w:val="97"/>
              </w:numPr>
            </w:pPr>
            <w:r w:rsidRPr="007C4097">
              <w:t>TREVISAN, A. M. Empresários do futuro: como os jovens vão conquistar o mundo dos negócios. 3. ed. São Paulo: Infinito, 2000.</w:t>
            </w:r>
          </w:p>
        </w:tc>
      </w:tr>
    </w:tbl>
    <w:p w14:paraId="0A47E049" w14:textId="77777777" w:rsidR="00CF5BAF" w:rsidRPr="007C4097" w:rsidRDefault="00CF5BAF" w:rsidP="007C4097">
      <w:pPr>
        <w:ind w:firstLine="0"/>
      </w:pPr>
      <w:r w:rsidRPr="007C4097">
        <w:lastRenderedPageBreak/>
        <w:br w:type="page"/>
      </w:r>
    </w:p>
    <w:tbl>
      <w:tblPr>
        <w:tblStyle w:val="Tabelacomgrade"/>
        <w:tblW w:w="0" w:type="auto"/>
        <w:tblLook w:val="04A0" w:firstRow="1" w:lastRow="0" w:firstColumn="1" w:lastColumn="0" w:noHBand="0" w:noVBand="1"/>
      </w:tblPr>
      <w:tblGrid>
        <w:gridCol w:w="9060"/>
      </w:tblGrid>
      <w:tr w:rsidR="0014607A" w:rsidRPr="007C4097" w14:paraId="7E4457DE" w14:textId="77777777" w:rsidTr="001D242E">
        <w:tc>
          <w:tcPr>
            <w:tcW w:w="9060" w:type="dxa"/>
          </w:tcPr>
          <w:p w14:paraId="02741156" w14:textId="77777777" w:rsidR="0014607A" w:rsidRPr="007C4097" w:rsidRDefault="0014607A" w:rsidP="001D242E">
            <w:pPr>
              <w:ind w:firstLine="0"/>
            </w:pPr>
            <w:r w:rsidRPr="00E92E31">
              <w:rPr>
                <w:b/>
              </w:rPr>
              <w:lastRenderedPageBreak/>
              <w:t>DISCIPLINA</w:t>
            </w:r>
            <w:r w:rsidRPr="007C4097">
              <w:t>: Programação Web II – Java</w:t>
            </w:r>
          </w:p>
          <w:p w14:paraId="39C9C84A" w14:textId="77777777" w:rsidR="0014607A" w:rsidRPr="007C4097" w:rsidRDefault="0014607A" w:rsidP="001D242E">
            <w:pPr>
              <w:ind w:firstLine="0"/>
            </w:pPr>
            <w:r>
              <w:rPr>
                <w:b/>
              </w:rPr>
              <w:t>CURSO:</w:t>
            </w:r>
            <w:r w:rsidRPr="007C4097">
              <w:t xml:space="preserve"> Técnico em Informática para Internet</w:t>
            </w:r>
          </w:p>
          <w:p w14:paraId="0D1593A2" w14:textId="77777777" w:rsidR="0014607A" w:rsidRPr="007C4097" w:rsidRDefault="0014607A" w:rsidP="001D242E">
            <w:pPr>
              <w:ind w:firstLine="0"/>
            </w:pPr>
            <w:r w:rsidRPr="00E92E31">
              <w:rPr>
                <w:b/>
              </w:rPr>
              <w:t>MODALIDADE</w:t>
            </w:r>
            <w:r w:rsidRPr="007C4097">
              <w:t>: Concomitante/Subsequente ao Ensino Médio</w:t>
            </w:r>
          </w:p>
          <w:p w14:paraId="0FCD62AE" w14:textId="77777777" w:rsidR="0014607A" w:rsidRPr="007C4097" w:rsidRDefault="0014607A" w:rsidP="001D242E">
            <w:pPr>
              <w:ind w:firstLine="0"/>
            </w:pPr>
            <w:r w:rsidRPr="00E92E31">
              <w:rPr>
                <w:b/>
              </w:rPr>
              <w:t>REGIME</w:t>
            </w:r>
            <w:r w:rsidRPr="007C4097">
              <w:t>: Semestral</w:t>
            </w:r>
          </w:p>
          <w:p w14:paraId="554F62DC" w14:textId="77777777" w:rsidR="0014607A" w:rsidRPr="007C4097" w:rsidRDefault="0014607A" w:rsidP="001D242E">
            <w:pPr>
              <w:ind w:firstLine="0"/>
            </w:pPr>
            <w:r w:rsidRPr="00E92E31">
              <w:rPr>
                <w:b/>
              </w:rPr>
              <w:t>PERIODO E CARGA HORÁRIA</w:t>
            </w:r>
            <w:r w:rsidRPr="007C4097">
              <w:t xml:space="preserve">: 3º </w:t>
            </w:r>
            <w:r>
              <w:t>semestre</w:t>
            </w:r>
            <w:r w:rsidRPr="007C4097">
              <w:t xml:space="preserve"> (6 h/a por semana)</w:t>
            </w:r>
          </w:p>
          <w:p w14:paraId="61906DDB" w14:textId="77777777" w:rsidR="0014607A" w:rsidRPr="007C4097" w:rsidRDefault="0014607A" w:rsidP="001D242E">
            <w:pPr>
              <w:ind w:firstLine="0"/>
            </w:pPr>
            <w:r w:rsidRPr="00E92E31">
              <w:rPr>
                <w:b/>
              </w:rPr>
              <w:t>ANO LETIVO</w:t>
            </w:r>
            <w:r w:rsidRPr="007C4097">
              <w:t>: 2018</w:t>
            </w:r>
          </w:p>
          <w:p w14:paraId="7CD365E3" w14:textId="77777777" w:rsidR="0014607A" w:rsidRPr="007C4097" w:rsidRDefault="0014607A" w:rsidP="001D242E">
            <w:pPr>
              <w:ind w:firstLine="0"/>
            </w:pPr>
          </w:p>
          <w:p w14:paraId="54F8B4EB" w14:textId="77777777" w:rsidR="0014607A" w:rsidRPr="00E92E31" w:rsidRDefault="0014607A" w:rsidP="001D242E">
            <w:pPr>
              <w:ind w:firstLine="0"/>
              <w:jc w:val="center"/>
              <w:rPr>
                <w:b/>
                <w:u w:val="single"/>
              </w:rPr>
            </w:pPr>
            <w:r w:rsidRPr="00E92E31">
              <w:rPr>
                <w:b/>
                <w:u w:val="single"/>
              </w:rPr>
              <w:t>PROGRAMA DE ENSINO</w:t>
            </w:r>
          </w:p>
          <w:p w14:paraId="64417429" w14:textId="77777777" w:rsidR="0014607A" w:rsidRPr="00E92E31" w:rsidRDefault="0014607A" w:rsidP="001D242E">
            <w:pPr>
              <w:ind w:firstLine="0"/>
              <w:rPr>
                <w:b/>
              </w:rPr>
            </w:pPr>
            <w:r w:rsidRPr="00E92E31">
              <w:rPr>
                <w:b/>
              </w:rPr>
              <w:t>1. OBJETIVO GERAL</w:t>
            </w:r>
          </w:p>
          <w:p w14:paraId="3E122C1A" w14:textId="77777777" w:rsidR="0014607A" w:rsidRDefault="0014607A" w:rsidP="00DC3154">
            <w:pPr>
              <w:pStyle w:val="PargrafodaLista"/>
              <w:numPr>
                <w:ilvl w:val="0"/>
                <w:numId w:val="157"/>
              </w:numPr>
            </w:pPr>
            <w:r w:rsidRPr="007C4097">
              <w:t>Criar aplicativos web utilizando os frameworks JSF (Java Server Faces), RichFaces e PrimeFaces, incluindo conexões com banco de dados via EJB (Enterprise JavaBeans), frameworks Hibernate e JPA (Java Persistence API).</w:t>
            </w:r>
          </w:p>
          <w:p w14:paraId="5A32A7CD" w14:textId="77777777" w:rsidR="0014607A" w:rsidRPr="007C4097" w:rsidRDefault="0014607A" w:rsidP="001D242E">
            <w:pPr>
              <w:ind w:firstLine="0"/>
            </w:pPr>
          </w:p>
          <w:p w14:paraId="645C52D0" w14:textId="77777777" w:rsidR="0014607A" w:rsidRPr="00E92E31" w:rsidRDefault="0014607A" w:rsidP="001D242E">
            <w:pPr>
              <w:ind w:firstLine="0"/>
              <w:rPr>
                <w:b/>
              </w:rPr>
            </w:pPr>
            <w:r w:rsidRPr="00E92E31">
              <w:rPr>
                <w:b/>
              </w:rPr>
              <w:t>2. OBJETIVOS ESPECÍFICOS</w:t>
            </w:r>
          </w:p>
          <w:p w14:paraId="44E1F29E" w14:textId="77777777" w:rsidR="0014607A" w:rsidRPr="007C4097" w:rsidRDefault="0014607A" w:rsidP="00DC3154">
            <w:pPr>
              <w:pStyle w:val="PargrafodaLista"/>
              <w:numPr>
                <w:ilvl w:val="0"/>
                <w:numId w:val="158"/>
              </w:numPr>
            </w:pPr>
            <w:r w:rsidRPr="007C4097">
              <w:t xml:space="preserve">Definir Servidor de Aplicação JBoss; </w:t>
            </w:r>
          </w:p>
          <w:p w14:paraId="2B25774F" w14:textId="77777777" w:rsidR="0014607A" w:rsidRPr="007C4097" w:rsidRDefault="0014607A" w:rsidP="00DC3154">
            <w:pPr>
              <w:pStyle w:val="PargrafodaLista"/>
              <w:numPr>
                <w:ilvl w:val="0"/>
                <w:numId w:val="158"/>
              </w:numPr>
            </w:pPr>
            <w:r w:rsidRPr="007C4097">
              <w:t xml:space="preserve">Definir Servidor Web, JSF, RichFaces e PrimeFaces; </w:t>
            </w:r>
          </w:p>
          <w:p w14:paraId="575ED85B" w14:textId="77777777" w:rsidR="0014607A" w:rsidRPr="007C4097" w:rsidRDefault="0014607A" w:rsidP="00DC3154">
            <w:pPr>
              <w:pStyle w:val="PargrafodaLista"/>
              <w:numPr>
                <w:ilvl w:val="0"/>
                <w:numId w:val="158"/>
              </w:numPr>
            </w:pPr>
            <w:r w:rsidRPr="007C4097">
              <w:t xml:space="preserve">Construir programa simples em JSF; </w:t>
            </w:r>
          </w:p>
          <w:p w14:paraId="6C9EFFE9" w14:textId="77777777" w:rsidR="0014607A" w:rsidRPr="007C4097" w:rsidRDefault="0014607A" w:rsidP="00DC3154">
            <w:pPr>
              <w:pStyle w:val="PargrafodaLista"/>
              <w:numPr>
                <w:ilvl w:val="0"/>
                <w:numId w:val="158"/>
              </w:numPr>
            </w:pPr>
            <w:r w:rsidRPr="007C4097">
              <w:t xml:space="preserve">Diferenciar parâmetros de sessão de parâmetros de formulário; </w:t>
            </w:r>
          </w:p>
          <w:p w14:paraId="2ACC7A38" w14:textId="77777777" w:rsidR="0014607A" w:rsidRPr="007C4097" w:rsidRDefault="0014607A" w:rsidP="00DC3154">
            <w:pPr>
              <w:pStyle w:val="PargrafodaLista"/>
              <w:numPr>
                <w:ilvl w:val="0"/>
                <w:numId w:val="158"/>
              </w:numPr>
            </w:pPr>
            <w:r w:rsidRPr="007C4097">
              <w:t xml:space="preserve">Conceituar o objeto Request; </w:t>
            </w:r>
          </w:p>
          <w:p w14:paraId="01797177" w14:textId="77777777" w:rsidR="0014607A" w:rsidRPr="007C4097" w:rsidRDefault="0014607A" w:rsidP="00DC3154">
            <w:pPr>
              <w:pStyle w:val="PargrafodaLista"/>
              <w:numPr>
                <w:ilvl w:val="0"/>
                <w:numId w:val="158"/>
              </w:numPr>
            </w:pPr>
            <w:r w:rsidRPr="007C4097">
              <w:t xml:space="preserve">Criar página web JSF; </w:t>
            </w:r>
          </w:p>
          <w:p w14:paraId="2B02A1C5" w14:textId="77777777" w:rsidR="0014607A" w:rsidRPr="007C4097" w:rsidRDefault="0014607A" w:rsidP="00DC3154">
            <w:pPr>
              <w:pStyle w:val="PargrafodaLista"/>
              <w:numPr>
                <w:ilvl w:val="0"/>
                <w:numId w:val="158"/>
              </w:numPr>
            </w:pPr>
            <w:r w:rsidRPr="007C4097">
              <w:t xml:space="preserve">Definir a camada de negócio EJB; </w:t>
            </w:r>
          </w:p>
          <w:p w14:paraId="1F04DD9C" w14:textId="77777777" w:rsidR="0014607A" w:rsidRPr="007C4097" w:rsidRDefault="0014607A" w:rsidP="00DC3154">
            <w:pPr>
              <w:pStyle w:val="PargrafodaLista"/>
              <w:numPr>
                <w:ilvl w:val="0"/>
                <w:numId w:val="158"/>
              </w:numPr>
            </w:pPr>
            <w:r w:rsidRPr="007C4097">
              <w:t xml:space="preserve">Definir Hibernate e JPA; </w:t>
            </w:r>
          </w:p>
          <w:p w14:paraId="18B65CE3" w14:textId="77777777" w:rsidR="0014607A" w:rsidRPr="007C4097" w:rsidRDefault="0014607A" w:rsidP="00DC3154">
            <w:pPr>
              <w:pStyle w:val="PargrafodaLista"/>
              <w:numPr>
                <w:ilvl w:val="0"/>
                <w:numId w:val="158"/>
              </w:numPr>
            </w:pPr>
            <w:r w:rsidRPr="007C4097">
              <w:t xml:space="preserve">Construir página web JEE com conexão a banco de dados;  </w:t>
            </w:r>
          </w:p>
          <w:p w14:paraId="27163CEE" w14:textId="77777777" w:rsidR="0014607A" w:rsidRPr="007C4097" w:rsidRDefault="0014607A" w:rsidP="00DC3154">
            <w:pPr>
              <w:pStyle w:val="PargrafodaLista"/>
              <w:numPr>
                <w:ilvl w:val="0"/>
                <w:numId w:val="158"/>
              </w:numPr>
            </w:pPr>
            <w:r w:rsidRPr="007C4097">
              <w:t xml:space="preserve">Utilizar comandos JEE para exibição e atualização dos dados; </w:t>
            </w:r>
          </w:p>
          <w:p w14:paraId="1B2C4B18" w14:textId="77777777" w:rsidR="0014607A" w:rsidRPr="007C4097" w:rsidRDefault="0014607A" w:rsidP="00DC3154">
            <w:pPr>
              <w:pStyle w:val="PargrafodaLista"/>
              <w:numPr>
                <w:ilvl w:val="0"/>
                <w:numId w:val="158"/>
              </w:numPr>
            </w:pPr>
            <w:r w:rsidRPr="007C4097">
              <w:t>Construir aplicativo web JEE com conexão com banco de dados via Hibernate e JPA.</w:t>
            </w:r>
          </w:p>
          <w:p w14:paraId="0D49A4A3" w14:textId="77777777" w:rsidR="0014607A" w:rsidRDefault="0014607A" w:rsidP="001D242E">
            <w:pPr>
              <w:ind w:firstLine="0"/>
            </w:pPr>
          </w:p>
          <w:p w14:paraId="5D3DB2EE" w14:textId="77777777" w:rsidR="0014607A" w:rsidRPr="00E92E31" w:rsidRDefault="0014607A" w:rsidP="001D242E">
            <w:pPr>
              <w:ind w:firstLine="0"/>
              <w:rPr>
                <w:b/>
              </w:rPr>
            </w:pPr>
            <w:r w:rsidRPr="00E92E31">
              <w:rPr>
                <w:b/>
              </w:rPr>
              <w:t>3. CONTEÚDOS PROGRAMÁTICOS</w:t>
            </w:r>
          </w:p>
          <w:p w14:paraId="23062F04" w14:textId="77777777" w:rsidR="0014607A" w:rsidRPr="007C4097" w:rsidRDefault="0014607A" w:rsidP="001D242E">
            <w:pPr>
              <w:ind w:firstLine="0"/>
            </w:pPr>
            <w:r w:rsidRPr="007C4097">
              <w:t>Unidade I – Conceituando Servidor Web, Servlets, JSF, RichFaces e Primefaces</w:t>
            </w:r>
          </w:p>
          <w:p w14:paraId="3F466074" w14:textId="77777777" w:rsidR="0014607A" w:rsidRPr="007C4097" w:rsidRDefault="0014607A" w:rsidP="00DC3154">
            <w:pPr>
              <w:pStyle w:val="PargrafodaLista"/>
              <w:numPr>
                <w:ilvl w:val="0"/>
                <w:numId w:val="98"/>
              </w:numPr>
            </w:pPr>
            <w:r w:rsidRPr="007C4097">
              <w:lastRenderedPageBreak/>
              <w:t>Conceito de Servidor de Aplicação Web</w:t>
            </w:r>
          </w:p>
          <w:p w14:paraId="09EF1E3B" w14:textId="77777777" w:rsidR="0014607A" w:rsidRPr="007C4097" w:rsidRDefault="0014607A" w:rsidP="00DC3154">
            <w:pPr>
              <w:pStyle w:val="PargrafodaLista"/>
              <w:numPr>
                <w:ilvl w:val="0"/>
                <w:numId w:val="98"/>
              </w:numPr>
            </w:pPr>
            <w:r w:rsidRPr="007C4097">
              <w:t>Arquitetura das aplicações Web</w:t>
            </w:r>
          </w:p>
          <w:p w14:paraId="356779FA" w14:textId="77777777" w:rsidR="0014607A" w:rsidRPr="007C4097" w:rsidRDefault="0014607A" w:rsidP="00DC3154">
            <w:pPr>
              <w:pStyle w:val="PargrafodaLista"/>
              <w:numPr>
                <w:ilvl w:val="0"/>
                <w:numId w:val="98"/>
              </w:numPr>
            </w:pPr>
            <w:r w:rsidRPr="007C4097">
              <w:t>JSF Ciclo de Vida, Requisição e Resposta</w:t>
            </w:r>
          </w:p>
          <w:p w14:paraId="5DBF3CAB" w14:textId="77777777" w:rsidR="0014607A" w:rsidRPr="007C4097" w:rsidRDefault="0014607A" w:rsidP="00DC3154">
            <w:pPr>
              <w:pStyle w:val="PargrafodaLista"/>
              <w:numPr>
                <w:ilvl w:val="0"/>
                <w:numId w:val="98"/>
              </w:numPr>
            </w:pPr>
            <w:r w:rsidRPr="007C4097">
              <w:t>JSF e suas características</w:t>
            </w:r>
          </w:p>
          <w:p w14:paraId="0C874597" w14:textId="77777777" w:rsidR="0014607A" w:rsidRPr="007C4097" w:rsidRDefault="0014607A" w:rsidP="00DC3154">
            <w:pPr>
              <w:pStyle w:val="PargrafodaLista"/>
              <w:numPr>
                <w:ilvl w:val="0"/>
                <w:numId w:val="98"/>
              </w:numPr>
            </w:pPr>
            <w:r w:rsidRPr="007C4097">
              <w:t>Instalação e configuração do Servidor</w:t>
            </w:r>
          </w:p>
          <w:p w14:paraId="3C8560B0" w14:textId="77777777" w:rsidR="0014607A" w:rsidRPr="007C4097" w:rsidRDefault="0014607A" w:rsidP="001D242E">
            <w:pPr>
              <w:ind w:firstLine="0"/>
            </w:pPr>
            <w:r w:rsidRPr="007C4097">
              <w:t>Unidade II – JSF - Programando</w:t>
            </w:r>
          </w:p>
          <w:p w14:paraId="63DB0791" w14:textId="77777777" w:rsidR="0014607A" w:rsidRPr="007C4097" w:rsidRDefault="0014607A" w:rsidP="00DC3154">
            <w:pPr>
              <w:pStyle w:val="PargrafodaLista"/>
              <w:numPr>
                <w:ilvl w:val="0"/>
                <w:numId w:val="99"/>
              </w:numPr>
            </w:pPr>
            <w:r w:rsidRPr="007C4097">
              <w:t>Criação do primeiro programa em JSF</w:t>
            </w:r>
          </w:p>
          <w:p w14:paraId="64BE3864" w14:textId="77777777" w:rsidR="0014607A" w:rsidRPr="007C4097" w:rsidRDefault="0014607A" w:rsidP="00DC3154">
            <w:pPr>
              <w:pStyle w:val="PargrafodaLista"/>
              <w:numPr>
                <w:ilvl w:val="0"/>
                <w:numId w:val="99"/>
              </w:numPr>
            </w:pPr>
            <w:r w:rsidRPr="007C4097">
              <w:t>Objeto Request</w:t>
            </w:r>
          </w:p>
          <w:p w14:paraId="708631B0" w14:textId="77777777" w:rsidR="0014607A" w:rsidRPr="007C4097" w:rsidRDefault="0014607A" w:rsidP="00DC3154">
            <w:pPr>
              <w:pStyle w:val="PargrafodaLista"/>
              <w:numPr>
                <w:ilvl w:val="0"/>
                <w:numId w:val="99"/>
              </w:numPr>
            </w:pPr>
            <w:r w:rsidRPr="007C4097">
              <w:t>Conceito de sessão e formulário</w:t>
            </w:r>
          </w:p>
          <w:p w14:paraId="672D1336" w14:textId="77777777" w:rsidR="0014607A" w:rsidRPr="007C4097" w:rsidRDefault="0014607A" w:rsidP="001D242E">
            <w:pPr>
              <w:ind w:firstLine="0"/>
            </w:pPr>
            <w:r w:rsidRPr="007C4097">
              <w:t>Unidade III – EJB, Hibernate e JPA</w:t>
            </w:r>
          </w:p>
          <w:p w14:paraId="4746FC92" w14:textId="77777777" w:rsidR="0014607A" w:rsidRPr="007C4097" w:rsidRDefault="0014607A" w:rsidP="00DC3154">
            <w:pPr>
              <w:pStyle w:val="PargrafodaLista"/>
              <w:numPr>
                <w:ilvl w:val="0"/>
                <w:numId w:val="100"/>
              </w:numPr>
            </w:pPr>
            <w:r w:rsidRPr="007C4097">
              <w:t>Conceito de EJB</w:t>
            </w:r>
          </w:p>
          <w:p w14:paraId="095453D8" w14:textId="77777777" w:rsidR="0014607A" w:rsidRPr="007C4097" w:rsidRDefault="0014607A" w:rsidP="00DC3154">
            <w:pPr>
              <w:pStyle w:val="PargrafodaLista"/>
              <w:numPr>
                <w:ilvl w:val="0"/>
                <w:numId w:val="100"/>
              </w:numPr>
            </w:pPr>
            <w:r w:rsidRPr="007C4097">
              <w:t>Conceito de Hibernate e JPA</w:t>
            </w:r>
          </w:p>
          <w:p w14:paraId="0321410A" w14:textId="77777777" w:rsidR="0014607A" w:rsidRPr="007C4097" w:rsidRDefault="0014607A" w:rsidP="00DC3154">
            <w:pPr>
              <w:pStyle w:val="PargrafodaLista"/>
              <w:numPr>
                <w:ilvl w:val="0"/>
                <w:numId w:val="100"/>
              </w:numPr>
            </w:pPr>
            <w:r w:rsidRPr="007C4097">
              <w:t>Instalação e configuração dos arquivos de conexão JPA</w:t>
            </w:r>
          </w:p>
          <w:p w14:paraId="2DC8DF9F" w14:textId="77777777" w:rsidR="0014607A" w:rsidRPr="007C4097" w:rsidRDefault="0014607A" w:rsidP="00DC3154">
            <w:pPr>
              <w:pStyle w:val="PargrafodaLista"/>
              <w:numPr>
                <w:ilvl w:val="0"/>
                <w:numId w:val="100"/>
              </w:numPr>
            </w:pPr>
            <w:r w:rsidRPr="007C4097">
              <w:t>Configuração de conexão da tecnologia JEE com o banco de dados, utilizando as annotations do JPA</w:t>
            </w:r>
          </w:p>
          <w:p w14:paraId="0E379914" w14:textId="77777777" w:rsidR="0014607A" w:rsidRPr="007C4097" w:rsidRDefault="0014607A" w:rsidP="00DC3154">
            <w:pPr>
              <w:pStyle w:val="PargrafodaLista"/>
              <w:numPr>
                <w:ilvl w:val="0"/>
                <w:numId w:val="100"/>
              </w:numPr>
            </w:pPr>
            <w:r w:rsidRPr="007C4097">
              <w:t>Construção de aplicativa web acessando o banco de dados via tecnologia JEE</w:t>
            </w:r>
          </w:p>
          <w:p w14:paraId="05F8553B" w14:textId="77777777" w:rsidR="0014607A" w:rsidRDefault="0014607A" w:rsidP="001D242E">
            <w:pPr>
              <w:ind w:firstLine="0"/>
            </w:pPr>
          </w:p>
          <w:p w14:paraId="22EA7E6B" w14:textId="77777777" w:rsidR="0014607A" w:rsidRPr="00E92E31" w:rsidRDefault="0014607A" w:rsidP="001D242E">
            <w:pPr>
              <w:ind w:firstLine="0"/>
              <w:rPr>
                <w:b/>
              </w:rPr>
            </w:pPr>
            <w:r w:rsidRPr="00E92E31">
              <w:rPr>
                <w:b/>
              </w:rPr>
              <w:t>4. PROCEDIMENTOS METODOLÓGICOS</w:t>
            </w:r>
          </w:p>
          <w:p w14:paraId="19009B60" w14:textId="77777777" w:rsidR="0014607A" w:rsidRDefault="0014607A" w:rsidP="001D242E">
            <w:pPr>
              <w:ind w:firstLine="0"/>
            </w:pPr>
            <w:r w:rsidRPr="007C4097">
              <w:t>Aula expositiva, vídeos, trabalho em equipe, estudo dirigido, estudo de caso, exposição oral por alunos e atividades práticas com o uso do editor de texto Notepad++ e do servidor de aplicação web JBoss ou equivalente.</w:t>
            </w:r>
          </w:p>
          <w:p w14:paraId="475576CF" w14:textId="77777777" w:rsidR="0014607A" w:rsidRPr="007C4097" w:rsidRDefault="0014607A" w:rsidP="001D242E">
            <w:pPr>
              <w:ind w:firstLine="0"/>
            </w:pPr>
          </w:p>
          <w:p w14:paraId="34BBC13C" w14:textId="77777777" w:rsidR="0014607A" w:rsidRPr="00E92E31" w:rsidRDefault="0014607A" w:rsidP="001D242E">
            <w:pPr>
              <w:ind w:firstLine="0"/>
              <w:rPr>
                <w:b/>
              </w:rPr>
            </w:pPr>
            <w:r w:rsidRPr="00E92E31">
              <w:rPr>
                <w:b/>
              </w:rPr>
              <w:t>5. MATERIAL DIDÁDICO</w:t>
            </w:r>
          </w:p>
          <w:p w14:paraId="21F0F311" w14:textId="77777777" w:rsidR="0014607A" w:rsidRDefault="0014607A" w:rsidP="001D242E">
            <w:pPr>
              <w:ind w:firstLine="0"/>
            </w:pPr>
            <w:r w:rsidRPr="007C4097">
              <w:t>Quadro, Datashow, apostila, material áudio/visual, redes sociais e ambiente virtual de aprendizagem.</w:t>
            </w:r>
          </w:p>
          <w:p w14:paraId="33A9859B" w14:textId="77777777" w:rsidR="0014607A" w:rsidRPr="007C4097" w:rsidRDefault="0014607A" w:rsidP="001D242E">
            <w:pPr>
              <w:ind w:firstLine="0"/>
            </w:pPr>
          </w:p>
          <w:p w14:paraId="09774827" w14:textId="77777777" w:rsidR="0014607A" w:rsidRPr="00E92E31" w:rsidRDefault="0014607A" w:rsidP="001D242E">
            <w:pPr>
              <w:ind w:firstLine="0"/>
              <w:rPr>
                <w:b/>
              </w:rPr>
            </w:pPr>
            <w:r w:rsidRPr="00E92E31">
              <w:rPr>
                <w:b/>
              </w:rPr>
              <w:t>6. CRITÉRIOS E INSTRUMENTOS DE AVALIAÇÃO</w:t>
            </w:r>
          </w:p>
          <w:p w14:paraId="4017C687" w14:textId="77777777" w:rsidR="0014607A" w:rsidRPr="007C4097" w:rsidRDefault="0014607A" w:rsidP="001D242E">
            <w:pPr>
              <w:ind w:firstLine="0"/>
            </w:pPr>
            <w:r w:rsidRPr="007C4097">
              <w:t xml:space="preserve">Prova escrita, trabalhos individuais/em grupo e projetos interdisciplinares. Conforme consta no art. 29 do Regulamento de Ensino Médio Técnico, os instrumentos de </w:t>
            </w:r>
            <w:r w:rsidRPr="007C4097">
              <w:lastRenderedPageBreak/>
              <w:t>avaliação deverão ser múltiplos para possibilitar ao professor o acompanhamento do processo de aprendizagem do educando. Assim, deverá haver, pelo menos, duas formas de avaliação, no mínimo uma delas escrita.</w:t>
            </w:r>
          </w:p>
          <w:p w14:paraId="6B27F205" w14:textId="77777777" w:rsidR="0014607A" w:rsidRPr="00E92E31" w:rsidRDefault="0014607A" w:rsidP="001D242E">
            <w:pPr>
              <w:ind w:firstLine="0"/>
              <w:rPr>
                <w:b/>
              </w:rPr>
            </w:pPr>
            <w:r w:rsidRPr="00E92E31">
              <w:rPr>
                <w:b/>
              </w:rPr>
              <w:t>7. BIBLIOGRAFIA</w:t>
            </w:r>
          </w:p>
          <w:p w14:paraId="767CA6DE" w14:textId="77777777" w:rsidR="0014607A" w:rsidRPr="00E92E31" w:rsidRDefault="0014607A" w:rsidP="001D242E">
            <w:pPr>
              <w:ind w:firstLine="0"/>
              <w:rPr>
                <w:b/>
                <w:u w:val="single"/>
              </w:rPr>
            </w:pPr>
            <w:r w:rsidRPr="00E92E31">
              <w:rPr>
                <w:b/>
                <w:u w:val="single"/>
              </w:rPr>
              <w:t>Básica</w:t>
            </w:r>
          </w:p>
          <w:p w14:paraId="271A98FF" w14:textId="77777777" w:rsidR="0014607A" w:rsidRPr="007C4097" w:rsidRDefault="0014607A" w:rsidP="00DC3154">
            <w:pPr>
              <w:pStyle w:val="PargrafodaLista"/>
              <w:numPr>
                <w:ilvl w:val="0"/>
                <w:numId w:val="101"/>
              </w:numPr>
            </w:pPr>
            <w:r w:rsidRPr="007C4097">
              <w:t xml:space="preserve">SOUZA, Alberto. Java EE. Casa do Código, 2015. </w:t>
            </w:r>
          </w:p>
          <w:p w14:paraId="426C3C56" w14:textId="77777777" w:rsidR="0014607A" w:rsidRPr="007C4097" w:rsidRDefault="0014607A" w:rsidP="00DC3154">
            <w:pPr>
              <w:pStyle w:val="PargrafodaLista"/>
              <w:numPr>
                <w:ilvl w:val="0"/>
                <w:numId w:val="101"/>
              </w:numPr>
            </w:pPr>
            <w:r w:rsidRPr="007C4097">
              <w:t xml:space="preserve">CORDEIRO, Gilliard. Aplicações Java para a web com JSF e JPA. Casa do Código, 2012. </w:t>
            </w:r>
          </w:p>
          <w:p w14:paraId="4D5396F1" w14:textId="77777777" w:rsidR="0014607A" w:rsidRPr="007C4097" w:rsidRDefault="0014607A" w:rsidP="00DC3154">
            <w:pPr>
              <w:pStyle w:val="PargrafodaLista"/>
              <w:numPr>
                <w:ilvl w:val="0"/>
                <w:numId w:val="101"/>
              </w:numPr>
            </w:pPr>
            <w:r w:rsidRPr="007C4097">
              <w:t xml:space="preserve">COELHO, Hébert. JPA Eficaz. Casa do Código, 2013. </w:t>
            </w:r>
          </w:p>
          <w:p w14:paraId="1AD28461" w14:textId="77777777" w:rsidR="0014607A" w:rsidRPr="00E92E31" w:rsidRDefault="0014607A" w:rsidP="001D242E">
            <w:pPr>
              <w:ind w:firstLine="0"/>
              <w:rPr>
                <w:b/>
                <w:u w:val="single"/>
              </w:rPr>
            </w:pPr>
            <w:r w:rsidRPr="00E92E31">
              <w:rPr>
                <w:b/>
                <w:u w:val="single"/>
              </w:rPr>
              <w:t>Complementar</w:t>
            </w:r>
          </w:p>
          <w:p w14:paraId="192D3523" w14:textId="77777777" w:rsidR="0014607A" w:rsidRPr="007C4097" w:rsidRDefault="0014607A" w:rsidP="00DC3154">
            <w:pPr>
              <w:pStyle w:val="PargrafodaLista"/>
              <w:numPr>
                <w:ilvl w:val="0"/>
                <w:numId w:val="102"/>
              </w:numPr>
            </w:pPr>
            <w:r w:rsidRPr="007C4097">
              <w:t xml:space="preserve">LUCKOW, Décio H.; MELO, Alexandre A. de. Programação Java para a Web. 2ª ed. São Paulo: Novatec, 2015. </w:t>
            </w:r>
          </w:p>
          <w:p w14:paraId="765C4685" w14:textId="77777777" w:rsidR="0014607A" w:rsidRPr="007C4097" w:rsidRDefault="0014607A" w:rsidP="00DC3154">
            <w:pPr>
              <w:pStyle w:val="PargrafodaLista"/>
              <w:numPr>
                <w:ilvl w:val="0"/>
                <w:numId w:val="102"/>
              </w:numPr>
            </w:pPr>
            <w:r w:rsidRPr="00F13626">
              <w:rPr>
                <w:lang w:val="en-US"/>
              </w:rPr>
              <w:t xml:space="preserve">EBERSOLE, Steve et al. Hibernate ORM 5.2.7.Final User Guide. </w:t>
            </w:r>
            <w:r w:rsidRPr="007C4097">
              <w:t xml:space="preserve">Disponível em: &lt; https://docs.jboss.org/hibernate/orm/current/userguide/html_single/Hibernate_User_Gui de.html&gt;. Acesso em: 06 fev. 2017. </w:t>
            </w:r>
          </w:p>
          <w:p w14:paraId="4D0A4F1B" w14:textId="77777777" w:rsidR="0014607A" w:rsidRPr="007C4097" w:rsidRDefault="0014607A" w:rsidP="00DC3154">
            <w:pPr>
              <w:pStyle w:val="PargrafodaLista"/>
              <w:numPr>
                <w:ilvl w:val="0"/>
                <w:numId w:val="102"/>
              </w:numPr>
            </w:pPr>
            <w:r w:rsidRPr="007C4097">
              <w:t xml:space="preserve">GONÇALVES, Edson. Dominando Java Server Faces e Facelets Utilizando Spring 2.5, Hibernate e JPA. 1ª ed. Ciência Moderna, 2008. </w:t>
            </w:r>
          </w:p>
          <w:p w14:paraId="1F89A324" w14:textId="77777777" w:rsidR="0014607A" w:rsidRPr="007C4097" w:rsidRDefault="0014607A" w:rsidP="00DC3154">
            <w:pPr>
              <w:pStyle w:val="PargrafodaLista"/>
              <w:numPr>
                <w:ilvl w:val="0"/>
                <w:numId w:val="102"/>
              </w:numPr>
            </w:pPr>
            <w:r w:rsidRPr="007C4097">
              <w:t>SAUDATE, Alexandre. REST: Construa API's inteligentes de maneira simples. Casa do Código, 2013.</w:t>
            </w:r>
          </w:p>
        </w:tc>
      </w:tr>
    </w:tbl>
    <w:p w14:paraId="1EEBDDE8" w14:textId="77777777" w:rsidR="0014607A" w:rsidRDefault="0014607A" w:rsidP="0014607A">
      <w:pPr>
        <w:ind w:firstLine="0"/>
      </w:pPr>
    </w:p>
    <w:p w14:paraId="59ACC34E" w14:textId="77777777" w:rsidR="00BD1013" w:rsidRPr="007C4097" w:rsidRDefault="00BD1013" w:rsidP="007C4097">
      <w:pPr>
        <w:ind w:firstLine="0"/>
      </w:pPr>
      <w:r w:rsidRPr="007C4097">
        <w:br w:type="page"/>
      </w:r>
    </w:p>
    <w:tbl>
      <w:tblPr>
        <w:tblStyle w:val="Tabelacomgrade"/>
        <w:tblW w:w="0" w:type="auto"/>
        <w:tblLook w:val="04A0" w:firstRow="1" w:lastRow="0" w:firstColumn="1" w:lastColumn="0" w:noHBand="0" w:noVBand="1"/>
      </w:tblPr>
      <w:tblGrid>
        <w:gridCol w:w="9060"/>
      </w:tblGrid>
      <w:tr w:rsidR="001D242E" w:rsidRPr="007C4097" w14:paraId="32541C31" w14:textId="77777777" w:rsidTr="001D242E">
        <w:tc>
          <w:tcPr>
            <w:tcW w:w="9060" w:type="dxa"/>
          </w:tcPr>
          <w:p w14:paraId="53CD5FC0" w14:textId="77777777" w:rsidR="001D242E" w:rsidRPr="007C4097" w:rsidRDefault="001D242E" w:rsidP="001D242E">
            <w:pPr>
              <w:ind w:firstLine="0"/>
            </w:pPr>
            <w:r w:rsidRPr="00E92E31">
              <w:rPr>
                <w:b/>
              </w:rPr>
              <w:lastRenderedPageBreak/>
              <w:t>DISCIPLINA</w:t>
            </w:r>
            <w:r w:rsidRPr="007C4097">
              <w:t>: Banco de Dados II</w:t>
            </w:r>
          </w:p>
          <w:p w14:paraId="08DF2F7B" w14:textId="77777777" w:rsidR="001D242E" w:rsidRPr="007C4097" w:rsidRDefault="001D242E" w:rsidP="001D242E">
            <w:pPr>
              <w:ind w:firstLine="0"/>
            </w:pPr>
            <w:r>
              <w:rPr>
                <w:b/>
              </w:rPr>
              <w:t>CURSO:</w:t>
            </w:r>
            <w:r w:rsidRPr="007C4097">
              <w:t xml:space="preserve"> Técnico em Informática para Internet</w:t>
            </w:r>
          </w:p>
          <w:p w14:paraId="752D3648" w14:textId="77777777" w:rsidR="001D242E" w:rsidRPr="007C4097" w:rsidRDefault="001D242E" w:rsidP="001D242E">
            <w:pPr>
              <w:ind w:firstLine="0"/>
            </w:pPr>
            <w:r w:rsidRPr="00E92E31">
              <w:rPr>
                <w:b/>
              </w:rPr>
              <w:t>MODALIDADE</w:t>
            </w:r>
            <w:r w:rsidRPr="007C4097">
              <w:t>: Concomitante/Subsequente ao Ensino Médio</w:t>
            </w:r>
          </w:p>
          <w:p w14:paraId="628855A0" w14:textId="77777777" w:rsidR="001D242E" w:rsidRPr="007C4097" w:rsidRDefault="001D242E" w:rsidP="001D242E">
            <w:pPr>
              <w:ind w:firstLine="0"/>
            </w:pPr>
            <w:r w:rsidRPr="00E92E31">
              <w:rPr>
                <w:b/>
              </w:rPr>
              <w:t>REGIME</w:t>
            </w:r>
            <w:r w:rsidRPr="007C4097">
              <w:t>: Semestral</w:t>
            </w:r>
          </w:p>
          <w:p w14:paraId="2349C381" w14:textId="77777777" w:rsidR="001D242E" w:rsidRPr="007C4097" w:rsidRDefault="001D242E" w:rsidP="001D242E">
            <w:pPr>
              <w:ind w:firstLine="0"/>
            </w:pPr>
            <w:r w:rsidRPr="00E92E31">
              <w:rPr>
                <w:b/>
              </w:rPr>
              <w:t>PERIODO E CARGA HORÁRIA</w:t>
            </w:r>
            <w:r w:rsidRPr="007C4097">
              <w:t xml:space="preserve">: 3º </w:t>
            </w:r>
            <w:r>
              <w:t>semestre</w:t>
            </w:r>
            <w:r w:rsidRPr="007C4097">
              <w:t xml:space="preserve"> (4 h/a por semana)</w:t>
            </w:r>
          </w:p>
          <w:p w14:paraId="5FDDE050" w14:textId="77777777" w:rsidR="001D242E" w:rsidRPr="007C4097" w:rsidRDefault="001D242E" w:rsidP="001D242E">
            <w:pPr>
              <w:ind w:firstLine="0"/>
            </w:pPr>
            <w:r w:rsidRPr="00E92E31">
              <w:rPr>
                <w:b/>
              </w:rPr>
              <w:t>ANO LETIVO</w:t>
            </w:r>
            <w:r w:rsidRPr="007C4097">
              <w:t>: 2018</w:t>
            </w:r>
          </w:p>
          <w:p w14:paraId="5DF33C98" w14:textId="77777777" w:rsidR="001D242E" w:rsidRPr="007C4097" w:rsidRDefault="001D242E" w:rsidP="001D242E">
            <w:pPr>
              <w:ind w:firstLine="0"/>
            </w:pPr>
          </w:p>
          <w:p w14:paraId="576883C3" w14:textId="77777777" w:rsidR="001D242E" w:rsidRPr="00E92E31" w:rsidRDefault="001D242E" w:rsidP="001D242E">
            <w:pPr>
              <w:ind w:firstLine="0"/>
              <w:jc w:val="center"/>
              <w:rPr>
                <w:b/>
                <w:u w:val="single"/>
              </w:rPr>
            </w:pPr>
            <w:r w:rsidRPr="00E92E31">
              <w:rPr>
                <w:b/>
                <w:u w:val="single"/>
              </w:rPr>
              <w:t>PROGRAMA DE ENSINO</w:t>
            </w:r>
          </w:p>
          <w:p w14:paraId="5F93A2EF" w14:textId="77777777" w:rsidR="001D242E" w:rsidRPr="00E92E31" w:rsidRDefault="001D242E" w:rsidP="001D242E">
            <w:pPr>
              <w:ind w:firstLine="0"/>
              <w:rPr>
                <w:b/>
              </w:rPr>
            </w:pPr>
            <w:r w:rsidRPr="00E92E31">
              <w:rPr>
                <w:b/>
              </w:rPr>
              <w:t>1. OBJETIVO GERAL</w:t>
            </w:r>
          </w:p>
          <w:p w14:paraId="3DDE9586" w14:textId="77777777" w:rsidR="001D242E" w:rsidRDefault="001D242E" w:rsidP="00DC3154">
            <w:pPr>
              <w:pStyle w:val="PargrafodaLista"/>
              <w:numPr>
                <w:ilvl w:val="0"/>
                <w:numId w:val="159"/>
              </w:numPr>
            </w:pPr>
            <w:r w:rsidRPr="007C4097">
              <w:t>Compreender os conceitos e a prática de instalação, configuração, manipulação e gerenciamento de Banco de dados dos SGBD´s SQL Server e PostgreSQL, refletindo, criticando e construindo o conhecimento de administração de banco de dados.</w:t>
            </w:r>
          </w:p>
          <w:p w14:paraId="1F1B0255" w14:textId="77777777" w:rsidR="001D242E" w:rsidRPr="007C4097" w:rsidRDefault="001D242E" w:rsidP="001D242E">
            <w:pPr>
              <w:ind w:firstLine="0"/>
            </w:pPr>
          </w:p>
          <w:p w14:paraId="6A3549BF" w14:textId="77777777" w:rsidR="001D242E" w:rsidRPr="00E92E31" w:rsidRDefault="001D242E" w:rsidP="001D242E">
            <w:pPr>
              <w:ind w:firstLine="0"/>
              <w:rPr>
                <w:b/>
              </w:rPr>
            </w:pPr>
            <w:r w:rsidRPr="00E92E31">
              <w:rPr>
                <w:b/>
              </w:rPr>
              <w:t>2. OBJETIVOS ESPECÍFICOS</w:t>
            </w:r>
          </w:p>
          <w:p w14:paraId="195B208C" w14:textId="77777777" w:rsidR="001D242E" w:rsidRPr="007C4097" w:rsidRDefault="001D242E" w:rsidP="00DC3154">
            <w:pPr>
              <w:pStyle w:val="PargrafodaLista"/>
              <w:numPr>
                <w:ilvl w:val="0"/>
                <w:numId w:val="160"/>
              </w:numPr>
            </w:pPr>
            <w:r w:rsidRPr="007C4097">
              <w:t xml:space="preserve">Instalar, administrar e gerenciar os SGGD´s SQL Server e PostgreSQL. </w:t>
            </w:r>
          </w:p>
          <w:p w14:paraId="57FC4D83" w14:textId="77777777" w:rsidR="001D242E" w:rsidRPr="007C4097" w:rsidRDefault="001D242E" w:rsidP="00DC3154">
            <w:pPr>
              <w:pStyle w:val="PargrafodaLista"/>
              <w:numPr>
                <w:ilvl w:val="0"/>
                <w:numId w:val="160"/>
              </w:numPr>
            </w:pPr>
            <w:r w:rsidRPr="007C4097">
              <w:t xml:space="preserve">Demostrar através da prática as vantagens e desvantagens do uso da Linguagem SQL e T-SQL das estruturas avançadas de banco de dados  </w:t>
            </w:r>
          </w:p>
          <w:p w14:paraId="05366C57" w14:textId="77777777" w:rsidR="001D242E" w:rsidRDefault="001D242E" w:rsidP="00DC3154">
            <w:pPr>
              <w:pStyle w:val="PargrafodaLista"/>
              <w:numPr>
                <w:ilvl w:val="0"/>
                <w:numId w:val="160"/>
              </w:numPr>
            </w:pPr>
            <w:r w:rsidRPr="007C4097">
              <w:t>Realizar a cópia de segurança e a recuperação de dados nos SGBD´s  SQL Server e PostgreSQL.</w:t>
            </w:r>
          </w:p>
          <w:p w14:paraId="13E6FF9A" w14:textId="77777777" w:rsidR="001D242E" w:rsidRPr="007C4097" w:rsidRDefault="001D242E" w:rsidP="001D242E">
            <w:pPr>
              <w:ind w:firstLine="0"/>
            </w:pPr>
          </w:p>
          <w:p w14:paraId="1FE8810D" w14:textId="77777777" w:rsidR="001D242E" w:rsidRPr="00E92E31" w:rsidRDefault="001D242E" w:rsidP="001D242E">
            <w:pPr>
              <w:ind w:firstLine="0"/>
              <w:rPr>
                <w:b/>
              </w:rPr>
            </w:pPr>
            <w:r w:rsidRPr="00E92E31">
              <w:rPr>
                <w:b/>
              </w:rPr>
              <w:t>3. CONTEÚDOS PROGRAMÁTICOS</w:t>
            </w:r>
          </w:p>
          <w:p w14:paraId="35AB9BDA" w14:textId="77777777" w:rsidR="001D242E" w:rsidRPr="007C4097" w:rsidRDefault="001D242E" w:rsidP="001D242E">
            <w:pPr>
              <w:ind w:firstLine="0"/>
            </w:pPr>
            <w:r w:rsidRPr="007C4097">
              <w:t>Unidade I –  Introdução a administração de banco de dados</w:t>
            </w:r>
          </w:p>
          <w:p w14:paraId="1386C2A7" w14:textId="77777777" w:rsidR="001D242E" w:rsidRPr="007C4097" w:rsidRDefault="001D242E" w:rsidP="00DC3154">
            <w:pPr>
              <w:pStyle w:val="PargrafodaLista"/>
              <w:numPr>
                <w:ilvl w:val="0"/>
                <w:numId w:val="103"/>
              </w:numPr>
            </w:pPr>
            <w:r w:rsidRPr="007C4097">
              <w:t>Apresentação do programa de ensino, formas de avaliação e normas de convivência</w:t>
            </w:r>
          </w:p>
          <w:p w14:paraId="33E64CF2" w14:textId="77777777" w:rsidR="001D242E" w:rsidRPr="007C4097" w:rsidRDefault="001D242E" w:rsidP="00DC3154">
            <w:pPr>
              <w:pStyle w:val="PargrafodaLista"/>
              <w:numPr>
                <w:ilvl w:val="0"/>
                <w:numId w:val="103"/>
              </w:numPr>
            </w:pPr>
            <w:r w:rsidRPr="007C4097">
              <w:t>Recapitular os conceitos de Modelagem de Dados</w:t>
            </w:r>
          </w:p>
          <w:p w14:paraId="2522B64F" w14:textId="77777777" w:rsidR="001D242E" w:rsidRPr="007C4097" w:rsidRDefault="001D242E" w:rsidP="00DC3154">
            <w:pPr>
              <w:pStyle w:val="PargrafodaLista"/>
              <w:numPr>
                <w:ilvl w:val="0"/>
                <w:numId w:val="103"/>
              </w:numPr>
            </w:pPr>
            <w:r w:rsidRPr="007C4097">
              <w:t>Criar tabelas e seus Registros, Modelo Entidade-Relacionamento (ER), Chaves Primárias e Estrangeiras, Iniciação a Modelagem do Banco de Dados</w:t>
            </w:r>
          </w:p>
          <w:p w14:paraId="3FB8B8BC" w14:textId="77777777" w:rsidR="001D242E" w:rsidRPr="007C4097" w:rsidRDefault="001D242E" w:rsidP="001D242E">
            <w:pPr>
              <w:ind w:firstLine="0"/>
            </w:pPr>
            <w:r w:rsidRPr="007C4097">
              <w:t>Unidade II – Revisando os SGBD´s</w:t>
            </w:r>
          </w:p>
          <w:p w14:paraId="2C93DB71" w14:textId="77777777" w:rsidR="001D242E" w:rsidRPr="007C4097" w:rsidRDefault="001D242E" w:rsidP="00DC3154">
            <w:pPr>
              <w:pStyle w:val="PargrafodaLista"/>
              <w:numPr>
                <w:ilvl w:val="0"/>
                <w:numId w:val="104"/>
              </w:numPr>
            </w:pPr>
            <w:r w:rsidRPr="007C4097">
              <w:t>Entendendo as versões dos SGBD´s</w:t>
            </w:r>
          </w:p>
          <w:p w14:paraId="3F563B0B" w14:textId="77777777" w:rsidR="001D242E" w:rsidRPr="007C4097" w:rsidRDefault="001D242E" w:rsidP="00DC3154">
            <w:pPr>
              <w:pStyle w:val="PargrafodaLista"/>
              <w:numPr>
                <w:ilvl w:val="0"/>
                <w:numId w:val="104"/>
              </w:numPr>
            </w:pPr>
            <w:r w:rsidRPr="007C4097">
              <w:lastRenderedPageBreak/>
              <w:t>Identificação de Recursos, requisitos para a instalação, edições 64 Bits, instalando e identificando os componentes do SGBD</w:t>
            </w:r>
          </w:p>
          <w:p w14:paraId="6A23E94A" w14:textId="77777777" w:rsidR="001D242E" w:rsidRPr="007C4097" w:rsidRDefault="001D242E" w:rsidP="00DC3154">
            <w:pPr>
              <w:pStyle w:val="PargrafodaLista"/>
              <w:numPr>
                <w:ilvl w:val="0"/>
                <w:numId w:val="104"/>
              </w:numPr>
            </w:pPr>
            <w:r w:rsidRPr="007C4097">
              <w:t xml:space="preserve">Definindo contas de serviço, definindo o tipo de autenticação </w:t>
            </w:r>
          </w:p>
          <w:p w14:paraId="7EB9A2FB" w14:textId="77777777" w:rsidR="001D242E" w:rsidRPr="007C4097" w:rsidRDefault="001D242E" w:rsidP="00DC3154">
            <w:pPr>
              <w:pStyle w:val="PargrafodaLista"/>
              <w:numPr>
                <w:ilvl w:val="0"/>
                <w:numId w:val="104"/>
              </w:numPr>
            </w:pPr>
            <w:r w:rsidRPr="007C4097">
              <w:t>Definindo Collation, testando a conclusão da instalação</w:t>
            </w:r>
          </w:p>
          <w:p w14:paraId="32AE74FD" w14:textId="77777777" w:rsidR="001D242E" w:rsidRPr="007C4097" w:rsidRDefault="001D242E" w:rsidP="00DC3154">
            <w:pPr>
              <w:pStyle w:val="PargrafodaLista"/>
              <w:numPr>
                <w:ilvl w:val="0"/>
                <w:numId w:val="104"/>
              </w:numPr>
            </w:pPr>
            <w:r w:rsidRPr="007C4097">
              <w:t>Verificando possíveis erros</w:t>
            </w:r>
          </w:p>
          <w:p w14:paraId="69CAE6D9" w14:textId="77777777" w:rsidR="001D242E" w:rsidRPr="007C4097" w:rsidRDefault="001D242E" w:rsidP="00DC3154">
            <w:pPr>
              <w:pStyle w:val="PargrafodaLista"/>
              <w:numPr>
                <w:ilvl w:val="0"/>
                <w:numId w:val="104"/>
              </w:numPr>
            </w:pPr>
            <w:r w:rsidRPr="007C4097">
              <w:t>Efetuando a instalação</w:t>
            </w:r>
          </w:p>
          <w:p w14:paraId="280703FA" w14:textId="77777777" w:rsidR="001D242E" w:rsidRPr="007C4097" w:rsidRDefault="001D242E" w:rsidP="001D242E">
            <w:pPr>
              <w:ind w:firstLine="0"/>
            </w:pPr>
            <w:r w:rsidRPr="007C4097">
              <w:t>Unidade III – Configurando os SGBD´s</w:t>
            </w:r>
          </w:p>
          <w:p w14:paraId="30304BF0" w14:textId="77777777" w:rsidR="001D242E" w:rsidRPr="007C4097" w:rsidRDefault="001D242E" w:rsidP="00DC3154">
            <w:pPr>
              <w:pStyle w:val="PargrafodaLista"/>
              <w:numPr>
                <w:ilvl w:val="0"/>
                <w:numId w:val="105"/>
              </w:numPr>
            </w:pPr>
            <w:r w:rsidRPr="007C4097">
              <w:t>Utilizando o Configuration Manager</w:t>
            </w:r>
          </w:p>
          <w:p w14:paraId="47DDFFEB" w14:textId="77777777" w:rsidR="001D242E" w:rsidRPr="007C4097" w:rsidRDefault="001D242E" w:rsidP="00DC3154">
            <w:pPr>
              <w:pStyle w:val="PargrafodaLista"/>
              <w:numPr>
                <w:ilvl w:val="0"/>
                <w:numId w:val="105"/>
              </w:numPr>
            </w:pPr>
            <w:r w:rsidRPr="007C4097">
              <w:t>Configuração de Contas de Serviço</w:t>
            </w:r>
          </w:p>
          <w:p w14:paraId="2AAFAA06" w14:textId="77777777" w:rsidR="001D242E" w:rsidRPr="007C4097" w:rsidRDefault="001D242E" w:rsidP="00DC3154">
            <w:pPr>
              <w:pStyle w:val="PargrafodaLista"/>
              <w:numPr>
                <w:ilvl w:val="0"/>
                <w:numId w:val="105"/>
              </w:numPr>
            </w:pPr>
            <w:r w:rsidRPr="007C4097">
              <w:t>Parâmetros de Inicialização e Estados de Serviço</w:t>
            </w:r>
          </w:p>
          <w:p w14:paraId="301A5EE1" w14:textId="77777777" w:rsidR="001D242E" w:rsidRPr="007C4097" w:rsidRDefault="001D242E" w:rsidP="00DC3154">
            <w:pPr>
              <w:pStyle w:val="PargrafodaLista"/>
              <w:numPr>
                <w:ilvl w:val="0"/>
                <w:numId w:val="105"/>
              </w:numPr>
            </w:pPr>
            <w:r w:rsidRPr="007C4097">
              <w:t>Configuração de Protocolos de Servidor e Protocolos de Cliente</w:t>
            </w:r>
          </w:p>
          <w:p w14:paraId="7EB6A823" w14:textId="77777777" w:rsidR="001D242E" w:rsidRPr="007C4097" w:rsidRDefault="001D242E" w:rsidP="00DC3154">
            <w:pPr>
              <w:pStyle w:val="PargrafodaLista"/>
              <w:numPr>
                <w:ilvl w:val="0"/>
                <w:numId w:val="105"/>
              </w:numPr>
            </w:pPr>
            <w:r w:rsidRPr="007C4097">
              <w:t>Definindo Aliases</w:t>
            </w:r>
          </w:p>
          <w:p w14:paraId="405D5514" w14:textId="77777777" w:rsidR="001D242E" w:rsidRPr="007C4097" w:rsidRDefault="001D242E" w:rsidP="00DC3154">
            <w:pPr>
              <w:pStyle w:val="PargrafodaLista"/>
              <w:numPr>
                <w:ilvl w:val="0"/>
                <w:numId w:val="105"/>
              </w:numPr>
            </w:pPr>
            <w:r w:rsidRPr="007C4097">
              <w:t xml:space="preserve">Configurando o Tipo de Autenticação </w:t>
            </w:r>
          </w:p>
          <w:p w14:paraId="5795BE99" w14:textId="77777777" w:rsidR="001D242E" w:rsidRPr="007C4097" w:rsidRDefault="001D242E" w:rsidP="00DC3154">
            <w:pPr>
              <w:pStyle w:val="PargrafodaLista"/>
              <w:numPr>
                <w:ilvl w:val="0"/>
                <w:numId w:val="105"/>
              </w:numPr>
            </w:pPr>
            <w:r w:rsidRPr="007C4097">
              <w:t>Criando um Banco de Dados</w:t>
            </w:r>
          </w:p>
          <w:p w14:paraId="26BDE7B9" w14:textId="77777777" w:rsidR="001D242E" w:rsidRPr="007C4097" w:rsidRDefault="001D242E" w:rsidP="00DC3154">
            <w:pPr>
              <w:pStyle w:val="PargrafodaLista"/>
              <w:numPr>
                <w:ilvl w:val="0"/>
                <w:numId w:val="105"/>
              </w:numPr>
            </w:pPr>
            <w:r w:rsidRPr="007C4097">
              <w:t>Conceito de Arquivos de Dados, Arquivos de Log e FileGroups</w:t>
            </w:r>
          </w:p>
          <w:p w14:paraId="5E6F6C83" w14:textId="77777777" w:rsidR="001D242E" w:rsidRPr="007C4097" w:rsidRDefault="001D242E" w:rsidP="00DC3154">
            <w:pPr>
              <w:pStyle w:val="PargrafodaLista"/>
              <w:numPr>
                <w:ilvl w:val="0"/>
                <w:numId w:val="105"/>
              </w:numPr>
            </w:pPr>
            <w:r w:rsidRPr="007C4097">
              <w:t>Entendendo as diferenças de implementação entre FileGroup e RAID</w:t>
            </w:r>
          </w:p>
          <w:p w14:paraId="73A2C24A" w14:textId="77777777" w:rsidR="001D242E" w:rsidRPr="007C4097" w:rsidRDefault="001D242E" w:rsidP="00DC3154">
            <w:pPr>
              <w:pStyle w:val="PargrafodaLista"/>
              <w:numPr>
                <w:ilvl w:val="0"/>
                <w:numId w:val="105"/>
              </w:numPr>
            </w:pPr>
            <w:r w:rsidRPr="007C4097">
              <w:t>Trabalhando com Logins e Server Roles</w:t>
            </w:r>
          </w:p>
          <w:p w14:paraId="460495E1" w14:textId="77777777" w:rsidR="001D242E" w:rsidRPr="007C4097" w:rsidRDefault="001D242E" w:rsidP="00DC3154">
            <w:pPr>
              <w:pStyle w:val="PargrafodaLista"/>
              <w:numPr>
                <w:ilvl w:val="0"/>
                <w:numId w:val="105"/>
              </w:numPr>
            </w:pPr>
            <w:r w:rsidRPr="007C4097">
              <w:t>Trabalhando com Users, Database Roles e User-Defined Database Roles</w:t>
            </w:r>
          </w:p>
          <w:p w14:paraId="38F6C276" w14:textId="77777777" w:rsidR="001D242E" w:rsidRPr="007C4097" w:rsidRDefault="001D242E" w:rsidP="00DC3154">
            <w:pPr>
              <w:pStyle w:val="PargrafodaLista"/>
              <w:numPr>
                <w:ilvl w:val="0"/>
                <w:numId w:val="105"/>
              </w:numPr>
            </w:pPr>
            <w:r w:rsidRPr="007C4097">
              <w:t>Entendendo as Application Roles</w:t>
            </w:r>
          </w:p>
          <w:p w14:paraId="6D8F0E05" w14:textId="77777777" w:rsidR="001D242E" w:rsidRPr="007C4097" w:rsidRDefault="001D242E" w:rsidP="00DC3154">
            <w:pPr>
              <w:pStyle w:val="PargrafodaLista"/>
              <w:numPr>
                <w:ilvl w:val="0"/>
                <w:numId w:val="105"/>
              </w:numPr>
            </w:pPr>
            <w:r w:rsidRPr="007C4097">
              <w:t>Trabalhando com Schemas</w:t>
            </w:r>
          </w:p>
          <w:p w14:paraId="2419B7E6" w14:textId="77777777" w:rsidR="001D242E" w:rsidRPr="007C4097" w:rsidRDefault="001D242E" w:rsidP="00DC3154">
            <w:pPr>
              <w:pStyle w:val="PargrafodaLista"/>
              <w:numPr>
                <w:ilvl w:val="0"/>
                <w:numId w:val="105"/>
              </w:numPr>
            </w:pPr>
            <w:r w:rsidRPr="007C4097">
              <w:t xml:space="preserve">Considerações de Segurança em objetos do banco, </w:t>
            </w:r>
            <w:r>
              <w:t>t</w:t>
            </w:r>
            <w:r w:rsidRPr="007C4097">
              <w:t>rabalhando com Credenciais</w:t>
            </w:r>
          </w:p>
          <w:p w14:paraId="09B0C38E" w14:textId="77777777" w:rsidR="001D242E" w:rsidRPr="007C4097" w:rsidRDefault="001D242E" w:rsidP="001D242E">
            <w:pPr>
              <w:ind w:firstLine="0"/>
            </w:pPr>
            <w:r w:rsidRPr="007C4097">
              <w:t>Unidade IV – Construindo consultas complexas</w:t>
            </w:r>
          </w:p>
          <w:p w14:paraId="5D4ADF9F" w14:textId="77777777" w:rsidR="001D242E" w:rsidRPr="00F13626" w:rsidRDefault="001D242E" w:rsidP="00DC3154">
            <w:pPr>
              <w:pStyle w:val="PargrafodaLista"/>
              <w:numPr>
                <w:ilvl w:val="0"/>
                <w:numId w:val="106"/>
              </w:numPr>
              <w:rPr>
                <w:lang w:val="en-US"/>
              </w:rPr>
            </w:pPr>
            <w:r w:rsidRPr="00F13626">
              <w:rPr>
                <w:lang w:val="en-US"/>
              </w:rPr>
              <w:t>Construindo Queries, Utilizando LIKE, WHERE, ORDER BY, SELECT INTO, GROUP BY e HAVING</w:t>
            </w:r>
          </w:p>
          <w:p w14:paraId="1C71CA14" w14:textId="77777777" w:rsidR="001D242E" w:rsidRPr="007C4097" w:rsidRDefault="001D242E" w:rsidP="00DC3154">
            <w:pPr>
              <w:pStyle w:val="PargrafodaLista"/>
              <w:numPr>
                <w:ilvl w:val="0"/>
                <w:numId w:val="106"/>
              </w:numPr>
            </w:pPr>
            <w:r w:rsidRPr="007C4097">
              <w:t>Trabalhando com Joins</w:t>
            </w:r>
          </w:p>
          <w:p w14:paraId="546229A5" w14:textId="77777777" w:rsidR="001D242E" w:rsidRPr="007C4097" w:rsidRDefault="001D242E" w:rsidP="00DC3154">
            <w:pPr>
              <w:pStyle w:val="PargrafodaLista"/>
              <w:numPr>
                <w:ilvl w:val="0"/>
                <w:numId w:val="106"/>
              </w:numPr>
            </w:pPr>
            <w:r w:rsidRPr="007C4097">
              <w:t>Utilizando Funções Agregadas, Tipo de Dados do SQL, Tipos de Tabelas</w:t>
            </w:r>
          </w:p>
          <w:p w14:paraId="54E48A9D" w14:textId="77777777" w:rsidR="001D242E" w:rsidRPr="007C4097" w:rsidRDefault="001D242E" w:rsidP="00DC3154">
            <w:pPr>
              <w:pStyle w:val="PargrafodaLista"/>
              <w:numPr>
                <w:ilvl w:val="0"/>
                <w:numId w:val="106"/>
              </w:numPr>
            </w:pPr>
            <w:r w:rsidRPr="007C4097">
              <w:t>Criando Tabelas, Definindo Permissões</w:t>
            </w:r>
          </w:p>
          <w:p w14:paraId="5EA6838C" w14:textId="77777777" w:rsidR="001D242E" w:rsidRPr="007C4097" w:rsidRDefault="001D242E" w:rsidP="00DC3154">
            <w:pPr>
              <w:pStyle w:val="PargrafodaLista"/>
              <w:numPr>
                <w:ilvl w:val="0"/>
                <w:numId w:val="106"/>
              </w:numPr>
            </w:pPr>
            <w:r w:rsidRPr="007C4097">
              <w:t>Trabalhando com estruturas Relacionais PK e FK</w:t>
            </w:r>
          </w:p>
          <w:p w14:paraId="35117BE2" w14:textId="77777777" w:rsidR="001D242E" w:rsidRPr="007C4097" w:rsidRDefault="001D242E" w:rsidP="00DC3154">
            <w:pPr>
              <w:pStyle w:val="PargrafodaLista"/>
              <w:numPr>
                <w:ilvl w:val="0"/>
                <w:numId w:val="106"/>
              </w:numPr>
            </w:pPr>
            <w:r w:rsidRPr="007C4097">
              <w:t>Implementando um Auto Relacionamento</w:t>
            </w:r>
          </w:p>
          <w:p w14:paraId="7ACA67C3" w14:textId="77777777" w:rsidR="001D242E" w:rsidRPr="007C4097" w:rsidRDefault="001D242E" w:rsidP="00DC3154">
            <w:pPr>
              <w:pStyle w:val="PargrafodaLista"/>
              <w:numPr>
                <w:ilvl w:val="0"/>
                <w:numId w:val="106"/>
              </w:numPr>
            </w:pPr>
            <w:r w:rsidRPr="007C4097">
              <w:lastRenderedPageBreak/>
              <w:t>Trabalhando com Tabelas Temporárias</w:t>
            </w:r>
          </w:p>
          <w:p w14:paraId="41FB9BCD" w14:textId="77777777" w:rsidR="001D242E" w:rsidRPr="007C4097" w:rsidRDefault="001D242E" w:rsidP="001D242E">
            <w:pPr>
              <w:ind w:firstLine="0"/>
            </w:pPr>
            <w:r w:rsidRPr="007C4097">
              <w:t>Unidade V – Índices e Views</w:t>
            </w:r>
          </w:p>
          <w:p w14:paraId="6C94D9F7" w14:textId="77777777" w:rsidR="001D242E" w:rsidRPr="007C4097" w:rsidRDefault="001D242E" w:rsidP="00DC3154">
            <w:pPr>
              <w:pStyle w:val="PargrafodaLista"/>
              <w:numPr>
                <w:ilvl w:val="0"/>
                <w:numId w:val="107"/>
              </w:numPr>
            </w:pPr>
            <w:r w:rsidRPr="007C4097">
              <w:t>Estrutura de armazenamento de dados do SGBD</w:t>
            </w:r>
          </w:p>
          <w:p w14:paraId="257AD869" w14:textId="77777777" w:rsidR="001D242E" w:rsidRPr="007C4097" w:rsidRDefault="001D242E" w:rsidP="00DC3154">
            <w:pPr>
              <w:pStyle w:val="PargrafodaLista"/>
              <w:numPr>
                <w:ilvl w:val="0"/>
                <w:numId w:val="107"/>
              </w:numPr>
            </w:pPr>
            <w:r w:rsidRPr="007C4097">
              <w:t>Entendendo o conceito de índices</w:t>
            </w:r>
          </w:p>
          <w:p w14:paraId="74CCFB66" w14:textId="77777777" w:rsidR="001D242E" w:rsidRPr="007C4097" w:rsidRDefault="001D242E" w:rsidP="00DC3154">
            <w:pPr>
              <w:pStyle w:val="PargrafodaLista"/>
              <w:numPr>
                <w:ilvl w:val="0"/>
                <w:numId w:val="107"/>
              </w:numPr>
            </w:pPr>
            <w:r w:rsidRPr="007C4097">
              <w:t>Reestruturando Índices</w:t>
            </w:r>
          </w:p>
          <w:p w14:paraId="76D56E4A" w14:textId="77777777" w:rsidR="001D242E" w:rsidRPr="007C4097" w:rsidRDefault="001D242E" w:rsidP="00DC3154">
            <w:pPr>
              <w:pStyle w:val="PargrafodaLista"/>
              <w:numPr>
                <w:ilvl w:val="0"/>
                <w:numId w:val="107"/>
              </w:numPr>
            </w:pPr>
            <w:r w:rsidRPr="007C4097">
              <w:t>Entendendo o conceito de Views</w:t>
            </w:r>
          </w:p>
          <w:p w14:paraId="74F4FEFF" w14:textId="77777777" w:rsidR="001D242E" w:rsidRPr="007C4097" w:rsidRDefault="001D242E" w:rsidP="00DC3154">
            <w:pPr>
              <w:pStyle w:val="PargrafodaLista"/>
              <w:numPr>
                <w:ilvl w:val="0"/>
                <w:numId w:val="107"/>
              </w:numPr>
            </w:pPr>
            <w:r w:rsidRPr="007C4097">
              <w:t>Criando uma View</w:t>
            </w:r>
          </w:p>
          <w:p w14:paraId="75E76F0D" w14:textId="77777777" w:rsidR="001D242E" w:rsidRPr="007C4097" w:rsidRDefault="001D242E" w:rsidP="00DC3154">
            <w:pPr>
              <w:pStyle w:val="PargrafodaLista"/>
              <w:numPr>
                <w:ilvl w:val="0"/>
                <w:numId w:val="107"/>
              </w:numPr>
            </w:pPr>
            <w:r w:rsidRPr="007C4097">
              <w:t>Entendendo o Aninhamento de Permissões</w:t>
            </w:r>
          </w:p>
          <w:p w14:paraId="4A9C2DA6" w14:textId="77777777" w:rsidR="001D242E" w:rsidRPr="007C4097" w:rsidRDefault="001D242E" w:rsidP="00DC3154">
            <w:pPr>
              <w:pStyle w:val="PargrafodaLista"/>
              <w:numPr>
                <w:ilvl w:val="0"/>
                <w:numId w:val="107"/>
              </w:numPr>
            </w:pPr>
            <w:r w:rsidRPr="007C4097">
              <w:t>Atualizando dados através da View</w:t>
            </w:r>
          </w:p>
          <w:p w14:paraId="649010BE" w14:textId="77777777" w:rsidR="001D242E" w:rsidRPr="007C4097" w:rsidRDefault="001D242E" w:rsidP="001D242E">
            <w:pPr>
              <w:ind w:firstLine="0"/>
            </w:pPr>
            <w:r w:rsidRPr="007C4097">
              <w:t>Unidade VI – Transações, Backup e Recover</w:t>
            </w:r>
          </w:p>
          <w:p w14:paraId="05DF4841" w14:textId="77777777" w:rsidR="001D242E" w:rsidRPr="007C4097" w:rsidRDefault="001D242E" w:rsidP="00DC3154">
            <w:pPr>
              <w:pStyle w:val="PargrafodaLista"/>
              <w:numPr>
                <w:ilvl w:val="0"/>
                <w:numId w:val="108"/>
              </w:numPr>
            </w:pPr>
            <w:r w:rsidRPr="007C4097">
              <w:t>Conceito de Transações</w:t>
            </w:r>
          </w:p>
          <w:p w14:paraId="61E3A96C" w14:textId="77777777" w:rsidR="001D242E" w:rsidRPr="007C4097" w:rsidRDefault="001D242E" w:rsidP="00DC3154">
            <w:pPr>
              <w:pStyle w:val="PargrafodaLista"/>
              <w:numPr>
                <w:ilvl w:val="0"/>
                <w:numId w:val="108"/>
              </w:numPr>
            </w:pPr>
            <w:r w:rsidRPr="007C4097">
              <w:t xml:space="preserve">Entendendo o Recovery Model </w:t>
            </w:r>
          </w:p>
          <w:p w14:paraId="75E77CD5" w14:textId="77777777" w:rsidR="001D242E" w:rsidRPr="007C4097" w:rsidRDefault="001D242E" w:rsidP="00DC3154">
            <w:pPr>
              <w:pStyle w:val="PargrafodaLista"/>
              <w:numPr>
                <w:ilvl w:val="0"/>
                <w:numId w:val="108"/>
              </w:numPr>
            </w:pPr>
            <w:r w:rsidRPr="007C4097">
              <w:t>Conceito de Tipos de Backup suportados</w:t>
            </w:r>
          </w:p>
          <w:p w14:paraId="4CACE719" w14:textId="77777777" w:rsidR="001D242E" w:rsidRPr="007C4097" w:rsidRDefault="001D242E" w:rsidP="00DC3154">
            <w:pPr>
              <w:pStyle w:val="PargrafodaLista"/>
              <w:numPr>
                <w:ilvl w:val="0"/>
                <w:numId w:val="108"/>
              </w:numPr>
            </w:pPr>
            <w:r w:rsidRPr="007C4097">
              <w:t>Implementando Backups Completos</w:t>
            </w:r>
          </w:p>
          <w:p w14:paraId="202A7D54" w14:textId="77777777" w:rsidR="001D242E" w:rsidRPr="007C4097" w:rsidRDefault="001D242E" w:rsidP="00DC3154">
            <w:pPr>
              <w:pStyle w:val="PargrafodaLista"/>
              <w:numPr>
                <w:ilvl w:val="0"/>
                <w:numId w:val="108"/>
              </w:numPr>
            </w:pPr>
            <w:r w:rsidRPr="007C4097">
              <w:t>Implementando Backups Diferenciais</w:t>
            </w:r>
          </w:p>
          <w:p w14:paraId="1916D1CA" w14:textId="77777777" w:rsidR="001D242E" w:rsidRPr="007C4097" w:rsidRDefault="001D242E" w:rsidP="00DC3154">
            <w:pPr>
              <w:pStyle w:val="PargrafodaLista"/>
              <w:numPr>
                <w:ilvl w:val="0"/>
                <w:numId w:val="108"/>
              </w:numPr>
            </w:pPr>
            <w:r w:rsidRPr="007C4097">
              <w:t>Implementando Backups de Log de Transações</w:t>
            </w:r>
          </w:p>
          <w:p w14:paraId="1B7AF6CB" w14:textId="77777777" w:rsidR="001D242E" w:rsidRPr="007C4097" w:rsidRDefault="001D242E" w:rsidP="00DC3154">
            <w:pPr>
              <w:pStyle w:val="PargrafodaLista"/>
              <w:numPr>
                <w:ilvl w:val="0"/>
                <w:numId w:val="108"/>
              </w:numPr>
            </w:pPr>
            <w:r w:rsidRPr="007C4097">
              <w:t>Implementando Backups de Grupos de Arquivos</w:t>
            </w:r>
          </w:p>
          <w:p w14:paraId="575A9D5D" w14:textId="77777777" w:rsidR="001D242E" w:rsidRPr="007C4097" w:rsidRDefault="001D242E" w:rsidP="00DC3154">
            <w:pPr>
              <w:pStyle w:val="PargrafodaLista"/>
              <w:numPr>
                <w:ilvl w:val="0"/>
                <w:numId w:val="108"/>
              </w:numPr>
            </w:pPr>
            <w:r w:rsidRPr="007C4097">
              <w:t>Implementando Backup Cópia, Trabalhando com Backups Compactados</w:t>
            </w:r>
          </w:p>
          <w:p w14:paraId="4A53EDE6" w14:textId="77777777" w:rsidR="001D242E" w:rsidRPr="007C4097" w:rsidRDefault="001D242E" w:rsidP="00DC3154">
            <w:pPr>
              <w:pStyle w:val="PargrafodaLista"/>
              <w:numPr>
                <w:ilvl w:val="0"/>
                <w:numId w:val="108"/>
              </w:numPr>
            </w:pPr>
            <w:r w:rsidRPr="007C4097">
              <w:t>Trabalhando com Restauração de Banco de Dados, Tail Log e Online Restore, Análise de erros nos procedimentos de Restauração, Verificando Backups efetuados, Backup de Bancos de Sistema</w:t>
            </w:r>
          </w:p>
          <w:p w14:paraId="10DA66BA" w14:textId="77777777" w:rsidR="001D242E" w:rsidRPr="007C4097" w:rsidRDefault="001D242E" w:rsidP="001D242E">
            <w:pPr>
              <w:ind w:firstLine="0"/>
            </w:pPr>
            <w:r w:rsidRPr="007C4097">
              <w:t>Unidade VII – Monitorando um SGBD</w:t>
            </w:r>
          </w:p>
          <w:p w14:paraId="25A39CB4" w14:textId="77777777" w:rsidR="001D242E" w:rsidRPr="007C4097" w:rsidRDefault="001D242E" w:rsidP="00DC3154">
            <w:pPr>
              <w:pStyle w:val="PargrafodaLista"/>
              <w:numPr>
                <w:ilvl w:val="0"/>
                <w:numId w:val="109"/>
              </w:numPr>
            </w:pPr>
            <w:r w:rsidRPr="007C4097">
              <w:t xml:space="preserve">Monitorando e resolvendo problemas de performance do SGBD </w:t>
            </w:r>
          </w:p>
          <w:p w14:paraId="10BF6289" w14:textId="77777777" w:rsidR="001D242E" w:rsidRPr="007C4097" w:rsidRDefault="001D242E" w:rsidP="00DC3154">
            <w:pPr>
              <w:pStyle w:val="PargrafodaLista"/>
              <w:numPr>
                <w:ilvl w:val="0"/>
                <w:numId w:val="109"/>
              </w:numPr>
            </w:pPr>
            <w:r w:rsidRPr="007C4097">
              <w:t xml:space="preserve">Conceituando Snapshot e espelhamento de banco de dados </w:t>
            </w:r>
          </w:p>
          <w:p w14:paraId="1933DDA4" w14:textId="77777777" w:rsidR="001D242E" w:rsidRPr="007C4097" w:rsidRDefault="001D242E" w:rsidP="00DC3154">
            <w:pPr>
              <w:pStyle w:val="PargrafodaLista"/>
              <w:numPr>
                <w:ilvl w:val="0"/>
                <w:numId w:val="109"/>
              </w:numPr>
            </w:pPr>
            <w:r w:rsidRPr="007C4097">
              <w:t xml:space="preserve">Conceituando e implementando replicação de banco de dados </w:t>
            </w:r>
          </w:p>
          <w:p w14:paraId="75CA9512" w14:textId="77777777" w:rsidR="001D242E" w:rsidRPr="007C4097" w:rsidRDefault="001D242E" w:rsidP="00DC3154">
            <w:pPr>
              <w:pStyle w:val="PargrafodaLista"/>
              <w:numPr>
                <w:ilvl w:val="0"/>
                <w:numId w:val="109"/>
              </w:numPr>
            </w:pPr>
            <w:r w:rsidRPr="007C4097">
              <w:t>Gerenciamento de banco de dados</w:t>
            </w:r>
          </w:p>
          <w:p w14:paraId="77C5D217" w14:textId="77777777" w:rsidR="001D242E" w:rsidRDefault="001D242E" w:rsidP="001D242E">
            <w:pPr>
              <w:ind w:firstLine="0"/>
            </w:pPr>
          </w:p>
          <w:p w14:paraId="7B19B49D" w14:textId="77777777" w:rsidR="001D242E" w:rsidRPr="00E92E31" w:rsidRDefault="001D242E" w:rsidP="001D242E">
            <w:pPr>
              <w:ind w:firstLine="0"/>
              <w:rPr>
                <w:b/>
              </w:rPr>
            </w:pPr>
            <w:r w:rsidRPr="00E92E31">
              <w:rPr>
                <w:b/>
              </w:rPr>
              <w:t>4. PROCEDIMENTOS METODOLÓGICOS</w:t>
            </w:r>
          </w:p>
          <w:p w14:paraId="2432D968" w14:textId="77777777" w:rsidR="001D242E" w:rsidRDefault="001D242E" w:rsidP="001D242E">
            <w:pPr>
              <w:ind w:firstLine="0"/>
            </w:pPr>
            <w:r w:rsidRPr="007C4097">
              <w:lastRenderedPageBreak/>
              <w:t>Aula expositiva, vídeos, trabalho em equipe, estudo dirigido, estudo de caso, exposição oral por alunos e atividades práticas com o uso dos SGBDs SQL Server e PostgreSQL.</w:t>
            </w:r>
          </w:p>
          <w:p w14:paraId="4DCB33B0" w14:textId="77777777" w:rsidR="001D242E" w:rsidRPr="007C4097" w:rsidRDefault="001D242E" w:rsidP="001D242E">
            <w:pPr>
              <w:ind w:firstLine="0"/>
            </w:pPr>
          </w:p>
          <w:p w14:paraId="078AB6AA" w14:textId="77777777" w:rsidR="001D242E" w:rsidRPr="00E92E31" w:rsidRDefault="001D242E" w:rsidP="001D242E">
            <w:pPr>
              <w:ind w:firstLine="0"/>
              <w:rPr>
                <w:b/>
              </w:rPr>
            </w:pPr>
            <w:r w:rsidRPr="00E92E31">
              <w:rPr>
                <w:b/>
              </w:rPr>
              <w:t>5. MATERIAL DIDÁDICO</w:t>
            </w:r>
          </w:p>
          <w:p w14:paraId="6F8E556C" w14:textId="77777777" w:rsidR="001D242E" w:rsidRDefault="001D242E" w:rsidP="001D242E">
            <w:pPr>
              <w:ind w:firstLine="0"/>
            </w:pPr>
            <w:r w:rsidRPr="007C4097">
              <w:t>Quadro, Datashow, apostila, material áudio/visual, redes sociais e ambiente virtual de aprendizagem.</w:t>
            </w:r>
          </w:p>
          <w:p w14:paraId="426FFCE1" w14:textId="77777777" w:rsidR="001D242E" w:rsidRPr="007C4097" w:rsidRDefault="001D242E" w:rsidP="001D242E">
            <w:pPr>
              <w:ind w:firstLine="0"/>
            </w:pPr>
          </w:p>
          <w:p w14:paraId="5D452C43" w14:textId="77777777" w:rsidR="001D242E" w:rsidRPr="00E92E31" w:rsidRDefault="001D242E" w:rsidP="001D242E">
            <w:pPr>
              <w:ind w:firstLine="0"/>
              <w:rPr>
                <w:b/>
              </w:rPr>
            </w:pPr>
            <w:r w:rsidRPr="00E92E31">
              <w:rPr>
                <w:b/>
              </w:rPr>
              <w:t>6. CRITÉRIOS E INSTRUMENTOS DE AVALIAÇÃO</w:t>
            </w:r>
          </w:p>
          <w:p w14:paraId="41BFEF17" w14:textId="77777777" w:rsidR="001D242E" w:rsidRDefault="001D242E" w:rsidP="001D242E">
            <w:pPr>
              <w:ind w:firstLine="0"/>
            </w:pPr>
            <w:r w:rsidRPr="007C4097">
              <w:t>Prova escrita, trabalhos individuais/em grupo e projetos interdisciplinares. Conforme consta no art. 29 do Regulamento de Ensino Médio Técnico, os instrumentos de avaliação deverão ser múltiplos para possibilitar ao professor o acompanhamento do processo de aprendizagem do educando. Assim, deverá haver, pelo menos, duas formas de avaliação, no mínimo uma delas escrita.</w:t>
            </w:r>
          </w:p>
          <w:p w14:paraId="7B441CA5" w14:textId="77777777" w:rsidR="001D242E" w:rsidRPr="007C4097" w:rsidRDefault="001D242E" w:rsidP="001D242E">
            <w:pPr>
              <w:ind w:firstLine="0"/>
            </w:pPr>
          </w:p>
          <w:p w14:paraId="7F0BD73B" w14:textId="77777777" w:rsidR="001D242E" w:rsidRPr="00E92E31" w:rsidRDefault="001D242E" w:rsidP="001D242E">
            <w:pPr>
              <w:ind w:firstLine="0"/>
              <w:rPr>
                <w:b/>
              </w:rPr>
            </w:pPr>
            <w:r w:rsidRPr="00E92E31">
              <w:rPr>
                <w:b/>
              </w:rPr>
              <w:t>7. BIBLIOGRAFIA</w:t>
            </w:r>
          </w:p>
          <w:p w14:paraId="044CE4DA" w14:textId="77777777" w:rsidR="001D242E" w:rsidRPr="00E92E31" w:rsidRDefault="001D242E" w:rsidP="001D242E">
            <w:pPr>
              <w:ind w:firstLine="0"/>
              <w:rPr>
                <w:b/>
                <w:u w:val="single"/>
              </w:rPr>
            </w:pPr>
            <w:r w:rsidRPr="00E92E31">
              <w:rPr>
                <w:b/>
                <w:u w:val="single"/>
              </w:rPr>
              <w:t>Básica</w:t>
            </w:r>
          </w:p>
          <w:p w14:paraId="14F440C3" w14:textId="77777777" w:rsidR="001D242E" w:rsidRPr="007C4097" w:rsidRDefault="001D242E" w:rsidP="00DC3154">
            <w:pPr>
              <w:pStyle w:val="PargrafodaLista"/>
              <w:numPr>
                <w:ilvl w:val="0"/>
                <w:numId w:val="110"/>
              </w:numPr>
            </w:pPr>
            <w:r w:rsidRPr="007C4097">
              <w:t xml:space="preserve">STANEK, W. Microsoft SQL Server 2008. Editora Bookman, 2013. </w:t>
            </w:r>
          </w:p>
          <w:p w14:paraId="796529D7" w14:textId="77777777" w:rsidR="001D242E" w:rsidRPr="007C4097" w:rsidRDefault="001D242E" w:rsidP="00DC3154">
            <w:pPr>
              <w:pStyle w:val="PargrafodaLista"/>
              <w:numPr>
                <w:ilvl w:val="0"/>
                <w:numId w:val="110"/>
              </w:numPr>
            </w:pPr>
            <w:r w:rsidRPr="007C4097">
              <w:t xml:space="preserve">DEWSON, R. Microsoft SQL Server 2008 Para Desenvolvedores. Editora Alta Books, 2009. </w:t>
            </w:r>
          </w:p>
          <w:p w14:paraId="3903155E" w14:textId="77777777" w:rsidR="001D242E" w:rsidRPr="007C4097" w:rsidRDefault="001D242E" w:rsidP="00DC3154">
            <w:pPr>
              <w:pStyle w:val="PargrafodaLista"/>
              <w:numPr>
                <w:ilvl w:val="0"/>
                <w:numId w:val="110"/>
              </w:numPr>
            </w:pPr>
            <w:r w:rsidRPr="007C4097">
              <w:t xml:space="preserve">GONZAGA, J. L. Dominando o PostgreSQL. Editora Ciência Moderna. </w:t>
            </w:r>
          </w:p>
          <w:p w14:paraId="46577F28" w14:textId="77777777" w:rsidR="001D242E" w:rsidRPr="00E92E31" w:rsidRDefault="001D242E" w:rsidP="001D242E">
            <w:pPr>
              <w:ind w:firstLine="0"/>
              <w:rPr>
                <w:b/>
                <w:u w:val="single"/>
              </w:rPr>
            </w:pPr>
            <w:r w:rsidRPr="00E92E31">
              <w:rPr>
                <w:b/>
                <w:u w:val="single"/>
              </w:rPr>
              <w:t>Complementar</w:t>
            </w:r>
          </w:p>
          <w:p w14:paraId="25B5EA5D" w14:textId="77777777" w:rsidR="001D242E" w:rsidRPr="007C4097" w:rsidRDefault="001D242E" w:rsidP="00DC3154">
            <w:pPr>
              <w:pStyle w:val="PargrafodaLista"/>
              <w:numPr>
                <w:ilvl w:val="0"/>
                <w:numId w:val="111"/>
              </w:numPr>
            </w:pPr>
            <w:r w:rsidRPr="007C4097">
              <w:t xml:space="preserve">HASSELL, J. Windows Server 2008 - O Guia Definitivo. Editora Alta Books, 2008 </w:t>
            </w:r>
          </w:p>
          <w:p w14:paraId="4EECBA8A" w14:textId="77777777" w:rsidR="001D242E" w:rsidRPr="007C4097" w:rsidRDefault="001D242E" w:rsidP="00DC3154">
            <w:pPr>
              <w:pStyle w:val="PargrafodaLista"/>
              <w:numPr>
                <w:ilvl w:val="0"/>
                <w:numId w:val="111"/>
              </w:numPr>
            </w:pPr>
            <w:r w:rsidRPr="007C4097">
              <w:t xml:space="preserve">CHAPPLE,  M. Microsoft Sql Server 2008 Para Leigos. Editora Alta Books </w:t>
            </w:r>
          </w:p>
          <w:p w14:paraId="6ABD2848" w14:textId="77777777" w:rsidR="001D242E" w:rsidRPr="007C4097" w:rsidRDefault="001D242E" w:rsidP="00DC3154">
            <w:pPr>
              <w:pStyle w:val="PargrafodaLista"/>
              <w:numPr>
                <w:ilvl w:val="0"/>
                <w:numId w:val="111"/>
              </w:numPr>
            </w:pPr>
            <w:r w:rsidRPr="007C4097">
              <w:t xml:space="preserve">BATTISTI, J. Sql Server 2005 - Administraçao E Desenvolvimento. Editora Axcel Books </w:t>
            </w:r>
          </w:p>
          <w:p w14:paraId="75BF3E6D" w14:textId="77777777" w:rsidR="001D242E" w:rsidRPr="007C4097" w:rsidRDefault="001D242E" w:rsidP="00DC3154">
            <w:pPr>
              <w:pStyle w:val="PargrafodaLista"/>
              <w:numPr>
                <w:ilvl w:val="0"/>
                <w:numId w:val="111"/>
              </w:numPr>
            </w:pPr>
            <w:r w:rsidRPr="007C4097">
              <w:t xml:space="preserve">HOTEK, M. Kit De Treinamento MCTS (Exame 70-432) Microsoft SQL Server 2008 Implementação e Manutenção. Editora Artmed. </w:t>
            </w:r>
          </w:p>
          <w:p w14:paraId="44CAC77F" w14:textId="77777777" w:rsidR="001D242E" w:rsidRPr="007C4097" w:rsidRDefault="001D242E" w:rsidP="00DC3154">
            <w:pPr>
              <w:pStyle w:val="PargrafodaLista"/>
              <w:numPr>
                <w:ilvl w:val="0"/>
                <w:numId w:val="111"/>
              </w:numPr>
            </w:pPr>
            <w:r w:rsidRPr="007C4097">
              <w:lastRenderedPageBreak/>
              <w:t>MANZANO, J. A. N. G. Postgresql 8.3.0 - Interativo - Guia de Orientação e Desenvolvimento. Editora Érica.</w:t>
            </w:r>
          </w:p>
        </w:tc>
      </w:tr>
    </w:tbl>
    <w:p w14:paraId="5FCA6176" w14:textId="77777777" w:rsidR="001D242E" w:rsidRDefault="001D242E" w:rsidP="001D242E">
      <w:pPr>
        <w:ind w:firstLine="0"/>
      </w:pPr>
    </w:p>
    <w:p w14:paraId="7209C7A7" w14:textId="77777777" w:rsidR="002F3A3E" w:rsidRDefault="002F3A3E">
      <w:pPr>
        <w:spacing w:line="240" w:lineRule="auto"/>
        <w:ind w:firstLine="0"/>
        <w:jc w:val="left"/>
      </w:pPr>
      <w:r>
        <w:br w:type="page"/>
      </w:r>
    </w:p>
    <w:tbl>
      <w:tblPr>
        <w:tblStyle w:val="Tabelacomgrade"/>
        <w:tblW w:w="0" w:type="auto"/>
        <w:tblLook w:val="04A0" w:firstRow="1" w:lastRow="0" w:firstColumn="1" w:lastColumn="0" w:noHBand="0" w:noVBand="1"/>
      </w:tblPr>
      <w:tblGrid>
        <w:gridCol w:w="9060"/>
      </w:tblGrid>
      <w:tr w:rsidR="001D242E" w:rsidRPr="007C4097" w14:paraId="1F920FFA" w14:textId="77777777" w:rsidTr="001D242E">
        <w:tc>
          <w:tcPr>
            <w:tcW w:w="9060" w:type="dxa"/>
          </w:tcPr>
          <w:p w14:paraId="7C3D3F0F" w14:textId="77777777" w:rsidR="001D242E" w:rsidRPr="007C4097" w:rsidRDefault="001D242E" w:rsidP="001D242E">
            <w:pPr>
              <w:ind w:firstLine="0"/>
            </w:pPr>
            <w:r w:rsidRPr="00E92E31">
              <w:rPr>
                <w:b/>
              </w:rPr>
              <w:lastRenderedPageBreak/>
              <w:t>DISCIPLINA</w:t>
            </w:r>
            <w:r w:rsidRPr="007C4097">
              <w:t xml:space="preserve">: Redes III </w:t>
            </w:r>
            <w:r>
              <w:t>–</w:t>
            </w:r>
            <w:r w:rsidRPr="007C4097">
              <w:t xml:space="preserve"> Segurança</w:t>
            </w:r>
          </w:p>
          <w:p w14:paraId="54A92A25" w14:textId="77777777" w:rsidR="001D242E" w:rsidRPr="007C4097" w:rsidRDefault="001D242E" w:rsidP="001D242E">
            <w:pPr>
              <w:ind w:firstLine="0"/>
            </w:pPr>
            <w:r>
              <w:rPr>
                <w:b/>
              </w:rPr>
              <w:t>CURSO:</w:t>
            </w:r>
            <w:r w:rsidRPr="007C4097">
              <w:t xml:space="preserve"> Técnico em Informática para Internet</w:t>
            </w:r>
          </w:p>
          <w:p w14:paraId="78C2A57B" w14:textId="77777777" w:rsidR="001D242E" w:rsidRPr="007C4097" w:rsidRDefault="001D242E" w:rsidP="001D242E">
            <w:pPr>
              <w:ind w:firstLine="0"/>
            </w:pPr>
            <w:r w:rsidRPr="00E92E31">
              <w:rPr>
                <w:b/>
              </w:rPr>
              <w:t>MODALIDADE</w:t>
            </w:r>
            <w:r w:rsidRPr="007C4097">
              <w:t>: Concomitante/Subsequente ao Ensino Médio</w:t>
            </w:r>
          </w:p>
          <w:p w14:paraId="5E5349EE" w14:textId="77777777" w:rsidR="001D242E" w:rsidRPr="007C4097" w:rsidRDefault="001D242E" w:rsidP="001D242E">
            <w:pPr>
              <w:ind w:firstLine="0"/>
            </w:pPr>
            <w:r w:rsidRPr="00E92E31">
              <w:rPr>
                <w:b/>
              </w:rPr>
              <w:t>REGIME</w:t>
            </w:r>
            <w:r w:rsidRPr="007C4097">
              <w:t>: Semestral</w:t>
            </w:r>
          </w:p>
          <w:p w14:paraId="3C481F2E" w14:textId="77777777" w:rsidR="001D242E" w:rsidRPr="007C4097" w:rsidRDefault="001D242E" w:rsidP="001D242E">
            <w:pPr>
              <w:ind w:firstLine="0"/>
            </w:pPr>
            <w:r w:rsidRPr="00E92E31">
              <w:rPr>
                <w:b/>
              </w:rPr>
              <w:t>PERIODO E CARGA HORÁRIA</w:t>
            </w:r>
            <w:r w:rsidRPr="007C4097">
              <w:t xml:space="preserve">: 3º </w:t>
            </w:r>
            <w:r>
              <w:t>semestre</w:t>
            </w:r>
            <w:r w:rsidRPr="007C4097">
              <w:t xml:space="preserve"> (4 h/a por semana)</w:t>
            </w:r>
          </w:p>
          <w:p w14:paraId="35E0FAE2" w14:textId="77777777" w:rsidR="001D242E" w:rsidRPr="007C4097" w:rsidRDefault="001D242E" w:rsidP="001D242E">
            <w:pPr>
              <w:ind w:firstLine="0"/>
            </w:pPr>
            <w:r w:rsidRPr="00E92E31">
              <w:rPr>
                <w:b/>
              </w:rPr>
              <w:t>ANO LETIVO</w:t>
            </w:r>
            <w:r w:rsidRPr="007C4097">
              <w:t>: 2018</w:t>
            </w:r>
          </w:p>
          <w:p w14:paraId="13057B68" w14:textId="77777777" w:rsidR="001D242E" w:rsidRPr="007C4097" w:rsidRDefault="001D242E" w:rsidP="001D242E">
            <w:pPr>
              <w:ind w:firstLine="0"/>
            </w:pPr>
          </w:p>
          <w:p w14:paraId="545C0D50" w14:textId="77777777" w:rsidR="001D242E" w:rsidRPr="00E92E31" w:rsidRDefault="001D242E" w:rsidP="001D242E">
            <w:pPr>
              <w:ind w:firstLine="0"/>
              <w:jc w:val="center"/>
              <w:rPr>
                <w:b/>
                <w:u w:val="single"/>
              </w:rPr>
            </w:pPr>
            <w:r w:rsidRPr="00E92E31">
              <w:rPr>
                <w:b/>
                <w:u w:val="single"/>
              </w:rPr>
              <w:t>PROGRAMA DE ENSINO</w:t>
            </w:r>
          </w:p>
          <w:p w14:paraId="6A77894E" w14:textId="77777777" w:rsidR="001D242E" w:rsidRPr="00E92E31" w:rsidRDefault="001D242E" w:rsidP="001D242E">
            <w:pPr>
              <w:ind w:firstLine="0"/>
              <w:rPr>
                <w:b/>
              </w:rPr>
            </w:pPr>
            <w:r w:rsidRPr="00E92E31">
              <w:rPr>
                <w:b/>
              </w:rPr>
              <w:t>1. OBJETIVO GERAL</w:t>
            </w:r>
          </w:p>
          <w:p w14:paraId="06DB6DF9" w14:textId="77777777" w:rsidR="001D242E" w:rsidRDefault="001D242E" w:rsidP="00DC3154">
            <w:pPr>
              <w:pStyle w:val="PargrafodaLista"/>
              <w:numPr>
                <w:ilvl w:val="0"/>
                <w:numId w:val="161"/>
              </w:numPr>
            </w:pPr>
            <w:r w:rsidRPr="007C4097">
              <w:t>Compreender os principais conceitos relacionados a segurança de redes e configurar ambientes de rede com níveis aceitáveis de segurança.</w:t>
            </w:r>
          </w:p>
          <w:p w14:paraId="2B16ADDE" w14:textId="77777777" w:rsidR="001D242E" w:rsidRPr="007C4097" w:rsidRDefault="001D242E" w:rsidP="001D242E">
            <w:pPr>
              <w:ind w:firstLine="0"/>
            </w:pPr>
          </w:p>
          <w:p w14:paraId="2018F145" w14:textId="77777777" w:rsidR="001D242E" w:rsidRPr="00E92E31" w:rsidRDefault="001D242E" w:rsidP="001D242E">
            <w:pPr>
              <w:ind w:firstLine="0"/>
              <w:rPr>
                <w:b/>
              </w:rPr>
            </w:pPr>
            <w:r w:rsidRPr="00E92E31">
              <w:rPr>
                <w:b/>
              </w:rPr>
              <w:t>2. OBJETIVOS ESPECÍFICOS</w:t>
            </w:r>
          </w:p>
          <w:p w14:paraId="77ECB2D0" w14:textId="77777777" w:rsidR="001D242E" w:rsidRPr="007C4097" w:rsidRDefault="001D242E" w:rsidP="00DC3154">
            <w:pPr>
              <w:pStyle w:val="PargrafodaLista"/>
              <w:numPr>
                <w:ilvl w:val="0"/>
                <w:numId w:val="162"/>
              </w:numPr>
            </w:pPr>
            <w:r w:rsidRPr="007C4097">
              <w:t xml:space="preserve">Entender a importância da adoção de uma política de segurança em uma rede; </w:t>
            </w:r>
          </w:p>
          <w:p w14:paraId="4E94D218" w14:textId="77777777" w:rsidR="001D242E" w:rsidRPr="007C4097" w:rsidRDefault="001D242E" w:rsidP="00DC3154">
            <w:pPr>
              <w:pStyle w:val="PargrafodaLista"/>
              <w:numPr>
                <w:ilvl w:val="0"/>
                <w:numId w:val="162"/>
              </w:numPr>
            </w:pPr>
            <w:r w:rsidRPr="007C4097">
              <w:t xml:space="preserve">Conhecer os principais componentes de uma política de segurança; </w:t>
            </w:r>
          </w:p>
          <w:p w14:paraId="3E4CB85D" w14:textId="77777777" w:rsidR="001D242E" w:rsidRPr="007C4097" w:rsidRDefault="001D242E" w:rsidP="00DC3154">
            <w:pPr>
              <w:pStyle w:val="PargrafodaLista"/>
              <w:numPr>
                <w:ilvl w:val="0"/>
                <w:numId w:val="162"/>
              </w:numPr>
            </w:pPr>
            <w:r w:rsidRPr="007C4097">
              <w:t xml:space="preserve">Analisar a política de segurança adequada e implementa-la na rede real; </w:t>
            </w:r>
          </w:p>
          <w:p w14:paraId="204992DE" w14:textId="77777777" w:rsidR="001D242E" w:rsidRPr="007C4097" w:rsidRDefault="001D242E" w:rsidP="00DC3154">
            <w:pPr>
              <w:pStyle w:val="PargrafodaLista"/>
              <w:numPr>
                <w:ilvl w:val="0"/>
                <w:numId w:val="162"/>
              </w:numPr>
            </w:pPr>
            <w:r w:rsidRPr="007C4097">
              <w:t xml:space="preserve">Identificar técnicas de Engenharia Social; </w:t>
            </w:r>
          </w:p>
          <w:p w14:paraId="41940246" w14:textId="77777777" w:rsidR="001D242E" w:rsidRPr="007C4097" w:rsidRDefault="001D242E" w:rsidP="00DC3154">
            <w:pPr>
              <w:pStyle w:val="PargrafodaLista"/>
              <w:numPr>
                <w:ilvl w:val="0"/>
                <w:numId w:val="162"/>
              </w:numPr>
            </w:pPr>
            <w:r w:rsidRPr="007C4097">
              <w:t xml:space="preserve">Reconhecer vulnerabilidades, riscos e ameaças; </w:t>
            </w:r>
          </w:p>
          <w:p w14:paraId="66281709" w14:textId="77777777" w:rsidR="001D242E" w:rsidRPr="007C4097" w:rsidRDefault="001D242E" w:rsidP="00DC3154">
            <w:pPr>
              <w:pStyle w:val="PargrafodaLista"/>
              <w:numPr>
                <w:ilvl w:val="0"/>
                <w:numId w:val="162"/>
              </w:numPr>
            </w:pPr>
            <w:r w:rsidRPr="007C4097">
              <w:t xml:space="preserve">Configurar Firewall's, sistemas de autenticação, proxy Web; </w:t>
            </w:r>
          </w:p>
          <w:p w14:paraId="2B08ABC8" w14:textId="77777777" w:rsidR="001D242E" w:rsidRPr="007C4097" w:rsidRDefault="001D242E" w:rsidP="00DC3154">
            <w:pPr>
              <w:pStyle w:val="PargrafodaLista"/>
              <w:numPr>
                <w:ilvl w:val="0"/>
                <w:numId w:val="162"/>
              </w:numPr>
            </w:pPr>
            <w:r w:rsidRPr="007C4097">
              <w:t xml:space="preserve">Realizar testes de vulnerabilidade da rede; </w:t>
            </w:r>
          </w:p>
          <w:p w14:paraId="06B2E6A2" w14:textId="77777777" w:rsidR="001D242E" w:rsidRPr="007C4097" w:rsidRDefault="001D242E" w:rsidP="00DC3154">
            <w:pPr>
              <w:pStyle w:val="PargrafodaLista"/>
              <w:numPr>
                <w:ilvl w:val="0"/>
                <w:numId w:val="162"/>
              </w:numPr>
            </w:pPr>
            <w:r w:rsidRPr="007C4097">
              <w:t xml:space="preserve">Detectar intrusão; </w:t>
            </w:r>
          </w:p>
          <w:p w14:paraId="18469990" w14:textId="77777777" w:rsidR="001D242E" w:rsidRPr="007C4097" w:rsidRDefault="001D242E" w:rsidP="00DC3154">
            <w:pPr>
              <w:pStyle w:val="PargrafodaLista"/>
              <w:numPr>
                <w:ilvl w:val="0"/>
                <w:numId w:val="162"/>
              </w:numPr>
            </w:pPr>
            <w:r w:rsidRPr="007C4097">
              <w:t xml:space="preserve">Monitorar tráfego da rede; </w:t>
            </w:r>
          </w:p>
          <w:p w14:paraId="677DF271" w14:textId="77777777" w:rsidR="001D242E" w:rsidRPr="007C4097" w:rsidRDefault="001D242E" w:rsidP="00DC3154">
            <w:pPr>
              <w:pStyle w:val="PargrafodaLista"/>
              <w:numPr>
                <w:ilvl w:val="0"/>
                <w:numId w:val="162"/>
              </w:numPr>
            </w:pPr>
            <w:r w:rsidRPr="007C4097">
              <w:t xml:space="preserve">Identificar e eliminar pacotes maliciosos; </w:t>
            </w:r>
          </w:p>
          <w:p w14:paraId="65CABDAD" w14:textId="77777777" w:rsidR="001D242E" w:rsidRPr="007C4097" w:rsidRDefault="001D242E" w:rsidP="00DC3154">
            <w:pPr>
              <w:pStyle w:val="PargrafodaLista"/>
              <w:numPr>
                <w:ilvl w:val="0"/>
                <w:numId w:val="162"/>
              </w:numPr>
            </w:pPr>
            <w:r w:rsidRPr="007C4097">
              <w:t xml:space="preserve">Atualizar técnicas e medidas de segurança conforme necessário; </w:t>
            </w:r>
          </w:p>
          <w:p w14:paraId="2DDB93E1" w14:textId="77777777" w:rsidR="001D242E" w:rsidRPr="007C4097" w:rsidRDefault="001D242E" w:rsidP="00DC3154">
            <w:pPr>
              <w:pStyle w:val="PargrafodaLista"/>
              <w:numPr>
                <w:ilvl w:val="0"/>
                <w:numId w:val="162"/>
              </w:numPr>
            </w:pPr>
            <w:r w:rsidRPr="007C4097">
              <w:t xml:space="preserve">Investigar, criar relatórios e corrigir incidentes de segurança;  </w:t>
            </w:r>
          </w:p>
          <w:p w14:paraId="5BC4E625" w14:textId="77777777" w:rsidR="001D242E" w:rsidRPr="007C4097" w:rsidRDefault="001D242E" w:rsidP="00DC3154">
            <w:pPr>
              <w:pStyle w:val="PargrafodaLista"/>
              <w:numPr>
                <w:ilvl w:val="0"/>
                <w:numId w:val="162"/>
              </w:numPr>
            </w:pPr>
            <w:r w:rsidRPr="007C4097">
              <w:t xml:space="preserve">Analisar os riscos de segurança em redes de pequeno e médio porte. </w:t>
            </w:r>
          </w:p>
          <w:p w14:paraId="2BBDF741" w14:textId="77777777" w:rsidR="001D242E" w:rsidRPr="007C4097" w:rsidRDefault="001D242E" w:rsidP="00DC3154">
            <w:pPr>
              <w:pStyle w:val="PargrafodaLista"/>
              <w:numPr>
                <w:ilvl w:val="0"/>
                <w:numId w:val="162"/>
              </w:numPr>
            </w:pPr>
            <w:r w:rsidRPr="007C4097">
              <w:t xml:space="preserve">Diferenciar segurança física de lógica. </w:t>
            </w:r>
          </w:p>
          <w:p w14:paraId="31C33BFA" w14:textId="77777777" w:rsidR="001D242E" w:rsidRPr="007C4097" w:rsidRDefault="001D242E" w:rsidP="00DC3154">
            <w:pPr>
              <w:pStyle w:val="PargrafodaLista"/>
              <w:numPr>
                <w:ilvl w:val="0"/>
                <w:numId w:val="162"/>
              </w:numPr>
            </w:pPr>
            <w:r w:rsidRPr="007C4097">
              <w:t xml:space="preserve">Identificar os principais equipamentos de segurança física. </w:t>
            </w:r>
          </w:p>
          <w:p w14:paraId="29E0A49D" w14:textId="77777777" w:rsidR="001D242E" w:rsidRPr="007C4097" w:rsidRDefault="001D242E" w:rsidP="00DC3154">
            <w:pPr>
              <w:pStyle w:val="PargrafodaLista"/>
              <w:numPr>
                <w:ilvl w:val="0"/>
                <w:numId w:val="162"/>
              </w:numPr>
            </w:pPr>
            <w:r w:rsidRPr="007C4097">
              <w:t>Identificar os níveis de segurança física.</w:t>
            </w:r>
          </w:p>
          <w:p w14:paraId="2A17D6C1" w14:textId="77777777" w:rsidR="001D242E" w:rsidRPr="007C4097" w:rsidRDefault="001D242E" w:rsidP="00DC3154">
            <w:pPr>
              <w:pStyle w:val="PargrafodaLista"/>
              <w:numPr>
                <w:ilvl w:val="0"/>
                <w:numId w:val="162"/>
              </w:numPr>
            </w:pPr>
            <w:r w:rsidRPr="007C4097">
              <w:lastRenderedPageBreak/>
              <w:t xml:space="preserve">Analisar as tecnologias de segurança lógica; </w:t>
            </w:r>
          </w:p>
          <w:p w14:paraId="6F967B09" w14:textId="77777777" w:rsidR="001D242E" w:rsidRPr="007C4097" w:rsidRDefault="001D242E" w:rsidP="00DC3154">
            <w:pPr>
              <w:pStyle w:val="PargrafodaLista"/>
              <w:numPr>
                <w:ilvl w:val="0"/>
                <w:numId w:val="162"/>
              </w:numPr>
            </w:pPr>
            <w:r w:rsidRPr="007C4097">
              <w:t>Identificar as novas ameaças.</w:t>
            </w:r>
          </w:p>
          <w:p w14:paraId="7AFAE8B3" w14:textId="77777777" w:rsidR="001D242E" w:rsidRDefault="001D242E" w:rsidP="001D242E">
            <w:pPr>
              <w:ind w:firstLine="0"/>
            </w:pPr>
          </w:p>
          <w:p w14:paraId="06BE128B" w14:textId="77777777" w:rsidR="001D242E" w:rsidRPr="00E92E31" w:rsidRDefault="001D242E" w:rsidP="001D242E">
            <w:pPr>
              <w:ind w:firstLine="0"/>
              <w:rPr>
                <w:b/>
              </w:rPr>
            </w:pPr>
            <w:r w:rsidRPr="00E92E31">
              <w:rPr>
                <w:b/>
              </w:rPr>
              <w:t>3. CONTEÚDOS PROGRAMÁTICOS</w:t>
            </w:r>
          </w:p>
          <w:p w14:paraId="44DA072F" w14:textId="77777777" w:rsidR="001D242E" w:rsidRPr="007C4097" w:rsidRDefault="001D242E" w:rsidP="001D242E">
            <w:pPr>
              <w:ind w:firstLine="0"/>
            </w:pPr>
            <w:r w:rsidRPr="007C4097">
              <w:t>Unidade I – Políticas de Segurança em Redes</w:t>
            </w:r>
          </w:p>
          <w:p w14:paraId="7B5261C0" w14:textId="77777777" w:rsidR="001D242E" w:rsidRPr="007C4097" w:rsidRDefault="001D242E" w:rsidP="00DC3154">
            <w:pPr>
              <w:pStyle w:val="PargrafodaLista"/>
              <w:numPr>
                <w:ilvl w:val="0"/>
                <w:numId w:val="112"/>
              </w:numPr>
            </w:pPr>
            <w:r w:rsidRPr="007C4097">
              <w:t>Definição de política de segurança em redes</w:t>
            </w:r>
          </w:p>
          <w:p w14:paraId="227CEE20" w14:textId="77777777" w:rsidR="001D242E" w:rsidRPr="007C4097" w:rsidRDefault="001D242E" w:rsidP="00DC3154">
            <w:pPr>
              <w:pStyle w:val="PargrafodaLista"/>
              <w:numPr>
                <w:ilvl w:val="0"/>
                <w:numId w:val="112"/>
              </w:numPr>
            </w:pPr>
            <w:r w:rsidRPr="007C4097">
              <w:t>Política de uso aceitável (AUP)</w:t>
            </w:r>
          </w:p>
          <w:p w14:paraId="2DC80057" w14:textId="77777777" w:rsidR="001D242E" w:rsidRPr="007C4097" w:rsidRDefault="001D242E" w:rsidP="00DC3154">
            <w:pPr>
              <w:pStyle w:val="PargrafodaLista"/>
              <w:numPr>
                <w:ilvl w:val="0"/>
                <w:numId w:val="112"/>
              </w:numPr>
            </w:pPr>
            <w:r w:rsidRPr="007C4097">
              <w:t>Análise de uso abusivo da rede</w:t>
            </w:r>
          </w:p>
          <w:p w14:paraId="6CC1E4B7" w14:textId="77777777" w:rsidR="001D242E" w:rsidRPr="007C4097" w:rsidRDefault="001D242E" w:rsidP="00DC3154">
            <w:pPr>
              <w:pStyle w:val="PargrafodaLista"/>
              <w:numPr>
                <w:ilvl w:val="0"/>
                <w:numId w:val="112"/>
              </w:numPr>
            </w:pPr>
            <w:r w:rsidRPr="007C4097">
              <w:t xml:space="preserve">Log's. </w:t>
            </w:r>
          </w:p>
          <w:p w14:paraId="65703BE3" w14:textId="77777777" w:rsidR="001D242E" w:rsidRPr="007C4097" w:rsidRDefault="001D242E" w:rsidP="001D242E">
            <w:pPr>
              <w:ind w:firstLine="0"/>
            </w:pPr>
            <w:r w:rsidRPr="007C4097">
              <w:t>Unidade II – Tipos de Ataque</w:t>
            </w:r>
          </w:p>
          <w:p w14:paraId="1DB6539A" w14:textId="77777777" w:rsidR="001D242E" w:rsidRPr="007C4097" w:rsidRDefault="001D242E" w:rsidP="00DC3154">
            <w:pPr>
              <w:pStyle w:val="PargrafodaLista"/>
              <w:numPr>
                <w:ilvl w:val="0"/>
                <w:numId w:val="113"/>
              </w:numPr>
            </w:pPr>
            <w:r w:rsidRPr="007C4097">
              <w:t>Cookies</w:t>
            </w:r>
          </w:p>
          <w:p w14:paraId="76B1F024" w14:textId="77777777" w:rsidR="001D242E" w:rsidRPr="007C4097" w:rsidRDefault="001D242E" w:rsidP="00DC3154">
            <w:pPr>
              <w:pStyle w:val="PargrafodaLista"/>
              <w:numPr>
                <w:ilvl w:val="0"/>
                <w:numId w:val="113"/>
              </w:numPr>
            </w:pPr>
            <w:r w:rsidRPr="007C4097">
              <w:t>Vírus</w:t>
            </w:r>
          </w:p>
          <w:p w14:paraId="235693EF" w14:textId="77777777" w:rsidR="001D242E" w:rsidRPr="007C4097" w:rsidRDefault="001D242E" w:rsidP="00DC3154">
            <w:pPr>
              <w:pStyle w:val="PargrafodaLista"/>
              <w:numPr>
                <w:ilvl w:val="0"/>
                <w:numId w:val="113"/>
              </w:numPr>
            </w:pPr>
            <w:r w:rsidRPr="007C4097">
              <w:t>Worm's</w:t>
            </w:r>
          </w:p>
          <w:p w14:paraId="4B75FF3B" w14:textId="77777777" w:rsidR="001D242E" w:rsidRPr="007C4097" w:rsidRDefault="001D242E" w:rsidP="00DC3154">
            <w:pPr>
              <w:pStyle w:val="PargrafodaLista"/>
              <w:numPr>
                <w:ilvl w:val="0"/>
                <w:numId w:val="113"/>
              </w:numPr>
            </w:pPr>
            <w:r w:rsidRPr="007C4097">
              <w:t>Cavalo de Tróia</w:t>
            </w:r>
          </w:p>
          <w:p w14:paraId="08CD583F" w14:textId="77777777" w:rsidR="001D242E" w:rsidRPr="00F13626" w:rsidRDefault="001D242E" w:rsidP="00DC3154">
            <w:pPr>
              <w:pStyle w:val="PargrafodaLista"/>
              <w:numPr>
                <w:ilvl w:val="0"/>
                <w:numId w:val="113"/>
              </w:numPr>
              <w:rPr>
                <w:lang w:val="en-US"/>
              </w:rPr>
            </w:pPr>
            <w:r w:rsidRPr="00F13626">
              <w:rPr>
                <w:lang w:val="en-US"/>
              </w:rPr>
              <w:t>DDoS (Distributed Denial of Service)</w:t>
            </w:r>
          </w:p>
          <w:p w14:paraId="48BF2C3F" w14:textId="77777777" w:rsidR="001D242E" w:rsidRPr="007C4097" w:rsidRDefault="001D242E" w:rsidP="00DC3154">
            <w:pPr>
              <w:pStyle w:val="PargrafodaLista"/>
              <w:numPr>
                <w:ilvl w:val="0"/>
                <w:numId w:val="113"/>
              </w:numPr>
            </w:pPr>
            <w:r w:rsidRPr="007C4097">
              <w:t>Backdoor</w:t>
            </w:r>
          </w:p>
          <w:p w14:paraId="6911520A" w14:textId="77777777" w:rsidR="001D242E" w:rsidRPr="007C4097" w:rsidRDefault="001D242E" w:rsidP="001D242E">
            <w:pPr>
              <w:ind w:firstLine="0"/>
            </w:pPr>
            <w:r w:rsidRPr="007C4097">
              <w:t>Unidade III – Vulnerabilidade da Rede</w:t>
            </w:r>
          </w:p>
          <w:p w14:paraId="58852BB6" w14:textId="77777777" w:rsidR="001D242E" w:rsidRPr="007C4097" w:rsidRDefault="001D242E" w:rsidP="00DC3154">
            <w:pPr>
              <w:pStyle w:val="PargrafodaLista"/>
              <w:numPr>
                <w:ilvl w:val="0"/>
                <w:numId w:val="114"/>
              </w:numPr>
            </w:pPr>
            <w:r w:rsidRPr="007C4097">
              <w:t>Testes de Vulnerabilidade</w:t>
            </w:r>
          </w:p>
          <w:p w14:paraId="07EADC68" w14:textId="77777777" w:rsidR="001D242E" w:rsidRPr="007C4097" w:rsidRDefault="001D242E" w:rsidP="00DC3154">
            <w:pPr>
              <w:pStyle w:val="PargrafodaLista"/>
              <w:numPr>
                <w:ilvl w:val="0"/>
                <w:numId w:val="114"/>
              </w:numPr>
            </w:pPr>
            <w:r w:rsidRPr="007C4097">
              <w:t>Sistema de detecção de intrusão (IDS)</w:t>
            </w:r>
          </w:p>
          <w:p w14:paraId="58163BD9" w14:textId="77777777" w:rsidR="001D242E" w:rsidRPr="007C4097" w:rsidRDefault="001D242E" w:rsidP="00DC3154">
            <w:pPr>
              <w:pStyle w:val="PargrafodaLista"/>
              <w:numPr>
                <w:ilvl w:val="0"/>
                <w:numId w:val="114"/>
              </w:numPr>
            </w:pPr>
            <w:r w:rsidRPr="007C4097">
              <w:t>Instalação e configuração de Firewall´s e Proxy Web</w:t>
            </w:r>
          </w:p>
          <w:p w14:paraId="6802EB44" w14:textId="77777777" w:rsidR="001D242E" w:rsidRPr="007C4097" w:rsidRDefault="001D242E" w:rsidP="00DC3154">
            <w:pPr>
              <w:pStyle w:val="PargrafodaLista"/>
              <w:numPr>
                <w:ilvl w:val="0"/>
                <w:numId w:val="114"/>
              </w:numPr>
            </w:pPr>
            <w:r w:rsidRPr="007C4097">
              <w:t>Reconhecimento de falso positivo</w:t>
            </w:r>
          </w:p>
          <w:p w14:paraId="53087E12" w14:textId="77777777" w:rsidR="001D242E" w:rsidRPr="007C4097" w:rsidRDefault="001D242E" w:rsidP="001D242E">
            <w:pPr>
              <w:ind w:firstLine="0"/>
            </w:pPr>
            <w:r w:rsidRPr="007C4097">
              <w:t>Unidade IV – Incidentes</w:t>
            </w:r>
          </w:p>
          <w:p w14:paraId="07D967BD" w14:textId="77777777" w:rsidR="001D242E" w:rsidRPr="007C4097" w:rsidRDefault="001D242E" w:rsidP="00DC3154">
            <w:pPr>
              <w:pStyle w:val="PargrafodaLista"/>
              <w:numPr>
                <w:ilvl w:val="0"/>
                <w:numId w:val="115"/>
              </w:numPr>
            </w:pPr>
            <w:r w:rsidRPr="007C4097">
              <w:t>Constatação de incidentes</w:t>
            </w:r>
          </w:p>
          <w:p w14:paraId="3A6D600E" w14:textId="77777777" w:rsidR="001D242E" w:rsidRPr="007C4097" w:rsidRDefault="001D242E" w:rsidP="00DC3154">
            <w:pPr>
              <w:pStyle w:val="PargrafodaLista"/>
              <w:numPr>
                <w:ilvl w:val="0"/>
                <w:numId w:val="115"/>
              </w:numPr>
            </w:pPr>
            <w:r w:rsidRPr="007C4097">
              <w:t>Notificação de incidentes</w:t>
            </w:r>
          </w:p>
          <w:p w14:paraId="110ABAE0" w14:textId="77777777" w:rsidR="001D242E" w:rsidRPr="00F13626" w:rsidRDefault="001D242E" w:rsidP="00DC3154">
            <w:pPr>
              <w:pStyle w:val="PargrafodaLista"/>
              <w:numPr>
                <w:ilvl w:val="0"/>
                <w:numId w:val="115"/>
              </w:numPr>
              <w:rPr>
                <w:lang w:val="en-US"/>
              </w:rPr>
            </w:pPr>
            <w:r w:rsidRPr="00F13626">
              <w:rPr>
                <w:lang w:val="en-US"/>
              </w:rPr>
              <w:t>NIC BR Security Office (NBSO)</w:t>
            </w:r>
          </w:p>
          <w:p w14:paraId="63AFE948" w14:textId="77777777" w:rsidR="001D242E" w:rsidRPr="007C4097" w:rsidRDefault="001D242E" w:rsidP="00DC3154">
            <w:pPr>
              <w:pStyle w:val="PargrafodaLista"/>
              <w:numPr>
                <w:ilvl w:val="0"/>
                <w:numId w:val="115"/>
              </w:numPr>
            </w:pPr>
            <w:r w:rsidRPr="007C4097">
              <w:t>Unidade V – Responsabilidade do Ataque</w:t>
            </w:r>
          </w:p>
          <w:p w14:paraId="6E955B0D" w14:textId="77777777" w:rsidR="001D242E" w:rsidRPr="007C4097" w:rsidRDefault="001D242E" w:rsidP="00DC3154">
            <w:pPr>
              <w:pStyle w:val="PargrafodaLista"/>
              <w:numPr>
                <w:ilvl w:val="0"/>
                <w:numId w:val="115"/>
              </w:numPr>
            </w:pPr>
            <w:r w:rsidRPr="007C4097">
              <w:t>Detectando máquina responsável pelo ataque</w:t>
            </w:r>
          </w:p>
          <w:p w14:paraId="72D2F123" w14:textId="77777777" w:rsidR="001D242E" w:rsidRPr="007C4097" w:rsidRDefault="001D242E" w:rsidP="00DC3154">
            <w:pPr>
              <w:pStyle w:val="PargrafodaLista"/>
              <w:numPr>
                <w:ilvl w:val="0"/>
                <w:numId w:val="115"/>
              </w:numPr>
            </w:pPr>
            <w:r w:rsidRPr="007C4097">
              <w:t>Servidor de Whois</w:t>
            </w:r>
          </w:p>
          <w:p w14:paraId="2179CFD1" w14:textId="77777777" w:rsidR="001D242E" w:rsidRPr="007C4097" w:rsidRDefault="001D242E" w:rsidP="001D242E">
            <w:pPr>
              <w:ind w:firstLine="0"/>
            </w:pPr>
            <w:r w:rsidRPr="007C4097">
              <w:t>Unidade VI – Técnicas de Prevenção</w:t>
            </w:r>
          </w:p>
          <w:p w14:paraId="59264164" w14:textId="77777777" w:rsidR="001D242E" w:rsidRPr="007C4097" w:rsidRDefault="001D242E" w:rsidP="00DC3154">
            <w:pPr>
              <w:pStyle w:val="PargrafodaLista"/>
              <w:numPr>
                <w:ilvl w:val="0"/>
                <w:numId w:val="116"/>
              </w:numPr>
            </w:pPr>
            <w:r w:rsidRPr="007C4097">
              <w:t>Senhas</w:t>
            </w:r>
          </w:p>
          <w:p w14:paraId="2BA78993" w14:textId="77777777" w:rsidR="001D242E" w:rsidRPr="007C4097" w:rsidRDefault="001D242E" w:rsidP="00DC3154">
            <w:pPr>
              <w:pStyle w:val="PargrafodaLista"/>
              <w:numPr>
                <w:ilvl w:val="0"/>
                <w:numId w:val="116"/>
              </w:numPr>
            </w:pPr>
            <w:r w:rsidRPr="007C4097">
              <w:lastRenderedPageBreak/>
              <w:t>Certificação Digital</w:t>
            </w:r>
          </w:p>
          <w:p w14:paraId="555583A0" w14:textId="77777777" w:rsidR="001D242E" w:rsidRPr="007C4097" w:rsidRDefault="001D242E" w:rsidP="00DC3154">
            <w:pPr>
              <w:pStyle w:val="PargrafodaLista"/>
              <w:numPr>
                <w:ilvl w:val="0"/>
                <w:numId w:val="116"/>
              </w:numPr>
            </w:pPr>
            <w:r w:rsidRPr="007C4097">
              <w:t>Criptografia</w:t>
            </w:r>
          </w:p>
          <w:p w14:paraId="4CA765F2" w14:textId="77777777" w:rsidR="001D242E" w:rsidRDefault="001D242E" w:rsidP="001D242E">
            <w:pPr>
              <w:ind w:firstLine="0"/>
            </w:pPr>
          </w:p>
          <w:p w14:paraId="4CFEC011" w14:textId="77777777" w:rsidR="001D242E" w:rsidRPr="00E92E31" w:rsidRDefault="001D242E" w:rsidP="001D242E">
            <w:pPr>
              <w:ind w:firstLine="0"/>
              <w:rPr>
                <w:b/>
              </w:rPr>
            </w:pPr>
            <w:r w:rsidRPr="00E92E31">
              <w:rPr>
                <w:b/>
              </w:rPr>
              <w:t>4. PROCEDIMENTOS METODOLÓGICOS</w:t>
            </w:r>
          </w:p>
          <w:p w14:paraId="641B2D22" w14:textId="77777777" w:rsidR="001D242E" w:rsidRPr="007C4097" w:rsidRDefault="001D242E" w:rsidP="001D242E">
            <w:pPr>
              <w:ind w:firstLine="0"/>
            </w:pPr>
            <w:r w:rsidRPr="007C4097">
              <w:t>Aula expositiva, vídeos, trabalho em equipe, estudo dirigido, estudo de caso, exposição oral por alunos e atividades práticas.</w:t>
            </w:r>
          </w:p>
          <w:p w14:paraId="019F4CD8" w14:textId="77777777" w:rsidR="001D242E" w:rsidRDefault="001D242E" w:rsidP="001D242E">
            <w:pPr>
              <w:ind w:firstLine="0"/>
            </w:pPr>
          </w:p>
          <w:p w14:paraId="5753A5A0" w14:textId="77777777" w:rsidR="001D242E" w:rsidRPr="00E92E31" w:rsidRDefault="001D242E" w:rsidP="001D242E">
            <w:pPr>
              <w:ind w:firstLine="0"/>
              <w:rPr>
                <w:b/>
              </w:rPr>
            </w:pPr>
            <w:r w:rsidRPr="00E92E31">
              <w:rPr>
                <w:b/>
              </w:rPr>
              <w:t>5. MATERIAL DIDÁDICO</w:t>
            </w:r>
          </w:p>
          <w:p w14:paraId="3F05DCF1" w14:textId="77777777" w:rsidR="001D242E" w:rsidRPr="007C4097" w:rsidRDefault="001D242E" w:rsidP="001D242E">
            <w:pPr>
              <w:ind w:firstLine="0"/>
            </w:pPr>
            <w:r w:rsidRPr="007C4097">
              <w:t>Quadro, Datashow, apostila, material áudio/visual, redes sociais e ambiente virtual de aprendizagem.</w:t>
            </w:r>
          </w:p>
          <w:p w14:paraId="5EF9EB7B" w14:textId="77777777" w:rsidR="001D242E" w:rsidRDefault="001D242E" w:rsidP="001D242E">
            <w:pPr>
              <w:ind w:firstLine="0"/>
            </w:pPr>
          </w:p>
          <w:p w14:paraId="34CBB709" w14:textId="77777777" w:rsidR="001D242E" w:rsidRPr="00AB0111" w:rsidRDefault="001D242E" w:rsidP="001D242E">
            <w:pPr>
              <w:ind w:firstLine="0"/>
              <w:rPr>
                <w:b/>
              </w:rPr>
            </w:pPr>
            <w:r w:rsidRPr="00AB0111">
              <w:rPr>
                <w:b/>
              </w:rPr>
              <w:t>6. CRITÉRIOS E INSTRUMENTOS DE AVALIAÇÃO</w:t>
            </w:r>
          </w:p>
          <w:p w14:paraId="06399696" w14:textId="77777777" w:rsidR="001D242E" w:rsidRDefault="001D242E" w:rsidP="001D242E">
            <w:pPr>
              <w:ind w:firstLine="0"/>
            </w:pPr>
            <w:r w:rsidRPr="007C4097">
              <w:t>Prova escrita, trabalhos individuais/em grupo e projetos interdisciplinares. Conforme consta no art. 29 do Regulamento de Ensino Médio Técnico, os instrumentos de avaliação deverão ser múltiplos para possibilitar ao professor o acompanhamento do processo de aprendizagem do educando. Assim, deverá haver, pelo menos, duas formas de avaliação, no mínimo uma delas escrita.</w:t>
            </w:r>
          </w:p>
          <w:p w14:paraId="6A52A273" w14:textId="77777777" w:rsidR="001D242E" w:rsidRPr="007C4097" w:rsidRDefault="001D242E" w:rsidP="001D242E">
            <w:pPr>
              <w:ind w:firstLine="0"/>
            </w:pPr>
          </w:p>
          <w:p w14:paraId="7F2F0B30" w14:textId="77777777" w:rsidR="001D242E" w:rsidRPr="00AB0111" w:rsidRDefault="001D242E" w:rsidP="001D242E">
            <w:pPr>
              <w:ind w:firstLine="0"/>
              <w:rPr>
                <w:b/>
              </w:rPr>
            </w:pPr>
            <w:r w:rsidRPr="00AB0111">
              <w:rPr>
                <w:b/>
              </w:rPr>
              <w:t>7. BIBLIOGRAFIA</w:t>
            </w:r>
          </w:p>
          <w:p w14:paraId="4ACD227A" w14:textId="77777777" w:rsidR="001D242E" w:rsidRPr="00AB0111" w:rsidRDefault="001D242E" w:rsidP="001D242E">
            <w:pPr>
              <w:ind w:firstLine="0"/>
              <w:rPr>
                <w:b/>
                <w:u w:val="single"/>
              </w:rPr>
            </w:pPr>
            <w:r w:rsidRPr="00AB0111">
              <w:rPr>
                <w:b/>
                <w:u w:val="single"/>
              </w:rPr>
              <w:t>Básica</w:t>
            </w:r>
          </w:p>
          <w:p w14:paraId="3AB08DD8" w14:textId="77777777" w:rsidR="001D242E" w:rsidRPr="007C4097" w:rsidRDefault="001D242E" w:rsidP="00DC3154">
            <w:pPr>
              <w:pStyle w:val="PargrafodaLista"/>
              <w:numPr>
                <w:ilvl w:val="0"/>
                <w:numId w:val="117"/>
              </w:numPr>
            </w:pPr>
            <w:r w:rsidRPr="007C4097">
              <w:t xml:space="preserve">STALLINGS, W. Criptografia e Segurança de Redes – 6ª edição – Ed. Pearson Education, 2014. </w:t>
            </w:r>
          </w:p>
          <w:p w14:paraId="223E640C" w14:textId="77777777" w:rsidR="001D242E" w:rsidRPr="007C4097" w:rsidRDefault="001D242E" w:rsidP="00DC3154">
            <w:pPr>
              <w:pStyle w:val="PargrafodaLista"/>
              <w:numPr>
                <w:ilvl w:val="0"/>
                <w:numId w:val="117"/>
              </w:numPr>
            </w:pPr>
            <w:r w:rsidRPr="007C4097">
              <w:t xml:space="preserve">ALENCAR, M. S. Informação, Codificação e Segurança de Redes – 1ª edição – Ed. Campus, 2015. </w:t>
            </w:r>
          </w:p>
          <w:p w14:paraId="4E90EC43" w14:textId="77777777" w:rsidR="001D242E" w:rsidRPr="007C4097" w:rsidRDefault="001D242E" w:rsidP="00DC3154">
            <w:pPr>
              <w:pStyle w:val="PargrafodaLista"/>
              <w:numPr>
                <w:ilvl w:val="0"/>
                <w:numId w:val="117"/>
              </w:numPr>
            </w:pPr>
            <w:r w:rsidRPr="007C4097">
              <w:t xml:space="preserve">KUROSE J. F;  ROSS K. W, “Redes de Computadores e a Internet – uma abordagem top - down” - 6ª edição - Ed. Pearson, São Paulo, 2013. </w:t>
            </w:r>
          </w:p>
          <w:p w14:paraId="28C4A041" w14:textId="77777777" w:rsidR="001D242E" w:rsidRPr="00AB0111" w:rsidRDefault="001D242E" w:rsidP="001D242E">
            <w:pPr>
              <w:ind w:firstLine="0"/>
              <w:rPr>
                <w:b/>
                <w:u w:val="single"/>
              </w:rPr>
            </w:pPr>
            <w:r w:rsidRPr="00AB0111">
              <w:rPr>
                <w:b/>
                <w:u w:val="single"/>
              </w:rPr>
              <w:t>Complementar</w:t>
            </w:r>
          </w:p>
          <w:p w14:paraId="1A44B642" w14:textId="77777777" w:rsidR="001D242E" w:rsidRPr="007C4097" w:rsidRDefault="001D242E" w:rsidP="00DC3154">
            <w:pPr>
              <w:pStyle w:val="PargrafodaLista"/>
              <w:numPr>
                <w:ilvl w:val="0"/>
                <w:numId w:val="118"/>
              </w:numPr>
            </w:pPr>
            <w:r w:rsidRPr="007C4097">
              <w:t xml:space="preserve">MORIMOTO, C. E. Redes - Guia Prático. 2ª edição - Sul Editores, 2011.  </w:t>
            </w:r>
          </w:p>
          <w:p w14:paraId="5910B0E1" w14:textId="77777777" w:rsidR="001D242E" w:rsidRPr="007C4097" w:rsidRDefault="001D242E" w:rsidP="00DC3154">
            <w:pPr>
              <w:pStyle w:val="PargrafodaLista"/>
              <w:numPr>
                <w:ilvl w:val="0"/>
                <w:numId w:val="118"/>
              </w:numPr>
            </w:pPr>
            <w:r w:rsidRPr="007C4097">
              <w:t xml:space="preserve">TORRES, G. Redes de Computadores - Curso Completo. 10ª edição – Ed. FCA, 2013.  </w:t>
            </w:r>
          </w:p>
          <w:p w14:paraId="705E9CB3" w14:textId="77777777" w:rsidR="001D242E" w:rsidRPr="007C4097" w:rsidRDefault="001D242E" w:rsidP="00DC3154">
            <w:pPr>
              <w:pStyle w:val="PargrafodaLista"/>
              <w:numPr>
                <w:ilvl w:val="0"/>
                <w:numId w:val="118"/>
              </w:numPr>
            </w:pPr>
            <w:r w:rsidRPr="007C4097">
              <w:lastRenderedPageBreak/>
              <w:t xml:space="preserve">PINHEIRO, JOSÉ MAURÍCIO DOS S. Guia Completo de Cabeamento de Redes – 2ª edição – Ed. Elsevier, 2015 </w:t>
            </w:r>
          </w:p>
          <w:p w14:paraId="78AE6D9E" w14:textId="77777777" w:rsidR="001D242E" w:rsidRPr="007C4097" w:rsidRDefault="001D242E" w:rsidP="00DC3154">
            <w:pPr>
              <w:pStyle w:val="PargrafodaLista"/>
              <w:numPr>
                <w:ilvl w:val="0"/>
                <w:numId w:val="118"/>
              </w:numPr>
            </w:pPr>
            <w:r w:rsidRPr="007C4097">
              <w:t xml:space="preserve">MARIN, P. S. Cabeamento Estruturado – 1ª edição – Ed. Érica, 2014.  </w:t>
            </w:r>
          </w:p>
          <w:p w14:paraId="56B04A7F" w14:textId="77777777" w:rsidR="001D242E" w:rsidRPr="007C4097" w:rsidRDefault="001D242E" w:rsidP="00DC3154">
            <w:pPr>
              <w:pStyle w:val="PargrafodaLista"/>
              <w:numPr>
                <w:ilvl w:val="0"/>
                <w:numId w:val="118"/>
              </w:numPr>
            </w:pPr>
            <w:r w:rsidRPr="007C4097">
              <w:t xml:space="preserve">COMER D. E. “Redes de Computadores e a Internet - Vol. I - 6ª edição – Ed. Bookman, 2016. </w:t>
            </w:r>
          </w:p>
          <w:p w14:paraId="4426CCF8" w14:textId="77777777" w:rsidR="001D242E" w:rsidRPr="007C4097" w:rsidRDefault="001D242E" w:rsidP="00DC3154">
            <w:pPr>
              <w:pStyle w:val="PargrafodaLista"/>
              <w:numPr>
                <w:ilvl w:val="0"/>
                <w:numId w:val="118"/>
              </w:numPr>
            </w:pPr>
            <w:r w:rsidRPr="007C4097">
              <w:t>MANZANO, J. A. N. G. Postgre</w:t>
            </w:r>
            <w:r>
              <w:t>SQL</w:t>
            </w:r>
            <w:r w:rsidRPr="007C4097">
              <w:t xml:space="preserve"> 8.3.0 - Interativo - Guia de Orientação e Desenvolvimento. Editora Érica.</w:t>
            </w:r>
          </w:p>
        </w:tc>
      </w:tr>
    </w:tbl>
    <w:p w14:paraId="417BA10B" w14:textId="77777777" w:rsidR="001D242E" w:rsidRDefault="001D242E" w:rsidP="001D242E">
      <w:pPr>
        <w:ind w:firstLine="0"/>
      </w:pPr>
    </w:p>
    <w:p w14:paraId="3EDDF7D1" w14:textId="77777777" w:rsidR="008B3909" w:rsidRPr="007C4097" w:rsidRDefault="008B3909" w:rsidP="007C4097">
      <w:pPr>
        <w:ind w:firstLine="0"/>
      </w:pPr>
      <w:r w:rsidRPr="007C4097">
        <w:br w:type="page"/>
      </w:r>
    </w:p>
    <w:tbl>
      <w:tblPr>
        <w:tblStyle w:val="Tabelacomgrade"/>
        <w:tblW w:w="0" w:type="auto"/>
        <w:tblLook w:val="04A0" w:firstRow="1" w:lastRow="0" w:firstColumn="1" w:lastColumn="0" w:noHBand="0" w:noVBand="1"/>
      </w:tblPr>
      <w:tblGrid>
        <w:gridCol w:w="9060"/>
      </w:tblGrid>
      <w:tr w:rsidR="001D242E" w:rsidRPr="007C4097" w14:paraId="1C2400E2" w14:textId="77777777" w:rsidTr="001D242E">
        <w:tc>
          <w:tcPr>
            <w:tcW w:w="9060" w:type="dxa"/>
          </w:tcPr>
          <w:p w14:paraId="6478D814" w14:textId="77777777" w:rsidR="001D242E" w:rsidRPr="007C4097" w:rsidRDefault="001D242E" w:rsidP="001D242E">
            <w:pPr>
              <w:ind w:firstLine="0"/>
            </w:pPr>
            <w:r w:rsidRPr="00441AED">
              <w:rPr>
                <w:b/>
              </w:rPr>
              <w:lastRenderedPageBreak/>
              <w:t>DISCIPLINA</w:t>
            </w:r>
            <w:r w:rsidRPr="007C4097">
              <w:t>: Sistemas Operacionais III – Administrador Linux</w:t>
            </w:r>
          </w:p>
          <w:p w14:paraId="0B06583A" w14:textId="77777777" w:rsidR="001D242E" w:rsidRPr="007C4097" w:rsidRDefault="001D242E" w:rsidP="001D242E">
            <w:pPr>
              <w:ind w:firstLine="0"/>
            </w:pPr>
            <w:r>
              <w:rPr>
                <w:b/>
              </w:rPr>
              <w:t>CURSO:</w:t>
            </w:r>
            <w:r w:rsidRPr="007C4097">
              <w:t xml:space="preserve"> Técnico em Informática para Internet</w:t>
            </w:r>
          </w:p>
          <w:p w14:paraId="0D735E33" w14:textId="77777777" w:rsidR="001D242E" w:rsidRPr="007C4097" w:rsidRDefault="001D242E" w:rsidP="001D242E">
            <w:pPr>
              <w:ind w:firstLine="0"/>
            </w:pPr>
            <w:r w:rsidRPr="00441AED">
              <w:rPr>
                <w:b/>
              </w:rPr>
              <w:t>MODALIDADE</w:t>
            </w:r>
            <w:r w:rsidRPr="007C4097">
              <w:t>: Concomitante/Subsequente ao Ensino Médio</w:t>
            </w:r>
          </w:p>
          <w:p w14:paraId="1DF175B0" w14:textId="77777777" w:rsidR="001D242E" w:rsidRPr="007C4097" w:rsidRDefault="001D242E" w:rsidP="001D242E">
            <w:pPr>
              <w:ind w:firstLine="0"/>
            </w:pPr>
            <w:r w:rsidRPr="00441AED">
              <w:rPr>
                <w:b/>
              </w:rPr>
              <w:t>REGIME</w:t>
            </w:r>
            <w:r w:rsidRPr="007C4097">
              <w:t>: Semestral</w:t>
            </w:r>
          </w:p>
          <w:p w14:paraId="533CAC64" w14:textId="77777777" w:rsidR="001D242E" w:rsidRPr="007C4097" w:rsidRDefault="001D242E" w:rsidP="001D242E">
            <w:pPr>
              <w:ind w:firstLine="0"/>
            </w:pPr>
            <w:r w:rsidRPr="00441AED">
              <w:rPr>
                <w:b/>
              </w:rPr>
              <w:t>PERIODO E CARGA HORÁRIA</w:t>
            </w:r>
            <w:r w:rsidRPr="007C4097">
              <w:t xml:space="preserve">: 3º </w:t>
            </w:r>
            <w:r>
              <w:t>semestre</w:t>
            </w:r>
            <w:r w:rsidRPr="007C4097">
              <w:t xml:space="preserve"> (4 h/a por semana)</w:t>
            </w:r>
          </w:p>
          <w:p w14:paraId="59AE4ECB" w14:textId="77777777" w:rsidR="001D242E" w:rsidRPr="007C4097" w:rsidRDefault="001D242E" w:rsidP="001D242E">
            <w:pPr>
              <w:ind w:firstLine="0"/>
            </w:pPr>
            <w:r w:rsidRPr="00441AED">
              <w:rPr>
                <w:b/>
              </w:rPr>
              <w:t>ANO LETIVO</w:t>
            </w:r>
            <w:r w:rsidRPr="007C4097">
              <w:t>: 2018</w:t>
            </w:r>
          </w:p>
          <w:p w14:paraId="0F11B31E" w14:textId="77777777" w:rsidR="001D242E" w:rsidRPr="007C4097" w:rsidRDefault="001D242E" w:rsidP="001D242E">
            <w:pPr>
              <w:ind w:firstLine="0"/>
            </w:pPr>
          </w:p>
          <w:p w14:paraId="3511328F" w14:textId="77777777" w:rsidR="001D242E" w:rsidRPr="00441AED" w:rsidRDefault="001D242E" w:rsidP="001D242E">
            <w:pPr>
              <w:ind w:firstLine="0"/>
              <w:jc w:val="center"/>
              <w:rPr>
                <w:b/>
                <w:u w:val="single"/>
              </w:rPr>
            </w:pPr>
            <w:r w:rsidRPr="00441AED">
              <w:rPr>
                <w:b/>
                <w:u w:val="single"/>
              </w:rPr>
              <w:t>PROGRAMA DE ENSINO</w:t>
            </w:r>
          </w:p>
          <w:p w14:paraId="6FCD5550" w14:textId="77777777" w:rsidR="001D242E" w:rsidRPr="00441AED" w:rsidRDefault="001D242E" w:rsidP="001D242E">
            <w:pPr>
              <w:ind w:firstLine="0"/>
              <w:rPr>
                <w:b/>
              </w:rPr>
            </w:pPr>
            <w:r w:rsidRPr="00441AED">
              <w:rPr>
                <w:b/>
              </w:rPr>
              <w:t>1. OBJETIVO GERAL</w:t>
            </w:r>
          </w:p>
          <w:p w14:paraId="334ED533" w14:textId="77777777" w:rsidR="001D242E" w:rsidRDefault="001D242E" w:rsidP="00DC3154">
            <w:pPr>
              <w:pStyle w:val="PargrafodaLista"/>
              <w:numPr>
                <w:ilvl w:val="0"/>
                <w:numId w:val="163"/>
              </w:numPr>
            </w:pPr>
            <w:r w:rsidRPr="007C4097">
              <w:t>Conhecer o Sistema Operacional Linux, suas diversas distribuições, suas aplicabilidades, arquitetura e os elementos que fazem parte de seu funcionamento.</w:t>
            </w:r>
          </w:p>
          <w:p w14:paraId="7255D82C" w14:textId="77777777" w:rsidR="001D242E" w:rsidRPr="007C4097" w:rsidRDefault="001D242E" w:rsidP="001D242E">
            <w:pPr>
              <w:ind w:firstLine="0"/>
            </w:pPr>
          </w:p>
          <w:p w14:paraId="6252F73C" w14:textId="77777777" w:rsidR="001D242E" w:rsidRPr="00441AED" w:rsidRDefault="001D242E" w:rsidP="001D242E">
            <w:pPr>
              <w:ind w:firstLine="0"/>
              <w:rPr>
                <w:b/>
              </w:rPr>
            </w:pPr>
            <w:r w:rsidRPr="00441AED">
              <w:rPr>
                <w:b/>
              </w:rPr>
              <w:t>2. OBJETIVOS ESPECÍFICOS</w:t>
            </w:r>
          </w:p>
          <w:p w14:paraId="23E39E54" w14:textId="77777777" w:rsidR="001D242E" w:rsidRPr="007C4097" w:rsidRDefault="001D242E" w:rsidP="00DC3154">
            <w:pPr>
              <w:pStyle w:val="PargrafodaLista"/>
              <w:numPr>
                <w:ilvl w:val="0"/>
                <w:numId w:val="164"/>
              </w:numPr>
            </w:pPr>
            <w:r w:rsidRPr="007C4097">
              <w:t xml:space="preserve">Conhecer os conceitos, arquiteturas, componentes e funções de um Sistema Operacional Linux,  </w:t>
            </w:r>
          </w:p>
          <w:p w14:paraId="6E3DB4B6" w14:textId="77777777" w:rsidR="001D242E" w:rsidRPr="007C4097" w:rsidRDefault="001D242E" w:rsidP="00DC3154">
            <w:pPr>
              <w:pStyle w:val="PargrafodaLista"/>
              <w:numPr>
                <w:ilvl w:val="0"/>
                <w:numId w:val="164"/>
              </w:numPr>
            </w:pPr>
            <w:r w:rsidRPr="007C4097">
              <w:t xml:space="preserve">Conhecer as diversas distros dos Sistemas Operacionais Linux;  </w:t>
            </w:r>
          </w:p>
          <w:p w14:paraId="504A8CCC" w14:textId="77777777" w:rsidR="001D242E" w:rsidRPr="007C4097" w:rsidRDefault="001D242E" w:rsidP="00DC3154">
            <w:pPr>
              <w:pStyle w:val="PargrafodaLista"/>
              <w:numPr>
                <w:ilvl w:val="0"/>
                <w:numId w:val="164"/>
              </w:numPr>
            </w:pPr>
            <w:r w:rsidRPr="007C4097">
              <w:t xml:space="preserve">Identificar as aplicabilidades dos Sistemas Operacionais Linux; </w:t>
            </w:r>
          </w:p>
          <w:p w14:paraId="5708507D" w14:textId="77777777" w:rsidR="001D242E" w:rsidRPr="007C4097" w:rsidRDefault="001D242E" w:rsidP="00DC3154">
            <w:pPr>
              <w:pStyle w:val="PargrafodaLista"/>
              <w:numPr>
                <w:ilvl w:val="0"/>
                <w:numId w:val="164"/>
              </w:numPr>
            </w:pPr>
            <w:r w:rsidRPr="007C4097">
              <w:t xml:space="preserve">Instalar um Sistema Operacional Linux; </w:t>
            </w:r>
          </w:p>
          <w:p w14:paraId="7504B834" w14:textId="77777777" w:rsidR="001D242E" w:rsidRPr="007C4097" w:rsidRDefault="001D242E" w:rsidP="00DC3154">
            <w:pPr>
              <w:pStyle w:val="PargrafodaLista"/>
              <w:numPr>
                <w:ilvl w:val="0"/>
                <w:numId w:val="164"/>
              </w:numPr>
            </w:pPr>
            <w:r w:rsidRPr="007C4097">
              <w:t xml:space="preserve">Identificar os diversos componentes de um sistema operacional Linux; </w:t>
            </w:r>
          </w:p>
          <w:p w14:paraId="511B9934" w14:textId="77777777" w:rsidR="001D242E" w:rsidRPr="007C4097" w:rsidRDefault="001D242E" w:rsidP="00DC3154">
            <w:pPr>
              <w:pStyle w:val="PargrafodaLista"/>
              <w:numPr>
                <w:ilvl w:val="0"/>
                <w:numId w:val="164"/>
              </w:numPr>
            </w:pPr>
            <w:r w:rsidRPr="007C4097">
              <w:t xml:space="preserve">Recuperar e restaurar um sistema operacional Linux; </w:t>
            </w:r>
          </w:p>
          <w:p w14:paraId="2AD1328A" w14:textId="77777777" w:rsidR="001D242E" w:rsidRPr="007C4097" w:rsidRDefault="001D242E" w:rsidP="00DC3154">
            <w:pPr>
              <w:pStyle w:val="PargrafodaLista"/>
              <w:numPr>
                <w:ilvl w:val="0"/>
                <w:numId w:val="164"/>
              </w:numPr>
            </w:pPr>
            <w:r w:rsidRPr="007C4097">
              <w:t xml:space="preserve">Identificar os serviços providos por um sistema operacional Linux; </w:t>
            </w:r>
          </w:p>
          <w:p w14:paraId="368C9906" w14:textId="77777777" w:rsidR="001D242E" w:rsidRPr="007C4097" w:rsidRDefault="001D242E" w:rsidP="00DC3154">
            <w:pPr>
              <w:pStyle w:val="PargrafodaLista"/>
              <w:numPr>
                <w:ilvl w:val="0"/>
                <w:numId w:val="164"/>
              </w:numPr>
            </w:pPr>
            <w:r w:rsidRPr="007C4097">
              <w:t xml:space="preserve">Conhecer do sistema de arquivos no Linux; </w:t>
            </w:r>
          </w:p>
          <w:p w14:paraId="4AD73A32" w14:textId="77777777" w:rsidR="001D242E" w:rsidRPr="007C4097" w:rsidRDefault="001D242E" w:rsidP="00DC3154">
            <w:pPr>
              <w:pStyle w:val="PargrafodaLista"/>
              <w:numPr>
                <w:ilvl w:val="0"/>
                <w:numId w:val="164"/>
              </w:numPr>
            </w:pPr>
            <w:r w:rsidRPr="007C4097">
              <w:t xml:space="preserve">Configurar o sistema de segurança de um SO Linux; </w:t>
            </w:r>
          </w:p>
          <w:p w14:paraId="3DE060CA" w14:textId="77777777" w:rsidR="001D242E" w:rsidRPr="007C4097" w:rsidRDefault="001D242E" w:rsidP="00DC3154">
            <w:pPr>
              <w:pStyle w:val="PargrafodaLista"/>
              <w:numPr>
                <w:ilvl w:val="0"/>
                <w:numId w:val="164"/>
              </w:numPr>
            </w:pPr>
            <w:r w:rsidRPr="007C4097">
              <w:t xml:space="preserve">Conhecer as versões de Linux para redes; </w:t>
            </w:r>
          </w:p>
          <w:p w14:paraId="63EDE9F1" w14:textId="77777777" w:rsidR="001D242E" w:rsidRPr="007C4097" w:rsidRDefault="001D242E" w:rsidP="00DC3154">
            <w:pPr>
              <w:pStyle w:val="PargrafodaLista"/>
              <w:numPr>
                <w:ilvl w:val="0"/>
                <w:numId w:val="164"/>
              </w:numPr>
            </w:pPr>
            <w:r w:rsidRPr="007C4097">
              <w:t xml:space="preserve">Instalar e configurar um servidor Linux; </w:t>
            </w:r>
          </w:p>
          <w:p w14:paraId="3934A41C" w14:textId="77777777" w:rsidR="001D242E" w:rsidRPr="007C4097" w:rsidRDefault="001D242E" w:rsidP="00DC3154">
            <w:pPr>
              <w:pStyle w:val="PargrafodaLista"/>
              <w:numPr>
                <w:ilvl w:val="0"/>
                <w:numId w:val="164"/>
              </w:numPr>
            </w:pPr>
            <w:r w:rsidRPr="007C4097">
              <w:t>Analisar o desempenho de uma rede Linux.</w:t>
            </w:r>
          </w:p>
          <w:p w14:paraId="33888CAE" w14:textId="77777777" w:rsidR="001D242E" w:rsidRDefault="001D242E" w:rsidP="001D242E">
            <w:pPr>
              <w:ind w:firstLine="0"/>
            </w:pPr>
          </w:p>
          <w:p w14:paraId="1889C621" w14:textId="77777777" w:rsidR="001D242E" w:rsidRPr="00441AED" w:rsidRDefault="001D242E" w:rsidP="001D242E">
            <w:pPr>
              <w:ind w:firstLine="0"/>
              <w:rPr>
                <w:b/>
              </w:rPr>
            </w:pPr>
            <w:r w:rsidRPr="00441AED">
              <w:rPr>
                <w:b/>
              </w:rPr>
              <w:t>3. CONTEÚDOS PROGRAMÁTICOS</w:t>
            </w:r>
          </w:p>
          <w:p w14:paraId="7882AE6F" w14:textId="77777777" w:rsidR="001D242E" w:rsidRPr="007C4097" w:rsidRDefault="001D242E" w:rsidP="001D242E">
            <w:pPr>
              <w:ind w:firstLine="0"/>
            </w:pPr>
            <w:r w:rsidRPr="007C4097">
              <w:t>Unidade I – Conceitos de Sistema Operacional Linux</w:t>
            </w:r>
          </w:p>
          <w:p w14:paraId="486ADF58" w14:textId="77777777" w:rsidR="001D242E" w:rsidRPr="007C4097" w:rsidRDefault="001D242E" w:rsidP="00DC3154">
            <w:pPr>
              <w:pStyle w:val="PargrafodaLista"/>
              <w:numPr>
                <w:ilvl w:val="0"/>
                <w:numId w:val="119"/>
              </w:numPr>
            </w:pPr>
            <w:r w:rsidRPr="007C4097">
              <w:lastRenderedPageBreak/>
              <w:t>Introdução aos conceitos básicos do Sistema Operacional Linux</w:t>
            </w:r>
          </w:p>
          <w:p w14:paraId="47071919" w14:textId="77777777" w:rsidR="001D242E" w:rsidRPr="007C4097" w:rsidRDefault="001D242E" w:rsidP="00DC3154">
            <w:pPr>
              <w:pStyle w:val="PargrafodaLista"/>
              <w:numPr>
                <w:ilvl w:val="0"/>
                <w:numId w:val="119"/>
              </w:numPr>
            </w:pPr>
            <w:r w:rsidRPr="007C4097">
              <w:t>Conceitos de software livre</w:t>
            </w:r>
          </w:p>
          <w:p w14:paraId="765A9DA9" w14:textId="77777777" w:rsidR="001D242E" w:rsidRPr="007C4097" w:rsidRDefault="001D242E" w:rsidP="00DC3154">
            <w:pPr>
              <w:pStyle w:val="PargrafodaLista"/>
              <w:numPr>
                <w:ilvl w:val="0"/>
                <w:numId w:val="119"/>
              </w:numPr>
            </w:pPr>
            <w:r w:rsidRPr="007C4097">
              <w:t>A licença GPL</w:t>
            </w:r>
          </w:p>
          <w:p w14:paraId="0D5F4479" w14:textId="77777777" w:rsidR="001D242E" w:rsidRPr="007C4097" w:rsidRDefault="001D242E" w:rsidP="00DC3154">
            <w:pPr>
              <w:pStyle w:val="PargrafodaLista"/>
              <w:numPr>
                <w:ilvl w:val="0"/>
                <w:numId w:val="119"/>
              </w:numPr>
            </w:pPr>
            <w:r w:rsidRPr="007C4097">
              <w:t>GNU</w:t>
            </w:r>
          </w:p>
          <w:p w14:paraId="1AD294F9" w14:textId="77777777" w:rsidR="001D242E" w:rsidRPr="007C4097" w:rsidRDefault="001D242E" w:rsidP="001D242E">
            <w:pPr>
              <w:ind w:firstLine="0"/>
            </w:pPr>
            <w:r w:rsidRPr="007C4097">
              <w:t>Unidade II – Distribuições Linux</w:t>
            </w:r>
          </w:p>
          <w:p w14:paraId="1BA9E515" w14:textId="77777777" w:rsidR="001D242E" w:rsidRPr="007C4097" w:rsidRDefault="001D242E" w:rsidP="00DC3154">
            <w:pPr>
              <w:pStyle w:val="PargrafodaLista"/>
              <w:numPr>
                <w:ilvl w:val="0"/>
                <w:numId w:val="120"/>
              </w:numPr>
            </w:pPr>
            <w:r w:rsidRPr="007C4097">
              <w:t>Apresentando as principais distribuições Linux</w:t>
            </w:r>
          </w:p>
          <w:p w14:paraId="5FC61B30" w14:textId="77777777" w:rsidR="001D242E" w:rsidRPr="007C4097" w:rsidRDefault="001D242E" w:rsidP="001D242E">
            <w:pPr>
              <w:ind w:firstLine="0"/>
            </w:pPr>
            <w:r w:rsidRPr="007C4097">
              <w:t>Unidade III – Instalando o Linux</w:t>
            </w:r>
          </w:p>
          <w:p w14:paraId="4E0DE1FE" w14:textId="77777777" w:rsidR="001D242E" w:rsidRPr="007C4097" w:rsidRDefault="001D242E" w:rsidP="00DC3154">
            <w:pPr>
              <w:pStyle w:val="PargrafodaLista"/>
              <w:numPr>
                <w:ilvl w:val="0"/>
                <w:numId w:val="120"/>
              </w:numPr>
            </w:pPr>
            <w:r w:rsidRPr="007C4097">
              <w:t>Adquirindo o CD de Instalação</w:t>
            </w:r>
          </w:p>
          <w:p w14:paraId="05A3BA26" w14:textId="77777777" w:rsidR="001D242E" w:rsidRPr="007C4097" w:rsidRDefault="001D242E" w:rsidP="00DC3154">
            <w:pPr>
              <w:pStyle w:val="PargrafodaLista"/>
              <w:numPr>
                <w:ilvl w:val="0"/>
                <w:numId w:val="120"/>
              </w:numPr>
            </w:pPr>
            <w:r w:rsidRPr="007C4097">
              <w:t>Baixando o ISO do Site</w:t>
            </w:r>
          </w:p>
          <w:p w14:paraId="7528F45B" w14:textId="77777777" w:rsidR="001D242E" w:rsidRPr="007C4097" w:rsidRDefault="001D242E" w:rsidP="00DC3154">
            <w:pPr>
              <w:pStyle w:val="PargrafodaLista"/>
              <w:numPr>
                <w:ilvl w:val="0"/>
                <w:numId w:val="120"/>
              </w:numPr>
            </w:pPr>
            <w:r w:rsidRPr="007C4097">
              <w:t>Testando a integridade do arquivo ISO (md5sum)</w:t>
            </w:r>
          </w:p>
          <w:p w14:paraId="3F333BDF" w14:textId="77777777" w:rsidR="001D242E" w:rsidRPr="007C4097" w:rsidRDefault="001D242E" w:rsidP="00DC3154">
            <w:pPr>
              <w:pStyle w:val="PargrafodaLista"/>
              <w:numPr>
                <w:ilvl w:val="0"/>
                <w:numId w:val="120"/>
              </w:numPr>
            </w:pPr>
            <w:r w:rsidRPr="007C4097">
              <w:t>Identificando os Pré-requisitos para Instalação</w:t>
            </w:r>
          </w:p>
          <w:p w14:paraId="2B8CBABF" w14:textId="77777777" w:rsidR="001D242E" w:rsidRPr="007C4097" w:rsidRDefault="001D242E" w:rsidP="00DC3154">
            <w:pPr>
              <w:pStyle w:val="PargrafodaLista"/>
              <w:numPr>
                <w:ilvl w:val="0"/>
                <w:numId w:val="120"/>
              </w:numPr>
            </w:pPr>
            <w:r w:rsidRPr="007C4097">
              <w:t>Particionamento com outros sistemas instalados</w:t>
            </w:r>
          </w:p>
          <w:p w14:paraId="50E4F7F8" w14:textId="77777777" w:rsidR="001D242E" w:rsidRPr="007C4097" w:rsidRDefault="001D242E" w:rsidP="00DC3154">
            <w:pPr>
              <w:pStyle w:val="PargrafodaLista"/>
              <w:numPr>
                <w:ilvl w:val="0"/>
                <w:numId w:val="120"/>
              </w:numPr>
            </w:pPr>
            <w:r w:rsidRPr="007C4097">
              <w:t>Particionamento manual</w:t>
            </w:r>
          </w:p>
          <w:p w14:paraId="7B09C2FA" w14:textId="77777777" w:rsidR="001D242E" w:rsidRPr="007C4097" w:rsidRDefault="001D242E" w:rsidP="00DC3154">
            <w:pPr>
              <w:pStyle w:val="PargrafodaLista"/>
              <w:numPr>
                <w:ilvl w:val="0"/>
                <w:numId w:val="120"/>
              </w:numPr>
            </w:pPr>
            <w:r w:rsidRPr="007C4097">
              <w:t>Partição Swap</w:t>
            </w:r>
          </w:p>
          <w:p w14:paraId="4089E183" w14:textId="77777777" w:rsidR="001D242E" w:rsidRPr="007C4097" w:rsidRDefault="001D242E" w:rsidP="00DC3154">
            <w:pPr>
              <w:pStyle w:val="PargrafodaLista"/>
              <w:numPr>
                <w:ilvl w:val="0"/>
                <w:numId w:val="120"/>
              </w:numPr>
            </w:pPr>
            <w:r w:rsidRPr="007C4097">
              <w:t>Instalando Linux - versão Servidor</w:t>
            </w:r>
          </w:p>
          <w:p w14:paraId="049D3FA0" w14:textId="77777777" w:rsidR="001D242E" w:rsidRPr="007C4097" w:rsidRDefault="001D242E" w:rsidP="001D242E">
            <w:pPr>
              <w:ind w:firstLine="0"/>
            </w:pPr>
            <w:r w:rsidRPr="007C4097">
              <w:t>Unidade IV – Conhecendo o Sistema.</w:t>
            </w:r>
          </w:p>
          <w:p w14:paraId="1F9E9938" w14:textId="77777777" w:rsidR="001D242E" w:rsidRPr="007C4097" w:rsidRDefault="001D242E" w:rsidP="00DC3154">
            <w:pPr>
              <w:pStyle w:val="PargrafodaLista"/>
              <w:numPr>
                <w:ilvl w:val="0"/>
                <w:numId w:val="121"/>
              </w:numPr>
            </w:pPr>
            <w:r w:rsidRPr="007C4097">
              <w:t>Compreendendo os conceitos: Kernel, Init, Bash, Servidor Xorg</w:t>
            </w:r>
          </w:p>
          <w:p w14:paraId="2268C6BF" w14:textId="77777777" w:rsidR="001D242E" w:rsidRPr="007C4097" w:rsidRDefault="001D242E" w:rsidP="00DC3154">
            <w:pPr>
              <w:pStyle w:val="PargrafodaLista"/>
              <w:numPr>
                <w:ilvl w:val="0"/>
                <w:numId w:val="121"/>
              </w:numPr>
            </w:pPr>
            <w:r w:rsidRPr="007C4097">
              <w:t>As Interfaces Gráficas</w:t>
            </w:r>
          </w:p>
          <w:p w14:paraId="289D5937" w14:textId="77777777" w:rsidR="001D242E" w:rsidRPr="007C4097" w:rsidRDefault="001D242E" w:rsidP="00DC3154">
            <w:pPr>
              <w:pStyle w:val="PargrafodaLista"/>
              <w:numPr>
                <w:ilvl w:val="0"/>
                <w:numId w:val="121"/>
              </w:numPr>
            </w:pPr>
            <w:r w:rsidRPr="007C4097">
              <w:t>Compreendendo os conceitos Modo Texto x Modo Gráfico</w:t>
            </w:r>
          </w:p>
          <w:p w14:paraId="377465ED" w14:textId="77777777" w:rsidR="001D242E" w:rsidRPr="007C4097" w:rsidRDefault="001D242E" w:rsidP="00DC3154">
            <w:pPr>
              <w:pStyle w:val="PargrafodaLista"/>
              <w:numPr>
                <w:ilvl w:val="0"/>
                <w:numId w:val="121"/>
              </w:numPr>
            </w:pPr>
            <w:r w:rsidRPr="007C4097">
              <w:t>Os Programas</w:t>
            </w:r>
          </w:p>
          <w:p w14:paraId="077711DD" w14:textId="77777777" w:rsidR="001D242E" w:rsidRPr="007C4097" w:rsidRDefault="001D242E" w:rsidP="00DC3154">
            <w:pPr>
              <w:pStyle w:val="PargrafodaLista"/>
              <w:numPr>
                <w:ilvl w:val="0"/>
                <w:numId w:val="121"/>
              </w:numPr>
            </w:pPr>
            <w:r w:rsidRPr="007C4097">
              <w:t>O Linux quanto ao acesso a Discos, Pen Drives e Partições</w:t>
            </w:r>
          </w:p>
          <w:p w14:paraId="7DF4F9D0" w14:textId="77777777" w:rsidR="001D242E" w:rsidRPr="007C4097" w:rsidRDefault="001D242E" w:rsidP="00DC3154">
            <w:pPr>
              <w:pStyle w:val="PargrafodaLista"/>
              <w:numPr>
                <w:ilvl w:val="0"/>
                <w:numId w:val="121"/>
              </w:numPr>
            </w:pPr>
            <w:r w:rsidRPr="007C4097">
              <w:t>Módulos</w:t>
            </w:r>
          </w:p>
          <w:p w14:paraId="3A20990C" w14:textId="77777777" w:rsidR="001D242E" w:rsidRPr="007C4097" w:rsidRDefault="001D242E" w:rsidP="00DC3154">
            <w:pPr>
              <w:pStyle w:val="PargrafodaLista"/>
              <w:numPr>
                <w:ilvl w:val="0"/>
                <w:numId w:val="121"/>
              </w:numPr>
            </w:pPr>
            <w:r w:rsidRPr="007C4097">
              <w:t>Redes</w:t>
            </w:r>
          </w:p>
          <w:p w14:paraId="0F9C3E33" w14:textId="77777777" w:rsidR="001D242E" w:rsidRPr="007C4097" w:rsidRDefault="001D242E" w:rsidP="00DC3154">
            <w:pPr>
              <w:pStyle w:val="PargrafodaLista"/>
              <w:numPr>
                <w:ilvl w:val="0"/>
                <w:numId w:val="121"/>
              </w:numPr>
            </w:pPr>
            <w:r w:rsidRPr="007C4097">
              <w:t>Arquivos</w:t>
            </w:r>
          </w:p>
          <w:p w14:paraId="780AE006" w14:textId="77777777" w:rsidR="001D242E" w:rsidRPr="007C4097" w:rsidRDefault="001D242E" w:rsidP="00DC3154">
            <w:pPr>
              <w:pStyle w:val="PargrafodaLista"/>
              <w:numPr>
                <w:ilvl w:val="0"/>
                <w:numId w:val="121"/>
              </w:numPr>
            </w:pPr>
            <w:r w:rsidRPr="007C4097">
              <w:t>Usuários</w:t>
            </w:r>
          </w:p>
          <w:p w14:paraId="54413A8B" w14:textId="77777777" w:rsidR="001D242E" w:rsidRPr="007C4097" w:rsidRDefault="001D242E" w:rsidP="00DC3154">
            <w:pPr>
              <w:pStyle w:val="PargrafodaLista"/>
              <w:numPr>
                <w:ilvl w:val="0"/>
                <w:numId w:val="121"/>
              </w:numPr>
            </w:pPr>
            <w:r w:rsidRPr="007C4097">
              <w:t>Segurança</w:t>
            </w:r>
          </w:p>
          <w:p w14:paraId="656FC3C8" w14:textId="77777777" w:rsidR="001D242E" w:rsidRPr="007C4097" w:rsidRDefault="001D242E" w:rsidP="001D242E">
            <w:pPr>
              <w:ind w:firstLine="0"/>
            </w:pPr>
            <w:r w:rsidRPr="007C4097">
              <w:t>Unidade V – Árvores de Diretório.</w:t>
            </w:r>
          </w:p>
          <w:p w14:paraId="0BB6AEF8" w14:textId="77777777" w:rsidR="001D242E" w:rsidRPr="007C4097" w:rsidRDefault="001D242E" w:rsidP="00DC3154">
            <w:pPr>
              <w:pStyle w:val="PargrafodaLista"/>
              <w:numPr>
                <w:ilvl w:val="0"/>
                <w:numId w:val="122"/>
              </w:numPr>
            </w:pPr>
            <w:r w:rsidRPr="007C4097">
              <w:t>Entendendo a Estrutura de Diretórios</w:t>
            </w:r>
          </w:p>
          <w:p w14:paraId="7A63155D" w14:textId="77777777" w:rsidR="001D242E" w:rsidRPr="007C4097" w:rsidRDefault="001D242E" w:rsidP="00DC3154">
            <w:pPr>
              <w:pStyle w:val="PargrafodaLista"/>
              <w:numPr>
                <w:ilvl w:val="0"/>
                <w:numId w:val="122"/>
              </w:numPr>
            </w:pPr>
            <w:r w:rsidRPr="007C4097">
              <w:t>Diretório Raiz (/)</w:t>
            </w:r>
          </w:p>
          <w:p w14:paraId="4637969B" w14:textId="77777777" w:rsidR="001D242E" w:rsidRPr="007C4097" w:rsidRDefault="001D242E" w:rsidP="00DC3154">
            <w:pPr>
              <w:pStyle w:val="PargrafodaLista"/>
              <w:numPr>
                <w:ilvl w:val="0"/>
                <w:numId w:val="122"/>
              </w:numPr>
            </w:pPr>
            <w:r w:rsidRPr="007C4097">
              <w:t>Executáveis do Sistema (/bin)</w:t>
            </w:r>
          </w:p>
          <w:p w14:paraId="5D99A208" w14:textId="77777777" w:rsidR="001D242E" w:rsidRPr="007C4097" w:rsidRDefault="001D242E" w:rsidP="00DC3154">
            <w:pPr>
              <w:pStyle w:val="PargrafodaLista"/>
              <w:numPr>
                <w:ilvl w:val="0"/>
                <w:numId w:val="122"/>
              </w:numPr>
            </w:pPr>
            <w:r w:rsidRPr="007C4097">
              <w:lastRenderedPageBreak/>
              <w:t>Diretórios do Usuário (/home)</w:t>
            </w:r>
          </w:p>
          <w:p w14:paraId="69E9F20F" w14:textId="77777777" w:rsidR="001D242E" w:rsidRPr="007C4097" w:rsidRDefault="001D242E" w:rsidP="00DC3154">
            <w:pPr>
              <w:pStyle w:val="PargrafodaLista"/>
              <w:numPr>
                <w:ilvl w:val="0"/>
                <w:numId w:val="122"/>
              </w:numPr>
            </w:pPr>
            <w:r w:rsidRPr="007C4097">
              <w:t>Variáveis do Sistema e Arquivos de Log</w:t>
            </w:r>
          </w:p>
          <w:p w14:paraId="4EF80B88" w14:textId="77777777" w:rsidR="001D242E" w:rsidRPr="007C4097" w:rsidRDefault="001D242E" w:rsidP="001D242E">
            <w:pPr>
              <w:ind w:firstLine="0"/>
            </w:pPr>
            <w:r w:rsidRPr="007C4097">
              <w:t>Unidade VI – Administração do Sistema</w:t>
            </w:r>
          </w:p>
          <w:p w14:paraId="1CDF3155" w14:textId="77777777" w:rsidR="001D242E" w:rsidRPr="007C4097" w:rsidRDefault="001D242E" w:rsidP="00DC3154">
            <w:pPr>
              <w:pStyle w:val="PargrafodaLista"/>
              <w:numPr>
                <w:ilvl w:val="0"/>
                <w:numId w:val="123"/>
              </w:numPr>
            </w:pPr>
            <w:r w:rsidRPr="007C4097">
              <w:t>Pré-requisitos para Administrar o Sistema</w:t>
            </w:r>
          </w:p>
          <w:p w14:paraId="397443F3" w14:textId="77777777" w:rsidR="001D242E" w:rsidRPr="007C4097" w:rsidRDefault="001D242E" w:rsidP="00DC3154">
            <w:pPr>
              <w:pStyle w:val="PargrafodaLista"/>
              <w:numPr>
                <w:ilvl w:val="0"/>
                <w:numId w:val="123"/>
              </w:numPr>
            </w:pPr>
            <w:r w:rsidRPr="007C4097">
              <w:t>Compreendendo os usuários, grupos e permissões no Linux</w:t>
            </w:r>
          </w:p>
          <w:p w14:paraId="3C5F925A" w14:textId="77777777" w:rsidR="001D242E" w:rsidRPr="007C4097" w:rsidRDefault="001D242E" w:rsidP="00DC3154">
            <w:pPr>
              <w:pStyle w:val="PargrafodaLista"/>
              <w:numPr>
                <w:ilvl w:val="0"/>
                <w:numId w:val="123"/>
              </w:numPr>
            </w:pPr>
            <w:r w:rsidRPr="007C4097">
              <w:t>Os Usuários e o Root</w:t>
            </w:r>
          </w:p>
          <w:p w14:paraId="397E4EB4" w14:textId="77777777" w:rsidR="001D242E" w:rsidRPr="007C4097" w:rsidRDefault="001D242E" w:rsidP="00DC3154">
            <w:pPr>
              <w:pStyle w:val="PargrafodaLista"/>
              <w:numPr>
                <w:ilvl w:val="0"/>
                <w:numId w:val="123"/>
              </w:numPr>
            </w:pPr>
            <w:r w:rsidRPr="007C4097">
              <w:t>Os Grupos</w:t>
            </w:r>
          </w:p>
          <w:p w14:paraId="3D9E1839" w14:textId="77777777" w:rsidR="001D242E" w:rsidRPr="007C4097" w:rsidRDefault="001D242E" w:rsidP="00DC3154">
            <w:pPr>
              <w:pStyle w:val="PargrafodaLista"/>
              <w:numPr>
                <w:ilvl w:val="0"/>
                <w:numId w:val="123"/>
              </w:numPr>
            </w:pPr>
            <w:r w:rsidRPr="007C4097">
              <w:t>Definindo uma senha de Administração (root)</w:t>
            </w:r>
          </w:p>
          <w:p w14:paraId="75140B76" w14:textId="77777777" w:rsidR="001D242E" w:rsidRPr="007C4097" w:rsidRDefault="001D242E" w:rsidP="00DC3154">
            <w:pPr>
              <w:pStyle w:val="PargrafodaLista"/>
              <w:numPr>
                <w:ilvl w:val="0"/>
                <w:numId w:val="123"/>
              </w:numPr>
            </w:pPr>
            <w:r w:rsidRPr="007C4097">
              <w:t>Criando Usuários</w:t>
            </w:r>
          </w:p>
          <w:p w14:paraId="1D089605" w14:textId="77777777" w:rsidR="001D242E" w:rsidRPr="007C4097" w:rsidRDefault="001D242E" w:rsidP="00DC3154">
            <w:pPr>
              <w:pStyle w:val="PargrafodaLista"/>
              <w:numPr>
                <w:ilvl w:val="0"/>
                <w:numId w:val="123"/>
              </w:numPr>
            </w:pPr>
            <w:r w:rsidRPr="007C4097">
              <w:t>Trocando a Senha de um Usuário</w:t>
            </w:r>
          </w:p>
          <w:p w14:paraId="6D7003DF" w14:textId="77777777" w:rsidR="001D242E" w:rsidRPr="007C4097" w:rsidRDefault="001D242E" w:rsidP="00DC3154">
            <w:pPr>
              <w:pStyle w:val="PargrafodaLista"/>
              <w:numPr>
                <w:ilvl w:val="0"/>
                <w:numId w:val="123"/>
              </w:numPr>
            </w:pPr>
            <w:r w:rsidRPr="007C4097">
              <w:t>Criando Grupos</w:t>
            </w:r>
          </w:p>
          <w:p w14:paraId="7D517BD7" w14:textId="77777777" w:rsidR="001D242E" w:rsidRPr="007C4097" w:rsidRDefault="001D242E" w:rsidP="00DC3154">
            <w:pPr>
              <w:pStyle w:val="PargrafodaLista"/>
              <w:numPr>
                <w:ilvl w:val="0"/>
                <w:numId w:val="123"/>
              </w:numPr>
            </w:pPr>
            <w:r w:rsidRPr="007C4097">
              <w:t>Manipulação de Grupos de Usuários</w:t>
            </w:r>
          </w:p>
          <w:p w14:paraId="3A08F4CC" w14:textId="77777777" w:rsidR="001D242E" w:rsidRPr="007C4097" w:rsidRDefault="001D242E" w:rsidP="00DC3154">
            <w:pPr>
              <w:pStyle w:val="PargrafodaLista"/>
              <w:numPr>
                <w:ilvl w:val="0"/>
                <w:numId w:val="123"/>
              </w:numPr>
            </w:pPr>
            <w:r w:rsidRPr="007C4097">
              <w:t>Compreendendo o chmod</w:t>
            </w:r>
          </w:p>
          <w:p w14:paraId="04A3FC2C" w14:textId="77777777" w:rsidR="001D242E" w:rsidRPr="007C4097" w:rsidRDefault="001D242E" w:rsidP="00DC3154">
            <w:pPr>
              <w:pStyle w:val="PargrafodaLista"/>
              <w:numPr>
                <w:ilvl w:val="0"/>
                <w:numId w:val="123"/>
              </w:numPr>
            </w:pPr>
            <w:r w:rsidRPr="007C4097">
              <w:t>Configuração do Sistema e Instalação de Programas</w:t>
            </w:r>
          </w:p>
          <w:p w14:paraId="220DD118" w14:textId="77777777" w:rsidR="001D242E" w:rsidRPr="007C4097" w:rsidRDefault="001D242E" w:rsidP="00DC3154">
            <w:pPr>
              <w:pStyle w:val="PargrafodaLista"/>
              <w:numPr>
                <w:ilvl w:val="0"/>
                <w:numId w:val="123"/>
              </w:numPr>
            </w:pPr>
            <w:r w:rsidRPr="007C4097">
              <w:t>Configurando dispositivos de Hardware: Impressora, som, etc</w:t>
            </w:r>
          </w:p>
          <w:p w14:paraId="071B4689" w14:textId="77777777" w:rsidR="001D242E" w:rsidRPr="007C4097" w:rsidRDefault="001D242E" w:rsidP="00DC3154">
            <w:pPr>
              <w:pStyle w:val="PargrafodaLista"/>
              <w:numPr>
                <w:ilvl w:val="0"/>
                <w:numId w:val="123"/>
              </w:numPr>
            </w:pPr>
            <w:r w:rsidRPr="007C4097">
              <w:t>Configurando Redes: Rede com fio, Wireless e Banda Larga</w:t>
            </w:r>
          </w:p>
          <w:p w14:paraId="3C6DADD1" w14:textId="77777777" w:rsidR="001D242E" w:rsidRPr="007C4097" w:rsidRDefault="001D242E" w:rsidP="00DC3154">
            <w:pPr>
              <w:pStyle w:val="PargrafodaLista"/>
              <w:numPr>
                <w:ilvl w:val="0"/>
                <w:numId w:val="123"/>
              </w:numPr>
            </w:pPr>
            <w:r w:rsidRPr="007C4097">
              <w:t>Resolvendo problemas de Incompatibilidade de Hardware</w:t>
            </w:r>
          </w:p>
          <w:p w14:paraId="56B1FFAB" w14:textId="77777777" w:rsidR="001D242E" w:rsidRPr="007C4097" w:rsidRDefault="001D242E" w:rsidP="00DC3154">
            <w:pPr>
              <w:pStyle w:val="PargrafodaLista"/>
              <w:numPr>
                <w:ilvl w:val="0"/>
                <w:numId w:val="123"/>
              </w:numPr>
            </w:pPr>
            <w:r w:rsidRPr="007C4097">
              <w:t>Adicionando e removendo programas</w:t>
            </w:r>
          </w:p>
          <w:p w14:paraId="05AA2DAC" w14:textId="77777777" w:rsidR="001D242E" w:rsidRPr="007C4097" w:rsidRDefault="001D242E" w:rsidP="001D242E">
            <w:pPr>
              <w:ind w:firstLine="0"/>
            </w:pPr>
            <w:r w:rsidRPr="007C4097">
              <w:t>Unidade VII – Servidores e Redes com Linux</w:t>
            </w:r>
          </w:p>
          <w:p w14:paraId="6CA6DE32" w14:textId="77777777" w:rsidR="001D242E" w:rsidRPr="007C4097" w:rsidRDefault="001D242E" w:rsidP="00DC3154">
            <w:pPr>
              <w:pStyle w:val="PargrafodaLista"/>
              <w:numPr>
                <w:ilvl w:val="0"/>
                <w:numId w:val="124"/>
              </w:numPr>
            </w:pPr>
            <w:r w:rsidRPr="007C4097">
              <w:t>Breve revisão dos conceitos de Redes e protocolos TCP/IP</w:t>
            </w:r>
          </w:p>
          <w:p w14:paraId="58A725A4" w14:textId="77777777" w:rsidR="001D242E" w:rsidRPr="007C4097" w:rsidRDefault="001D242E" w:rsidP="00DC3154">
            <w:pPr>
              <w:pStyle w:val="PargrafodaLista"/>
              <w:numPr>
                <w:ilvl w:val="0"/>
                <w:numId w:val="124"/>
              </w:numPr>
            </w:pPr>
            <w:r w:rsidRPr="007C4097">
              <w:t>Configurando a rede</w:t>
            </w:r>
          </w:p>
          <w:p w14:paraId="1F5BD9A0" w14:textId="77777777" w:rsidR="001D242E" w:rsidRPr="007C4097" w:rsidRDefault="001D242E" w:rsidP="00DC3154">
            <w:pPr>
              <w:pStyle w:val="PargrafodaLista"/>
              <w:numPr>
                <w:ilvl w:val="0"/>
                <w:numId w:val="124"/>
              </w:numPr>
            </w:pPr>
            <w:r w:rsidRPr="007C4097">
              <w:t>Definindo IP´s</w:t>
            </w:r>
          </w:p>
          <w:p w14:paraId="21B888D2" w14:textId="77777777" w:rsidR="001D242E" w:rsidRPr="007C4097" w:rsidRDefault="001D242E" w:rsidP="00DC3154">
            <w:pPr>
              <w:pStyle w:val="PargrafodaLista"/>
              <w:numPr>
                <w:ilvl w:val="0"/>
                <w:numId w:val="124"/>
              </w:numPr>
            </w:pPr>
            <w:r w:rsidRPr="007C4097">
              <w:t>Compartilhando conexão</w:t>
            </w:r>
          </w:p>
          <w:p w14:paraId="3F65B4E2" w14:textId="77777777" w:rsidR="001D242E" w:rsidRPr="007C4097" w:rsidRDefault="001D242E" w:rsidP="00DC3154">
            <w:pPr>
              <w:pStyle w:val="PargrafodaLista"/>
              <w:numPr>
                <w:ilvl w:val="0"/>
                <w:numId w:val="124"/>
              </w:numPr>
            </w:pPr>
            <w:r w:rsidRPr="007C4097">
              <w:t>Configurando um Servidor FTP</w:t>
            </w:r>
          </w:p>
          <w:p w14:paraId="3BD91EB7" w14:textId="77777777" w:rsidR="001D242E" w:rsidRPr="007C4097" w:rsidRDefault="001D242E" w:rsidP="00DC3154">
            <w:pPr>
              <w:pStyle w:val="PargrafodaLista"/>
              <w:numPr>
                <w:ilvl w:val="0"/>
                <w:numId w:val="124"/>
              </w:numPr>
            </w:pPr>
            <w:r w:rsidRPr="007C4097">
              <w:t>Configurando um Servidor Web</w:t>
            </w:r>
          </w:p>
          <w:p w14:paraId="137C1971" w14:textId="77777777" w:rsidR="001D242E" w:rsidRPr="007C4097" w:rsidRDefault="001D242E" w:rsidP="00DC3154">
            <w:pPr>
              <w:pStyle w:val="PargrafodaLista"/>
              <w:numPr>
                <w:ilvl w:val="0"/>
                <w:numId w:val="124"/>
              </w:numPr>
            </w:pPr>
            <w:r w:rsidRPr="007C4097">
              <w:t>Configurando um Servidor SSH</w:t>
            </w:r>
          </w:p>
          <w:p w14:paraId="1AE8B80E" w14:textId="77777777" w:rsidR="001D242E" w:rsidRPr="007C4097" w:rsidRDefault="001D242E" w:rsidP="00DC3154">
            <w:pPr>
              <w:pStyle w:val="PargrafodaLista"/>
              <w:numPr>
                <w:ilvl w:val="0"/>
                <w:numId w:val="124"/>
              </w:numPr>
            </w:pPr>
            <w:r w:rsidRPr="007C4097">
              <w:t>Configurando um Firewall</w:t>
            </w:r>
          </w:p>
          <w:p w14:paraId="6CE9A6CF" w14:textId="77777777" w:rsidR="001D242E" w:rsidRPr="007C4097" w:rsidRDefault="001D242E" w:rsidP="001D242E">
            <w:pPr>
              <w:ind w:firstLine="0"/>
            </w:pPr>
            <w:r w:rsidRPr="007C4097">
              <w:t>Unidade VIII – Terminal de Comandos</w:t>
            </w:r>
          </w:p>
          <w:p w14:paraId="5AB1361A" w14:textId="77777777" w:rsidR="001D242E" w:rsidRPr="007C4097" w:rsidRDefault="001D242E" w:rsidP="00DC3154">
            <w:pPr>
              <w:pStyle w:val="PargrafodaLista"/>
              <w:numPr>
                <w:ilvl w:val="0"/>
                <w:numId w:val="125"/>
              </w:numPr>
            </w:pPr>
            <w:r w:rsidRPr="007C4097">
              <w:t>Entendendo o Shell</w:t>
            </w:r>
          </w:p>
          <w:p w14:paraId="5B757AA8" w14:textId="77777777" w:rsidR="001D242E" w:rsidRPr="007C4097" w:rsidRDefault="001D242E" w:rsidP="00DC3154">
            <w:pPr>
              <w:pStyle w:val="PargrafodaLista"/>
              <w:numPr>
                <w:ilvl w:val="0"/>
                <w:numId w:val="125"/>
              </w:numPr>
            </w:pPr>
            <w:r w:rsidRPr="007C4097">
              <w:t>Case Sensitive</w:t>
            </w:r>
          </w:p>
          <w:p w14:paraId="44EF587F" w14:textId="77777777" w:rsidR="001D242E" w:rsidRPr="007C4097" w:rsidRDefault="001D242E" w:rsidP="00DC3154">
            <w:pPr>
              <w:pStyle w:val="PargrafodaLista"/>
              <w:numPr>
                <w:ilvl w:val="0"/>
                <w:numId w:val="125"/>
              </w:numPr>
            </w:pPr>
            <w:r w:rsidRPr="007C4097">
              <w:lastRenderedPageBreak/>
              <w:t>Preenchimento Automático de Comandos com a Tecla &lt;Tab&gt;</w:t>
            </w:r>
          </w:p>
          <w:p w14:paraId="2D22D555" w14:textId="77777777" w:rsidR="001D242E" w:rsidRPr="007C4097" w:rsidRDefault="001D242E" w:rsidP="00DC3154">
            <w:pPr>
              <w:pStyle w:val="PargrafodaLista"/>
              <w:numPr>
                <w:ilvl w:val="0"/>
                <w:numId w:val="125"/>
              </w:numPr>
            </w:pPr>
            <w:r w:rsidRPr="007C4097">
              <w:t>Interpretando os comandos</w:t>
            </w:r>
          </w:p>
          <w:p w14:paraId="2C5EE583" w14:textId="77777777" w:rsidR="001D242E" w:rsidRPr="007C4097" w:rsidRDefault="001D242E" w:rsidP="00DC3154">
            <w:pPr>
              <w:pStyle w:val="PargrafodaLista"/>
              <w:numPr>
                <w:ilvl w:val="0"/>
                <w:numId w:val="125"/>
              </w:numPr>
            </w:pPr>
            <w:r w:rsidRPr="007C4097">
              <w:t>Comandos do Terminal (cd, pwd, cp, mkdir, In, passwd, useradd, userdel, halt, entre outros)</w:t>
            </w:r>
          </w:p>
          <w:p w14:paraId="4F979EF1" w14:textId="77777777" w:rsidR="001D242E" w:rsidRPr="007C4097" w:rsidRDefault="001D242E" w:rsidP="00DC3154">
            <w:pPr>
              <w:pStyle w:val="PargrafodaLista"/>
              <w:numPr>
                <w:ilvl w:val="0"/>
                <w:numId w:val="125"/>
              </w:numPr>
            </w:pPr>
            <w:r w:rsidRPr="007C4097">
              <w:t>Criando Shell Script's</w:t>
            </w:r>
          </w:p>
          <w:p w14:paraId="06B960EA" w14:textId="77777777" w:rsidR="001D242E" w:rsidRPr="007C4097" w:rsidRDefault="001D242E" w:rsidP="00DC3154">
            <w:pPr>
              <w:pStyle w:val="PargrafodaLista"/>
              <w:numPr>
                <w:ilvl w:val="0"/>
                <w:numId w:val="125"/>
              </w:numPr>
            </w:pPr>
            <w:r w:rsidRPr="007C4097">
              <w:t>Agendando tarefas no Crontab</w:t>
            </w:r>
          </w:p>
          <w:p w14:paraId="10C7B0ED" w14:textId="77777777" w:rsidR="001D242E" w:rsidRDefault="001D242E" w:rsidP="001D242E">
            <w:pPr>
              <w:ind w:firstLine="0"/>
            </w:pPr>
          </w:p>
          <w:p w14:paraId="57DB2540" w14:textId="77777777" w:rsidR="001D242E" w:rsidRPr="00441AED" w:rsidRDefault="001D242E" w:rsidP="001D242E">
            <w:pPr>
              <w:ind w:firstLine="0"/>
              <w:rPr>
                <w:b/>
              </w:rPr>
            </w:pPr>
            <w:r w:rsidRPr="00441AED">
              <w:rPr>
                <w:b/>
              </w:rPr>
              <w:t>4. PROCEDIMENTOS METODOLÓGICOS</w:t>
            </w:r>
          </w:p>
          <w:p w14:paraId="0D30E816" w14:textId="77777777" w:rsidR="001D242E" w:rsidRPr="007C4097" w:rsidRDefault="001D242E" w:rsidP="001D242E">
            <w:pPr>
              <w:ind w:firstLine="0"/>
            </w:pPr>
            <w:r w:rsidRPr="007C4097">
              <w:t>Aula expositiva, vídeos, trabalho em equipe, estudo dirigido, estudo de caso, exposição oral por alunos e atividades práticas.</w:t>
            </w:r>
          </w:p>
          <w:p w14:paraId="284453AF" w14:textId="77777777" w:rsidR="001D242E" w:rsidRDefault="001D242E" w:rsidP="001D242E">
            <w:pPr>
              <w:ind w:firstLine="0"/>
            </w:pPr>
          </w:p>
          <w:p w14:paraId="604B232F" w14:textId="77777777" w:rsidR="001D242E" w:rsidRPr="00441AED" w:rsidRDefault="001D242E" w:rsidP="001D242E">
            <w:pPr>
              <w:ind w:firstLine="0"/>
              <w:rPr>
                <w:b/>
              </w:rPr>
            </w:pPr>
            <w:r w:rsidRPr="00441AED">
              <w:rPr>
                <w:b/>
              </w:rPr>
              <w:t>5. MATERIAL DIDÁDICO</w:t>
            </w:r>
          </w:p>
          <w:p w14:paraId="3D91AE45" w14:textId="77777777" w:rsidR="001D242E" w:rsidRPr="007C4097" w:rsidRDefault="001D242E" w:rsidP="001D242E">
            <w:pPr>
              <w:ind w:firstLine="0"/>
            </w:pPr>
            <w:r w:rsidRPr="007C4097">
              <w:t>Quadro, Datashow, apostila, material áudio/visual, redes sociais, ambiente virtual de aprendizagem e software de virtualização.</w:t>
            </w:r>
          </w:p>
          <w:p w14:paraId="18D771FF" w14:textId="77777777" w:rsidR="001D242E" w:rsidRDefault="001D242E" w:rsidP="001D242E">
            <w:pPr>
              <w:ind w:firstLine="0"/>
            </w:pPr>
          </w:p>
          <w:p w14:paraId="1C3D10D1" w14:textId="77777777" w:rsidR="001D242E" w:rsidRPr="00441AED" w:rsidRDefault="001D242E" w:rsidP="001D242E">
            <w:pPr>
              <w:ind w:firstLine="0"/>
              <w:rPr>
                <w:b/>
              </w:rPr>
            </w:pPr>
            <w:r w:rsidRPr="00441AED">
              <w:rPr>
                <w:b/>
              </w:rPr>
              <w:t>6. CRITÉRIOS E INSTRUMENTOS DE AVALIAÇÃO</w:t>
            </w:r>
          </w:p>
          <w:p w14:paraId="6DBAD8D9" w14:textId="77777777" w:rsidR="001D242E" w:rsidRPr="007C4097" w:rsidRDefault="001D242E" w:rsidP="001D242E">
            <w:pPr>
              <w:ind w:firstLine="0"/>
            </w:pPr>
            <w:r w:rsidRPr="007C4097">
              <w:t>Prova escrita, trabalhos individuais/em grupo e projetos interdisciplinares. Conforme consta no art. 29 do Regulamento de Ensino Médio Técnico, os instrumentos de avaliação deverão ser múltiplos para possibilitar ao professor o acompanhamento do processo de aprendizagem do educando. Assim, deverá haver, pelo menos, duas formas de avaliação, no mínimo uma delas escrita.</w:t>
            </w:r>
          </w:p>
          <w:p w14:paraId="341DDC24" w14:textId="77777777" w:rsidR="001D242E" w:rsidRDefault="001D242E" w:rsidP="001D242E">
            <w:pPr>
              <w:ind w:firstLine="0"/>
            </w:pPr>
          </w:p>
          <w:p w14:paraId="78932CB6" w14:textId="77777777" w:rsidR="001D242E" w:rsidRPr="00441AED" w:rsidRDefault="001D242E" w:rsidP="001D242E">
            <w:pPr>
              <w:ind w:firstLine="0"/>
              <w:rPr>
                <w:b/>
              </w:rPr>
            </w:pPr>
            <w:r w:rsidRPr="00441AED">
              <w:rPr>
                <w:b/>
              </w:rPr>
              <w:t>7. BIBLIOGRAFIA</w:t>
            </w:r>
          </w:p>
          <w:p w14:paraId="412747F0" w14:textId="77777777" w:rsidR="001D242E" w:rsidRPr="00441AED" w:rsidRDefault="001D242E" w:rsidP="001D242E">
            <w:pPr>
              <w:ind w:firstLine="0"/>
              <w:rPr>
                <w:b/>
                <w:u w:val="single"/>
              </w:rPr>
            </w:pPr>
            <w:r w:rsidRPr="00441AED">
              <w:rPr>
                <w:b/>
                <w:u w:val="single"/>
              </w:rPr>
              <w:t>Básica</w:t>
            </w:r>
          </w:p>
          <w:p w14:paraId="1AFFABEA" w14:textId="77777777" w:rsidR="001D242E" w:rsidRPr="007C4097" w:rsidRDefault="001D242E" w:rsidP="00DC3154">
            <w:pPr>
              <w:pStyle w:val="PargrafodaLista"/>
              <w:numPr>
                <w:ilvl w:val="0"/>
                <w:numId w:val="126"/>
              </w:numPr>
            </w:pPr>
            <w:r w:rsidRPr="007C4097">
              <w:t xml:space="preserve">FILHO, J. E. M. Descobrindo o Linux: Entenda o Sistema Operacional GNU/Linux – 3ª edição – Ed. Novatec, 2012. </w:t>
            </w:r>
          </w:p>
          <w:p w14:paraId="5D72EECC" w14:textId="77777777" w:rsidR="001D242E" w:rsidRPr="007C4097" w:rsidRDefault="001D242E" w:rsidP="00DC3154">
            <w:pPr>
              <w:pStyle w:val="PargrafodaLista"/>
              <w:numPr>
                <w:ilvl w:val="0"/>
                <w:numId w:val="126"/>
              </w:numPr>
            </w:pPr>
            <w:r w:rsidRPr="007C4097">
              <w:t xml:space="preserve">NEGUS, C. Linux a Bíblia: O mais Abrangente e Definitivo Guia sobre Linux – 1ª edição – Ed. Alta Books, 2014. </w:t>
            </w:r>
          </w:p>
          <w:p w14:paraId="1D3FEA31" w14:textId="77777777" w:rsidR="001D242E" w:rsidRPr="007C4097" w:rsidRDefault="001D242E" w:rsidP="00DC3154">
            <w:pPr>
              <w:pStyle w:val="PargrafodaLista"/>
              <w:numPr>
                <w:ilvl w:val="0"/>
                <w:numId w:val="126"/>
              </w:numPr>
            </w:pPr>
            <w:r w:rsidRPr="007C4097">
              <w:t xml:space="preserve">MORIMOTO, C. E. Servidores Linux – Guia Prático - 1ª edição – Ed. Sulina, 2008. </w:t>
            </w:r>
          </w:p>
          <w:p w14:paraId="38082AB9" w14:textId="77777777" w:rsidR="001D242E" w:rsidRPr="00441AED" w:rsidRDefault="001D242E" w:rsidP="001D242E">
            <w:pPr>
              <w:ind w:firstLine="0"/>
              <w:rPr>
                <w:b/>
                <w:u w:val="single"/>
              </w:rPr>
            </w:pPr>
            <w:r w:rsidRPr="00441AED">
              <w:rPr>
                <w:b/>
                <w:u w:val="single"/>
              </w:rPr>
              <w:lastRenderedPageBreak/>
              <w:t>Complementar</w:t>
            </w:r>
          </w:p>
          <w:p w14:paraId="2C5BDBA4" w14:textId="77777777" w:rsidR="001D242E" w:rsidRPr="007C4097" w:rsidRDefault="001D242E" w:rsidP="00DC3154">
            <w:pPr>
              <w:pStyle w:val="PargrafodaLista"/>
              <w:numPr>
                <w:ilvl w:val="0"/>
                <w:numId w:val="127"/>
              </w:numPr>
            </w:pPr>
            <w:r w:rsidRPr="007C4097">
              <w:t xml:space="preserve">DA SILVA, G. M. Guia Foca GNU/Linux. Disponível em: http://www.guiafoca.org/. Acesso em 07 de fevereiro de 2017. </w:t>
            </w:r>
          </w:p>
          <w:p w14:paraId="5B05F3A6" w14:textId="77777777" w:rsidR="001D242E" w:rsidRPr="007C4097" w:rsidRDefault="001D242E" w:rsidP="00DC3154">
            <w:pPr>
              <w:pStyle w:val="PargrafodaLista"/>
              <w:numPr>
                <w:ilvl w:val="0"/>
                <w:numId w:val="127"/>
              </w:numPr>
            </w:pPr>
            <w:r w:rsidRPr="007C4097">
              <w:t xml:space="preserve">SYNDER, G. Manual Completo do Linux: Guia do Administrador – 2ª edição – Ed. Pearson, 2007.  </w:t>
            </w:r>
          </w:p>
          <w:p w14:paraId="0E6115AD" w14:textId="77777777" w:rsidR="001D242E" w:rsidRPr="007C4097" w:rsidRDefault="001D242E" w:rsidP="00DC3154">
            <w:pPr>
              <w:pStyle w:val="PargrafodaLista"/>
              <w:numPr>
                <w:ilvl w:val="0"/>
                <w:numId w:val="127"/>
              </w:numPr>
            </w:pPr>
            <w:r w:rsidRPr="007C4097">
              <w:t xml:space="preserve">DA SILVA, G. M. Guia Foca – Nível 1 Iniciante - 1ª edição – Ed. Linux, 2011. </w:t>
            </w:r>
          </w:p>
          <w:p w14:paraId="3D8956AE" w14:textId="77777777" w:rsidR="001D242E" w:rsidRPr="007C4097" w:rsidRDefault="001D242E" w:rsidP="00DC3154">
            <w:pPr>
              <w:pStyle w:val="PargrafodaLista"/>
              <w:numPr>
                <w:ilvl w:val="0"/>
                <w:numId w:val="127"/>
              </w:numPr>
            </w:pPr>
            <w:r w:rsidRPr="007C4097">
              <w:t xml:space="preserve">NOAL, L. A. J. Linux para Linuxers: do desktop ao datacenter – 1ª edição – Ed. Novatec, 2016. </w:t>
            </w:r>
          </w:p>
          <w:p w14:paraId="58CF19F7" w14:textId="77777777" w:rsidR="001D242E" w:rsidRPr="007C4097" w:rsidRDefault="001D242E" w:rsidP="00DC3154">
            <w:pPr>
              <w:pStyle w:val="PargrafodaLista"/>
              <w:numPr>
                <w:ilvl w:val="0"/>
                <w:numId w:val="127"/>
              </w:numPr>
            </w:pPr>
            <w:r w:rsidRPr="007C4097">
              <w:t>STUART, B. L. Princípios de Sistemas Operacionais. Projetos e Aplicações – 1ª edição - Ed. Cengage CTP, 2010.</w:t>
            </w:r>
          </w:p>
        </w:tc>
      </w:tr>
    </w:tbl>
    <w:p w14:paraId="2C42A403" w14:textId="77777777" w:rsidR="001D242E" w:rsidRDefault="001D242E" w:rsidP="001D242E">
      <w:pPr>
        <w:ind w:firstLine="0"/>
      </w:pPr>
    </w:p>
    <w:p w14:paraId="139ACCA0" w14:textId="77777777" w:rsidR="002D1AFB" w:rsidRPr="007C4097" w:rsidRDefault="002D1AFB" w:rsidP="007C4097">
      <w:pPr>
        <w:ind w:firstLine="0"/>
      </w:pPr>
      <w:r w:rsidRPr="007C4097">
        <w:br w:type="page"/>
      </w:r>
    </w:p>
    <w:tbl>
      <w:tblPr>
        <w:tblStyle w:val="Tabelacomgrade"/>
        <w:tblW w:w="0" w:type="auto"/>
        <w:tblLook w:val="04A0" w:firstRow="1" w:lastRow="0" w:firstColumn="1" w:lastColumn="0" w:noHBand="0" w:noVBand="1"/>
      </w:tblPr>
      <w:tblGrid>
        <w:gridCol w:w="9060"/>
      </w:tblGrid>
      <w:tr w:rsidR="001D242E" w:rsidRPr="007C4097" w14:paraId="0CA16D29" w14:textId="77777777" w:rsidTr="001D242E">
        <w:tc>
          <w:tcPr>
            <w:tcW w:w="9060" w:type="dxa"/>
          </w:tcPr>
          <w:p w14:paraId="34A8DF2E" w14:textId="77777777" w:rsidR="001D242E" w:rsidRPr="007C4097" w:rsidRDefault="001D242E" w:rsidP="001D242E">
            <w:pPr>
              <w:ind w:firstLine="0"/>
            </w:pPr>
            <w:r w:rsidRPr="00312F3A">
              <w:rPr>
                <w:b/>
              </w:rPr>
              <w:lastRenderedPageBreak/>
              <w:t>DISCIPLINA</w:t>
            </w:r>
            <w:r>
              <w:t>: Governança em</w:t>
            </w:r>
            <w:r w:rsidRPr="007C4097">
              <w:t xml:space="preserve"> TI</w:t>
            </w:r>
          </w:p>
          <w:p w14:paraId="4D86C55F" w14:textId="77777777" w:rsidR="001D242E" w:rsidRPr="007C4097" w:rsidRDefault="001D242E" w:rsidP="001D242E">
            <w:pPr>
              <w:ind w:firstLine="0"/>
            </w:pPr>
            <w:r>
              <w:rPr>
                <w:b/>
              </w:rPr>
              <w:t>CURSO:</w:t>
            </w:r>
            <w:r w:rsidRPr="007C4097">
              <w:t xml:space="preserve"> Técnico em Informática para Internet</w:t>
            </w:r>
          </w:p>
          <w:p w14:paraId="464EA94C" w14:textId="77777777" w:rsidR="001D242E" w:rsidRPr="007C4097" w:rsidRDefault="001D242E" w:rsidP="001D242E">
            <w:pPr>
              <w:ind w:firstLine="0"/>
            </w:pPr>
            <w:r w:rsidRPr="00312F3A">
              <w:rPr>
                <w:b/>
              </w:rPr>
              <w:t>MODALIDADE</w:t>
            </w:r>
            <w:r w:rsidRPr="007C4097">
              <w:t>: Concomitante/Subsequente ao Ensino Médio</w:t>
            </w:r>
          </w:p>
          <w:p w14:paraId="52C1B601" w14:textId="77777777" w:rsidR="001D242E" w:rsidRPr="007C4097" w:rsidRDefault="001D242E" w:rsidP="001D242E">
            <w:pPr>
              <w:ind w:firstLine="0"/>
            </w:pPr>
            <w:r w:rsidRPr="00312F3A">
              <w:rPr>
                <w:b/>
              </w:rPr>
              <w:t>REGIME</w:t>
            </w:r>
            <w:r w:rsidRPr="007C4097">
              <w:t>: Semestral</w:t>
            </w:r>
          </w:p>
          <w:p w14:paraId="6C7025B1" w14:textId="77777777" w:rsidR="001D242E" w:rsidRPr="007C4097" w:rsidRDefault="001D242E" w:rsidP="001D242E">
            <w:pPr>
              <w:ind w:firstLine="0"/>
            </w:pPr>
            <w:r w:rsidRPr="00312F3A">
              <w:rPr>
                <w:b/>
              </w:rPr>
              <w:t>PERIODO E CARGA HORÁRIA</w:t>
            </w:r>
            <w:r w:rsidRPr="007C4097">
              <w:t xml:space="preserve">: 3º </w:t>
            </w:r>
            <w:r>
              <w:t>semestre</w:t>
            </w:r>
            <w:r w:rsidRPr="007C4097">
              <w:t xml:space="preserve"> (2 h/a por semana)</w:t>
            </w:r>
          </w:p>
          <w:p w14:paraId="2562F5A2" w14:textId="77777777" w:rsidR="001D242E" w:rsidRPr="007C4097" w:rsidRDefault="001D242E" w:rsidP="001D242E">
            <w:pPr>
              <w:ind w:firstLine="0"/>
            </w:pPr>
            <w:r w:rsidRPr="00312F3A">
              <w:rPr>
                <w:b/>
              </w:rPr>
              <w:t>ANO LETIVO</w:t>
            </w:r>
            <w:r w:rsidRPr="007C4097">
              <w:t>: 2018</w:t>
            </w:r>
          </w:p>
          <w:p w14:paraId="607604EB" w14:textId="77777777" w:rsidR="001D242E" w:rsidRPr="007C4097" w:rsidRDefault="001D242E" w:rsidP="001D242E">
            <w:pPr>
              <w:ind w:firstLine="0"/>
            </w:pPr>
          </w:p>
          <w:p w14:paraId="2AA786A3" w14:textId="77777777" w:rsidR="001D242E" w:rsidRPr="00312F3A" w:rsidRDefault="001D242E" w:rsidP="001D242E">
            <w:pPr>
              <w:ind w:firstLine="0"/>
              <w:jc w:val="center"/>
              <w:rPr>
                <w:b/>
                <w:u w:val="single"/>
              </w:rPr>
            </w:pPr>
            <w:r w:rsidRPr="00312F3A">
              <w:rPr>
                <w:b/>
                <w:u w:val="single"/>
              </w:rPr>
              <w:t>PROGRAMA DE ENSINO</w:t>
            </w:r>
          </w:p>
          <w:p w14:paraId="77E4D7D4" w14:textId="77777777" w:rsidR="001D242E" w:rsidRPr="00312F3A" w:rsidRDefault="001D242E" w:rsidP="001D242E">
            <w:pPr>
              <w:ind w:firstLine="0"/>
              <w:rPr>
                <w:b/>
              </w:rPr>
            </w:pPr>
            <w:r w:rsidRPr="00312F3A">
              <w:rPr>
                <w:b/>
              </w:rPr>
              <w:t>1. OBJETIVO GERAL</w:t>
            </w:r>
          </w:p>
          <w:p w14:paraId="2138DE32" w14:textId="77777777" w:rsidR="001D242E" w:rsidRDefault="001D242E" w:rsidP="00DC3154">
            <w:pPr>
              <w:pStyle w:val="PargrafodaLista"/>
              <w:numPr>
                <w:ilvl w:val="0"/>
                <w:numId w:val="165"/>
              </w:numPr>
            </w:pPr>
            <w:r w:rsidRPr="007C4097">
              <w:t>Entender as boas práticas de Governança e Gestão de Serviços de Tecnologia da Informação.</w:t>
            </w:r>
          </w:p>
          <w:p w14:paraId="1DB0F983" w14:textId="77777777" w:rsidR="001D242E" w:rsidRPr="007C4097" w:rsidRDefault="001D242E" w:rsidP="001D242E">
            <w:pPr>
              <w:ind w:firstLine="0"/>
            </w:pPr>
          </w:p>
          <w:p w14:paraId="2960C5CC" w14:textId="77777777" w:rsidR="001D242E" w:rsidRPr="00312F3A" w:rsidRDefault="001D242E" w:rsidP="001D242E">
            <w:pPr>
              <w:ind w:firstLine="0"/>
              <w:rPr>
                <w:b/>
              </w:rPr>
            </w:pPr>
            <w:r w:rsidRPr="00312F3A">
              <w:rPr>
                <w:b/>
              </w:rPr>
              <w:t>2. OBJETIVOS ESPECÍFICOS</w:t>
            </w:r>
          </w:p>
          <w:p w14:paraId="0090E739" w14:textId="77777777" w:rsidR="001D242E" w:rsidRPr="007C4097" w:rsidRDefault="001D242E" w:rsidP="00DC3154">
            <w:pPr>
              <w:pStyle w:val="PargrafodaLista"/>
              <w:numPr>
                <w:ilvl w:val="0"/>
                <w:numId w:val="166"/>
              </w:numPr>
            </w:pPr>
            <w:r>
              <w:t>C</w:t>
            </w:r>
            <w:r w:rsidRPr="007C4097">
              <w:t xml:space="preserve">onceitos de tecnologia de processos, produtos e serviços, assim como, as inovações tecnológicas recentes para que o aluno possa absorver as boas práticas de Gerenciamento de Serviços através do ITIL. </w:t>
            </w:r>
          </w:p>
          <w:p w14:paraId="52032D74" w14:textId="77777777" w:rsidR="001D242E" w:rsidRPr="007C4097" w:rsidRDefault="001D242E" w:rsidP="00DC3154">
            <w:pPr>
              <w:pStyle w:val="PargrafodaLista"/>
              <w:numPr>
                <w:ilvl w:val="0"/>
                <w:numId w:val="166"/>
              </w:numPr>
            </w:pPr>
            <w:r>
              <w:t>C</w:t>
            </w:r>
            <w:r w:rsidRPr="007C4097">
              <w:t xml:space="preserve">ompreender a evolução da gestão de TI e utilizar as técnicas do framework COBIT para alinhar os serviços de TI com as necessidades atuais e futuras do negócio das empresas </w:t>
            </w:r>
          </w:p>
          <w:p w14:paraId="5EF39A60" w14:textId="77777777" w:rsidR="001D242E" w:rsidRPr="007C4097" w:rsidRDefault="001D242E" w:rsidP="00DC3154">
            <w:pPr>
              <w:pStyle w:val="PargrafodaLista"/>
              <w:numPr>
                <w:ilvl w:val="0"/>
                <w:numId w:val="166"/>
              </w:numPr>
            </w:pPr>
            <w:r w:rsidRPr="007C4097">
              <w:t xml:space="preserve">Promover uma reflexão sobre o impacto social que a tecnologia pode exercer sobre uma comunidade. </w:t>
            </w:r>
          </w:p>
          <w:p w14:paraId="42763502" w14:textId="77777777" w:rsidR="001D242E" w:rsidRPr="007C4097" w:rsidRDefault="001D242E" w:rsidP="00DC3154">
            <w:pPr>
              <w:pStyle w:val="PargrafodaLista"/>
              <w:numPr>
                <w:ilvl w:val="0"/>
                <w:numId w:val="166"/>
              </w:numPr>
            </w:pPr>
            <w:r w:rsidRPr="007C4097">
              <w:t xml:space="preserve">Promover uma conscientização acerca do quanto as boas práticas de governança podem contribuir para a tomada de decisões profícuas para as empresas e o gerenciamento do setor de Tecnologia da Informação a partir de um maior desenvolvimento humano, social e econômico de informações eficientes e eficazes. </w:t>
            </w:r>
          </w:p>
          <w:p w14:paraId="4BDC694A" w14:textId="77777777" w:rsidR="001D242E" w:rsidRPr="007C4097" w:rsidRDefault="001D242E" w:rsidP="00DC3154">
            <w:pPr>
              <w:pStyle w:val="PargrafodaLista"/>
              <w:numPr>
                <w:ilvl w:val="0"/>
                <w:numId w:val="166"/>
              </w:numPr>
            </w:pPr>
            <w:r w:rsidRPr="007C4097">
              <w:t xml:space="preserve">Elaborar planos de Governança de TI a partir de terminologias do framework COBIT. </w:t>
            </w:r>
          </w:p>
          <w:p w14:paraId="61C0145F" w14:textId="77777777" w:rsidR="001D242E" w:rsidRPr="007C4097" w:rsidRDefault="001D242E" w:rsidP="00DC3154">
            <w:pPr>
              <w:pStyle w:val="PargrafodaLista"/>
              <w:numPr>
                <w:ilvl w:val="0"/>
                <w:numId w:val="166"/>
              </w:numPr>
            </w:pPr>
            <w:r w:rsidRPr="007C4097">
              <w:lastRenderedPageBreak/>
              <w:t>Dominar as terminologias e a estrutura do COBIT a partir de uma visão humanista, consistente e crítica do impacto da relação existente entre TI e os demais envolvidos em uma organização.</w:t>
            </w:r>
          </w:p>
          <w:p w14:paraId="20DA6E35" w14:textId="77777777" w:rsidR="001D242E" w:rsidRDefault="001D242E" w:rsidP="001D242E">
            <w:pPr>
              <w:ind w:firstLine="0"/>
            </w:pPr>
          </w:p>
          <w:p w14:paraId="76C2BE18" w14:textId="77777777" w:rsidR="001D242E" w:rsidRPr="00312F3A" w:rsidRDefault="001D242E" w:rsidP="001D242E">
            <w:pPr>
              <w:ind w:firstLine="0"/>
              <w:rPr>
                <w:b/>
              </w:rPr>
            </w:pPr>
            <w:r w:rsidRPr="00312F3A">
              <w:rPr>
                <w:b/>
              </w:rPr>
              <w:t>3. CONTEÚDOS PROGRAMÁTICOS</w:t>
            </w:r>
          </w:p>
          <w:p w14:paraId="28038C91" w14:textId="77777777" w:rsidR="001D242E" w:rsidRPr="007C4097" w:rsidRDefault="001D242E" w:rsidP="001D242E">
            <w:pPr>
              <w:ind w:firstLine="0"/>
            </w:pPr>
            <w:r w:rsidRPr="007C4097">
              <w:t>Unidade I – Gerenciamento de Serviços de TI</w:t>
            </w:r>
          </w:p>
          <w:p w14:paraId="2B34553E" w14:textId="77777777" w:rsidR="001D242E" w:rsidRPr="007C4097" w:rsidRDefault="001D242E" w:rsidP="00DC3154">
            <w:pPr>
              <w:pStyle w:val="PargrafodaLista"/>
              <w:numPr>
                <w:ilvl w:val="0"/>
                <w:numId w:val="128"/>
              </w:numPr>
            </w:pPr>
            <w:r w:rsidRPr="007C4097">
              <w:t>Introdução a Gerenciamento de Serviços de TI utilizando boas práticas do ITIL, Apresentar a estrutura e a terminologia do ITIL</w:t>
            </w:r>
          </w:p>
          <w:p w14:paraId="11B6F8B4" w14:textId="77777777" w:rsidR="001D242E" w:rsidRPr="007C4097" w:rsidRDefault="001D242E" w:rsidP="001D242E">
            <w:pPr>
              <w:ind w:firstLine="0"/>
            </w:pPr>
            <w:r w:rsidRPr="007C4097">
              <w:t>Unidade II – Central de Serviços e Gerenciamento de Incidentes</w:t>
            </w:r>
          </w:p>
          <w:p w14:paraId="336FC850" w14:textId="77777777" w:rsidR="001D242E" w:rsidRPr="007C4097" w:rsidRDefault="001D242E" w:rsidP="00DC3154">
            <w:pPr>
              <w:pStyle w:val="PargrafodaLista"/>
              <w:numPr>
                <w:ilvl w:val="0"/>
                <w:numId w:val="128"/>
              </w:numPr>
            </w:pPr>
            <w:r w:rsidRPr="007C4097">
              <w:t>Escopo, Objetivos, Processos e especificidades, problemas e benefícios</w:t>
            </w:r>
          </w:p>
          <w:p w14:paraId="6264845F" w14:textId="77777777" w:rsidR="001D242E" w:rsidRPr="007C4097" w:rsidRDefault="001D242E" w:rsidP="001D242E">
            <w:pPr>
              <w:ind w:firstLine="0"/>
            </w:pPr>
            <w:r w:rsidRPr="007C4097">
              <w:t>Unidade III – Gerenciamento de Incidente, Gerenciamento de Problema e de Mudanças</w:t>
            </w:r>
          </w:p>
          <w:p w14:paraId="45370C26" w14:textId="77777777" w:rsidR="001D242E" w:rsidRPr="007C4097" w:rsidRDefault="001D242E" w:rsidP="00DC3154">
            <w:pPr>
              <w:pStyle w:val="PargrafodaLista"/>
              <w:numPr>
                <w:ilvl w:val="0"/>
                <w:numId w:val="128"/>
              </w:numPr>
            </w:pPr>
            <w:r w:rsidRPr="007C4097">
              <w:t>Escopo, Objetivos, processos e especificidades, incidentes, problemas e benefícios</w:t>
            </w:r>
          </w:p>
          <w:p w14:paraId="6BD9ED43" w14:textId="77777777" w:rsidR="001D242E" w:rsidRPr="007C4097" w:rsidRDefault="001D242E" w:rsidP="001D242E">
            <w:pPr>
              <w:ind w:firstLine="0"/>
            </w:pPr>
            <w:r w:rsidRPr="007C4097">
              <w:t>Unidade IV – Gerenciamento de Liberação e Configuração</w:t>
            </w:r>
          </w:p>
          <w:p w14:paraId="22700CEA" w14:textId="77777777" w:rsidR="001D242E" w:rsidRPr="007C4097" w:rsidRDefault="001D242E" w:rsidP="00DC3154">
            <w:pPr>
              <w:pStyle w:val="PargrafodaLista"/>
              <w:numPr>
                <w:ilvl w:val="0"/>
                <w:numId w:val="128"/>
              </w:numPr>
            </w:pPr>
            <w:r w:rsidRPr="007C4097">
              <w:t>Escopo, objetivos, processos e especificidades, incidentes, problemas e benefícios</w:t>
            </w:r>
          </w:p>
          <w:p w14:paraId="3FAC444D" w14:textId="77777777" w:rsidR="001D242E" w:rsidRPr="007C4097" w:rsidRDefault="001D242E" w:rsidP="001D242E">
            <w:pPr>
              <w:ind w:firstLine="0"/>
            </w:pPr>
            <w:r w:rsidRPr="007C4097">
              <w:t>Unidade V – Gerenciamento de nível de serviço</w:t>
            </w:r>
          </w:p>
          <w:p w14:paraId="4EC508E6" w14:textId="77777777" w:rsidR="001D242E" w:rsidRPr="007C4097" w:rsidRDefault="001D242E" w:rsidP="00DC3154">
            <w:pPr>
              <w:pStyle w:val="PargrafodaLista"/>
              <w:numPr>
                <w:ilvl w:val="0"/>
                <w:numId w:val="128"/>
              </w:numPr>
            </w:pPr>
            <w:r w:rsidRPr="007C4097">
              <w:t xml:space="preserve">Escopo, Objetivos, responsabilidades, conceitos, Processos, especificidades, problemas e benefícios  </w:t>
            </w:r>
          </w:p>
          <w:p w14:paraId="77F351F8" w14:textId="77777777" w:rsidR="001D242E" w:rsidRPr="007C4097" w:rsidRDefault="001D242E" w:rsidP="001D242E">
            <w:pPr>
              <w:ind w:firstLine="0"/>
            </w:pPr>
            <w:r w:rsidRPr="007C4097">
              <w:t>Unidade VI – Gerenciamento de capacidade, disponibilidade, continuidade e financeiro</w:t>
            </w:r>
          </w:p>
          <w:p w14:paraId="4C9C7EF2" w14:textId="77777777" w:rsidR="001D242E" w:rsidRPr="007C4097" w:rsidRDefault="001D242E" w:rsidP="00DC3154">
            <w:pPr>
              <w:pStyle w:val="PargrafodaLista"/>
              <w:numPr>
                <w:ilvl w:val="0"/>
                <w:numId w:val="128"/>
              </w:numPr>
            </w:pPr>
            <w:r w:rsidRPr="007C4097">
              <w:t xml:space="preserve">Objetivos, responsabilidades, conceitos, Processos, especificidades, problemas e benefícios  </w:t>
            </w:r>
          </w:p>
          <w:p w14:paraId="2ABEDA77" w14:textId="77777777" w:rsidR="001D242E" w:rsidRPr="007C4097" w:rsidRDefault="001D242E" w:rsidP="001D242E">
            <w:pPr>
              <w:ind w:firstLine="0"/>
            </w:pPr>
            <w:r w:rsidRPr="007C4097">
              <w:t>Unidade VII – Evolução Da Gestão de TI</w:t>
            </w:r>
          </w:p>
          <w:p w14:paraId="76CFC4D2" w14:textId="77777777" w:rsidR="001D242E" w:rsidRPr="007C4097" w:rsidRDefault="001D242E" w:rsidP="00DC3154">
            <w:pPr>
              <w:pStyle w:val="PargrafodaLista"/>
              <w:numPr>
                <w:ilvl w:val="0"/>
                <w:numId w:val="128"/>
              </w:numPr>
            </w:pPr>
            <w:r w:rsidRPr="007C4097">
              <w:t>Evolução da gestão e desafios atuais da TI. Visão geral do comitê da Basiléia, SarbanesOxley</w:t>
            </w:r>
          </w:p>
          <w:p w14:paraId="1BBE91F8" w14:textId="77777777" w:rsidR="001D242E" w:rsidRPr="007C4097" w:rsidRDefault="001D242E" w:rsidP="00DC3154">
            <w:pPr>
              <w:pStyle w:val="PargrafodaLista"/>
              <w:numPr>
                <w:ilvl w:val="0"/>
                <w:numId w:val="128"/>
              </w:numPr>
            </w:pPr>
            <w:r w:rsidRPr="007C4097">
              <w:t>Padrões de Mercado: Relacionamentos entre os diversos padrões de mercado: COBIT, ITIL, ISO e COSO</w:t>
            </w:r>
          </w:p>
          <w:p w14:paraId="78F29D4C" w14:textId="77777777" w:rsidR="001D242E" w:rsidRPr="007C4097" w:rsidRDefault="001D242E" w:rsidP="001D242E">
            <w:pPr>
              <w:ind w:firstLine="0"/>
            </w:pPr>
            <w:r w:rsidRPr="007C4097">
              <w:t>Unidade VIII – Governança em TI</w:t>
            </w:r>
          </w:p>
          <w:p w14:paraId="0E897462" w14:textId="77777777" w:rsidR="001D242E" w:rsidRPr="007C4097" w:rsidRDefault="001D242E" w:rsidP="00DC3154">
            <w:pPr>
              <w:pStyle w:val="PargrafodaLista"/>
              <w:numPr>
                <w:ilvl w:val="0"/>
                <w:numId w:val="129"/>
              </w:numPr>
            </w:pPr>
            <w:r w:rsidRPr="007C4097">
              <w:lastRenderedPageBreak/>
              <w:t xml:space="preserve">O que é Governança em TI, estruturas, domínios, responsabilidades, benefícios </w:t>
            </w:r>
          </w:p>
          <w:p w14:paraId="4A428C2C" w14:textId="77777777" w:rsidR="001D242E" w:rsidRPr="007C4097" w:rsidRDefault="001D242E" w:rsidP="00DC3154">
            <w:pPr>
              <w:pStyle w:val="PargrafodaLista"/>
              <w:numPr>
                <w:ilvl w:val="0"/>
                <w:numId w:val="129"/>
              </w:numPr>
            </w:pPr>
            <w:r w:rsidRPr="007C4097">
              <w:t>O que é COBIT, aplicação, origem, evolução, princípios, filosofia, estrutura, família de produtos</w:t>
            </w:r>
          </w:p>
          <w:p w14:paraId="76085324" w14:textId="77777777" w:rsidR="001D242E" w:rsidRPr="007C4097" w:rsidRDefault="001D242E" w:rsidP="001D242E">
            <w:pPr>
              <w:ind w:firstLine="0"/>
            </w:pPr>
            <w:r w:rsidRPr="007C4097">
              <w:t>Unidade IX – A Estrutura do Framework COBIT</w:t>
            </w:r>
          </w:p>
          <w:p w14:paraId="386A8025" w14:textId="77777777" w:rsidR="001D242E" w:rsidRPr="007C4097" w:rsidRDefault="001D242E" w:rsidP="00DC3154">
            <w:pPr>
              <w:pStyle w:val="PargrafodaLista"/>
              <w:numPr>
                <w:ilvl w:val="0"/>
                <w:numId w:val="130"/>
              </w:numPr>
            </w:pPr>
            <w:r w:rsidRPr="007C4097">
              <w:t>A estrutura do COBIT e objetivos de controle, Gerenciamento, Scorecards, métricas, indicadores de metas e de performance, maturidade do processo, análise de gaps e diretrizes de auditoria</w:t>
            </w:r>
          </w:p>
          <w:p w14:paraId="68C2CCDA" w14:textId="77777777" w:rsidR="001D242E" w:rsidRDefault="001D242E" w:rsidP="001D242E">
            <w:pPr>
              <w:ind w:firstLine="0"/>
            </w:pPr>
          </w:p>
          <w:p w14:paraId="1439B6FE" w14:textId="77777777" w:rsidR="001D242E" w:rsidRPr="00312F3A" w:rsidRDefault="001D242E" w:rsidP="001D242E">
            <w:pPr>
              <w:ind w:firstLine="0"/>
              <w:rPr>
                <w:b/>
              </w:rPr>
            </w:pPr>
            <w:r w:rsidRPr="00312F3A">
              <w:rPr>
                <w:b/>
              </w:rPr>
              <w:t>4. PROCEDIMENTOS METODOLÓGICOS</w:t>
            </w:r>
          </w:p>
          <w:p w14:paraId="052DE20E" w14:textId="77777777" w:rsidR="001D242E" w:rsidRPr="007C4097" w:rsidRDefault="001D242E" w:rsidP="001D242E">
            <w:pPr>
              <w:ind w:firstLine="0"/>
            </w:pPr>
            <w:r w:rsidRPr="007C4097">
              <w:t>Aula expositiva, vídeos, trabalho em equipe, estudo dirigido, estudo de caso, exposição oral por alunos e atividades práticas a partir de simulados ITIL e COBIT.</w:t>
            </w:r>
          </w:p>
          <w:p w14:paraId="4C45D3E7" w14:textId="77777777" w:rsidR="001D242E" w:rsidRDefault="001D242E" w:rsidP="001D242E">
            <w:pPr>
              <w:ind w:firstLine="0"/>
            </w:pPr>
          </w:p>
          <w:p w14:paraId="2DDF3430" w14:textId="77777777" w:rsidR="001D242E" w:rsidRPr="00312F3A" w:rsidRDefault="001D242E" w:rsidP="001D242E">
            <w:pPr>
              <w:ind w:firstLine="0"/>
              <w:rPr>
                <w:b/>
              </w:rPr>
            </w:pPr>
            <w:r w:rsidRPr="00312F3A">
              <w:rPr>
                <w:b/>
              </w:rPr>
              <w:t>5. MATERIAL DIDÁDICO</w:t>
            </w:r>
          </w:p>
          <w:p w14:paraId="66E1E529" w14:textId="77777777" w:rsidR="001D242E" w:rsidRPr="007C4097" w:rsidRDefault="001D242E" w:rsidP="001D242E">
            <w:pPr>
              <w:ind w:firstLine="0"/>
            </w:pPr>
            <w:r w:rsidRPr="007C4097">
              <w:t>Quadro, Datashow, apostila, material áudio/visual, redes sociais, ambiente virtual de aprendizagem e software de virtualização.</w:t>
            </w:r>
          </w:p>
          <w:p w14:paraId="032139EE" w14:textId="77777777" w:rsidR="001D242E" w:rsidRDefault="001D242E" w:rsidP="001D242E">
            <w:pPr>
              <w:ind w:firstLine="0"/>
            </w:pPr>
          </w:p>
          <w:p w14:paraId="2CB7FF62" w14:textId="77777777" w:rsidR="001D242E" w:rsidRPr="00312F3A" w:rsidRDefault="001D242E" w:rsidP="001D242E">
            <w:pPr>
              <w:ind w:firstLine="0"/>
              <w:rPr>
                <w:b/>
              </w:rPr>
            </w:pPr>
            <w:r w:rsidRPr="00312F3A">
              <w:rPr>
                <w:b/>
              </w:rPr>
              <w:t>6. CRITÉRIOS E INSTRUMENTOS DE AVALIAÇÃO</w:t>
            </w:r>
          </w:p>
          <w:p w14:paraId="29CD149E" w14:textId="77777777" w:rsidR="001D242E" w:rsidRPr="007C4097" w:rsidRDefault="001D242E" w:rsidP="001D242E">
            <w:pPr>
              <w:ind w:firstLine="0"/>
            </w:pPr>
            <w:r w:rsidRPr="007C4097">
              <w:t>Prova escrita, trabalhos individuais/em grupo e projetos interdisciplinares. Conforme consta no art. 29 do Regulamento de Ensino Médio Técnico, os instrumentos de avaliação deverão ser múltiplos para possibilitar ao professor o acompanhamento do processo de aprendizagem do educando. Assim, deverá haver, pelo menos, duas formas de avaliação, no mínimo uma delas escrita.</w:t>
            </w:r>
          </w:p>
          <w:p w14:paraId="3B9CBCDA" w14:textId="77777777" w:rsidR="001D242E" w:rsidRDefault="001D242E" w:rsidP="001D242E">
            <w:pPr>
              <w:ind w:firstLine="0"/>
            </w:pPr>
          </w:p>
          <w:p w14:paraId="0705CDAB" w14:textId="77777777" w:rsidR="001D242E" w:rsidRPr="00312F3A" w:rsidRDefault="001D242E" w:rsidP="001D242E">
            <w:pPr>
              <w:ind w:firstLine="0"/>
              <w:rPr>
                <w:b/>
              </w:rPr>
            </w:pPr>
            <w:r w:rsidRPr="00312F3A">
              <w:rPr>
                <w:b/>
              </w:rPr>
              <w:t>7. BIBLIOGRAFIA</w:t>
            </w:r>
          </w:p>
          <w:p w14:paraId="04AFBDC4" w14:textId="77777777" w:rsidR="001D242E" w:rsidRPr="00312F3A" w:rsidRDefault="001D242E" w:rsidP="001D242E">
            <w:pPr>
              <w:ind w:firstLine="0"/>
              <w:rPr>
                <w:b/>
                <w:u w:val="single"/>
              </w:rPr>
            </w:pPr>
            <w:r w:rsidRPr="00312F3A">
              <w:rPr>
                <w:b/>
                <w:u w:val="single"/>
              </w:rPr>
              <w:t>Básica</w:t>
            </w:r>
          </w:p>
          <w:p w14:paraId="650FB4DC" w14:textId="77777777" w:rsidR="001D242E" w:rsidRPr="007C4097" w:rsidRDefault="001D242E" w:rsidP="00DC3154">
            <w:pPr>
              <w:pStyle w:val="PargrafodaLista"/>
              <w:numPr>
                <w:ilvl w:val="0"/>
                <w:numId w:val="130"/>
              </w:numPr>
            </w:pPr>
            <w:r w:rsidRPr="007C4097">
              <w:t xml:space="preserve">FERNANDES, Aguinaldo Aragon; ABREU, Vladimir Ferraz de. Implantando a Governança de TI: da Estratégia à Gestão de Processos e Serviços. 4ª ed. Brasport, 2014. </w:t>
            </w:r>
          </w:p>
          <w:p w14:paraId="269A3FA7" w14:textId="77777777" w:rsidR="001D242E" w:rsidRPr="007C4097" w:rsidRDefault="001D242E" w:rsidP="00DC3154">
            <w:pPr>
              <w:pStyle w:val="PargrafodaLista"/>
              <w:numPr>
                <w:ilvl w:val="0"/>
                <w:numId w:val="130"/>
              </w:numPr>
            </w:pPr>
            <w:r w:rsidRPr="007C4097">
              <w:lastRenderedPageBreak/>
              <w:t xml:space="preserve">ALBERTIN, Rosa; ALBERTIN, Albert. Estratégia de Governança de Tecnologia de Informação. 1ª ed. Elsevier, 2009. </w:t>
            </w:r>
          </w:p>
          <w:p w14:paraId="0688BA72" w14:textId="77777777" w:rsidR="001D242E" w:rsidRPr="007C4097" w:rsidRDefault="001D242E" w:rsidP="00DC3154">
            <w:pPr>
              <w:pStyle w:val="PargrafodaLista"/>
              <w:numPr>
                <w:ilvl w:val="0"/>
                <w:numId w:val="130"/>
              </w:numPr>
            </w:pPr>
            <w:r w:rsidRPr="007C4097">
              <w:t xml:space="preserve">WEILL, Peter. Governança de TI. Tecnologia da Informação. 1ª ed. M. Books, 2005.  </w:t>
            </w:r>
          </w:p>
          <w:p w14:paraId="4665538C" w14:textId="77777777" w:rsidR="001D242E" w:rsidRPr="00312F3A" w:rsidRDefault="001D242E" w:rsidP="001D242E">
            <w:pPr>
              <w:ind w:firstLine="0"/>
              <w:rPr>
                <w:b/>
                <w:u w:val="single"/>
              </w:rPr>
            </w:pPr>
            <w:r w:rsidRPr="00312F3A">
              <w:rPr>
                <w:b/>
                <w:u w:val="single"/>
              </w:rPr>
              <w:t>Complementar</w:t>
            </w:r>
          </w:p>
          <w:p w14:paraId="3842FB2D" w14:textId="77777777" w:rsidR="001D242E" w:rsidRPr="007C4097" w:rsidRDefault="001D242E" w:rsidP="00DC3154">
            <w:pPr>
              <w:pStyle w:val="PargrafodaLista"/>
              <w:numPr>
                <w:ilvl w:val="0"/>
                <w:numId w:val="131"/>
              </w:numPr>
            </w:pPr>
            <w:r w:rsidRPr="007C4097">
              <w:t xml:space="preserve">FREITAS, Marcos A. S. Fundamentos do Gerenciamento de Serviço de TI. 2ª ed. Brasport, 2013. </w:t>
            </w:r>
          </w:p>
          <w:p w14:paraId="7CAAB49A" w14:textId="77777777" w:rsidR="001D242E" w:rsidRPr="007C4097" w:rsidRDefault="001D242E" w:rsidP="00DC3154">
            <w:pPr>
              <w:pStyle w:val="PargrafodaLista"/>
              <w:numPr>
                <w:ilvl w:val="0"/>
                <w:numId w:val="131"/>
              </w:numPr>
            </w:pPr>
            <w:r w:rsidRPr="007C4097">
              <w:t xml:space="preserve">BON, Jan V. Guia de Referência ITIL. 1ª ed. Elsevier, 2012. </w:t>
            </w:r>
          </w:p>
          <w:p w14:paraId="3BDF6E2F" w14:textId="77777777" w:rsidR="001D242E" w:rsidRPr="007C4097" w:rsidRDefault="001D242E" w:rsidP="00DC3154">
            <w:pPr>
              <w:pStyle w:val="PargrafodaLista"/>
              <w:numPr>
                <w:ilvl w:val="0"/>
                <w:numId w:val="131"/>
              </w:numPr>
            </w:pPr>
            <w:r w:rsidRPr="007C4097">
              <w:t xml:space="preserve">MANOEL, Sérgio S. Governança de Segurança da Informação: como criar oportunidades para o seu negócio. Brasport, 1ª ed, 2014. </w:t>
            </w:r>
          </w:p>
          <w:p w14:paraId="0592CCD5" w14:textId="77777777" w:rsidR="001D242E" w:rsidRPr="007C4097" w:rsidRDefault="001D242E" w:rsidP="00DC3154">
            <w:pPr>
              <w:pStyle w:val="PargrafodaLista"/>
              <w:numPr>
                <w:ilvl w:val="0"/>
                <w:numId w:val="131"/>
              </w:numPr>
            </w:pPr>
            <w:r w:rsidRPr="007C4097">
              <w:t xml:space="preserve">MARCUS, Rocco. Governança de TIC - Guia Prático de Apoio à Implantação. Self Publishing, 2016. </w:t>
            </w:r>
          </w:p>
          <w:p w14:paraId="6BC8ACFE" w14:textId="77777777" w:rsidR="001D242E" w:rsidRPr="007C4097" w:rsidRDefault="001D242E" w:rsidP="00DC3154">
            <w:pPr>
              <w:pStyle w:val="PargrafodaLista"/>
              <w:numPr>
                <w:ilvl w:val="0"/>
                <w:numId w:val="131"/>
              </w:numPr>
            </w:pPr>
            <w:r w:rsidRPr="007C4097">
              <w:t>SILVEIRA, Alexandre Di M. da. Governança Corporativa no Brasil e no Mundo. Teoria e Prática. Elsevier, 2ª ed., 2015.</w:t>
            </w:r>
          </w:p>
        </w:tc>
      </w:tr>
    </w:tbl>
    <w:p w14:paraId="27E56C21" w14:textId="77777777" w:rsidR="001D242E" w:rsidRDefault="001D242E" w:rsidP="001D242E">
      <w:pPr>
        <w:spacing w:line="240" w:lineRule="auto"/>
        <w:ind w:firstLine="0"/>
        <w:jc w:val="left"/>
      </w:pPr>
    </w:p>
    <w:p w14:paraId="2771E43D" w14:textId="77777777" w:rsidR="00726DC8" w:rsidRDefault="00726DC8">
      <w:pPr>
        <w:spacing w:line="240" w:lineRule="auto"/>
        <w:ind w:firstLine="0"/>
        <w:jc w:val="left"/>
      </w:pPr>
      <w:r>
        <w:br w:type="page"/>
      </w:r>
    </w:p>
    <w:p w14:paraId="574DBF1E" w14:textId="77777777" w:rsidR="000D7D45" w:rsidRDefault="000D7D45" w:rsidP="000D7D45">
      <w:pPr>
        <w:pStyle w:val="PPCTtulo"/>
      </w:pPr>
      <w:bookmarkStart w:id="31" w:name="_Toc494893518"/>
      <w:r>
        <w:lastRenderedPageBreak/>
        <w:t>7. Estratégias de Apoio Pedagógico</w:t>
      </w:r>
      <w:bookmarkEnd w:id="31"/>
    </w:p>
    <w:p w14:paraId="5CA9BC43" w14:textId="77777777" w:rsidR="000D7D45" w:rsidRDefault="000D7D45" w:rsidP="000D7D45">
      <w:r w:rsidRPr="00DC659B">
        <w:t xml:space="preserve">A proposta do curso Técnico em </w:t>
      </w:r>
      <w:r>
        <w:t>Informática para Internet</w:t>
      </w:r>
      <w:r w:rsidRPr="007A3A3A">
        <w:t xml:space="preserve"> do Campus São João de Meriti do IFRJ</w:t>
      </w:r>
      <w:r>
        <w:t xml:space="preserve"> prevê o apoio pedagógico para o educando em disciplinas básicas do seu processo formativo, a saber, matemática e português. O conhecimento em assuntos dessas disciplinas é fundamental para o bom rendimento no curso. Além disso, tendo em vista a ampla utilização da língua inglesa na área da tecnologia da informação, espera-se do egresso certas competências que o permitam se comunicar de forma oral ou escrita com o idioma inglês.</w:t>
      </w:r>
    </w:p>
    <w:p w14:paraId="76A8326C" w14:textId="77777777" w:rsidR="000D7D45" w:rsidRDefault="000D7D45" w:rsidP="000D7D45">
      <w:r>
        <w:t>Usualmente as disciplinas de matemática e línguas são constituintes da organização curricular do curso. Porém, essa estratégia se mostra como ineficiente pois, em primeiro lugar, a carga horária é muito reduzida (em torno de 2 horas/aula semanais); segundo, obriga ao educando que já detém o conhecimento em matemática e línguas cursar tais disciplinas. Assim, ao invés de oferecer disciplinas de matemática e línguas como constituintes da organização curricular do curso, o Campus São João de Meriti do IFRJ as oferecerá semestralmente na modalidade de cursos de extensão. Essa estratégia se mostra eficiente por três motivos. Primeiro, o educando contará com uma carga horária maior para essas disciplinas, o que permitirá uma maior exposição ao conteúdo curricular. Segundo, os cursos de extensão oferecerão certificações e diplomas separadamente. Em terceiro lugar, os educandos que não sentirem a necessidade do reforço ou aprimoramento em matemática e línguas não serão obrigados a cursarem essas disciplinas, dedicando maior tempo para outras atividades no contexto do curso, tais como monitoria e estágio.</w:t>
      </w:r>
    </w:p>
    <w:p w14:paraId="2DA36281" w14:textId="77777777" w:rsidR="000D7D45" w:rsidRDefault="000D7D45" w:rsidP="000D7D45">
      <w:r>
        <w:t>De forma a tornar essa estratégia viável, no início do curso serão apresentados todos os cursos de extensão oferecidos naquele semestre. Além disso, os professores do curso Técnico em Informática para Internet deverão se atentar para eventuais dificuldades apresentadas pelos educandos. Ao identificar alguma deficiência em assuntos relacionados à matemática ou línguas, o docente deverá encaminhá-lo para a Coordenação Técnico-Pedagógica (CoTP) com vias a orientá-lo quanto aos cursos de extensão disponíveis para reforçar o seu processo formativo.</w:t>
      </w:r>
    </w:p>
    <w:p w14:paraId="7006BFB5" w14:textId="77777777" w:rsidR="00984DD5" w:rsidRPr="004379DF" w:rsidRDefault="00984DD5" w:rsidP="004379DF"/>
    <w:p w14:paraId="4DF58295" w14:textId="77777777" w:rsidR="00746677" w:rsidRDefault="004379DF" w:rsidP="00C4746A">
      <w:pPr>
        <w:pStyle w:val="PPCTtulo"/>
        <w:jc w:val="both"/>
      </w:pPr>
      <w:bookmarkStart w:id="32" w:name="_Toc494893519"/>
      <w:r>
        <w:lastRenderedPageBreak/>
        <w:t xml:space="preserve">8. </w:t>
      </w:r>
      <w:r w:rsidR="00C4746A">
        <w:t>Critérios de aproveitamento de estudos e experiências anteriores</w:t>
      </w:r>
      <w:bookmarkEnd w:id="32"/>
    </w:p>
    <w:p w14:paraId="5E9F6378" w14:textId="77777777" w:rsidR="00941D71" w:rsidRPr="00FD3B85" w:rsidRDefault="00941D71" w:rsidP="00941D71">
      <w:r w:rsidRPr="00FD3B85">
        <w:t>Poderá haver, ao longo do curso, a solicitação de aproveitamento de conhecimentos e experiências anteriores do educando adquiridos em (i) cursos de Formação Inicial e Continuada de Trabalhadores, (ii) cursos de Qualificação Profissional</w:t>
      </w:r>
      <w:r>
        <w:t xml:space="preserve"> diversos</w:t>
      </w:r>
      <w:r w:rsidRPr="00FD3B85">
        <w:t xml:space="preserve">, e (iii) cursos de nível Superior e/ou Pós-graduação, desde que esses conhecimentos e experiências sejam adequados, em carga horária e plano de ensino, às disciplinas e conteúdos ofertados pelo curso Técnico em </w:t>
      </w:r>
      <w:r>
        <w:t>Informática para Internet</w:t>
      </w:r>
      <w:r w:rsidRPr="00FD3B85">
        <w:t xml:space="preserve"> </w:t>
      </w:r>
      <w:r w:rsidRPr="00CC3DF4">
        <w:t xml:space="preserve">do IFRJ - </w:t>
      </w:r>
      <w:r w:rsidRPr="00CC3DF4">
        <w:rPr>
          <w:i/>
        </w:rPr>
        <w:t>Campus</w:t>
      </w:r>
      <w:r w:rsidRPr="00CC3DF4">
        <w:t xml:space="preserve"> São João de Meriti. Também é possível o aproveitamento de</w:t>
      </w:r>
      <w:r w:rsidRPr="00FD3B85">
        <w:t xml:space="preserve"> conhecimentos e experiências adquiridos na prática do mercado de trabalho, desde que estes estejam relacionados às competências e habilidades exigidas para a formação do profissional administrativo de acordo com o proposto pelo curso </w:t>
      </w:r>
      <w:r>
        <w:t>neste</w:t>
      </w:r>
      <w:r w:rsidRPr="00FD3B85">
        <w:t xml:space="preserve"> Projeto Pedagógico.</w:t>
      </w:r>
    </w:p>
    <w:p w14:paraId="23B7EE87" w14:textId="77777777" w:rsidR="00941D71" w:rsidRPr="00FD3B85" w:rsidRDefault="00941D71" w:rsidP="00941D71">
      <w:r w:rsidRPr="007A3A3A">
        <w:t>O Parecer CNE/CEB nº 23/2008 ratifica a possibilidade de aproveitamento de conhecimentos e experiências</w:t>
      </w:r>
      <w:r w:rsidRPr="00FD3B85">
        <w:t xml:space="preserve"> anteriores, ao estabelecer que, para fins de conclusão de estudos e obtenção do correspondente diploma de Técnico, "(...) ficam os estabelecimentos de ensino da rede federal de educação profissional e tecnológica autorizados, nos termos do Artigo 41 da LDB, a avaliar e reconhecer competências profissionais anteriormente desenvolvidas, quer em outros cursos e programas de treinamento e desenvolvimento de pessoal, quer no próprio trabalho, tomando-se como referência o perfil profissional de conclusão e o plano de curso mantido pela instituição de ensino, bem como expedir e registrar os correspondentes diplomas de Técnico de nível médio, quando for o caso".</w:t>
      </w:r>
    </w:p>
    <w:p w14:paraId="62467527" w14:textId="77777777" w:rsidR="00941D71" w:rsidRPr="00FD3B85" w:rsidRDefault="00941D71" w:rsidP="00941D71">
      <w:r w:rsidRPr="00FD3B85">
        <w:t>Nesse contexto, a iniciativa da solicitação de aproveitamento de conhecimentos e experiências anteriores é iniciativa inteira de responsabilidade do educando, e o pedido deverá ser encaminhado à Direção de Ensino e Coordenação do Curso para avaliação. As normas para a validação estão regulamentadas e disciplinadas a partir dos critérios expostos no Artigo 41 do Projeto Pedagógico Institucional</w:t>
      </w:r>
      <w:r>
        <w:t xml:space="preserve"> do IFRJ</w:t>
      </w:r>
      <w:r w:rsidRPr="00FD3B85">
        <w:t xml:space="preserve"> (PPI) 2014-2018, documento de março de 2015, conforme citação a seguir:</w:t>
      </w:r>
    </w:p>
    <w:p w14:paraId="44093747" w14:textId="77777777" w:rsidR="00941D71" w:rsidRPr="00FD3B85" w:rsidRDefault="00941D71" w:rsidP="00941D71"/>
    <w:p w14:paraId="309A7E07" w14:textId="77777777" w:rsidR="00941D71" w:rsidRPr="00FD3B85" w:rsidRDefault="00941D71" w:rsidP="00941D71">
      <w:pPr>
        <w:spacing w:line="240" w:lineRule="auto"/>
        <w:ind w:left="2268" w:firstLine="0"/>
        <w:rPr>
          <w:sz w:val="20"/>
          <w:szCs w:val="20"/>
        </w:rPr>
      </w:pPr>
      <w:r w:rsidRPr="00FD3B85">
        <w:rPr>
          <w:sz w:val="20"/>
          <w:szCs w:val="20"/>
        </w:rPr>
        <w:t xml:space="preserve">Com base nos planos dos cursos e considerando-se o perfil dos alunos a serem formados, entende-se que os saberes por eles produzidos ao longo de </w:t>
      </w:r>
      <w:r w:rsidRPr="00FD3B85">
        <w:rPr>
          <w:sz w:val="20"/>
          <w:szCs w:val="20"/>
        </w:rPr>
        <w:lastRenderedPageBreak/>
        <w:t>suas trajetórias de vida devem ser legitimados e reconhecidos. Compreende-se que são eles decorrentes de variados espaços – cultural, laboral, social, político e histórico. De acordo com a Lei de Diretrizes e Bases da Educação Nacional, ‘o conhecimento adquirido na Educação Profissional e Tecnológica, inclusive no trabalho, poderá ser objeto de avaliação, reconhecimento e certificação, para fins de prosseguimento ou conclusão de estudos’.</w:t>
      </w:r>
    </w:p>
    <w:p w14:paraId="31E1A737" w14:textId="77777777" w:rsidR="00941D71" w:rsidRPr="00FD3B85" w:rsidRDefault="00941D71" w:rsidP="00941D71"/>
    <w:p w14:paraId="38D8A633" w14:textId="77777777" w:rsidR="00746677" w:rsidRDefault="00941D71" w:rsidP="00941D71">
      <w:r w:rsidRPr="00FD3B85">
        <w:t xml:space="preserve">Tendo como horizonte o embasamento legal e normativo mencionado, serão aplicados os seguintes critérios de aproveitamento de conhecimentos e experiências anteriores, visando ao prosseguimento de estudos e à conclusão do curso Técnico em </w:t>
      </w:r>
      <w:r>
        <w:t>Informática para Internet</w:t>
      </w:r>
      <w:r w:rsidRPr="00FD3B85">
        <w:t xml:space="preserve">: (i) “aproveitamento de até 30% do total de disciplinas do curso.” (PPI, 2015, p. 55-56), mediante avaliação por parte da Instituição de disciplinas concluídas em cursos anteriores ao itinerário formativo do curso Técnico em Administração do </w:t>
      </w:r>
      <w:r>
        <w:t>Campus São João de Meriti do IFRJ</w:t>
      </w:r>
      <w:r w:rsidRPr="00FD3B85">
        <w:t>; e (ii) aproveitamento, mediante avaliação realizada pela Instituição, das competências desenvolvidas no mercado de trabalho se constatada a equivalência entre essas com as competências de formação definidas no Projeto Pedagógico de Curso, em geral, e no Plano de Ensino da disciplina, em específico</w:t>
      </w:r>
      <w:r w:rsidR="00C4746A">
        <w:t>.</w:t>
      </w:r>
    </w:p>
    <w:p w14:paraId="6A6CB55C" w14:textId="77777777" w:rsidR="00746677" w:rsidRDefault="00C4746A">
      <w:r>
        <w:br w:type="page"/>
      </w:r>
    </w:p>
    <w:p w14:paraId="67768B85" w14:textId="77777777" w:rsidR="00746677" w:rsidRDefault="004379DF">
      <w:pPr>
        <w:pStyle w:val="PPCTtulo"/>
      </w:pPr>
      <w:bookmarkStart w:id="33" w:name="_Toc494893520"/>
      <w:r>
        <w:lastRenderedPageBreak/>
        <w:t>9</w:t>
      </w:r>
      <w:r w:rsidR="00C4746A">
        <w:t>. Critérios e procedimentos de avaliação</w:t>
      </w:r>
      <w:bookmarkEnd w:id="33"/>
    </w:p>
    <w:p w14:paraId="49D36C3F" w14:textId="77777777" w:rsidR="00941D71" w:rsidRPr="00DC659B" w:rsidRDefault="00941D71" w:rsidP="00941D71">
      <w:r w:rsidRPr="00DC659B">
        <w:t>O processo de avaliação de competências e habilidades dos educandos durante a sua formação, requer procedimento</w:t>
      </w:r>
      <w:r>
        <w:t>s metodológicos nos quais os educandos</w:t>
      </w:r>
      <w:r w:rsidRPr="00DC659B">
        <w:t xml:space="preserve"> e professores estejam envolvidos e comprometidos. A aprendizagem será avaliada de forma contínua, sistemática e integral ao longo de todo o processo de ensino/aprendizagem. </w:t>
      </w:r>
    </w:p>
    <w:p w14:paraId="4EEC7B30" w14:textId="77777777" w:rsidR="00941D71" w:rsidRPr="00DC659B" w:rsidRDefault="00941D71" w:rsidP="00941D71">
      <w:r w:rsidRPr="00DC659B">
        <w:t xml:space="preserve">A proposta pedagógica do curso Técnico em </w:t>
      </w:r>
      <w:r>
        <w:t>Informática para Internet</w:t>
      </w:r>
      <w:r w:rsidRPr="007A3A3A">
        <w:t xml:space="preserve"> do Campus São João de Meriti do IFRJ contempla a utilização de instrumentos varia</w:t>
      </w:r>
      <w:r w:rsidRPr="00DC659B">
        <w:t xml:space="preserve">dos e contínuos que colaborem na verificação da aprendizagem, tais como: provas escritas ou orais, teóricas ou práticas; projetos interdisciplinares; pesquisas individuais ou coletivas; apresentação de seminários; participações em atividades culturais e científicas; relatórios de atividades desenvolvidas; autoavaliação; atividades realizadas em visitas técnicas etc. Além dos domínios sócio-cognitivos, podem ser efetuados registros a partir da observação diária individual dos aspectos sócio-afetivos referentes à cooperação, postura, responsabilidade, assiduidade, participação e iniciativa. O aproveitamento escolar é avaliado através de acompanhamento contínuo dos estudantes e dos resultados por eles obtidos nas atividades avaliativas. </w:t>
      </w:r>
    </w:p>
    <w:p w14:paraId="613EB328" w14:textId="77777777" w:rsidR="00941D71" w:rsidRPr="00DC659B" w:rsidRDefault="00941D71" w:rsidP="00941D71">
      <w:r w:rsidRPr="00DC659B">
        <w:t xml:space="preserve">Seguindo as orientações previstas no Regulamento da Educação Profissional Técnica de Nível Médio e do Ensino Médio do IFRJ, deverão ser aplicadas, a cada bimestre, no mínimo, duas formas de avaliação e a oferta de estudos de recuperação deverá ser paralela ou final, sendo esta última, ao final de cada período letivo, para que os educandos possam superar eventuais dificuldades encontradas no decorrer do processo de ensino-aprendizagem. Ainda segundo o Regulamento, em cursos de regime semestral, a nota do educando ao final do período letivo obedecerá ao critério a seguir: G = (MV1 + 2 MV2)/ 3. Sendo G, a nota final naquele período; MV1 e MV2, as verificações ocorridas dentro de cada bimestre letivo. </w:t>
      </w:r>
    </w:p>
    <w:p w14:paraId="3D6BF3C0" w14:textId="77777777" w:rsidR="00941D71" w:rsidRPr="00DC659B" w:rsidRDefault="00941D71" w:rsidP="00941D71">
      <w:r w:rsidRPr="00DC659B">
        <w:t xml:space="preserve">Vale ressaltar, ainda, que a recuperação de estudos para aqueles que não alcançarem um bom rendimento em cada disciplina deverá compreender a realização de novas atividades pedagógicas no decorrer do período letivo, para que se possa promover uma eficaz aprendizagem, tendo em vista o desenvolvimento das competências. </w:t>
      </w:r>
    </w:p>
    <w:p w14:paraId="7172EE01" w14:textId="77777777" w:rsidR="00941D71" w:rsidRPr="00DC659B" w:rsidRDefault="00941D71" w:rsidP="00941D71">
      <w:r w:rsidRPr="00DC659B">
        <w:lastRenderedPageBreak/>
        <w:t xml:space="preserve">O aproveitamento escolar será mensurado por notas que variem de zero a dez, admitindo-se o fracionamento de até 1 (uma) casa decimal. Em relação ao aproveitamento final, serão observados os seguintes critérios: </w:t>
      </w:r>
    </w:p>
    <w:p w14:paraId="612193B9" w14:textId="77777777" w:rsidR="00941D71" w:rsidRPr="00DC659B" w:rsidRDefault="00941D71" w:rsidP="00941D71">
      <w:pPr>
        <w:ind w:left="708" w:firstLine="0"/>
      </w:pPr>
      <w:r w:rsidRPr="00DC659B">
        <w:t xml:space="preserve">I – o educando que obtiver G igual ou superior a 6,0 (seis) será considerado aprovado na disciplina; </w:t>
      </w:r>
    </w:p>
    <w:p w14:paraId="602D07AE" w14:textId="77777777" w:rsidR="00941D71" w:rsidRPr="00DC659B" w:rsidRDefault="00941D71" w:rsidP="00941D71">
      <w:pPr>
        <w:ind w:left="708" w:firstLine="0"/>
      </w:pPr>
      <w:r w:rsidRPr="00DC659B">
        <w:t xml:space="preserve">II – o educando que obtiver G (nos cursos com recuperação paralela) e GF (nos cursos com recuperação final) inferior a 6,0 (seis) será considerado reprovado na disciplina; </w:t>
      </w:r>
    </w:p>
    <w:p w14:paraId="3A8C987F" w14:textId="77777777" w:rsidR="00941D71" w:rsidRPr="00DC659B" w:rsidRDefault="00941D71" w:rsidP="00941D71">
      <w:r w:rsidRPr="00DC659B">
        <w:t xml:space="preserve">A frequência também deve considerada como critério de promoção e de acordo com as bases legais é exigido o mínimo de 75% do total de horas letivas para aprovação em cada disciplina e no total de cada </w:t>
      </w:r>
      <w:r w:rsidR="009C2EE7">
        <w:t>período</w:t>
      </w:r>
      <w:r w:rsidRPr="00DC659B">
        <w:t xml:space="preserve">. Será considerado reprovado o educando que não obtiver essa frequência mínima, qualquer que seja o conceito final de aproveitamento. </w:t>
      </w:r>
    </w:p>
    <w:p w14:paraId="3EC30466" w14:textId="77777777" w:rsidR="00941D71" w:rsidRPr="00DC659B" w:rsidRDefault="00941D71" w:rsidP="00941D71">
      <w:r w:rsidRPr="00DC659B">
        <w:t xml:space="preserve">A partir da avaliação efetuada pelo professor, serão realizadas avaliações coletivas em reuniões, que terão o caráter de avaliação integral do processo didático-pedagógico em desenvolvimento na Unidade Curricular. Esses encontros serão realizados, pelo menos, em dois momentos: durante o </w:t>
      </w:r>
      <w:r w:rsidR="009C2EE7">
        <w:t>período</w:t>
      </w:r>
      <w:r w:rsidRPr="00DC659B">
        <w:t xml:space="preserve"> e no final de cada um deles. </w:t>
      </w:r>
    </w:p>
    <w:p w14:paraId="5A8C82BD" w14:textId="77777777" w:rsidR="00941D71" w:rsidRPr="00DC659B" w:rsidRDefault="00941D71" w:rsidP="00941D71">
      <w:r w:rsidRPr="00DC659B">
        <w:t xml:space="preserve">O fórum para a verificação do desempenho final </w:t>
      </w:r>
      <w:r>
        <w:t xml:space="preserve">dos educandos </w:t>
      </w:r>
      <w:r w:rsidRPr="00DC659B">
        <w:t>é o Conselho de Classe formado pelos professores e Departamento Pedagógico, tendo como subsídio os registros indi</w:t>
      </w:r>
      <w:r>
        <w:t>viduais feitos pelo conjunto de docentes</w:t>
      </w:r>
      <w:r w:rsidRPr="00DC659B">
        <w:t>.</w:t>
      </w:r>
    </w:p>
    <w:p w14:paraId="5B8063A7" w14:textId="77777777" w:rsidR="00746677" w:rsidRDefault="00941D71" w:rsidP="00941D71">
      <w:pPr>
        <w:ind w:firstLine="491"/>
      </w:pPr>
      <w:r w:rsidRPr="00DC659B">
        <w:t xml:space="preserve">Por fim, conforme os parágrafos 1°, 2° e 4°, inciso V, do Art. 37 do Regulamento da Educação Profissional Técnica de Nível Médio e do Ensino Médio (2015),é </w:t>
      </w:r>
      <w:bookmarkStart w:id="34" w:name="_Hlk486321316"/>
      <w:r w:rsidRPr="00DC659B">
        <w:t xml:space="preserve">importante ressaltar que será considerado </w:t>
      </w:r>
      <w:r w:rsidRPr="00DC659B">
        <w:rPr>
          <w:i/>
          <w:u w:val="single"/>
        </w:rPr>
        <w:t>aprovado</w:t>
      </w:r>
      <w:r w:rsidRPr="00DC659B">
        <w:t xml:space="preserve"> no segmento letivo o educando que obtiver aprovação em todas as disciplinas e </w:t>
      </w:r>
      <w:r w:rsidRPr="00DC659B">
        <w:rPr>
          <w:i/>
          <w:u w:val="single"/>
        </w:rPr>
        <w:t>aprovado com dependência</w:t>
      </w:r>
      <w:r w:rsidRPr="00DC659B">
        <w:t xml:space="preserve"> o discente reprovado em somente uma destas</w:t>
      </w:r>
      <w:r w:rsidR="005E32F8">
        <w:t xml:space="preserve"> (não sendo esta pré-requisito de nenhuma outra disciplina)</w:t>
      </w:r>
      <w:r w:rsidRPr="00DC659B">
        <w:t xml:space="preserve">. </w:t>
      </w:r>
      <w:bookmarkEnd w:id="34"/>
      <w:r w:rsidRPr="00DC659B">
        <w:t>O educando, quando reprovado no período, ficará dispensado de cursar as disciplinas em que já tiver sido aprovado</w:t>
      </w:r>
      <w:r w:rsidR="00C4746A">
        <w:t>.</w:t>
      </w:r>
      <w:r w:rsidR="00C4746A">
        <w:br w:type="page"/>
      </w:r>
    </w:p>
    <w:p w14:paraId="677BD316" w14:textId="77777777" w:rsidR="00746677" w:rsidRDefault="004379DF">
      <w:pPr>
        <w:pStyle w:val="PPCTtulo"/>
      </w:pPr>
      <w:bookmarkStart w:id="35" w:name="_Toc494893521"/>
      <w:r>
        <w:lastRenderedPageBreak/>
        <w:t>10</w:t>
      </w:r>
      <w:r w:rsidR="00C4746A">
        <w:t>. Biblioteca, instalações e equipamentos</w:t>
      </w:r>
      <w:bookmarkEnd w:id="35"/>
    </w:p>
    <w:p w14:paraId="145DCF88" w14:textId="77777777" w:rsidR="00746677" w:rsidRDefault="00C4746A">
      <w:bookmarkStart w:id="36" w:name="_Hlk486321342"/>
      <w:r>
        <w:t xml:space="preserve">O Curso </w:t>
      </w:r>
      <w:r w:rsidR="005E32F8">
        <w:t>em</w:t>
      </w:r>
      <w:r>
        <w:t xml:space="preserve"> Informática para Internet </w:t>
      </w:r>
      <w:bookmarkEnd w:id="36"/>
      <w:r>
        <w:t xml:space="preserve">necessita de laboratórios com espaços físicos próprios para as atividades de acordo com as disciplinas que compõem a matriz curricular. Essa especificação espelha-se na estrutura atual dos laboratórios do </w:t>
      </w:r>
      <w:r>
        <w:rPr>
          <w:i/>
          <w:iCs/>
        </w:rPr>
        <w:t>campus</w:t>
      </w:r>
      <w:r>
        <w:t xml:space="preserve"> Engenheiro Paulo de Frontin, no qual está embasado este PPC. Deverão ser implantados, no mínimo, três laboratórios de informática. Três laboratórios de ensino com no mínimo, 30 computadores e um laboratório de montagem e manutenção com, no mínimo, 10 computadores. Os computadores dos laboratórios de ensino devem seguir às seguintes configurações:</w:t>
      </w:r>
    </w:p>
    <w:p w14:paraId="6DEF5464" w14:textId="77777777" w:rsidR="00746677" w:rsidRDefault="00C4746A" w:rsidP="00685A9F">
      <w:pPr>
        <w:pStyle w:val="PargrafodaLista"/>
        <w:numPr>
          <w:ilvl w:val="0"/>
          <w:numId w:val="3"/>
        </w:numPr>
      </w:pPr>
      <w:r>
        <w:t>Processador: Intel I5 ou I7, sexta ou sétima geração clock 3.5 GHz;</w:t>
      </w:r>
    </w:p>
    <w:p w14:paraId="1185852E" w14:textId="77777777" w:rsidR="00746677" w:rsidRDefault="00941D71" w:rsidP="00685A9F">
      <w:pPr>
        <w:pStyle w:val="PargrafodaLista"/>
        <w:numPr>
          <w:ilvl w:val="0"/>
          <w:numId w:val="3"/>
        </w:numPr>
      </w:pPr>
      <w:r>
        <w:t xml:space="preserve">Memória: 16 GB memória RAM DDR3 e </w:t>
      </w:r>
      <w:r w:rsidR="00C4746A">
        <w:t>Disco rígido: HD 1TB;</w:t>
      </w:r>
    </w:p>
    <w:p w14:paraId="4A52EB22" w14:textId="77777777" w:rsidR="00746677" w:rsidRDefault="00C4746A" w:rsidP="00685A9F">
      <w:pPr>
        <w:pStyle w:val="PargrafodaLista"/>
        <w:numPr>
          <w:ilvl w:val="0"/>
          <w:numId w:val="3"/>
        </w:numPr>
      </w:pPr>
      <w:r>
        <w:t>Monitor: LED 21,5" Full HD;</w:t>
      </w:r>
    </w:p>
    <w:p w14:paraId="6A1364BF" w14:textId="77777777" w:rsidR="00746677" w:rsidRDefault="00C4746A" w:rsidP="00685A9F">
      <w:pPr>
        <w:pStyle w:val="PargrafodaLista"/>
        <w:numPr>
          <w:ilvl w:val="0"/>
          <w:numId w:val="3"/>
        </w:numPr>
      </w:pPr>
      <w:r>
        <w:t>BluRay/DVD-RW;</w:t>
      </w:r>
    </w:p>
    <w:p w14:paraId="050CD4B9" w14:textId="77777777" w:rsidR="00746677" w:rsidRDefault="00C4746A" w:rsidP="00685A9F">
      <w:pPr>
        <w:pStyle w:val="PargrafodaLista"/>
        <w:numPr>
          <w:ilvl w:val="0"/>
          <w:numId w:val="3"/>
        </w:numPr>
      </w:pPr>
      <w:r>
        <w:t>Sistema operacional Windows 10 Professional / Linux Ubuntu 14.x;</w:t>
      </w:r>
    </w:p>
    <w:p w14:paraId="58496ECF" w14:textId="77777777" w:rsidR="00746677" w:rsidRDefault="00C4746A" w:rsidP="00685A9F">
      <w:pPr>
        <w:pStyle w:val="PargrafodaLista"/>
        <w:numPr>
          <w:ilvl w:val="0"/>
          <w:numId w:val="3"/>
        </w:numPr>
      </w:pPr>
      <w:r>
        <w:t>Placa de Video ATI Radeon R7 370 2GB, Placa WiFi 150Mbps e Fonte Real 700W.</w:t>
      </w:r>
    </w:p>
    <w:p w14:paraId="142CDE7B" w14:textId="77777777" w:rsidR="00746677" w:rsidRDefault="00C4746A">
      <w:pPr>
        <w:ind w:firstLine="360"/>
      </w:pPr>
      <w:r>
        <w:t xml:space="preserve">O laboratório de Montagem e Manutenção de Computadores contará com computadores e respectivo mobiliário para atender disciplinas de redes e montagem e manutenção. A especificação dos computadores é: </w:t>
      </w:r>
    </w:p>
    <w:p w14:paraId="185FE203" w14:textId="77777777" w:rsidR="00746677" w:rsidRDefault="00C4746A" w:rsidP="00685A9F">
      <w:pPr>
        <w:pStyle w:val="PargrafodaLista"/>
        <w:numPr>
          <w:ilvl w:val="0"/>
          <w:numId w:val="4"/>
        </w:numPr>
      </w:pPr>
      <w:r>
        <w:t>Processador AMD;</w:t>
      </w:r>
    </w:p>
    <w:p w14:paraId="316E51F3" w14:textId="77777777" w:rsidR="00746677" w:rsidRDefault="00C4746A" w:rsidP="00685A9F">
      <w:pPr>
        <w:pStyle w:val="PargrafodaLista"/>
        <w:numPr>
          <w:ilvl w:val="0"/>
          <w:numId w:val="4"/>
        </w:numPr>
      </w:pPr>
      <w:r>
        <w:t xml:space="preserve">Placa mãe ASUS para o processador AMD; </w:t>
      </w:r>
    </w:p>
    <w:p w14:paraId="704AAE57" w14:textId="77777777" w:rsidR="00746677" w:rsidRDefault="00C4746A" w:rsidP="00685A9F">
      <w:pPr>
        <w:pStyle w:val="PargrafodaLista"/>
        <w:numPr>
          <w:ilvl w:val="0"/>
          <w:numId w:val="4"/>
        </w:numPr>
      </w:pPr>
      <w:r>
        <w:t xml:space="preserve">Memória: 4 GB de memória RAM (2x2GB); </w:t>
      </w:r>
    </w:p>
    <w:p w14:paraId="7C0F425A" w14:textId="77777777" w:rsidR="00746677" w:rsidRDefault="00C4746A" w:rsidP="00685A9F">
      <w:pPr>
        <w:pStyle w:val="PargrafodaLista"/>
        <w:numPr>
          <w:ilvl w:val="0"/>
          <w:numId w:val="4"/>
        </w:numPr>
      </w:pPr>
      <w:r>
        <w:t xml:space="preserve">Placa de vídeo GeForce, 160 GB de HD SATA, DVD-RW SATA, fonte ATX2 24 pinos de 500W; </w:t>
      </w:r>
    </w:p>
    <w:p w14:paraId="7071758C" w14:textId="77777777" w:rsidR="00746677" w:rsidRDefault="00C4746A" w:rsidP="00685A9F">
      <w:pPr>
        <w:pStyle w:val="PargrafodaLista"/>
        <w:numPr>
          <w:ilvl w:val="0"/>
          <w:numId w:val="4"/>
        </w:numPr>
      </w:pPr>
      <w:r>
        <w:t xml:space="preserve">Gabinete 2 baias; </w:t>
      </w:r>
    </w:p>
    <w:p w14:paraId="4BB769A1" w14:textId="77777777" w:rsidR="00746677" w:rsidRDefault="00C4746A" w:rsidP="00685A9F">
      <w:pPr>
        <w:pStyle w:val="PargrafodaLista"/>
        <w:numPr>
          <w:ilvl w:val="0"/>
          <w:numId w:val="4"/>
        </w:numPr>
      </w:pPr>
      <w:r>
        <w:t xml:space="preserve">Monitor LCD de 14”. </w:t>
      </w:r>
    </w:p>
    <w:p w14:paraId="565C235F" w14:textId="77777777" w:rsidR="00746677" w:rsidRDefault="00C4746A">
      <w:pPr>
        <w:ind w:firstLine="360"/>
      </w:pPr>
      <w:r>
        <w:t xml:space="preserve">O laboratório deverá possuir conexão banda larga a Internet, onde os educandos tenham acesso aos dois ambientes computacionais e de redes mais comuns (Linux e Windows). </w:t>
      </w:r>
    </w:p>
    <w:p w14:paraId="27C5E435" w14:textId="77777777" w:rsidR="00941D71" w:rsidRDefault="00941D71">
      <w:pPr>
        <w:ind w:firstLine="360"/>
      </w:pPr>
      <w:r>
        <w:lastRenderedPageBreak/>
        <w:t xml:space="preserve">Vale ressaltar que a compra dos </w:t>
      </w:r>
      <w:r w:rsidR="00C5215A">
        <w:t>equipamentos</w:t>
      </w:r>
      <w:r>
        <w:t xml:space="preserve"> </w:t>
      </w:r>
      <w:r w:rsidR="00C5215A">
        <w:t>é prevista para o segundo semestre de 2017</w:t>
      </w:r>
      <w:r>
        <w:t xml:space="preserve"> com recursos da emenda parlamentar número </w:t>
      </w:r>
      <w:r w:rsidRPr="00941D71">
        <w:t>201727860022</w:t>
      </w:r>
      <w:r>
        <w:t>.</w:t>
      </w:r>
    </w:p>
    <w:p w14:paraId="6DD07FEC" w14:textId="77777777" w:rsidR="00527C85" w:rsidRDefault="00527C85">
      <w:pPr>
        <w:ind w:firstLine="360"/>
      </w:pPr>
    </w:p>
    <w:p w14:paraId="72C86330" w14:textId="77777777" w:rsidR="00746677" w:rsidRDefault="004379DF">
      <w:pPr>
        <w:pStyle w:val="PPCSubttulo"/>
      </w:pPr>
      <w:bookmarkStart w:id="37" w:name="_Toc494893522"/>
      <w:r>
        <w:t>10</w:t>
      </w:r>
      <w:r w:rsidR="00C4746A">
        <w:t>.1 Acervo bibliográfico</w:t>
      </w:r>
      <w:bookmarkEnd w:id="37"/>
    </w:p>
    <w:p w14:paraId="0C921C5B" w14:textId="77777777" w:rsidR="00746677" w:rsidRDefault="00C4746A">
      <w:r>
        <w:t>O curso deverá contar com o referencial teórico bibliográfico, o qual encontra-se em processo de compra, que será disponibilizado para acesso e locação aos estudantes de acordo com a tabela (onde ‘B’ refere-se a bibliografia básica e ‘C’ refere-se à bibliografia complementar) a seguir:</w:t>
      </w:r>
    </w:p>
    <w:p w14:paraId="5C568288" w14:textId="77777777" w:rsidR="00746677" w:rsidRDefault="00746677"/>
    <w:p w14:paraId="7DDA9370" w14:textId="77777777" w:rsidR="00746677" w:rsidRDefault="00C4746A">
      <w:pPr>
        <w:jc w:val="center"/>
        <w:rPr>
          <w:b/>
          <w:bCs/>
        </w:rPr>
      </w:pPr>
      <w:r>
        <w:rPr>
          <w:b/>
          <w:bCs/>
        </w:rPr>
        <w:t>1º Período</w:t>
      </w:r>
    </w:p>
    <w:tbl>
      <w:tblPr>
        <w:tblW w:w="8788" w:type="dxa"/>
        <w:jc w:val="center"/>
        <w:tblBorders>
          <w:top w:val="single" w:sz="2" w:space="0" w:color="000001"/>
          <w:left w:val="single" w:sz="2" w:space="0" w:color="000001"/>
          <w:bottom w:val="single" w:sz="2" w:space="0" w:color="000001"/>
          <w:insideH w:val="single" w:sz="2" w:space="0" w:color="000001"/>
        </w:tblBorders>
        <w:tblCellMar>
          <w:top w:w="55" w:type="dxa"/>
          <w:left w:w="51" w:type="dxa"/>
          <w:bottom w:w="55" w:type="dxa"/>
          <w:right w:w="55" w:type="dxa"/>
        </w:tblCellMar>
        <w:tblLook w:val="0000" w:firstRow="0" w:lastRow="0" w:firstColumn="0" w:lastColumn="0" w:noHBand="0" w:noVBand="0"/>
      </w:tblPr>
      <w:tblGrid>
        <w:gridCol w:w="2407"/>
        <w:gridCol w:w="5388"/>
        <w:gridCol w:w="993"/>
      </w:tblGrid>
      <w:tr w:rsidR="00746677" w14:paraId="51B3D3BA" w14:textId="77777777">
        <w:trPr>
          <w:jc w:val="center"/>
        </w:trPr>
        <w:tc>
          <w:tcPr>
            <w:tcW w:w="2407" w:type="dxa"/>
            <w:tcBorders>
              <w:top w:val="single" w:sz="2" w:space="0" w:color="000001"/>
              <w:left w:val="single" w:sz="2" w:space="0" w:color="000001"/>
              <w:bottom w:val="single" w:sz="2" w:space="0" w:color="000001"/>
            </w:tcBorders>
            <w:shd w:val="clear" w:color="auto" w:fill="auto"/>
            <w:tcMar>
              <w:left w:w="51" w:type="dxa"/>
            </w:tcMar>
          </w:tcPr>
          <w:p w14:paraId="45572F71" w14:textId="77777777" w:rsidR="00746677" w:rsidRDefault="00C4746A">
            <w:pPr>
              <w:ind w:firstLine="0"/>
              <w:jc w:val="center"/>
              <w:rPr>
                <w:rFonts w:cs="Arial"/>
                <w:b/>
                <w:bCs/>
                <w:sz w:val="20"/>
                <w:szCs w:val="20"/>
              </w:rPr>
            </w:pPr>
            <w:r>
              <w:rPr>
                <w:rFonts w:cs="Arial"/>
                <w:b/>
                <w:bCs/>
                <w:sz w:val="20"/>
                <w:szCs w:val="20"/>
              </w:rPr>
              <w:t>Disciplina:</w:t>
            </w:r>
          </w:p>
        </w:tc>
        <w:tc>
          <w:tcPr>
            <w:tcW w:w="5388" w:type="dxa"/>
            <w:tcBorders>
              <w:top w:val="single" w:sz="2" w:space="0" w:color="000001"/>
              <w:left w:val="single" w:sz="2" w:space="0" w:color="000001"/>
              <w:bottom w:val="single" w:sz="2" w:space="0" w:color="000001"/>
            </w:tcBorders>
            <w:shd w:val="clear" w:color="auto" w:fill="auto"/>
            <w:tcMar>
              <w:left w:w="51" w:type="dxa"/>
            </w:tcMar>
          </w:tcPr>
          <w:p w14:paraId="3CC3D05A" w14:textId="77777777" w:rsidR="00746677" w:rsidRDefault="00C4746A">
            <w:pPr>
              <w:ind w:firstLine="0"/>
              <w:jc w:val="center"/>
              <w:rPr>
                <w:rFonts w:cs="Arial"/>
                <w:b/>
                <w:bCs/>
                <w:sz w:val="20"/>
                <w:szCs w:val="20"/>
              </w:rPr>
            </w:pPr>
            <w:r>
              <w:rPr>
                <w:rFonts w:cs="Arial"/>
                <w:b/>
                <w:bCs/>
                <w:sz w:val="20"/>
                <w:szCs w:val="20"/>
              </w:rPr>
              <w:t>Referências Bibliográficas</w:t>
            </w:r>
          </w:p>
        </w:tc>
        <w:tc>
          <w:tcPr>
            <w:tcW w:w="993" w:type="dxa"/>
            <w:tcBorders>
              <w:top w:val="single" w:sz="2" w:space="0" w:color="000001"/>
              <w:left w:val="single" w:sz="2" w:space="0" w:color="000001"/>
              <w:bottom w:val="single" w:sz="2" w:space="0" w:color="000001"/>
              <w:right w:val="single" w:sz="2" w:space="0" w:color="000001"/>
            </w:tcBorders>
            <w:shd w:val="clear" w:color="auto" w:fill="auto"/>
            <w:tcMar>
              <w:left w:w="51" w:type="dxa"/>
            </w:tcMar>
          </w:tcPr>
          <w:p w14:paraId="3F1CDF6B" w14:textId="77777777" w:rsidR="00746677" w:rsidRDefault="00C4746A">
            <w:pPr>
              <w:ind w:firstLine="0"/>
              <w:jc w:val="center"/>
              <w:rPr>
                <w:rFonts w:cs="Arial"/>
                <w:b/>
                <w:bCs/>
                <w:sz w:val="20"/>
                <w:szCs w:val="20"/>
              </w:rPr>
            </w:pPr>
            <w:r>
              <w:rPr>
                <w:rFonts w:cs="Arial"/>
                <w:b/>
                <w:bCs/>
                <w:sz w:val="20"/>
                <w:szCs w:val="20"/>
              </w:rPr>
              <w:t>Uso:</w:t>
            </w:r>
          </w:p>
        </w:tc>
      </w:tr>
      <w:tr w:rsidR="00746677" w14:paraId="20980999" w14:textId="77777777">
        <w:trPr>
          <w:jc w:val="center"/>
        </w:trPr>
        <w:tc>
          <w:tcPr>
            <w:tcW w:w="2407" w:type="dxa"/>
            <w:vMerge w:val="restart"/>
            <w:tcBorders>
              <w:top w:val="single" w:sz="2" w:space="0" w:color="000001"/>
              <w:left w:val="single" w:sz="2" w:space="0" w:color="000001"/>
              <w:bottom w:val="single" w:sz="2" w:space="0" w:color="000001"/>
            </w:tcBorders>
            <w:shd w:val="clear" w:color="auto" w:fill="auto"/>
            <w:tcMar>
              <w:left w:w="51" w:type="dxa"/>
            </w:tcMar>
            <w:vAlign w:val="center"/>
          </w:tcPr>
          <w:p w14:paraId="7ACE67D3" w14:textId="77777777" w:rsidR="00746677" w:rsidRDefault="00C4746A" w:rsidP="006258BC">
            <w:pPr>
              <w:ind w:firstLine="0"/>
              <w:jc w:val="center"/>
              <w:rPr>
                <w:rFonts w:cs="Arial"/>
                <w:sz w:val="20"/>
                <w:szCs w:val="20"/>
              </w:rPr>
            </w:pPr>
            <w:r>
              <w:rPr>
                <w:rFonts w:cs="Arial"/>
                <w:sz w:val="20"/>
                <w:szCs w:val="20"/>
              </w:rPr>
              <w:t>Algoritmos e Lógica de Programação</w:t>
            </w:r>
          </w:p>
        </w:tc>
        <w:tc>
          <w:tcPr>
            <w:tcW w:w="5388" w:type="dxa"/>
            <w:tcBorders>
              <w:top w:val="single" w:sz="2" w:space="0" w:color="000001"/>
              <w:left w:val="single" w:sz="2" w:space="0" w:color="000001"/>
              <w:bottom w:val="single" w:sz="2" w:space="0" w:color="000001"/>
            </w:tcBorders>
            <w:shd w:val="clear" w:color="auto" w:fill="auto"/>
            <w:tcMar>
              <w:left w:w="51" w:type="dxa"/>
            </w:tcMar>
          </w:tcPr>
          <w:p w14:paraId="5B720103" w14:textId="77777777" w:rsidR="00746677" w:rsidRDefault="00C4746A">
            <w:pPr>
              <w:spacing w:after="120" w:line="240" w:lineRule="auto"/>
              <w:ind w:firstLine="0"/>
              <w:rPr>
                <w:rFonts w:cs="Arial"/>
                <w:sz w:val="20"/>
                <w:szCs w:val="20"/>
              </w:rPr>
            </w:pPr>
            <w:r>
              <w:rPr>
                <w:rFonts w:cs="Arial"/>
                <w:sz w:val="20"/>
                <w:szCs w:val="20"/>
              </w:rPr>
              <w:t xml:space="preserve">VILARIM, G. </w:t>
            </w:r>
            <w:r>
              <w:rPr>
                <w:rFonts w:cs="Arial"/>
                <w:b/>
                <w:sz w:val="20"/>
                <w:szCs w:val="20"/>
              </w:rPr>
              <w:t>Algoritmos: Programação para Iniciantes</w:t>
            </w:r>
            <w:r>
              <w:rPr>
                <w:rFonts w:cs="Arial"/>
                <w:sz w:val="20"/>
                <w:szCs w:val="20"/>
              </w:rPr>
              <w:t>. 2. ed. Rio de Janeiro: Ciência Moderna, 2004.</w:t>
            </w:r>
          </w:p>
        </w:tc>
        <w:tc>
          <w:tcPr>
            <w:tcW w:w="993"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3F9DB791" w14:textId="77777777" w:rsidR="00746677" w:rsidRDefault="00C4746A">
            <w:pPr>
              <w:ind w:firstLine="0"/>
              <w:jc w:val="center"/>
              <w:rPr>
                <w:rFonts w:cs="Arial"/>
                <w:sz w:val="20"/>
                <w:szCs w:val="20"/>
              </w:rPr>
            </w:pPr>
            <w:r>
              <w:rPr>
                <w:rFonts w:cs="Arial"/>
                <w:sz w:val="20"/>
                <w:szCs w:val="20"/>
              </w:rPr>
              <w:t>B</w:t>
            </w:r>
          </w:p>
        </w:tc>
      </w:tr>
      <w:tr w:rsidR="00746677" w14:paraId="71949F4F" w14:textId="77777777">
        <w:trPr>
          <w:jc w:val="center"/>
        </w:trPr>
        <w:tc>
          <w:tcPr>
            <w:tcW w:w="2407" w:type="dxa"/>
            <w:vMerge/>
            <w:tcBorders>
              <w:top w:val="single" w:sz="2" w:space="0" w:color="000001"/>
              <w:left w:val="single" w:sz="2" w:space="0" w:color="000001"/>
              <w:bottom w:val="single" w:sz="2" w:space="0" w:color="000001"/>
            </w:tcBorders>
            <w:shd w:val="clear" w:color="auto" w:fill="auto"/>
            <w:tcMar>
              <w:left w:w="51" w:type="dxa"/>
            </w:tcMar>
          </w:tcPr>
          <w:p w14:paraId="03B4F6D9" w14:textId="77777777" w:rsidR="00746677" w:rsidRDefault="00746677">
            <w:pPr>
              <w:ind w:firstLine="0"/>
              <w:rPr>
                <w:rFonts w:cs="Arial"/>
                <w:sz w:val="20"/>
                <w:szCs w:val="20"/>
              </w:rPr>
            </w:pPr>
          </w:p>
        </w:tc>
        <w:tc>
          <w:tcPr>
            <w:tcW w:w="5388" w:type="dxa"/>
            <w:tcBorders>
              <w:top w:val="single" w:sz="2" w:space="0" w:color="000001"/>
              <w:left w:val="single" w:sz="2" w:space="0" w:color="000001"/>
              <w:bottom w:val="single" w:sz="2" w:space="0" w:color="000001"/>
            </w:tcBorders>
            <w:shd w:val="clear" w:color="auto" w:fill="auto"/>
            <w:tcMar>
              <w:left w:w="51" w:type="dxa"/>
            </w:tcMar>
          </w:tcPr>
          <w:p w14:paraId="506E8227" w14:textId="77777777" w:rsidR="00746677" w:rsidRPr="001D0734" w:rsidRDefault="00C4746A">
            <w:pPr>
              <w:spacing w:after="120" w:line="240" w:lineRule="auto"/>
              <w:ind w:firstLine="0"/>
              <w:rPr>
                <w:rFonts w:cs="Arial"/>
                <w:sz w:val="20"/>
                <w:szCs w:val="20"/>
              </w:rPr>
            </w:pPr>
            <w:r>
              <w:rPr>
                <w:rFonts w:cs="Arial"/>
                <w:sz w:val="20"/>
                <w:szCs w:val="20"/>
              </w:rPr>
              <w:t xml:space="preserve">SOUZA, M. A. F.; GOMES, M. M.; SOARES, M. V. de et al. </w:t>
            </w:r>
            <w:r>
              <w:rPr>
                <w:rFonts w:cs="Arial"/>
                <w:b/>
                <w:sz w:val="20"/>
                <w:szCs w:val="20"/>
              </w:rPr>
              <w:t>Algoritmos e Lógica de Programação</w:t>
            </w:r>
            <w:r>
              <w:rPr>
                <w:rFonts w:cs="Arial"/>
                <w:sz w:val="20"/>
                <w:szCs w:val="20"/>
              </w:rPr>
              <w:t xml:space="preserve">. </w:t>
            </w:r>
            <w:r w:rsidRPr="001D0734">
              <w:rPr>
                <w:rFonts w:cs="Arial"/>
                <w:sz w:val="20"/>
                <w:szCs w:val="20"/>
              </w:rPr>
              <w:t>Cengage, 2012.</w:t>
            </w:r>
          </w:p>
        </w:tc>
        <w:tc>
          <w:tcPr>
            <w:tcW w:w="993"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3A83E929" w14:textId="77777777" w:rsidR="00746677" w:rsidRDefault="00C4746A">
            <w:pPr>
              <w:ind w:firstLine="0"/>
              <w:jc w:val="center"/>
              <w:rPr>
                <w:rFonts w:cs="Arial"/>
                <w:sz w:val="20"/>
                <w:szCs w:val="20"/>
              </w:rPr>
            </w:pPr>
            <w:r>
              <w:rPr>
                <w:rFonts w:cs="Arial"/>
                <w:sz w:val="20"/>
                <w:szCs w:val="20"/>
              </w:rPr>
              <w:t>B</w:t>
            </w:r>
          </w:p>
        </w:tc>
      </w:tr>
      <w:tr w:rsidR="00746677" w14:paraId="0546462D" w14:textId="77777777">
        <w:trPr>
          <w:jc w:val="center"/>
        </w:trPr>
        <w:tc>
          <w:tcPr>
            <w:tcW w:w="2407" w:type="dxa"/>
            <w:vMerge/>
            <w:tcBorders>
              <w:top w:val="single" w:sz="2" w:space="0" w:color="000001"/>
              <w:left w:val="single" w:sz="2" w:space="0" w:color="000001"/>
              <w:bottom w:val="single" w:sz="2" w:space="0" w:color="000001"/>
            </w:tcBorders>
            <w:shd w:val="clear" w:color="auto" w:fill="auto"/>
            <w:tcMar>
              <w:left w:w="51" w:type="dxa"/>
            </w:tcMar>
          </w:tcPr>
          <w:p w14:paraId="6DB09C99" w14:textId="77777777" w:rsidR="00746677" w:rsidRDefault="00746677">
            <w:pPr>
              <w:ind w:firstLine="0"/>
              <w:rPr>
                <w:rFonts w:cs="Arial"/>
                <w:sz w:val="20"/>
                <w:szCs w:val="20"/>
              </w:rPr>
            </w:pPr>
          </w:p>
        </w:tc>
        <w:tc>
          <w:tcPr>
            <w:tcW w:w="5388" w:type="dxa"/>
            <w:tcBorders>
              <w:top w:val="single" w:sz="2" w:space="0" w:color="000001"/>
              <w:left w:val="single" w:sz="2" w:space="0" w:color="000001"/>
              <w:bottom w:val="single" w:sz="2" w:space="0" w:color="000001"/>
            </w:tcBorders>
            <w:shd w:val="clear" w:color="auto" w:fill="auto"/>
            <w:tcMar>
              <w:left w:w="51" w:type="dxa"/>
            </w:tcMar>
          </w:tcPr>
          <w:p w14:paraId="2B748003" w14:textId="77777777" w:rsidR="00746677" w:rsidRDefault="00C4746A">
            <w:pPr>
              <w:spacing w:line="240" w:lineRule="auto"/>
              <w:ind w:firstLine="0"/>
              <w:rPr>
                <w:sz w:val="20"/>
                <w:szCs w:val="20"/>
              </w:rPr>
            </w:pPr>
            <w:r>
              <w:rPr>
                <w:rFonts w:cs="Arial"/>
                <w:sz w:val="20"/>
                <w:szCs w:val="20"/>
              </w:rPr>
              <w:t xml:space="preserve">BARRY, P. </w:t>
            </w:r>
            <w:r>
              <w:rPr>
                <w:rFonts w:cs="Arial"/>
                <w:b/>
                <w:sz w:val="20"/>
                <w:szCs w:val="20"/>
              </w:rPr>
              <w:t>Use a Cabeça! Programação</w:t>
            </w:r>
            <w:r>
              <w:rPr>
                <w:rFonts w:cs="Arial"/>
                <w:sz w:val="20"/>
                <w:szCs w:val="20"/>
              </w:rPr>
              <w:t xml:space="preserve">. </w:t>
            </w:r>
            <w:r>
              <w:rPr>
                <w:rFonts w:cs="Arial"/>
                <w:sz w:val="20"/>
                <w:szCs w:val="20"/>
                <w:lang w:val="en-US"/>
              </w:rPr>
              <w:t>Rio de Janeiro: Altabooks, 2010.</w:t>
            </w:r>
          </w:p>
        </w:tc>
        <w:tc>
          <w:tcPr>
            <w:tcW w:w="993"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2F5FB241" w14:textId="77777777" w:rsidR="00746677" w:rsidRDefault="00C4746A">
            <w:pPr>
              <w:ind w:firstLine="0"/>
              <w:jc w:val="center"/>
              <w:rPr>
                <w:rFonts w:cs="Arial"/>
                <w:sz w:val="20"/>
                <w:szCs w:val="20"/>
              </w:rPr>
            </w:pPr>
            <w:r>
              <w:rPr>
                <w:rFonts w:cs="Arial"/>
                <w:sz w:val="20"/>
                <w:szCs w:val="20"/>
              </w:rPr>
              <w:t>B</w:t>
            </w:r>
          </w:p>
        </w:tc>
      </w:tr>
      <w:tr w:rsidR="00746677" w14:paraId="1D1A6AA6" w14:textId="77777777">
        <w:trPr>
          <w:trHeight w:val="547"/>
          <w:jc w:val="center"/>
        </w:trPr>
        <w:tc>
          <w:tcPr>
            <w:tcW w:w="2407" w:type="dxa"/>
            <w:vMerge/>
            <w:tcBorders>
              <w:top w:val="single" w:sz="2" w:space="0" w:color="000001"/>
              <w:left w:val="single" w:sz="2" w:space="0" w:color="000001"/>
              <w:bottom w:val="single" w:sz="2" w:space="0" w:color="000001"/>
            </w:tcBorders>
            <w:shd w:val="clear" w:color="auto" w:fill="auto"/>
            <w:tcMar>
              <w:left w:w="51" w:type="dxa"/>
            </w:tcMar>
          </w:tcPr>
          <w:p w14:paraId="73FEE8A9" w14:textId="77777777" w:rsidR="00746677" w:rsidRDefault="00746677">
            <w:pPr>
              <w:ind w:firstLine="0"/>
              <w:rPr>
                <w:rFonts w:cs="Arial"/>
                <w:sz w:val="20"/>
                <w:szCs w:val="20"/>
              </w:rPr>
            </w:pPr>
          </w:p>
        </w:tc>
        <w:tc>
          <w:tcPr>
            <w:tcW w:w="5388" w:type="dxa"/>
            <w:tcBorders>
              <w:top w:val="single" w:sz="2" w:space="0" w:color="000001"/>
              <w:left w:val="single" w:sz="2" w:space="0" w:color="000001"/>
              <w:bottom w:val="single" w:sz="2" w:space="0" w:color="000001"/>
            </w:tcBorders>
            <w:shd w:val="clear" w:color="auto" w:fill="auto"/>
            <w:tcMar>
              <w:left w:w="51" w:type="dxa"/>
            </w:tcMar>
          </w:tcPr>
          <w:p w14:paraId="1530A411" w14:textId="77777777" w:rsidR="00746677" w:rsidRDefault="00C4746A">
            <w:pPr>
              <w:spacing w:after="120" w:line="240" w:lineRule="auto"/>
              <w:ind w:firstLine="0"/>
              <w:rPr>
                <w:rFonts w:cs="Arial"/>
                <w:sz w:val="20"/>
                <w:szCs w:val="20"/>
                <w:lang w:val="en-US"/>
              </w:rPr>
            </w:pPr>
            <w:r>
              <w:rPr>
                <w:rFonts w:cs="Arial"/>
                <w:sz w:val="20"/>
                <w:szCs w:val="20"/>
                <w:lang w:val="en-US"/>
              </w:rPr>
              <w:t xml:space="preserve">LEISERSON, C. E.; STEIN, C.; RIVEST, R. L.; CORMEN, T. H. </w:t>
            </w:r>
            <w:r>
              <w:rPr>
                <w:rFonts w:cs="Arial"/>
                <w:b/>
                <w:sz w:val="20"/>
                <w:szCs w:val="20"/>
                <w:lang w:val="en-US"/>
              </w:rPr>
              <w:t>Algoritmos</w:t>
            </w:r>
            <w:r>
              <w:rPr>
                <w:rFonts w:cs="Arial"/>
                <w:sz w:val="20"/>
                <w:szCs w:val="20"/>
                <w:lang w:val="en-US"/>
              </w:rPr>
              <w:t>. 2. ed. 2002.</w:t>
            </w:r>
          </w:p>
        </w:tc>
        <w:tc>
          <w:tcPr>
            <w:tcW w:w="993"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0612DFA5" w14:textId="77777777" w:rsidR="00746677" w:rsidRDefault="00C4746A">
            <w:pPr>
              <w:ind w:firstLine="0"/>
              <w:jc w:val="center"/>
              <w:rPr>
                <w:rFonts w:cs="Arial"/>
                <w:sz w:val="20"/>
                <w:szCs w:val="20"/>
              </w:rPr>
            </w:pPr>
            <w:r>
              <w:rPr>
                <w:rFonts w:cs="Arial"/>
                <w:sz w:val="20"/>
                <w:szCs w:val="20"/>
              </w:rPr>
              <w:t>C</w:t>
            </w:r>
          </w:p>
        </w:tc>
      </w:tr>
      <w:tr w:rsidR="00746677" w14:paraId="52A45BA4" w14:textId="77777777">
        <w:trPr>
          <w:trHeight w:val="543"/>
          <w:jc w:val="center"/>
        </w:trPr>
        <w:tc>
          <w:tcPr>
            <w:tcW w:w="2407" w:type="dxa"/>
            <w:vMerge/>
            <w:tcBorders>
              <w:top w:val="single" w:sz="2" w:space="0" w:color="000001"/>
              <w:left w:val="single" w:sz="2" w:space="0" w:color="000001"/>
              <w:bottom w:val="single" w:sz="2" w:space="0" w:color="000001"/>
            </w:tcBorders>
            <w:shd w:val="clear" w:color="auto" w:fill="auto"/>
            <w:tcMar>
              <w:left w:w="51" w:type="dxa"/>
            </w:tcMar>
          </w:tcPr>
          <w:p w14:paraId="197A3481" w14:textId="77777777" w:rsidR="00746677" w:rsidRDefault="00746677">
            <w:pPr>
              <w:ind w:firstLine="0"/>
              <w:rPr>
                <w:rFonts w:cs="Arial"/>
                <w:sz w:val="20"/>
                <w:szCs w:val="20"/>
              </w:rPr>
            </w:pPr>
          </w:p>
        </w:tc>
        <w:tc>
          <w:tcPr>
            <w:tcW w:w="5388" w:type="dxa"/>
            <w:tcBorders>
              <w:top w:val="single" w:sz="2" w:space="0" w:color="000001"/>
              <w:left w:val="single" w:sz="2" w:space="0" w:color="000001"/>
              <w:bottom w:val="single" w:sz="2" w:space="0" w:color="000001"/>
            </w:tcBorders>
            <w:shd w:val="clear" w:color="auto" w:fill="auto"/>
            <w:tcMar>
              <w:left w:w="51" w:type="dxa"/>
            </w:tcMar>
          </w:tcPr>
          <w:p w14:paraId="003CF64F" w14:textId="77777777" w:rsidR="00746677" w:rsidRDefault="00C4746A">
            <w:pPr>
              <w:spacing w:after="120" w:line="240" w:lineRule="auto"/>
              <w:ind w:firstLine="0"/>
              <w:rPr>
                <w:rFonts w:cs="Arial"/>
                <w:sz w:val="20"/>
                <w:szCs w:val="20"/>
              </w:rPr>
            </w:pPr>
            <w:r>
              <w:rPr>
                <w:rFonts w:cs="Arial"/>
                <w:sz w:val="20"/>
                <w:szCs w:val="20"/>
              </w:rPr>
              <w:t xml:space="preserve">LERNIGAN, B. W.; RITCHIE, D. </w:t>
            </w:r>
            <w:r>
              <w:rPr>
                <w:rFonts w:cs="Arial"/>
                <w:b/>
                <w:sz w:val="20"/>
                <w:szCs w:val="20"/>
              </w:rPr>
              <w:t>C: a Linguagem de Programação</w:t>
            </w:r>
            <w:r>
              <w:rPr>
                <w:rFonts w:cs="Arial"/>
                <w:sz w:val="20"/>
                <w:szCs w:val="20"/>
              </w:rPr>
              <w:t xml:space="preserve"> - Padrão Ansi. 1989.</w:t>
            </w:r>
          </w:p>
        </w:tc>
        <w:tc>
          <w:tcPr>
            <w:tcW w:w="993"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3DC1E614" w14:textId="77777777" w:rsidR="00746677" w:rsidRDefault="00C4746A">
            <w:pPr>
              <w:ind w:firstLine="0"/>
              <w:jc w:val="center"/>
              <w:rPr>
                <w:rFonts w:cs="Arial"/>
                <w:sz w:val="20"/>
                <w:szCs w:val="20"/>
              </w:rPr>
            </w:pPr>
            <w:r>
              <w:rPr>
                <w:rFonts w:cs="Arial"/>
                <w:sz w:val="20"/>
                <w:szCs w:val="20"/>
              </w:rPr>
              <w:t>C</w:t>
            </w:r>
          </w:p>
        </w:tc>
      </w:tr>
      <w:tr w:rsidR="00746677" w14:paraId="3A03C837" w14:textId="77777777">
        <w:trPr>
          <w:jc w:val="center"/>
        </w:trPr>
        <w:tc>
          <w:tcPr>
            <w:tcW w:w="2407" w:type="dxa"/>
            <w:vMerge/>
            <w:tcBorders>
              <w:top w:val="single" w:sz="2" w:space="0" w:color="000001"/>
              <w:left w:val="single" w:sz="2" w:space="0" w:color="000001"/>
              <w:bottom w:val="single" w:sz="2" w:space="0" w:color="000001"/>
            </w:tcBorders>
            <w:shd w:val="clear" w:color="auto" w:fill="auto"/>
            <w:tcMar>
              <w:left w:w="51" w:type="dxa"/>
            </w:tcMar>
          </w:tcPr>
          <w:p w14:paraId="065C8AA8" w14:textId="77777777" w:rsidR="00746677" w:rsidRDefault="00746677">
            <w:pPr>
              <w:ind w:firstLine="0"/>
              <w:rPr>
                <w:rFonts w:cs="Arial"/>
                <w:sz w:val="20"/>
                <w:szCs w:val="20"/>
              </w:rPr>
            </w:pPr>
          </w:p>
        </w:tc>
        <w:tc>
          <w:tcPr>
            <w:tcW w:w="5388" w:type="dxa"/>
            <w:tcBorders>
              <w:top w:val="single" w:sz="2" w:space="0" w:color="000001"/>
              <w:left w:val="single" w:sz="2" w:space="0" w:color="000001"/>
              <w:bottom w:val="single" w:sz="2" w:space="0" w:color="000001"/>
            </w:tcBorders>
            <w:shd w:val="clear" w:color="auto" w:fill="auto"/>
            <w:tcMar>
              <w:left w:w="51" w:type="dxa"/>
            </w:tcMar>
          </w:tcPr>
          <w:p w14:paraId="27400DF9" w14:textId="77777777" w:rsidR="00746677" w:rsidRDefault="00C4746A">
            <w:pPr>
              <w:spacing w:line="240" w:lineRule="auto"/>
              <w:ind w:firstLine="0"/>
              <w:rPr>
                <w:sz w:val="20"/>
                <w:szCs w:val="20"/>
              </w:rPr>
            </w:pPr>
            <w:r>
              <w:rPr>
                <w:rFonts w:cs="Arial"/>
                <w:sz w:val="20"/>
                <w:szCs w:val="20"/>
              </w:rPr>
              <w:t xml:space="preserve">LOPES, A.; GARCIA, G. </w:t>
            </w:r>
            <w:r>
              <w:rPr>
                <w:rFonts w:cs="Arial"/>
                <w:b/>
                <w:sz w:val="20"/>
                <w:szCs w:val="20"/>
              </w:rPr>
              <w:t>Introdução à Programação: 500 Algoritmos Resolvidos</w:t>
            </w:r>
            <w:r>
              <w:rPr>
                <w:rFonts w:cs="Arial"/>
                <w:sz w:val="20"/>
                <w:szCs w:val="20"/>
              </w:rPr>
              <w:t>. Editora Campus. 2002</w:t>
            </w:r>
          </w:p>
        </w:tc>
        <w:tc>
          <w:tcPr>
            <w:tcW w:w="993"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5F64D31C" w14:textId="77777777" w:rsidR="00746677" w:rsidRDefault="00C4746A">
            <w:pPr>
              <w:ind w:firstLine="0"/>
              <w:jc w:val="center"/>
              <w:rPr>
                <w:rFonts w:cs="Arial"/>
                <w:sz w:val="20"/>
                <w:szCs w:val="20"/>
              </w:rPr>
            </w:pPr>
            <w:r>
              <w:rPr>
                <w:rFonts w:cs="Arial"/>
                <w:sz w:val="20"/>
                <w:szCs w:val="20"/>
              </w:rPr>
              <w:t>C</w:t>
            </w:r>
          </w:p>
        </w:tc>
      </w:tr>
    </w:tbl>
    <w:p w14:paraId="3E24C72A" w14:textId="77777777" w:rsidR="00746677" w:rsidRDefault="00746677">
      <w:pPr>
        <w:ind w:firstLine="0"/>
      </w:pPr>
    </w:p>
    <w:tbl>
      <w:tblPr>
        <w:tblW w:w="8724" w:type="dxa"/>
        <w:jc w:val="center"/>
        <w:tblBorders>
          <w:top w:val="single" w:sz="2" w:space="0" w:color="000001"/>
          <w:left w:val="single" w:sz="2" w:space="0" w:color="000001"/>
          <w:bottom w:val="single" w:sz="2" w:space="0" w:color="000001"/>
          <w:insideH w:val="single" w:sz="2" w:space="0" w:color="000001"/>
        </w:tblBorders>
        <w:tblCellMar>
          <w:top w:w="55" w:type="dxa"/>
          <w:left w:w="51" w:type="dxa"/>
          <w:bottom w:w="55" w:type="dxa"/>
          <w:right w:w="55" w:type="dxa"/>
        </w:tblCellMar>
        <w:tblLook w:val="0000" w:firstRow="0" w:lastRow="0" w:firstColumn="0" w:lastColumn="0" w:noHBand="0" w:noVBand="0"/>
      </w:tblPr>
      <w:tblGrid>
        <w:gridCol w:w="2406"/>
        <w:gridCol w:w="5463"/>
        <w:gridCol w:w="855"/>
      </w:tblGrid>
      <w:tr w:rsidR="00746677" w14:paraId="4254D94E" w14:textId="77777777">
        <w:trPr>
          <w:jc w:val="center"/>
        </w:trPr>
        <w:tc>
          <w:tcPr>
            <w:tcW w:w="2406" w:type="dxa"/>
            <w:tcBorders>
              <w:top w:val="single" w:sz="2" w:space="0" w:color="000001"/>
              <w:left w:val="single" w:sz="2" w:space="0" w:color="000001"/>
              <w:bottom w:val="single" w:sz="2" w:space="0" w:color="000001"/>
            </w:tcBorders>
            <w:shd w:val="clear" w:color="auto" w:fill="auto"/>
            <w:tcMar>
              <w:left w:w="51" w:type="dxa"/>
            </w:tcMar>
          </w:tcPr>
          <w:p w14:paraId="23F9604A" w14:textId="77777777" w:rsidR="00746677" w:rsidRDefault="00C4746A">
            <w:pPr>
              <w:ind w:firstLine="0"/>
              <w:jc w:val="center"/>
              <w:rPr>
                <w:rFonts w:cs="Arial"/>
                <w:b/>
                <w:bCs/>
                <w:sz w:val="20"/>
                <w:szCs w:val="20"/>
              </w:rPr>
            </w:pPr>
            <w:r>
              <w:rPr>
                <w:rFonts w:cs="Arial"/>
                <w:b/>
                <w:bCs/>
                <w:sz w:val="20"/>
                <w:szCs w:val="20"/>
              </w:rPr>
              <w:t>Disciplina:</w:t>
            </w: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30EFBC0B" w14:textId="77777777" w:rsidR="00746677" w:rsidRDefault="00C4746A">
            <w:pPr>
              <w:ind w:firstLine="0"/>
              <w:jc w:val="center"/>
              <w:rPr>
                <w:rFonts w:cs="Arial"/>
                <w:b/>
                <w:bCs/>
                <w:sz w:val="20"/>
                <w:szCs w:val="20"/>
              </w:rPr>
            </w:pPr>
            <w:r>
              <w:rPr>
                <w:rFonts w:cs="Arial"/>
                <w:b/>
                <w:bCs/>
                <w:sz w:val="20"/>
                <w:szCs w:val="20"/>
              </w:rPr>
              <w:t>Referências Bibliográficas</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tcPr>
          <w:p w14:paraId="780DBE92" w14:textId="77777777" w:rsidR="00746677" w:rsidRDefault="00C4746A">
            <w:pPr>
              <w:ind w:firstLine="0"/>
              <w:jc w:val="center"/>
              <w:rPr>
                <w:rFonts w:cs="Arial"/>
                <w:b/>
                <w:bCs/>
                <w:sz w:val="20"/>
                <w:szCs w:val="20"/>
              </w:rPr>
            </w:pPr>
            <w:r>
              <w:rPr>
                <w:rFonts w:cs="Arial"/>
                <w:b/>
                <w:bCs/>
                <w:sz w:val="20"/>
                <w:szCs w:val="20"/>
              </w:rPr>
              <w:t>Uso:</w:t>
            </w:r>
          </w:p>
        </w:tc>
      </w:tr>
      <w:tr w:rsidR="00746677" w14:paraId="79DEDFE2" w14:textId="77777777">
        <w:trPr>
          <w:jc w:val="center"/>
        </w:trPr>
        <w:tc>
          <w:tcPr>
            <w:tcW w:w="2406" w:type="dxa"/>
            <w:vMerge w:val="restart"/>
            <w:tcBorders>
              <w:top w:val="single" w:sz="2" w:space="0" w:color="000001"/>
              <w:left w:val="single" w:sz="2" w:space="0" w:color="000001"/>
              <w:bottom w:val="single" w:sz="2" w:space="0" w:color="000001"/>
            </w:tcBorders>
            <w:shd w:val="clear" w:color="auto" w:fill="auto"/>
            <w:tcMar>
              <w:left w:w="51" w:type="dxa"/>
            </w:tcMar>
            <w:vAlign w:val="center"/>
          </w:tcPr>
          <w:p w14:paraId="4C215F53" w14:textId="77777777" w:rsidR="00746677" w:rsidRDefault="00C4746A">
            <w:pPr>
              <w:ind w:firstLine="0"/>
              <w:jc w:val="center"/>
              <w:rPr>
                <w:rFonts w:cs="Arial"/>
                <w:sz w:val="20"/>
                <w:szCs w:val="20"/>
              </w:rPr>
            </w:pPr>
            <w:r>
              <w:rPr>
                <w:rFonts w:cs="Arial"/>
                <w:sz w:val="20"/>
                <w:szCs w:val="20"/>
              </w:rPr>
              <w:t>Manutenção e Montagem de Computadores</w:t>
            </w: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3752D2C3" w14:textId="77777777" w:rsidR="00746677" w:rsidRDefault="00C4746A">
            <w:pPr>
              <w:ind w:firstLine="0"/>
              <w:rPr>
                <w:rFonts w:cs="Arial"/>
                <w:sz w:val="20"/>
                <w:szCs w:val="20"/>
              </w:rPr>
            </w:pPr>
            <w:r>
              <w:rPr>
                <w:rFonts w:cs="Arial"/>
                <w:sz w:val="20"/>
                <w:szCs w:val="20"/>
              </w:rPr>
              <w:t xml:space="preserve">TORRES, G. </w:t>
            </w:r>
            <w:r>
              <w:rPr>
                <w:rFonts w:cs="Arial"/>
                <w:b/>
                <w:sz w:val="20"/>
                <w:szCs w:val="20"/>
              </w:rPr>
              <w:t>Hardware: versão revisada e atualizada</w:t>
            </w:r>
            <w:r>
              <w:rPr>
                <w:rFonts w:cs="Arial"/>
                <w:sz w:val="20"/>
                <w:szCs w:val="20"/>
              </w:rPr>
              <w:t>. Nova Terra, 2013.</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7F6C53FC" w14:textId="77777777" w:rsidR="00746677" w:rsidRDefault="00C4746A">
            <w:pPr>
              <w:ind w:firstLine="0"/>
              <w:jc w:val="center"/>
              <w:rPr>
                <w:rFonts w:cs="Arial"/>
                <w:sz w:val="20"/>
                <w:szCs w:val="20"/>
              </w:rPr>
            </w:pPr>
            <w:r>
              <w:rPr>
                <w:rFonts w:cs="Arial"/>
                <w:sz w:val="20"/>
                <w:szCs w:val="20"/>
              </w:rPr>
              <w:t>B</w:t>
            </w:r>
          </w:p>
        </w:tc>
      </w:tr>
      <w:tr w:rsidR="00746677" w14:paraId="3B8D231C" w14:textId="77777777">
        <w:trPr>
          <w:jc w:val="center"/>
        </w:trPr>
        <w:tc>
          <w:tcPr>
            <w:tcW w:w="2406" w:type="dxa"/>
            <w:vMerge/>
            <w:tcBorders>
              <w:top w:val="single" w:sz="2" w:space="0" w:color="000001"/>
              <w:left w:val="single" w:sz="2" w:space="0" w:color="000001"/>
              <w:bottom w:val="single" w:sz="2" w:space="0" w:color="000001"/>
            </w:tcBorders>
            <w:shd w:val="clear" w:color="auto" w:fill="auto"/>
            <w:tcMar>
              <w:left w:w="51" w:type="dxa"/>
            </w:tcMar>
          </w:tcPr>
          <w:p w14:paraId="763FCC52" w14:textId="77777777" w:rsidR="00746677" w:rsidRDefault="00746677">
            <w:pPr>
              <w:ind w:firstLine="0"/>
              <w:rPr>
                <w:rFonts w:cs="Arial"/>
                <w:sz w:val="20"/>
                <w:szCs w:val="20"/>
              </w:rPr>
            </w:pP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088E634C" w14:textId="77777777" w:rsidR="00746677" w:rsidRDefault="00C4746A">
            <w:pPr>
              <w:ind w:firstLine="0"/>
              <w:rPr>
                <w:rFonts w:cs="Arial"/>
                <w:sz w:val="20"/>
                <w:szCs w:val="20"/>
              </w:rPr>
            </w:pPr>
            <w:r>
              <w:rPr>
                <w:rFonts w:cs="Arial"/>
                <w:sz w:val="20"/>
                <w:szCs w:val="20"/>
              </w:rPr>
              <w:t xml:space="preserve">VASCONCELOS, L. </w:t>
            </w:r>
            <w:r>
              <w:rPr>
                <w:rFonts w:cs="Arial"/>
                <w:b/>
                <w:sz w:val="20"/>
                <w:szCs w:val="20"/>
              </w:rPr>
              <w:t>Manutenção de Micros na Prática</w:t>
            </w:r>
            <w:r>
              <w:rPr>
                <w:rFonts w:cs="Arial"/>
                <w:sz w:val="20"/>
                <w:szCs w:val="20"/>
              </w:rPr>
              <w:t>. 4ª. ed. Laércio Vasconcelos, 2014.</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598417AD" w14:textId="77777777" w:rsidR="00746677" w:rsidRDefault="00C4746A">
            <w:pPr>
              <w:ind w:firstLine="0"/>
              <w:jc w:val="center"/>
              <w:rPr>
                <w:rFonts w:cs="Arial"/>
                <w:sz w:val="20"/>
                <w:szCs w:val="20"/>
              </w:rPr>
            </w:pPr>
            <w:r>
              <w:rPr>
                <w:rFonts w:cs="Arial"/>
                <w:sz w:val="20"/>
                <w:szCs w:val="20"/>
              </w:rPr>
              <w:t>B</w:t>
            </w:r>
          </w:p>
        </w:tc>
      </w:tr>
      <w:tr w:rsidR="00746677" w14:paraId="130A9B66" w14:textId="77777777">
        <w:trPr>
          <w:jc w:val="center"/>
        </w:trPr>
        <w:tc>
          <w:tcPr>
            <w:tcW w:w="2406" w:type="dxa"/>
            <w:vMerge/>
            <w:tcBorders>
              <w:top w:val="single" w:sz="2" w:space="0" w:color="000001"/>
              <w:left w:val="single" w:sz="2" w:space="0" w:color="000001"/>
              <w:bottom w:val="single" w:sz="2" w:space="0" w:color="000001"/>
            </w:tcBorders>
            <w:shd w:val="clear" w:color="auto" w:fill="auto"/>
            <w:tcMar>
              <w:left w:w="51" w:type="dxa"/>
            </w:tcMar>
          </w:tcPr>
          <w:p w14:paraId="3088CC27" w14:textId="77777777" w:rsidR="00746677" w:rsidRDefault="00746677">
            <w:pPr>
              <w:ind w:firstLine="0"/>
              <w:rPr>
                <w:rFonts w:cs="Arial"/>
                <w:sz w:val="20"/>
                <w:szCs w:val="20"/>
              </w:rPr>
            </w:pP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0B0CCBFD" w14:textId="77777777" w:rsidR="00746677" w:rsidRDefault="00C4746A">
            <w:pPr>
              <w:ind w:firstLine="0"/>
              <w:rPr>
                <w:rFonts w:cs="Arial"/>
                <w:sz w:val="20"/>
                <w:szCs w:val="20"/>
              </w:rPr>
            </w:pPr>
            <w:r>
              <w:rPr>
                <w:rFonts w:cs="Arial"/>
                <w:sz w:val="20"/>
                <w:szCs w:val="20"/>
              </w:rPr>
              <w:t xml:space="preserve">PAIXÃO, R. R. </w:t>
            </w:r>
            <w:r>
              <w:rPr>
                <w:rFonts w:cs="Arial"/>
                <w:b/>
                <w:sz w:val="20"/>
                <w:szCs w:val="20"/>
              </w:rPr>
              <w:t>Montagem e Configuração de Computadores: Guia Prático</w:t>
            </w:r>
            <w:r>
              <w:rPr>
                <w:rFonts w:cs="Arial"/>
                <w:sz w:val="20"/>
                <w:szCs w:val="20"/>
              </w:rPr>
              <w:t>. São Paulo: Editora Érica, 2010.</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04FA57E5" w14:textId="77777777" w:rsidR="00746677" w:rsidRDefault="00C4746A">
            <w:pPr>
              <w:ind w:firstLine="0"/>
              <w:jc w:val="center"/>
              <w:rPr>
                <w:rFonts w:cs="Arial"/>
                <w:sz w:val="20"/>
                <w:szCs w:val="20"/>
              </w:rPr>
            </w:pPr>
            <w:r>
              <w:rPr>
                <w:rFonts w:cs="Arial"/>
                <w:sz w:val="20"/>
                <w:szCs w:val="20"/>
              </w:rPr>
              <w:t>B</w:t>
            </w:r>
          </w:p>
        </w:tc>
      </w:tr>
      <w:tr w:rsidR="00746677" w14:paraId="4B4E8245" w14:textId="77777777">
        <w:trPr>
          <w:jc w:val="center"/>
        </w:trPr>
        <w:tc>
          <w:tcPr>
            <w:tcW w:w="2406" w:type="dxa"/>
            <w:vMerge/>
            <w:tcBorders>
              <w:top w:val="single" w:sz="2" w:space="0" w:color="000001"/>
              <w:left w:val="single" w:sz="2" w:space="0" w:color="000001"/>
              <w:bottom w:val="single" w:sz="2" w:space="0" w:color="000001"/>
            </w:tcBorders>
            <w:shd w:val="clear" w:color="auto" w:fill="auto"/>
            <w:tcMar>
              <w:left w:w="51" w:type="dxa"/>
            </w:tcMar>
          </w:tcPr>
          <w:p w14:paraId="18F85C2B" w14:textId="77777777" w:rsidR="00746677" w:rsidRDefault="00746677">
            <w:pPr>
              <w:ind w:firstLine="0"/>
              <w:rPr>
                <w:rFonts w:cs="Arial"/>
                <w:sz w:val="20"/>
                <w:szCs w:val="20"/>
              </w:rPr>
            </w:pP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0AF4955F" w14:textId="77777777" w:rsidR="00746677" w:rsidRDefault="00C4746A">
            <w:pPr>
              <w:ind w:firstLine="0"/>
              <w:rPr>
                <w:rFonts w:cs="Arial"/>
                <w:sz w:val="20"/>
                <w:szCs w:val="20"/>
              </w:rPr>
            </w:pPr>
            <w:r>
              <w:rPr>
                <w:rFonts w:cs="Arial"/>
                <w:sz w:val="20"/>
                <w:szCs w:val="20"/>
              </w:rPr>
              <w:t xml:space="preserve">DA SILVA, G. M. </w:t>
            </w:r>
            <w:r>
              <w:rPr>
                <w:rFonts w:cs="Arial"/>
                <w:b/>
                <w:sz w:val="20"/>
                <w:szCs w:val="20"/>
              </w:rPr>
              <w:t>Guia Foca GNU/Linux</w:t>
            </w:r>
            <w:r>
              <w:rPr>
                <w:rFonts w:cs="Arial"/>
                <w:sz w:val="20"/>
                <w:szCs w:val="20"/>
              </w:rPr>
              <w:t>. Disponível em: http://www.guiafoca.org/. Acesso em 07 de fevereiro de 2017.</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64131661" w14:textId="77777777" w:rsidR="00746677" w:rsidRDefault="00C4746A">
            <w:pPr>
              <w:ind w:firstLine="0"/>
              <w:jc w:val="center"/>
              <w:rPr>
                <w:rFonts w:cs="Arial"/>
                <w:sz w:val="20"/>
                <w:szCs w:val="20"/>
              </w:rPr>
            </w:pPr>
            <w:r>
              <w:rPr>
                <w:rFonts w:cs="Arial"/>
                <w:sz w:val="20"/>
                <w:szCs w:val="20"/>
              </w:rPr>
              <w:t>C</w:t>
            </w:r>
          </w:p>
        </w:tc>
      </w:tr>
    </w:tbl>
    <w:p w14:paraId="1DE874A6" w14:textId="77777777" w:rsidR="00746677" w:rsidRDefault="00746677">
      <w:pPr>
        <w:ind w:firstLine="0"/>
      </w:pPr>
    </w:p>
    <w:tbl>
      <w:tblPr>
        <w:tblW w:w="8724" w:type="dxa"/>
        <w:jc w:val="center"/>
        <w:tblBorders>
          <w:top w:val="single" w:sz="2" w:space="0" w:color="000001"/>
          <w:left w:val="single" w:sz="2" w:space="0" w:color="000001"/>
          <w:bottom w:val="single" w:sz="2" w:space="0" w:color="000001"/>
          <w:insideH w:val="single" w:sz="2" w:space="0" w:color="000001"/>
        </w:tblBorders>
        <w:tblCellMar>
          <w:top w:w="55" w:type="dxa"/>
          <w:left w:w="51" w:type="dxa"/>
          <w:bottom w:w="55" w:type="dxa"/>
          <w:right w:w="55" w:type="dxa"/>
        </w:tblCellMar>
        <w:tblLook w:val="0000" w:firstRow="0" w:lastRow="0" w:firstColumn="0" w:lastColumn="0" w:noHBand="0" w:noVBand="0"/>
      </w:tblPr>
      <w:tblGrid>
        <w:gridCol w:w="2406"/>
        <w:gridCol w:w="5463"/>
        <w:gridCol w:w="855"/>
      </w:tblGrid>
      <w:tr w:rsidR="00746677" w14:paraId="7CC72BF1" w14:textId="77777777">
        <w:trPr>
          <w:jc w:val="center"/>
        </w:trPr>
        <w:tc>
          <w:tcPr>
            <w:tcW w:w="2406" w:type="dxa"/>
            <w:tcBorders>
              <w:top w:val="single" w:sz="2" w:space="0" w:color="000001"/>
              <w:left w:val="single" w:sz="2" w:space="0" w:color="000001"/>
              <w:bottom w:val="single" w:sz="2" w:space="0" w:color="000001"/>
            </w:tcBorders>
            <w:shd w:val="clear" w:color="auto" w:fill="auto"/>
            <w:tcMar>
              <w:left w:w="51" w:type="dxa"/>
            </w:tcMar>
          </w:tcPr>
          <w:p w14:paraId="79CFC723" w14:textId="77777777" w:rsidR="00746677" w:rsidRDefault="00C4746A">
            <w:pPr>
              <w:ind w:firstLine="0"/>
              <w:jc w:val="center"/>
              <w:rPr>
                <w:rFonts w:cs="Arial"/>
                <w:b/>
                <w:bCs/>
                <w:sz w:val="20"/>
                <w:szCs w:val="20"/>
              </w:rPr>
            </w:pPr>
            <w:r>
              <w:rPr>
                <w:rFonts w:cs="Arial"/>
                <w:b/>
                <w:bCs/>
                <w:sz w:val="20"/>
                <w:szCs w:val="20"/>
              </w:rPr>
              <w:t>Disciplina:</w:t>
            </w: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33178AD1" w14:textId="77777777" w:rsidR="00746677" w:rsidRDefault="00C4746A">
            <w:pPr>
              <w:ind w:firstLine="0"/>
              <w:jc w:val="center"/>
              <w:rPr>
                <w:rFonts w:cs="Arial"/>
                <w:b/>
                <w:bCs/>
                <w:sz w:val="20"/>
                <w:szCs w:val="20"/>
              </w:rPr>
            </w:pPr>
            <w:r>
              <w:rPr>
                <w:rFonts w:cs="Arial"/>
                <w:b/>
                <w:bCs/>
                <w:sz w:val="20"/>
                <w:szCs w:val="20"/>
              </w:rPr>
              <w:t>Referências Bibliográficas</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tcPr>
          <w:p w14:paraId="29354C91" w14:textId="77777777" w:rsidR="00746677" w:rsidRDefault="00C4746A">
            <w:pPr>
              <w:ind w:firstLine="0"/>
              <w:jc w:val="center"/>
              <w:rPr>
                <w:rFonts w:cs="Arial"/>
                <w:b/>
                <w:bCs/>
                <w:sz w:val="20"/>
                <w:szCs w:val="20"/>
              </w:rPr>
            </w:pPr>
            <w:r>
              <w:rPr>
                <w:rFonts w:cs="Arial"/>
                <w:b/>
                <w:bCs/>
                <w:sz w:val="20"/>
                <w:szCs w:val="20"/>
              </w:rPr>
              <w:t>Uso:</w:t>
            </w:r>
          </w:p>
        </w:tc>
      </w:tr>
      <w:tr w:rsidR="00746677" w14:paraId="2FEDFEB8" w14:textId="77777777">
        <w:trPr>
          <w:jc w:val="center"/>
        </w:trPr>
        <w:tc>
          <w:tcPr>
            <w:tcW w:w="2406" w:type="dxa"/>
            <w:vMerge w:val="restart"/>
            <w:tcBorders>
              <w:top w:val="single" w:sz="2" w:space="0" w:color="000001"/>
              <w:left w:val="single" w:sz="2" w:space="0" w:color="000001"/>
              <w:bottom w:val="single" w:sz="2" w:space="0" w:color="000001"/>
            </w:tcBorders>
            <w:shd w:val="clear" w:color="auto" w:fill="auto"/>
            <w:tcMar>
              <w:left w:w="51" w:type="dxa"/>
            </w:tcMar>
            <w:vAlign w:val="center"/>
          </w:tcPr>
          <w:p w14:paraId="7FEDB183" w14:textId="77777777" w:rsidR="00746677" w:rsidRDefault="00C4746A">
            <w:pPr>
              <w:ind w:firstLine="0"/>
              <w:jc w:val="center"/>
              <w:rPr>
                <w:rFonts w:cs="Arial"/>
                <w:sz w:val="20"/>
                <w:szCs w:val="20"/>
              </w:rPr>
            </w:pPr>
            <w:r>
              <w:rPr>
                <w:rFonts w:cs="Arial"/>
                <w:sz w:val="20"/>
                <w:szCs w:val="20"/>
              </w:rPr>
              <w:t>Web Design</w:t>
            </w: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5CBFDD42" w14:textId="77777777" w:rsidR="00746677" w:rsidRDefault="00C4746A">
            <w:pPr>
              <w:ind w:firstLine="0"/>
              <w:rPr>
                <w:rFonts w:cs="Arial"/>
                <w:sz w:val="20"/>
                <w:szCs w:val="20"/>
              </w:rPr>
            </w:pPr>
            <w:r>
              <w:rPr>
                <w:rFonts w:cs="Arial"/>
                <w:bCs/>
                <w:sz w:val="20"/>
                <w:szCs w:val="20"/>
              </w:rPr>
              <w:t xml:space="preserve">SILVA, Maurício Samy </w:t>
            </w:r>
            <w:r>
              <w:rPr>
                <w:rFonts w:cs="Arial"/>
                <w:b/>
                <w:bCs/>
                <w:sz w:val="20"/>
                <w:szCs w:val="20"/>
              </w:rPr>
              <w:t>Construindo Sites com CSS e (X)HTML.</w:t>
            </w:r>
            <w:r>
              <w:rPr>
                <w:rFonts w:cs="Arial"/>
                <w:bCs/>
                <w:sz w:val="20"/>
                <w:szCs w:val="20"/>
              </w:rPr>
              <w:t xml:space="preserve"> 1ª ed. São Paulo: Novatec, 2007.</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479811C1" w14:textId="77777777" w:rsidR="00746677" w:rsidRDefault="00C4746A">
            <w:pPr>
              <w:ind w:firstLine="0"/>
              <w:jc w:val="center"/>
              <w:rPr>
                <w:rFonts w:cs="Arial"/>
                <w:sz w:val="20"/>
                <w:szCs w:val="20"/>
              </w:rPr>
            </w:pPr>
            <w:r>
              <w:rPr>
                <w:rFonts w:cs="Arial"/>
                <w:sz w:val="20"/>
                <w:szCs w:val="20"/>
              </w:rPr>
              <w:t>B</w:t>
            </w:r>
          </w:p>
        </w:tc>
      </w:tr>
      <w:tr w:rsidR="00746677" w14:paraId="477BE8D5" w14:textId="77777777">
        <w:trPr>
          <w:jc w:val="center"/>
        </w:trPr>
        <w:tc>
          <w:tcPr>
            <w:tcW w:w="2406" w:type="dxa"/>
            <w:vMerge/>
            <w:tcBorders>
              <w:top w:val="single" w:sz="2" w:space="0" w:color="000001"/>
              <w:left w:val="single" w:sz="2" w:space="0" w:color="000001"/>
              <w:bottom w:val="single" w:sz="2" w:space="0" w:color="000001"/>
            </w:tcBorders>
            <w:shd w:val="clear" w:color="auto" w:fill="auto"/>
            <w:tcMar>
              <w:left w:w="51" w:type="dxa"/>
            </w:tcMar>
          </w:tcPr>
          <w:p w14:paraId="58519802" w14:textId="77777777" w:rsidR="00746677" w:rsidRDefault="00746677">
            <w:pPr>
              <w:ind w:firstLine="0"/>
              <w:rPr>
                <w:rFonts w:cs="Arial"/>
                <w:sz w:val="20"/>
                <w:szCs w:val="20"/>
              </w:rPr>
            </w:pP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4D416349" w14:textId="77777777" w:rsidR="00746677" w:rsidRDefault="00C4746A">
            <w:pPr>
              <w:ind w:firstLine="0"/>
              <w:rPr>
                <w:rFonts w:cs="Arial"/>
                <w:sz w:val="20"/>
                <w:szCs w:val="20"/>
              </w:rPr>
            </w:pPr>
            <w:r>
              <w:rPr>
                <w:rFonts w:cs="Arial"/>
                <w:bCs/>
                <w:sz w:val="20"/>
                <w:szCs w:val="20"/>
              </w:rPr>
              <w:t>MAZZA, Lucas.</w:t>
            </w:r>
            <w:r>
              <w:rPr>
                <w:sz w:val="20"/>
                <w:szCs w:val="20"/>
              </w:rPr>
              <w:t xml:space="preserve"> </w:t>
            </w:r>
            <w:r>
              <w:rPr>
                <w:rFonts w:cs="Arial"/>
                <w:b/>
                <w:bCs/>
                <w:sz w:val="20"/>
                <w:szCs w:val="20"/>
              </w:rPr>
              <w:t>HTML5 e CSS3</w:t>
            </w:r>
            <w:r>
              <w:rPr>
                <w:rFonts w:cs="Arial"/>
                <w:bCs/>
                <w:sz w:val="20"/>
                <w:szCs w:val="20"/>
              </w:rPr>
              <w:t>: Domine a web do futuro. Casa do Código, 2012.</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608ACA33" w14:textId="77777777" w:rsidR="00746677" w:rsidRDefault="00C4746A">
            <w:pPr>
              <w:ind w:firstLine="0"/>
              <w:jc w:val="center"/>
              <w:rPr>
                <w:rFonts w:cs="Arial"/>
                <w:sz w:val="20"/>
                <w:szCs w:val="20"/>
              </w:rPr>
            </w:pPr>
            <w:r>
              <w:rPr>
                <w:rFonts w:cs="Arial"/>
                <w:sz w:val="20"/>
                <w:szCs w:val="20"/>
              </w:rPr>
              <w:t>B</w:t>
            </w:r>
          </w:p>
        </w:tc>
      </w:tr>
      <w:tr w:rsidR="00746677" w14:paraId="4B811DE1" w14:textId="77777777">
        <w:trPr>
          <w:jc w:val="center"/>
        </w:trPr>
        <w:tc>
          <w:tcPr>
            <w:tcW w:w="2406" w:type="dxa"/>
            <w:vMerge/>
            <w:tcBorders>
              <w:top w:val="single" w:sz="2" w:space="0" w:color="000001"/>
              <w:left w:val="single" w:sz="2" w:space="0" w:color="000001"/>
              <w:bottom w:val="single" w:sz="2" w:space="0" w:color="000001"/>
            </w:tcBorders>
            <w:shd w:val="clear" w:color="auto" w:fill="auto"/>
            <w:tcMar>
              <w:left w:w="51" w:type="dxa"/>
            </w:tcMar>
          </w:tcPr>
          <w:p w14:paraId="77A01934" w14:textId="77777777" w:rsidR="00746677" w:rsidRDefault="00746677">
            <w:pPr>
              <w:ind w:firstLine="0"/>
              <w:rPr>
                <w:rFonts w:cs="Arial"/>
                <w:sz w:val="20"/>
                <w:szCs w:val="20"/>
              </w:rPr>
            </w:pP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53F3DA53" w14:textId="77777777" w:rsidR="00746677" w:rsidRDefault="00C4746A">
            <w:pPr>
              <w:ind w:firstLine="0"/>
              <w:rPr>
                <w:rFonts w:cs="Arial"/>
                <w:sz w:val="20"/>
                <w:szCs w:val="20"/>
              </w:rPr>
            </w:pPr>
            <w:r>
              <w:rPr>
                <w:rFonts w:cs="Arial"/>
                <w:bCs/>
                <w:sz w:val="20"/>
                <w:szCs w:val="20"/>
              </w:rPr>
              <w:t>SILVEIRA, Paulo; ALMEIDA, Adriano.</w:t>
            </w:r>
            <w:r>
              <w:rPr>
                <w:sz w:val="20"/>
                <w:szCs w:val="20"/>
              </w:rPr>
              <w:t xml:space="preserve"> </w:t>
            </w:r>
            <w:r>
              <w:rPr>
                <w:rFonts w:cs="Arial"/>
                <w:bCs/>
                <w:sz w:val="20"/>
                <w:szCs w:val="20"/>
              </w:rPr>
              <w:t xml:space="preserve">Lógica de Programação: </w:t>
            </w:r>
            <w:r>
              <w:rPr>
                <w:rFonts w:cs="Arial"/>
                <w:b/>
                <w:bCs/>
                <w:sz w:val="20"/>
                <w:szCs w:val="20"/>
              </w:rPr>
              <w:t>Crie seus primeiros programas usando Javascript e HTML</w:t>
            </w:r>
            <w:r>
              <w:rPr>
                <w:rFonts w:cs="Arial"/>
                <w:bCs/>
                <w:sz w:val="20"/>
                <w:szCs w:val="20"/>
              </w:rPr>
              <w:t>. Casa do Código, 2014.</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4D0B7480" w14:textId="77777777" w:rsidR="00746677" w:rsidRDefault="00C4746A">
            <w:pPr>
              <w:ind w:firstLine="0"/>
              <w:jc w:val="center"/>
              <w:rPr>
                <w:rFonts w:cs="Arial"/>
                <w:sz w:val="20"/>
                <w:szCs w:val="20"/>
              </w:rPr>
            </w:pPr>
            <w:r>
              <w:rPr>
                <w:rFonts w:cs="Arial"/>
                <w:sz w:val="20"/>
                <w:szCs w:val="20"/>
              </w:rPr>
              <w:t>B</w:t>
            </w:r>
          </w:p>
        </w:tc>
      </w:tr>
      <w:tr w:rsidR="00746677" w14:paraId="1CBE2483" w14:textId="77777777">
        <w:trPr>
          <w:jc w:val="center"/>
        </w:trPr>
        <w:tc>
          <w:tcPr>
            <w:tcW w:w="2406" w:type="dxa"/>
            <w:vMerge/>
            <w:tcBorders>
              <w:top w:val="single" w:sz="2" w:space="0" w:color="000001"/>
              <w:left w:val="single" w:sz="2" w:space="0" w:color="000001"/>
              <w:bottom w:val="single" w:sz="2" w:space="0" w:color="000001"/>
            </w:tcBorders>
            <w:shd w:val="clear" w:color="auto" w:fill="auto"/>
            <w:tcMar>
              <w:left w:w="51" w:type="dxa"/>
            </w:tcMar>
          </w:tcPr>
          <w:p w14:paraId="3364103D" w14:textId="77777777" w:rsidR="00746677" w:rsidRDefault="00746677">
            <w:pPr>
              <w:ind w:firstLine="0"/>
              <w:rPr>
                <w:rFonts w:cs="Arial"/>
                <w:sz w:val="20"/>
                <w:szCs w:val="20"/>
              </w:rPr>
            </w:pP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20CFC349" w14:textId="77777777" w:rsidR="00746677" w:rsidRDefault="00C4746A">
            <w:pPr>
              <w:ind w:firstLine="0"/>
              <w:rPr>
                <w:rFonts w:cs="Arial"/>
                <w:sz w:val="20"/>
                <w:szCs w:val="20"/>
              </w:rPr>
            </w:pPr>
            <w:r>
              <w:rPr>
                <w:rFonts w:cs="Arial"/>
                <w:bCs/>
                <w:sz w:val="20"/>
                <w:szCs w:val="20"/>
              </w:rPr>
              <w:t>BALDUINO, Plínio.</w:t>
            </w:r>
            <w:r>
              <w:rPr>
                <w:sz w:val="20"/>
                <w:szCs w:val="20"/>
              </w:rPr>
              <w:t xml:space="preserve"> </w:t>
            </w:r>
            <w:r>
              <w:rPr>
                <w:rFonts w:cs="Arial"/>
                <w:b/>
                <w:bCs/>
                <w:sz w:val="20"/>
                <w:szCs w:val="20"/>
              </w:rPr>
              <w:t>Dominando JavaScript com jQuery</w:t>
            </w:r>
            <w:r>
              <w:rPr>
                <w:rFonts w:cs="Arial"/>
                <w:bCs/>
                <w:sz w:val="20"/>
                <w:szCs w:val="20"/>
              </w:rPr>
              <w:t>. Casa do Código, 2012.</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5D839A2A" w14:textId="77777777" w:rsidR="00746677" w:rsidRDefault="00C4746A">
            <w:pPr>
              <w:ind w:firstLine="0"/>
              <w:jc w:val="center"/>
              <w:rPr>
                <w:rFonts w:cs="Arial"/>
                <w:sz w:val="20"/>
                <w:szCs w:val="20"/>
              </w:rPr>
            </w:pPr>
            <w:r>
              <w:rPr>
                <w:rFonts w:cs="Arial"/>
                <w:sz w:val="20"/>
                <w:szCs w:val="20"/>
              </w:rPr>
              <w:t>C</w:t>
            </w:r>
          </w:p>
        </w:tc>
      </w:tr>
      <w:tr w:rsidR="00746677" w14:paraId="7CE6D028" w14:textId="77777777">
        <w:trPr>
          <w:jc w:val="center"/>
        </w:trPr>
        <w:tc>
          <w:tcPr>
            <w:tcW w:w="2406" w:type="dxa"/>
            <w:vMerge/>
            <w:tcBorders>
              <w:top w:val="single" w:sz="2" w:space="0" w:color="000001"/>
              <w:left w:val="single" w:sz="2" w:space="0" w:color="000001"/>
              <w:bottom w:val="single" w:sz="2" w:space="0" w:color="000001"/>
            </w:tcBorders>
            <w:shd w:val="clear" w:color="auto" w:fill="auto"/>
            <w:tcMar>
              <w:left w:w="51" w:type="dxa"/>
            </w:tcMar>
          </w:tcPr>
          <w:p w14:paraId="458B749B" w14:textId="77777777" w:rsidR="00746677" w:rsidRDefault="00746677">
            <w:pPr>
              <w:ind w:firstLine="0"/>
              <w:rPr>
                <w:rFonts w:cs="Arial"/>
                <w:sz w:val="20"/>
                <w:szCs w:val="20"/>
              </w:rPr>
            </w:pP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12052EEF" w14:textId="77777777" w:rsidR="00746677" w:rsidRDefault="00C4746A">
            <w:pPr>
              <w:ind w:firstLine="0"/>
              <w:rPr>
                <w:rFonts w:cs="Arial"/>
                <w:sz w:val="20"/>
                <w:szCs w:val="20"/>
              </w:rPr>
            </w:pPr>
            <w:r>
              <w:rPr>
                <w:rFonts w:cs="Arial"/>
                <w:sz w:val="20"/>
                <w:szCs w:val="20"/>
              </w:rPr>
              <w:t xml:space="preserve">ZEMEL, Tárcio. </w:t>
            </w:r>
            <w:r>
              <w:rPr>
                <w:rFonts w:cs="Arial"/>
                <w:b/>
                <w:sz w:val="20"/>
                <w:szCs w:val="20"/>
              </w:rPr>
              <w:t>Web Design Responsivo</w:t>
            </w:r>
            <w:r>
              <w:rPr>
                <w:rFonts w:cs="Arial"/>
                <w:sz w:val="20"/>
                <w:szCs w:val="20"/>
              </w:rPr>
              <w:t xml:space="preserve">: Páginas adaptáveis para todos os dispositivos. </w:t>
            </w:r>
            <w:r>
              <w:rPr>
                <w:rFonts w:cs="Arial"/>
                <w:bCs/>
                <w:sz w:val="20"/>
                <w:szCs w:val="20"/>
              </w:rPr>
              <w:t>Casa do Código</w:t>
            </w:r>
            <w:r>
              <w:rPr>
                <w:rFonts w:cs="Arial"/>
                <w:sz w:val="20"/>
                <w:szCs w:val="20"/>
              </w:rPr>
              <w:t>, 2015.</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6BE64B62" w14:textId="77777777" w:rsidR="00746677" w:rsidRDefault="00C4746A">
            <w:pPr>
              <w:ind w:firstLine="0"/>
              <w:jc w:val="center"/>
              <w:rPr>
                <w:rFonts w:cs="Arial"/>
                <w:sz w:val="20"/>
                <w:szCs w:val="20"/>
              </w:rPr>
            </w:pPr>
            <w:r>
              <w:rPr>
                <w:rFonts w:cs="Arial"/>
                <w:sz w:val="20"/>
                <w:szCs w:val="20"/>
              </w:rPr>
              <w:t>C</w:t>
            </w:r>
          </w:p>
        </w:tc>
      </w:tr>
      <w:tr w:rsidR="00746677" w14:paraId="71991B40" w14:textId="77777777">
        <w:trPr>
          <w:jc w:val="center"/>
        </w:trPr>
        <w:tc>
          <w:tcPr>
            <w:tcW w:w="2406" w:type="dxa"/>
            <w:vMerge/>
            <w:tcBorders>
              <w:top w:val="single" w:sz="2" w:space="0" w:color="000001"/>
              <w:left w:val="single" w:sz="2" w:space="0" w:color="000001"/>
              <w:bottom w:val="single" w:sz="2" w:space="0" w:color="000001"/>
            </w:tcBorders>
            <w:shd w:val="clear" w:color="auto" w:fill="auto"/>
            <w:tcMar>
              <w:left w:w="51" w:type="dxa"/>
            </w:tcMar>
          </w:tcPr>
          <w:p w14:paraId="3DCC7B8D" w14:textId="77777777" w:rsidR="00746677" w:rsidRDefault="00746677">
            <w:pPr>
              <w:ind w:firstLine="0"/>
              <w:rPr>
                <w:rFonts w:cs="Arial"/>
                <w:sz w:val="20"/>
                <w:szCs w:val="20"/>
              </w:rPr>
            </w:pP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68ACB526" w14:textId="77777777" w:rsidR="00746677" w:rsidRDefault="00C4746A">
            <w:pPr>
              <w:ind w:firstLine="0"/>
              <w:rPr>
                <w:rFonts w:cs="Arial"/>
                <w:sz w:val="20"/>
                <w:szCs w:val="20"/>
              </w:rPr>
            </w:pPr>
            <w:r>
              <w:rPr>
                <w:rFonts w:cs="Arial"/>
                <w:sz w:val="20"/>
                <w:szCs w:val="20"/>
              </w:rPr>
              <w:t xml:space="preserve">MILANI, André. </w:t>
            </w:r>
            <w:r>
              <w:rPr>
                <w:rFonts w:cs="Arial"/>
                <w:b/>
                <w:sz w:val="20"/>
                <w:szCs w:val="20"/>
              </w:rPr>
              <w:t>GIMP - Guia do Usuário</w:t>
            </w:r>
            <w:r>
              <w:rPr>
                <w:rFonts w:cs="Arial"/>
                <w:sz w:val="20"/>
                <w:szCs w:val="20"/>
              </w:rPr>
              <w:t>. 2ª ed. São Paulo: Novatec, 2008.</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44AE6658" w14:textId="77777777" w:rsidR="00746677" w:rsidRDefault="00C4746A">
            <w:pPr>
              <w:ind w:firstLine="0"/>
              <w:jc w:val="center"/>
              <w:rPr>
                <w:rFonts w:cs="Arial"/>
                <w:sz w:val="20"/>
                <w:szCs w:val="20"/>
              </w:rPr>
            </w:pPr>
            <w:r>
              <w:rPr>
                <w:rFonts w:cs="Arial"/>
                <w:sz w:val="20"/>
                <w:szCs w:val="20"/>
              </w:rPr>
              <w:t>C</w:t>
            </w:r>
          </w:p>
        </w:tc>
      </w:tr>
      <w:tr w:rsidR="00746677" w14:paraId="712BBAAA" w14:textId="77777777">
        <w:trPr>
          <w:jc w:val="center"/>
        </w:trPr>
        <w:tc>
          <w:tcPr>
            <w:tcW w:w="2406" w:type="dxa"/>
            <w:vMerge/>
            <w:tcBorders>
              <w:top w:val="single" w:sz="2" w:space="0" w:color="000001"/>
              <w:left w:val="single" w:sz="2" w:space="0" w:color="000001"/>
              <w:bottom w:val="single" w:sz="2" w:space="0" w:color="000001"/>
            </w:tcBorders>
            <w:shd w:val="clear" w:color="auto" w:fill="auto"/>
            <w:tcMar>
              <w:left w:w="51" w:type="dxa"/>
            </w:tcMar>
          </w:tcPr>
          <w:p w14:paraId="19B76BED" w14:textId="77777777" w:rsidR="00746677" w:rsidRDefault="00746677">
            <w:pPr>
              <w:ind w:firstLine="0"/>
              <w:rPr>
                <w:rFonts w:cs="Arial"/>
                <w:sz w:val="20"/>
                <w:szCs w:val="20"/>
              </w:rPr>
            </w:pP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2CB41860" w14:textId="77777777" w:rsidR="00746677" w:rsidRDefault="00C4746A">
            <w:pPr>
              <w:ind w:firstLine="0"/>
              <w:rPr>
                <w:rFonts w:cs="Arial"/>
                <w:sz w:val="20"/>
                <w:szCs w:val="20"/>
              </w:rPr>
            </w:pPr>
            <w:r>
              <w:rPr>
                <w:rFonts w:cs="Arial"/>
                <w:sz w:val="20"/>
                <w:szCs w:val="20"/>
              </w:rPr>
              <w:t xml:space="preserve">RAZGRIZ, Guilherme. </w:t>
            </w:r>
            <w:r>
              <w:rPr>
                <w:rFonts w:cs="Arial"/>
                <w:b/>
                <w:sz w:val="20"/>
                <w:szCs w:val="20"/>
              </w:rPr>
              <w:t>GIMP Descomplicado</w:t>
            </w:r>
            <w:r>
              <w:rPr>
                <w:rFonts w:cs="Arial"/>
                <w:sz w:val="20"/>
                <w:szCs w:val="20"/>
              </w:rPr>
              <w:t>: Como Criar e Editar Sem Se Complicar. 1ª ed. Viena, 2015.</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1417D3F9" w14:textId="77777777" w:rsidR="00746677" w:rsidRDefault="00C4746A">
            <w:pPr>
              <w:ind w:firstLine="0"/>
              <w:jc w:val="center"/>
              <w:rPr>
                <w:rFonts w:cs="Arial"/>
                <w:sz w:val="20"/>
                <w:szCs w:val="20"/>
              </w:rPr>
            </w:pPr>
            <w:r>
              <w:rPr>
                <w:rFonts w:cs="Arial"/>
                <w:sz w:val="20"/>
                <w:szCs w:val="20"/>
              </w:rPr>
              <w:t>C</w:t>
            </w:r>
          </w:p>
        </w:tc>
      </w:tr>
      <w:tr w:rsidR="00746677" w14:paraId="4411B04F" w14:textId="77777777">
        <w:trPr>
          <w:jc w:val="center"/>
        </w:trPr>
        <w:tc>
          <w:tcPr>
            <w:tcW w:w="2406" w:type="dxa"/>
            <w:vMerge/>
            <w:tcBorders>
              <w:top w:val="single" w:sz="2" w:space="0" w:color="000001"/>
              <w:left w:val="single" w:sz="2" w:space="0" w:color="000001"/>
              <w:bottom w:val="single" w:sz="2" w:space="0" w:color="000001"/>
            </w:tcBorders>
            <w:shd w:val="clear" w:color="auto" w:fill="auto"/>
            <w:tcMar>
              <w:left w:w="51" w:type="dxa"/>
            </w:tcMar>
          </w:tcPr>
          <w:p w14:paraId="35A50957" w14:textId="77777777" w:rsidR="00746677" w:rsidRDefault="00746677">
            <w:pPr>
              <w:ind w:firstLine="0"/>
              <w:rPr>
                <w:rFonts w:cs="Arial"/>
                <w:sz w:val="20"/>
                <w:szCs w:val="20"/>
              </w:rPr>
            </w:pP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17641291" w14:textId="77777777" w:rsidR="00746677" w:rsidRDefault="00C4746A">
            <w:pPr>
              <w:ind w:firstLine="0"/>
              <w:rPr>
                <w:rFonts w:cs="Arial"/>
                <w:sz w:val="20"/>
                <w:szCs w:val="20"/>
              </w:rPr>
            </w:pPr>
            <w:r>
              <w:rPr>
                <w:rFonts w:cs="Arial"/>
                <w:bCs/>
                <w:sz w:val="20"/>
                <w:szCs w:val="20"/>
              </w:rPr>
              <w:t xml:space="preserve">LOPES, Sérgio. </w:t>
            </w:r>
            <w:r>
              <w:rPr>
                <w:rFonts w:cs="Arial"/>
                <w:b/>
                <w:bCs/>
                <w:sz w:val="20"/>
                <w:szCs w:val="20"/>
              </w:rPr>
              <w:t>A Web Mobile</w:t>
            </w:r>
            <w:r>
              <w:rPr>
                <w:rFonts w:cs="Arial"/>
                <w:bCs/>
                <w:sz w:val="20"/>
                <w:szCs w:val="20"/>
              </w:rPr>
              <w:t>: Design Responsivo e além para uma Web adaptada ao mundo mobile. 2ª ed. Casa do Código, 2015.</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752914D9" w14:textId="77777777" w:rsidR="00746677" w:rsidRDefault="00C4746A">
            <w:pPr>
              <w:ind w:firstLine="0"/>
              <w:jc w:val="center"/>
              <w:rPr>
                <w:rFonts w:cs="Arial"/>
                <w:sz w:val="20"/>
                <w:szCs w:val="20"/>
              </w:rPr>
            </w:pPr>
            <w:r>
              <w:rPr>
                <w:rFonts w:cs="Arial"/>
                <w:sz w:val="20"/>
                <w:szCs w:val="20"/>
              </w:rPr>
              <w:t>C</w:t>
            </w:r>
          </w:p>
        </w:tc>
      </w:tr>
    </w:tbl>
    <w:p w14:paraId="75A59AB1" w14:textId="77777777" w:rsidR="00746677" w:rsidRDefault="00746677">
      <w:pPr>
        <w:ind w:firstLine="0"/>
      </w:pPr>
    </w:p>
    <w:tbl>
      <w:tblPr>
        <w:tblW w:w="8724" w:type="dxa"/>
        <w:jc w:val="center"/>
        <w:tblBorders>
          <w:top w:val="single" w:sz="2" w:space="0" w:color="000001"/>
          <w:left w:val="single" w:sz="2" w:space="0" w:color="000001"/>
          <w:bottom w:val="single" w:sz="2" w:space="0" w:color="000001"/>
          <w:insideH w:val="single" w:sz="2" w:space="0" w:color="000001"/>
        </w:tblBorders>
        <w:tblCellMar>
          <w:top w:w="55" w:type="dxa"/>
          <w:left w:w="51" w:type="dxa"/>
          <w:bottom w:w="55" w:type="dxa"/>
          <w:right w:w="55" w:type="dxa"/>
        </w:tblCellMar>
        <w:tblLook w:val="0000" w:firstRow="0" w:lastRow="0" w:firstColumn="0" w:lastColumn="0" w:noHBand="0" w:noVBand="0"/>
      </w:tblPr>
      <w:tblGrid>
        <w:gridCol w:w="2406"/>
        <w:gridCol w:w="5463"/>
        <w:gridCol w:w="855"/>
      </w:tblGrid>
      <w:tr w:rsidR="00746677" w14:paraId="11652674" w14:textId="77777777">
        <w:trPr>
          <w:jc w:val="center"/>
        </w:trPr>
        <w:tc>
          <w:tcPr>
            <w:tcW w:w="2406" w:type="dxa"/>
            <w:tcBorders>
              <w:top w:val="single" w:sz="2" w:space="0" w:color="000001"/>
              <w:left w:val="single" w:sz="2" w:space="0" w:color="000001"/>
              <w:bottom w:val="single" w:sz="2" w:space="0" w:color="000001"/>
            </w:tcBorders>
            <w:shd w:val="clear" w:color="auto" w:fill="auto"/>
            <w:tcMar>
              <w:left w:w="51" w:type="dxa"/>
            </w:tcMar>
          </w:tcPr>
          <w:p w14:paraId="6D2C69E4" w14:textId="77777777" w:rsidR="00746677" w:rsidRDefault="00C4746A">
            <w:pPr>
              <w:ind w:firstLine="0"/>
              <w:jc w:val="center"/>
              <w:rPr>
                <w:rFonts w:cs="Arial"/>
                <w:b/>
                <w:bCs/>
                <w:sz w:val="20"/>
                <w:szCs w:val="20"/>
              </w:rPr>
            </w:pPr>
            <w:r>
              <w:rPr>
                <w:rFonts w:cs="Arial"/>
                <w:b/>
                <w:bCs/>
                <w:sz w:val="20"/>
                <w:szCs w:val="20"/>
              </w:rPr>
              <w:t>Disciplina:</w:t>
            </w: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5BE737C1" w14:textId="77777777" w:rsidR="00746677" w:rsidRDefault="00C4746A">
            <w:pPr>
              <w:ind w:firstLine="0"/>
              <w:jc w:val="center"/>
              <w:rPr>
                <w:rFonts w:cs="Arial"/>
                <w:b/>
                <w:bCs/>
                <w:sz w:val="20"/>
                <w:szCs w:val="20"/>
              </w:rPr>
            </w:pPr>
            <w:r>
              <w:rPr>
                <w:rFonts w:cs="Arial"/>
                <w:b/>
                <w:bCs/>
                <w:sz w:val="20"/>
                <w:szCs w:val="20"/>
              </w:rPr>
              <w:t>Referências Bibliográficas</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tcPr>
          <w:p w14:paraId="5052BE8E" w14:textId="77777777" w:rsidR="00746677" w:rsidRDefault="00C4746A">
            <w:pPr>
              <w:ind w:firstLine="0"/>
              <w:jc w:val="center"/>
              <w:rPr>
                <w:rFonts w:cs="Arial"/>
                <w:b/>
                <w:bCs/>
                <w:sz w:val="20"/>
                <w:szCs w:val="20"/>
              </w:rPr>
            </w:pPr>
            <w:r>
              <w:rPr>
                <w:rFonts w:cs="Arial"/>
                <w:b/>
                <w:bCs/>
                <w:sz w:val="20"/>
                <w:szCs w:val="20"/>
              </w:rPr>
              <w:t>Uso:</w:t>
            </w:r>
          </w:p>
        </w:tc>
      </w:tr>
      <w:tr w:rsidR="00746677" w14:paraId="0CBB69E5" w14:textId="77777777">
        <w:trPr>
          <w:jc w:val="center"/>
        </w:trPr>
        <w:tc>
          <w:tcPr>
            <w:tcW w:w="2406" w:type="dxa"/>
            <w:vMerge w:val="restart"/>
            <w:tcBorders>
              <w:top w:val="single" w:sz="2" w:space="0" w:color="000001"/>
              <w:left w:val="single" w:sz="2" w:space="0" w:color="000001"/>
              <w:bottom w:val="single" w:sz="2" w:space="0" w:color="000001"/>
            </w:tcBorders>
            <w:shd w:val="clear" w:color="auto" w:fill="auto"/>
            <w:tcMar>
              <w:left w:w="51" w:type="dxa"/>
            </w:tcMar>
            <w:vAlign w:val="center"/>
          </w:tcPr>
          <w:p w14:paraId="7080F3F3" w14:textId="77777777" w:rsidR="00746677" w:rsidRDefault="00C4746A">
            <w:pPr>
              <w:ind w:firstLine="0"/>
              <w:jc w:val="center"/>
              <w:rPr>
                <w:rFonts w:cs="Arial"/>
                <w:sz w:val="20"/>
                <w:szCs w:val="20"/>
              </w:rPr>
            </w:pPr>
            <w:r>
              <w:rPr>
                <w:rFonts w:cs="Arial"/>
                <w:sz w:val="20"/>
                <w:szCs w:val="20"/>
              </w:rPr>
              <w:t>Português Instrumental</w:t>
            </w: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1E1B99E1" w14:textId="77777777" w:rsidR="00746677" w:rsidRDefault="00C4746A">
            <w:pPr>
              <w:ind w:firstLine="0"/>
              <w:rPr>
                <w:rFonts w:cs="Arial"/>
                <w:sz w:val="20"/>
                <w:szCs w:val="20"/>
              </w:rPr>
            </w:pPr>
            <w:r>
              <w:rPr>
                <w:rFonts w:cs="Arial"/>
                <w:sz w:val="20"/>
                <w:szCs w:val="20"/>
                <w:lang w:val="pt-PT"/>
              </w:rPr>
              <w:t xml:space="preserve">BLIKSTEIN, Izidoro. </w:t>
            </w:r>
            <w:r>
              <w:rPr>
                <w:rFonts w:cs="Arial"/>
                <w:b/>
                <w:sz w:val="20"/>
                <w:szCs w:val="20"/>
                <w:lang w:val="pt-PT"/>
              </w:rPr>
              <w:t>Técnicas de comunicação escrita.</w:t>
            </w:r>
            <w:r>
              <w:rPr>
                <w:rFonts w:cs="Arial"/>
                <w:sz w:val="20"/>
                <w:szCs w:val="20"/>
                <w:lang w:val="pt-PT"/>
              </w:rPr>
              <w:t xml:space="preserve"> 22 ed. SP: Ática, 2006.</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23EB1618" w14:textId="77777777" w:rsidR="00746677" w:rsidRDefault="00C4746A">
            <w:pPr>
              <w:ind w:firstLine="0"/>
              <w:jc w:val="center"/>
              <w:rPr>
                <w:rFonts w:cs="Arial"/>
                <w:sz w:val="20"/>
                <w:szCs w:val="20"/>
              </w:rPr>
            </w:pPr>
            <w:r>
              <w:rPr>
                <w:rFonts w:cs="Arial"/>
                <w:sz w:val="20"/>
                <w:szCs w:val="20"/>
              </w:rPr>
              <w:t>B</w:t>
            </w:r>
          </w:p>
        </w:tc>
      </w:tr>
      <w:tr w:rsidR="00746677" w14:paraId="6319DC9A" w14:textId="77777777">
        <w:trPr>
          <w:jc w:val="center"/>
        </w:trPr>
        <w:tc>
          <w:tcPr>
            <w:tcW w:w="2406" w:type="dxa"/>
            <w:vMerge/>
            <w:tcBorders>
              <w:top w:val="single" w:sz="2" w:space="0" w:color="000001"/>
              <w:left w:val="single" w:sz="2" w:space="0" w:color="000001"/>
              <w:bottom w:val="single" w:sz="2" w:space="0" w:color="000001"/>
            </w:tcBorders>
            <w:shd w:val="clear" w:color="auto" w:fill="auto"/>
            <w:tcMar>
              <w:left w:w="51" w:type="dxa"/>
            </w:tcMar>
          </w:tcPr>
          <w:p w14:paraId="0CDA1B22" w14:textId="77777777" w:rsidR="00746677" w:rsidRDefault="00746677">
            <w:pPr>
              <w:ind w:firstLine="0"/>
              <w:rPr>
                <w:rFonts w:cs="Arial"/>
                <w:sz w:val="20"/>
                <w:szCs w:val="20"/>
              </w:rPr>
            </w:pP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264FAFE2" w14:textId="77777777" w:rsidR="00746677" w:rsidRDefault="00C4746A">
            <w:pPr>
              <w:ind w:firstLine="0"/>
              <w:rPr>
                <w:rFonts w:cs="Arial"/>
                <w:sz w:val="20"/>
                <w:szCs w:val="20"/>
              </w:rPr>
            </w:pPr>
            <w:r>
              <w:rPr>
                <w:rFonts w:cs="Arial"/>
                <w:sz w:val="20"/>
                <w:szCs w:val="20"/>
                <w:lang w:val="pt-PT"/>
              </w:rPr>
              <w:t xml:space="preserve">FIORIN, José Luiz. </w:t>
            </w:r>
            <w:r>
              <w:rPr>
                <w:rFonts w:cs="Arial"/>
                <w:b/>
                <w:sz w:val="20"/>
                <w:szCs w:val="20"/>
                <w:lang w:val="pt-PT"/>
              </w:rPr>
              <w:t>Para entender o texto</w:t>
            </w:r>
            <w:r>
              <w:rPr>
                <w:rFonts w:cs="Arial"/>
                <w:sz w:val="20"/>
                <w:szCs w:val="20"/>
                <w:lang w:val="pt-PT"/>
              </w:rPr>
              <w:t>: leitura e redação. 16ed. São Paulo: Ática, 2007.</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5A1B4458" w14:textId="77777777" w:rsidR="00746677" w:rsidRDefault="00C4746A">
            <w:pPr>
              <w:ind w:firstLine="0"/>
              <w:jc w:val="center"/>
              <w:rPr>
                <w:rFonts w:cs="Arial"/>
                <w:sz w:val="20"/>
                <w:szCs w:val="20"/>
              </w:rPr>
            </w:pPr>
            <w:r>
              <w:rPr>
                <w:rFonts w:cs="Arial"/>
                <w:sz w:val="20"/>
                <w:szCs w:val="20"/>
              </w:rPr>
              <w:t>B</w:t>
            </w:r>
          </w:p>
        </w:tc>
      </w:tr>
      <w:tr w:rsidR="00746677" w14:paraId="1150525B" w14:textId="77777777">
        <w:trPr>
          <w:trHeight w:val="478"/>
          <w:jc w:val="center"/>
        </w:trPr>
        <w:tc>
          <w:tcPr>
            <w:tcW w:w="2406" w:type="dxa"/>
            <w:vMerge/>
            <w:tcBorders>
              <w:top w:val="single" w:sz="2" w:space="0" w:color="000001"/>
              <w:left w:val="single" w:sz="2" w:space="0" w:color="000001"/>
              <w:bottom w:val="single" w:sz="2" w:space="0" w:color="000001"/>
            </w:tcBorders>
            <w:shd w:val="clear" w:color="auto" w:fill="auto"/>
            <w:tcMar>
              <w:left w:w="51" w:type="dxa"/>
            </w:tcMar>
          </w:tcPr>
          <w:p w14:paraId="7230EAB7" w14:textId="77777777" w:rsidR="00746677" w:rsidRDefault="00746677">
            <w:pPr>
              <w:ind w:firstLine="0"/>
              <w:rPr>
                <w:rFonts w:cs="Arial"/>
                <w:sz w:val="20"/>
                <w:szCs w:val="20"/>
              </w:rPr>
            </w:pP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59A96876" w14:textId="77777777" w:rsidR="00746677" w:rsidRDefault="00C4746A">
            <w:pPr>
              <w:spacing w:line="240" w:lineRule="auto"/>
              <w:ind w:firstLine="0"/>
              <w:rPr>
                <w:rFonts w:cs="Arial"/>
                <w:sz w:val="20"/>
                <w:szCs w:val="20"/>
                <w:lang w:val="pt-PT"/>
              </w:rPr>
            </w:pPr>
            <w:r>
              <w:rPr>
                <w:rFonts w:cs="Arial"/>
                <w:sz w:val="20"/>
                <w:szCs w:val="20"/>
                <w:lang w:val="pt-PT"/>
              </w:rPr>
              <w:t xml:space="preserve">MARTINS, D. S.; ZILBERKNOP, L. S. </w:t>
            </w:r>
            <w:r>
              <w:rPr>
                <w:rFonts w:cs="Arial"/>
                <w:b/>
                <w:sz w:val="20"/>
                <w:szCs w:val="20"/>
                <w:lang w:val="pt-PT"/>
              </w:rPr>
              <w:t>Português Instrumental</w:t>
            </w:r>
            <w:r>
              <w:rPr>
                <w:rFonts w:cs="Arial"/>
                <w:sz w:val="20"/>
                <w:szCs w:val="20"/>
                <w:lang w:val="pt-PT"/>
              </w:rPr>
              <w:t>. 28ª ed. São Paulo. Atlas, 2009.</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53196BFB" w14:textId="77777777" w:rsidR="00746677" w:rsidRDefault="00C4746A">
            <w:pPr>
              <w:ind w:firstLine="0"/>
              <w:jc w:val="center"/>
              <w:rPr>
                <w:rFonts w:cs="Arial"/>
                <w:sz w:val="20"/>
                <w:szCs w:val="20"/>
              </w:rPr>
            </w:pPr>
            <w:r>
              <w:rPr>
                <w:rFonts w:cs="Arial"/>
                <w:sz w:val="20"/>
                <w:szCs w:val="20"/>
              </w:rPr>
              <w:t>B</w:t>
            </w:r>
          </w:p>
        </w:tc>
      </w:tr>
      <w:tr w:rsidR="00746677" w14:paraId="247DBA98" w14:textId="77777777">
        <w:trPr>
          <w:trHeight w:val="445"/>
          <w:jc w:val="center"/>
        </w:trPr>
        <w:tc>
          <w:tcPr>
            <w:tcW w:w="2406" w:type="dxa"/>
            <w:vMerge/>
            <w:tcBorders>
              <w:top w:val="single" w:sz="2" w:space="0" w:color="000001"/>
              <w:left w:val="single" w:sz="2" w:space="0" w:color="000001"/>
              <w:bottom w:val="single" w:sz="2" w:space="0" w:color="000001"/>
            </w:tcBorders>
            <w:shd w:val="clear" w:color="auto" w:fill="auto"/>
            <w:tcMar>
              <w:left w:w="51" w:type="dxa"/>
            </w:tcMar>
          </w:tcPr>
          <w:p w14:paraId="51741C30" w14:textId="77777777" w:rsidR="00746677" w:rsidRDefault="00746677">
            <w:pPr>
              <w:ind w:firstLine="0"/>
              <w:rPr>
                <w:rFonts w:cs="Arial"/>
                <w:sz w:val="20"/>
                <w:szCs w:val="20"/>
              </w:rPr>
            </w:pP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6E6A40F1" w14:textId="77777777" w:rsidR="00746677" w:rsidRDefault="00C4746A">
            <w:pPr>
              <w:spacing w:line="240" w:lineRule="auto"/>
              <w:ind w:firstLine="0"/>
              <w:rPr>
                <w:rFonts w:cs="Arial"/>
                <w:sz w:val="20"/>
                <w:szCs w:val="20"/>
                <w:lang w:val="pt-PT"/>
              </w:rPr>
            </w:pPr>
            <w:r>
              <w:rPr>
                <w:rFonts w:cs="Arial"/>
                <w:sz w:val="20"/>
                <w:szCs w:val="20"/>
                <w:lang w:val="pt-PT"/>
              </w:rPr>
              <w:t>CARNEIRO, Agostinho Dias</w:t>
            </w:r>
            <w:r>
              <w:rPr>
                <w:rFonts w:cs="Arial"/>
                <w:b/>
                <w:sz w:val="20"/>
                <w:szCs w:val="20"/>
                <w:lang w:val="pt-PT"/>
              </w:rPr>
              <w:t xml:space="preserve">. Redação em construção. </w:t>
            </w:r>
            <w:r>
              <w:rPr>
                <w:rFonts w:cs="Arial"/>
                <w:sz w:val="20"/>
                <w:szCs w:val="20"/>
                <w:lang w:val="pt-PT"/>
              </w:rPr>
              <w:t>São Paulo: Moderna, 2006.</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7D4A3FC7" w14:textId="77777777" w:rsidR="00746677" w:rsidRDefault="00C4746A">
            <w:pPr>
              <w:ind w:firstLine="0"/>
              <w:jc w:val="center"/>
              <w:rPr>
                <w:rFonts w:cs="Arial"/>
                <w:sz w:val="20"/>
                <w:szCs w:val="20"/>
              </w:rPr>
            </w:pPr>
            <w:r>
              <w:rPr>
                <w:rFonts w:cs="Arial"/>
                <w:sz w:val="20"/>
                <w:szCs w:val="20"/>
              </w:rPr>
              <w:t>C</w:t>
            </w:r>
          </w:p>
        </w:tc>
      </w:tr>
      <w:tr w:rsidR="00746677" w14:paraId="1C6119C1" w14:textId="77777777">
        <w:trPr>
          <w:jc w:val="center"/>
        </w:trPr>
        <w:tc>
          <w:tcPr>
            <w:tcW w:w="2406" w:type="dxa"/>
            <w:vMerge/>
            <w:tcBorders>
              <w:top w:val="single" w:sz="2" w:space="0" w:color="000001"/>
              <w:left w:val="single" w:sz="2" w:space="0" w:color="000001"/>
              <w:bottom w:val="single" w:sz="2" w:space="0" w:color="000001"/>
            </w:tcBorders>
            <w:shd w:val="clear" w:color="auto" w:fill="auto"/>
            <w:tcMar>
              <w:left w:w="51" w:type="dxa"/>
            </w:tcMar>
          </w:tcPr>
          <w:p w14:paraId="066C1218" w14:textId="77777777" w:rsidR="00746677" w:rsidRDefault="00746677">
            <w:pPr>
              <w:ind w:firstLine="0"/>
              <w:rPr>
                <w:rFonts w:cs="Arial"/>
                <w:sz w:val="20"/>
                <w:szCs w:val="20"/>
              </w:rPr>
            </w:pP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7AFED105" w14:textId="77777777" w:rsidR="00746677" w:rsidRDefault="00C4746A">
            <w:pPr>
              <w:spacing w:line="240" w:lineRule="auto"/>
              <w:ind w:firstLine="0"/>
              <w:rPr>
                <w:rFonts w:cs="Arial"/>
                <w:sz w:val="20"/>
                <w:szCs w:val="20"/>
                <w:lang w:val="pt-PT"/>
              </w:rPr>
            </w:pPr>
            <w:r>
              <w:rPr>
                <w:rFonts w:cs="Arial"/>
                <w:sz w:val="20"/>
                <w:szCs w:val="20"/>
                <w:lang w:val="pt-PT"/>
              </w:rPr>
              <w:t xml:space="preserve">CUNHA, Celso; CINTRA, Lindley. </w:t>
            </w:r>
            <w:r>
              <w:rPr>
                <w:rFonts w:cs="Arial"/>
                <w:b/>
                <w:sz w:val="20"/>
                <w:szCs w:val="20"/>
                <w:lang w:val="pt-PT"/>
              </w:rPr>
              <w:t xml:space="preserve">Nova gramática do português contemporâneo. </w:t>
            </w:r>
            <w:r>
              <w:rPr>
                <w:rFonts w:cs="Arial"/>
                <w:sz w:val="20"/>
                <w:szCs w:val="20"/>
                <w:lang w:val="pt-PT"/>
              </w:rPr>
              <w:t>Rio de Janeiro: Lexikon, 2008.</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1CA5B6C3" w14:textId="77777777" w:rsidR="00746677" w:rsidRDefault="00C4746A">
            <w:pPr>
              <w:ind w:firstLine="0"/>
              <w:jc w:val="center"/>
              <w:rPr>
                <w:rFonts w:cs="Arial"/>
                <w:sz w:val="20"/>
                <w:szCs w:val="20"/>
              </w:rPr>
            </w:pPr>
            <w:r>
              <w:rPr>
                <w:rFonts w:cs="Arial"/>
                <w:sz w:val="20"/>
                <w:szCs w:val="20"/>
              </w:rPr>
              <w:t>C</w:t>
            </w:r>
          </w:p>
        </w:tc>
      </w:tr>
      <w:tr w:rsidR="00746677" w14:paraId="36C19FD7" w14:textId="77777777">
        <w:trPr>
          <w:jc w:val="center"/>
        </w:trPr>
        <w:tc>
          <w:tcPr>
            <w:tcW w:w="2406" w:type="dxa"/>
            <w:vMerge/>
            <w:tcBorders>
              <w:top w:val="single" w:sz="2" w:space="0" w:color="000001"/>
              <w:left w:val="single" w:sz="2" w:space="0" w:color="000001"/>
              <w:bottom w:val="single" w:sz="2" w:space="0" w:color="000001"/>
            </w:tcBorders>
            <w:shd w:val="clear" w:color="auto" w:fill="auto"/>
            <w:tcMar>
              <w:left w:w="51" w:type="dxa"/>
            </w:tcMar>
          </w:tcPr>
          <w:p w14:paraId="5425BC75" w14:textId="77777777" w:rsidR="00746677" w:rsidRDefault="00746677">
            <w:pPr>
              <w:ind w:firstLine="0"/>
              <w:rPr>
                <w:rFonts w:cs="Arial"/>
                <w:sz w:val="20"/>
                <w:szCs w:val="20"/>
              </w:rPr>
            </w:pP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46BBA8F3" w14:textId="77777777" w:rsidR="00746677" w:rsidRDefault="00C4746A">
            <w:pPr>
              <w:ind w:firstLine="0"/>
              <w:rPr>
                <w:rFonts w:cs="Arial"/>
                <w:sz w:val="20"/>
                <w:szCs w:val="20"/>
              </w:rPr>
            </w:pPr>
            <w:r>
              <w:rPr>
                <w:rFonts w:cs="Arial"/>
                <w:sz w:val="20"/>
                <w:szCs w:val="20"/>
                <w:lang w:val="pt-PT"/>
              </w:rPr>
              <w:t xml:space="preserve">FÁVERO, Leonor Lopes. </w:t>
            </w:r>
            <w:r>
              <w:rPr>
                <w:rFonts w:cs="Arial"/>
                <w:b/>
                <w:sz w:val="20"/>
                <w:szCs w:val="20"/>
                <w:lang w:val="pt-PT"/>
              </w:rPr>
              <w:t>Coesão e coerência textuais.</w:t>
            </w:r>
            <w:r>
              <w:rPr>
                <w:rFonts w:cs="Arial"/>
                <w:sz w:val="20"/>
                <w:szCs w:val="20"/>
                <w:lang w:val="pt-PT"/>
              </w:rPr>
              <w:t xml:space="preserve"> São Paulo: Ática, 2007</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284D40F4" w14:textId="77777777" w:rsidR="00746677" w:rsidRDefault="00C4746A">
            <w:pPr>
              <w:ind w:firstLine="0"/>
              <w:jc w:val="center"/>
              <w:rPr>
                <w:rFonts w:cs="Arial"/>
                <w:sz w:val="20"/>
                <w:szCs w:val="20"/>
              </w:rPr>
            </w:pPr>
            <w:r>
              <w:rPr>
                <w:rFonts w:cs="Arial"/>
                <w:sz w:val="20"/>
                <w:szCs w:val="20"/>
              </w:rPr>
              <w:t>C</w:t>
            </w:r>
          </w:p>
        </w:tc>
      </w:tr>
      <w:tr w:rsidR="00746677" w14:paraId="27B083B8" w14:textId="77777777">
        <w:trPr>
          <w:jc w:val="center"/>
        </w:trPr>
        <w:tc>
          <w:tcPr>
            <w:tcW w:w="2406" w:type="dxa"/>
            <w:vMerge/>
            <w:tcBorders>
              <w:top w:val="single" w:sz="2" w:space="0" w:color="000001"/>
              <w:left w:val="single" w:sz="2" w:space="0" w:color="000001"/>
              <w:bottom w:val="single" w:sz="2" w:space="0" w:color="000001"/>
            </w:tcBorders>
            <w:shd w:val="clear" w:color="auto" w:fill="auto"/>
            <w:tcMar>
              <w:left w:w="51" w:type="dxa"/>
            </w:tcMar>
          </w:tcPr>
          <w:p w14:paraId="3D1DD4B8" w14:textId="77777777" w:rsidR="00746677" w:rsidRDefault="00746677">
            <w:pPr>
              <w:ind w:firstLine="0"/>
              <w:rPr>
                <w:rFonts w:cs="Arial"/>
                <w:sz w:val="20"/>
                <w:szCs w:val="20"/>
              </w:rPr>
            </w:pP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3C7679F9" w14:textId="77777777" w:rsidR="00746677" w:rsidRDefault="00C4746A">
            <w:pPr>
              <w:spacing w:line="240" w:lineRule="auto"/>
              <w:ind w:firstLine="0"/>
              <w:rPr>
                <w:rFonts w:cs="Arial"/>
                <w:sz w:val="20"/>
                <w:szCs w:val="20"/>
                <w:lang w:val="pt-PT"/>
              </w:rPr>
            </w:pPr>
            <w:r>
              <w:rPr>
                <w:rFonts w:cs="Arial"/>
                <w:sz w:val="20"/>
                <w:szCs w:val="20"/>
                <w:lang w:val="pt-PT"/>
              </w:rPr>
              <w:t xml:space="preserve">ROSSI, Maria Aparecida Garcia Lopes. </w:t>
            </w:r>
            <w:r>
              <w:rPr>
                <w:rFonts w:cs="Arial"/>
                <w:b/>
                <w:sz w:val="20"/>
                <w:szCs w:val="20"/>
                <w:lang w:val="pt-PT"/>
              </w:rPr>
              <w:t>Gêneros discursivos no ensino e produção de textos</w:t>
            </w:r>
            <w:r>
              <w:rPr>
                <w:rFonts w:cs="Arial"/>
                <w:sz w:val="20"/>
                <w:szCs w:val="20"/>
                <w:lang w:val="pt-PT"/>
              </w:rPr>
              <w:t xml:space="preserve">. São Paulo: Cabral, 2005. </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28322B36" w14:textId="77777777" w:rsidR="00746677" w:rsidRDefault="00C4746A">
            <w:pPr>
              <w:ind w:firstLine="0"/>
              <w:jc w:val="center"/>
              <w:rPr>
                <w:rFonts w:cs="Arial"/>
                <w:sz w:val="20"/>
                <w:szCs w:val="20"/>
              </w:rPr>
            </w:pPr>
            <w:r>
              <w:rPr>
                <w:rFonts w:cs="Arial"/>
                <w:sz w:val="20"/>
                <w:szCs w:val="20"/>
              </w:rPr>
              <w:t>C</w:t>
            </w:r>
          </w:p>
        </w:tc>
      </w:tr>
      <w:tr w:rsidR="00746677" w14:paraId="6BEA4C7C" w14:textId="77777777">
        <w:trPr>
          <w:jc w:val="center"/>
        </w:trPr>
        <w:tc>
          <w:tcPr>
            <w:tcW w:w="2406" w:type="dxa"/>
            <w:vMerge/>
            <w:tcBorders>
              <w:top w:val="single" w:sz="2" w:space="0" w:color="000001"/>
              <w:left w:val="single" w:sz="2" w:space="0" w:color="000001"/>
              <w:bottom w:val="single" w:sz="2" w:space="0" w:color="000001"/>
            </w:tcBorders>
            <w:shd w:val="clear" w:color="auto" w:fill="auto"/>
            <w:tcMar>
              <w:left w:w="51" w:type="dxa"/>
            </w:tcMar>
          </w:tcPr>
          <w:p w14:paraId="39BA0029" w14:textId="77777777" w:rsidR="00746677" w:rsidRDefault="00746677">
            <w:pPr>
              <w:ind w:firstLine="0"/>
              <w:rPr>
                <w:rFonts w:cs="Arial"/>
                <w:sz w:val="20"/>
                <w:szCs w:val="20"/>
              </w:rPr>
            </w:pP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2FA50853" w14:textId="77777777" w:rsidR="00746677" w:rsidRDefault="00C4746A">
            <w:pPr>
              <w:ind w:firstLine="0"/>
              <w:rPr>
                <w:rFonts w:cs="Arial"/>
                <w:sz w:val="20"/>
                <w:szCs w:val="20"/>
              </w:rPr>
            </w:pPr>
            <w:r>
              <w:rPr>
                <w:rFonts w:cs="Arial"/>
                <w:sz w:val="20"/>
                <w:szCs w:val="20"/>
                <w:lang w:val="pt-PT"/>
              </w:rPr>
              <w:t xml:space="preserve">VAL, Maria da Graça Costa. </w:t>
            </w:r>
            <w:r>
              <w:rPr>
                <w:rFonts w:cs="Arial"/>
                <w:b/>
                <w:sz w:val="20"/>
                <w:szCs w:val="20"/>
                <w:lang w:val="pt-PT"/>
              </w:rPr>
              <w:t>Redação e textualidade .</w:t>
            </w:r>
            <w:r>
              <w:rPr>
                <w:rFonts w:cs="Arial"/>
                <w:sz w:val="20"/>
                <w:szCs w:val="20"/>
                <w:lang w:val="pt-PT"/>
              </w:rPr>
              <w:t xml:space="preserve"> São Paulo: Martins Fontes , 2006.</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693D336A" w14:textId="77777777" w:rsidR="00746677" w:rsidRDefault="00C4746A">
            <w:pPr>
              <w:ind w:firstLine="0"/>
              <w:jc w:val="center"/>
              <w:rPr>
                <w:rFonts w:cs="Arial"/>
                <w:sz w:val="20"/>
                <w:szCs w:val="20"/>
              </w:rPr>
            </w:pPr>
            <w:r>
              <w:rPr>
                <w:rFonts w:cs="Arial"/>
                <w:sz w:val="20"/>
                <w:szCs w:val="20"/>
              </w:rPr>
              <w:t>C</w:t>
            </w:r>
          </w:p>
        </w:tc>
      </w:tr>
    </w:tbl>
    <w:p w14:paraId="16852F3B" w14:textId="77777777" w:rsidR="00746677" w:rsidRDefault="00746677">
      <w:pPr>
        <w:ind w:firstLine="0"/>
      </w:pPr>
    </w:p>
    <w:tbl>
      <w:tblPr>
        <w:tblW w:w="8724" w:type="dxa"/>
        <w:jc w:val="center"/>
        <w:tblBorders>
          <w:top w:val="single" w:sz="2" w:space="0" w:color="000001"/>
          <w:left w:val="single" w:sz="2" w:space="0" w:color="000001"/>
          <w:bottom w:val="single" w:sz="2" w:space="0" w:color="000001"/>
          <w:insideH w:val="single" w:sz="2" w:space="0" w:color="000001"/>
        </w:tblBorders>
        <w:tblCellMar>
          <w:top w:w="55" w:type="dxa"/>
          <w:left w:w="51" w:type="dxa"/>
          <w:bottom w:w="55" w:type="dxa"/>
          <w:right w:w="55" w:type="dxa"/>
        </w:tblCellMar>
        <w:tblLook w:val="0000" w:firstRow="0" w:lastRow="0" w:firstColumn="0" w:lastColumn="0" w:noHBand="0" w:noVBand="0"/>
      </w:tblPr>
      <w:tblGrid>
        <w:gridCol w:w="2406"/>
        <w:gridCol w:w="5463"/>
        <w:gridCol w:w="855"/>
      </w:tblGrid>
      <w:tr w:rsidR="00746677" w14:paraId="2EEB8CFC" w14:textId="77777777">
        <w:trPr>
          <w:jc w:val="center"/>
        </w:trPr>
        <w:tc>
          <w:tcPr>
            <w:tcW w:w="2406" w:type="dxa"/>
            <w:tcBorders>
              <w:top w:val="single" w:sz="2" w:space="0" w:color="000001"/>
              <w:left w:val="single" w:sz="2" w:space="0" w:color="000001"/>
              <w:bottom w:val="single" w:sz="2" w:space="0" w:color="000001"/>
            </w:tcBorders>
            <w:shd w:val="clear" w:color="auto" w:fill="auto"/>
            <w:tcMar>
              <w:left w:w="51" w:type="dxa"/>
            </w:tcMar>
          </w:tcPr>
          <w:p w14:paraId="0E71996B" w14:textId="77777777" w:rsidR="00746677" w:rsidRDefault="00C4746A">
            <w:pPr>
              <w:ind w:firstLine="0"/>
              <w:jc w:val="center"/>
              <w:rPr>
                <w:rFonts w:cs="Arial"/>
                <w:b/>
                <w:bCs/>
                <w:sz w:val="20"/>
                <w:szCs w:val="20"/>
              </w:rPr>
            </w:pPr>
            <w:r>
              <w:rPr>
                <w:rFonts w:cs="Arial"/>
                <w:b/>
                <w:bCs/>
                <w:sz w:val="20"/>
                <w:szCs w:val="20"/>
              </w:rPr>
              <w:t>Disciplina:</w:t>
            </w: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37174D14" w14:textId="77777777" w:rsidR="00746677" w:rsidRDefault="00C4746A">
            <w:pPr>
              <w:ind w:firstLine="0"/>
              <w:jc w:val="center"/>
              <w:rPr>
                <w:rFonts w:cs="Arial"/>
                <w:b/>
                <w:bCs/>
                <w:sz w:val="20"/>
                <w:szCs w:val="20"/>
              </w:rPr>
            </w:pPr>
            <w:r>
              <w:rPr>
                <w:rFonts w:cs="Arial"/>
                <w:b/>
                <w:bCs/>
                <w:sz w:val="20"/>
                <w:szCs w:val="20"/>
              </w:rPr>
              <w:t>Referências Bibliográficas</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tcPr>
          <w:p w14:paraId="13F4BC61" w14:textId="77777777" w:rsidR="00746677" w:rsidRDefault="00C4746A">
            <w:pPr>
              <w:ind w:firstLine="0"/>
              <w:jc w:val="center"/>
              <w:rPr>
                <w:rFonts w:cs="Arial"/>
                <w:b/>
                <w:bCs/>
                <w:sz w:val="20"/>
                <w:szCs w:val="20"/>
              </w:rPr>
            </w:pPr>
            <w:r>
              <w:rPr>
                <w:rFonts w:cs="Arial"/>
                <w:b/>
                <w:bCs/>
                <w:sz w:val="20"/>
                <w:szCs w:val="20"/>
              </w:rPr>
              <w:t>Uso:</w:t>
            </w:r>
          </w:p>
        </w:tc>
      </w:tr>
      <w:tr w:rsidR="00746677" w14:paraId="46D08122" w14:textId="77777777">
        <w:trPr>
          <w:jc w:val="center"/>
        </w:trPr>
        <w:tc>
          <w:tcPr>
            <w:tcW w:w="2406" w:type="dxa"/>
            <w:vMerge w:val="restart"/>
            <w:tcBorders>
              <w:top w:val="single" w:sz="2" w:space="0" w:color="000001"/>
              <w:left w:val="single" w:sz="2" w:space="0" w:color="000001"/>
              <w:bottom w:val="single" w:sz="2" w:space="0" w:color="000001"/>
            </w:tcBorders>
            <w:shd w:val="clear" w:color="auto" w:fill="auto"/>
            <w:tcMar>
              <w:left w:w="51" w:type="dxa"/>
            </w:tcMar>
            <w:vAlign w:val="center"/>
          </w:tcPr>
          <w:p w14:paraId="1D8C7EC8" w14:textId="77777777" w:rsidR="00746677" w:rsidRDefault="00C4746A">
            <w:pPr>
              <w:ind w:firstLine="0"/>
              <w:jc w:val="center"/>
              <w:rPr>
                <w:rFonts w:cs="Arial"/>
                <w:sz w:val="20"/>
                <w:szCs w:val="20"/>
              </w:rPr>
            </w:pPr>
            <w:r>
              <w:rPr>
                <w:rFonts w:cs="Arial"/>
                <w:sz w:val="20"/>
                <w:szCs w:val="20"/>
              </w:rPr>
              <w:t>Redes I – Cabeamento Estruturado</w:t>
            </w: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31E89354" w14:textId="77777777" w:rsidR="00746677" w:rsidRDefault="00C4746A">
            <w:pPr>
              <w:ind w:firstLine="0"/>
              <w:rPr>
                <w:rFonts w:cs="Arial"/>
                <w:sz w:val="20"/>
                <w:szCs w:val="20"/>
              </w:rPr>
            </w:pPr>
            <w:r>
              <w:rPr>
                <w:rFonts w:cs="Arial"/>
                <w:sz w:val="20"/>
                <w:szCs w:val="20"/>
              </w:rPr>
              <w:t xml:space="preserve">KUROSE J. F;  ROSS K. W. </w:t>
            </w:r>
            <w:r>
              <w:rPr>
                <w:rFonts w:cs="Arial"/>
                <w:b/>
                <w:bCs/>
                <w:sz w:val="20"/>
                <w:szCs w:val="20"/>
              </w:rPr>
              <w:t>Redes de Computadores e a Internet</w:t>
            </w:r>
            <w:r>
              <w:rPr>
                <w:rFonts w:cs="Arial"/>
                <w:sz w:val="20"/>
                <w:szCs w:val="20"/>
              </w:rPr>
              <w:t xml:space="preserve"> – uma abordagem top - down - 6ª edição - Ed. Pearson, São Paulo, 2013.</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4268BABB" w14:textId="77777777" w:rsidR="00746677" w:rsidRDefault="00C4746A">
            <w:pPr>
              <w:ind w:firstLine="0"/>
              <w:jc w:val="center"/>
              <w:rPr>
                <w:rFonts w:cs="Arial"/>
                <w:sz w:val="20"/>
                <w:szCs w:val="20"/>
              </w:rPr>
            </w:pPr>
            <w:r>
              <w:rPr>
                <w:rFonts w:cs="Arial"/>
                <w:sz w:val="20"/>
                <w:szCs w:val="20"/>
              </w:rPr>
              <w:t>B</w:t>
            </w:r>
          </w:p>
        </w:tc>
      </w:tr>
      <w:tr w:rsidR="00746677" w14:paraId="48D451FD" w14:textId="77777777">
        <w:trPr>
          <w:jc w:val="center"/>
        </w:trPr>
        <w:tc>
          <w:tcPr>
            <w:tcW w:w="2406" w:type="dxa"/>
            <w:vMerge/>
            <w:tcBorders>
              <w:top w:val="single" w:sz="2" w:space="0" w:color="000001"/>
              <w:left w:val="single" w:sz="2" w:space="0" w:color="000001"/>
              <w:bottom w:val="single" w:sz="2" w:space="0" w:color="000001"/>
            </w:tcBorders>
            <w:shd w:val="clear" w:color="auto" w:fill="auto"/>
            <w:tcMar>
              <w:left w:w="51" w:type="dxa"/>
            </w:tcMar>
            <w:vAlign w:val="center"/>
          </w:tcPr>
          <w:p w14:paraId="47F6D017" w14:textId="77777777" w:rsidR="00746677" w:rsidRDefault="00746677">
            <w:pPr>
              <w:ind w:firstLine="0"/>
              <w:rPr>
                <w:rFonts w:cs="Arial"/>
                <w:sz w:val="20"/>
                <w:szCs w:val="20"/>
              </w:rPr>
            </w:pP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6299DAEB" w14:textId="77777777" w:rsidR="00746677" w:rsidRDefault="00C4746A">
            <w:pPr>
              <w:ind w:firstLine="0"/>
              <w:rPr>
                <w:rFonts w:cs="Arial"/>
                <w:sz w:val="20"/>
                <w:szCs w:val="20"/>
              </w:rPr>
            </w:pPr>
            <w:r>
              <w:rPr>
                <w:rFonts w:cs="Arial"/>
                <w:sz w:val="20"/>
                <w:szCs w:val="20"/>
              </w:rPr>
              <w:t>COMER D. E. I</w:t>
            </w:r>
            <w:r>
              <w:rPr>
                <w:rFonts w:cs="Arial"/>
                <w:b/>
                <w:bCs/>
                <w:sz w:val="20"/>
                <w:szCs w:val="20"/>
              </w:rPr>
              <w:t>nterligação de Redes com TCP/IP</w:t>
            </w:r>
            <w:r>
              <w:rPr>
                <w:rFonts w:cs="Arial"/>
                <w:sz w:val="20"/>
                <w:szCs w:val="20"/>
              </w:rPr>
              <w:t xml:space="preserve"> – princípios, protocolos e arquitetura” - Vol. I - 6ª edição – Ed. Campus, Rio de Janeiro, 2014.</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43705E09" w14:textId="77777777" w:rsidR="00746677" w:rsidRDefault="00C4746A">
            <w:pPr>
              <w:ind w:firstLine="0"/>
              <w:jc w:val="center"/>
              <w:rPr>
                <w:rFonts w:cs="Arial"/>
                <w:sz w:val="20"/>
                <w:szCs w:val="20"/>
              </w:rPr>
            </w:pPr>
            <w:r>
              <w:rPr>
                <w:rFonts w:cs="Arial"/>
                <w:sz w:val="20"/>
                <w:szCs w:val="20"/>
              </w:rPr>
              <w:t>B</w:t>
            </w:r>
          </w:p>
        </w:tc>
      </w:tr>
      <w:tr w:rsidR="00746677" w14:paraId="615B6680" w14:textId="77777777">
        <w:trPr>
          <w:jc w:val="center"/>
        </w:trPr>
        <w:tc>
          <w:tcPr>
            <w:tcW w:w="2406" w:type="dxa"/>
            <w:vMerge/>
            <w:tcBorders>
              <w:top w:val="single" w:sz="2" w:space="0" w:color="000001"/>
              <w:left w:val="single" w:sz="2" w:space="0" w:color="000001"/>
              <w:bottom w:val="single" w:sz="2" w:space="0" w:color="000001"/>
            </w:tcBorders>
            <w:shd w:val="clear" w:color="auto" w:fill="auto"/>
            <w:tcMar>
              <w:left w:w="51" w:type="dxa"/>
            </w:tcMar>
            <w:vAlign w:val="center"/>
          </w:tcPr>
          <w:p w14:paraId="145A4522" w14:textId="77777777" w:rsidR="00746677" w:rsidRDefault="00746677">
            <w:pPr>
              <w:ind w:firstLine="0"/>
              <w:rPr>
                <w:rFonts w:cs="Arial"/>
                <w:sz w:val="20"/>
                <w:szCs w:val="20"/>
              </w:rPr>
            </w:pP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661AE43E" w14:textId="77777777" w:rsidR="00746677" w:rsidRDefault="00C4746A">
            <w:pPr>
              <w:ind w:firstLine="0"/>
              <w:rPr>
                <w:rFonts w:cs="Arial"/>
                <w:sz w:val="20"/>
                <w:szCs w:val="20"/>
              </w:rPr>
            </w:pPr>
            <w:r>
              <w:rPr>
                <w:rFonts w:cs="Arial"/>
                <w:sz w:val="20"/>
                <w:szCs w:val="20"/>
              </w:rPr>
              <w:t xml:space="preserve">TANENBAUM, A. S. </w:t>
            </w:r>
            <w:r>
              <w:rPr>
                <w:rFonts w:cs="Arial"/>
                <w:b/>
                <w:bCs/>
                <w:sz w:val="20"/>
                <w:szCs w:val="20"/>
              </w:rPr>
              <w:t>Redes de Computadores</w:t>
            </w:r>
            <w:r>
              <w:rPr>
                <w:rFonts w:cs="Arial"/>
                <w:sz w:val="20"/>
                <w:szCs w:val="20"/>
              </w:rPr>
              <w:t xml:space="preserve"> – 5ª edição – Ed. Pearson, 2011.</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30B315E3" w14:textId="77777777" w:rsidR="00746677" w:rsidRDefault="00C4746A">
            <w:pPr>
              <w:ind w:firstLine="0"/>
              <w:jc w:val="center"/>
              <w:rPr>
                <w:rFonts w:cs="Arial"/>
                <w:sz w:val="20"/>
                <w:szCs w:val="20"/>
              </w:rPr>
            </w:pPr>
            <w:r>
              <w:rPr>
                <w:rFonts w:cs="Arial"/>
                <w:sz w:val="20"/>
                <w:szCs w:val="20"/>
              </w:rPr>
              <w:t>B</w:t>
            </w:r>
          </w:p>
        </w:tc>
      </w:tr>
      <w:tr w:rsidR="00746677" w14:paraId="3B09283E" w14:textId="77777777">
        <w:trPr>
          <w:jc w:val="center"/>
        </w:trPr>
        <w:tc>
          <w:tcPr>
            <w:tcW w:w="2406" w:type="dxa"/>
            <w:vMerge/>
            <w:tcBorders>
              <w:top w:val="single" w:sz="2" w:space="0" w:color="000001"/>
              <w:left w:val="single" w:sz="2" w:space="0" w:color="000001"/>
              <w:bottom w:val="single" w:sz="2" w:space="0" w:color="000001"/>
            </w:tcBorders>
            <w:shd w:val="clear" w:color="auto" w:fill="auto"/>
            <w:tcMar>
              <w:left w:w="51" w:type="dxa"/>
            </w:tcMar>
            <w:vAlign w:val="center"/>
          </w:tcPr>
          <w:p w14:paraId="0A782FD1" w14:textId="77777777" w:rsidR="00746677" w:rsidRDefault="00746677">
            <w:pPr>
              <w:ind w:firstLine="0"/>
              <w:rPr>
                <w:rFonts w:cs="Arial"/>
                <w:sz w:val="20"/>
                <w:szCs w:val="20"/>
              </w:rPr>
            </w:pP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3FCF2D4F" w14:textId="77777777" w:rsidR="00746677" w:rsidRDefault="00C4746A">
            <w:pPr>
              <w:ind w:firstLine="0"/>
              <w:rPr>
                <w:rFonts w:cs="Arial"/>
                <w:sz w:val="20"/>
                <w:szCs w:val="20"/>
              </w:rPr>
            </w:pPr>
            <w:r>
              <w:rPr>
                <w:rFonts w:cs="Arial"/>
                <w:sz w:val="20"/>
                <w:szCs w:val="20"/>
              </w:rPr>
              <w:t xml:space="preserve">MORIMOTO, C. E. </w:t>
            </w:r>
            <w:r>
              <w:rPr>
                <w:rFonts w:cs="Arial"/>
                <w:b/>
                <w:sz w:val="20"/>
                <w:szCs w:val="20"/>
              </w:rPr>
              <w:t>Redes - Guia Prático</w:t>
            </w:r>
            <w:r>
              <w:rPr>
                <w:rFonts w:cs="Arial"/>
                <w:sz w:val="20"/>
                <w:szCs w:val="20"/>
              </w:rPr>
              <w:t xml:space="preserve"> -  2ª edição - Sul Editores, 2011.</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0A09F503" w14:textId="77777777" w:rsidR="00746677" w:rsidRDefault="00C4746A">
            <w:pPr>
              <w:ind w:firstLine="0"/>
              <w:jc w:val="center"/>
              <w:rPr>
                <w:rFonts w:cs="Arial"/>
                <w:sz w:val="20"/>
                <w:szCs w:val="20"/>
              </w:rPr>
            </w:pPr>
            <w:r>
              <w:rPr>
                <w:rFonts w:cs="Arial"/>
                <w:sz w:val="20"/>
                <w:szCs w:val="20"/>
              </w:rPr>
              <w:t>C</w:t>
            </w:r>
          </w:p>
        </w:tc>
      </w:tr>
      <w:tr w:rsidR="00746677" w14:paraId="10008567" w14:textId="77777777">
        <w:trPr>
          <w:jc w:val="center"/>
        </w:trPr>
        <w:tc>
          <w:tcPr>
            <w:tcW w:w="2406" w:type="dxa"/>
            <w:vMerge/>
            <w:tcBorders>
              <w:top w:val="single" w:sz="2" w:space="0" w:color="000001"/>
              <w:left w:val="single" w:sz="2" w:space="0" w:color="000001"/>
              <w:bottom w:val="single" w:sz="2" w:space="0" w:color="000001"/>
            </w:tcBorders>
            <w:shd w:val="clear" w:color="auto" w:fill="auto"/>
            <w:tcMar>
              <w:left w:w="51" w:type="dxa"/>
            </w:tcMar>
            <w:vAlign w:val="center"/>
          </w:tcPr>
          <w:p w14:paraId="6959962E" w14:textId="77777777" w:rsidR="00746677" w:rsidRDefault="00746677">
            <w:pPr>
              <w:ind w:firstLine="0"/>
              <w:rPr>
                <w:rFonts w:cs="Arial"/>
                <w:sz w:val="20"/>
                <w:szCs w:val="20"/>
              </w:rPr>
            </w:pP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2CE363BD" w14:textId="77777777" w:rsidR="00746677" w:rsidRDefault="00C4746A">
            <w:pPr>
              <w:ind w:firstLine="0"/>
              <w:rPr>
                <w:rFonts w:cs="Arial"/>
                <w:sz w:val="20"/>
                <w:szCs w:val="20"/>
              </w:rPr>
            </w:pPr>
            <w:r>
              <w:rPr>
                <w:rFonts w:cs="Arial"/>
                <w:sz w:val="20"/>
                <w:szCs w:val="20"/>
              </w:rPr>
              <w:t xml:space="preserve">TORRES, G. </w:t>
            </w:r>
            <w:r>
              <w:rPr>
                <w:rFonts w:cs="Arial"/>
                <w:b/>
                <w:sz w:val="20"/>
                <w:szCs w:val="20"/>
              </w:rPr>
              <w:t>Redes de Computadores</w:t>
            </w:r>
            <w:r>
              <w:rPr>
                <w:rFonts w:cs="Arial"/>
                <w:sz w:val="20"/>
                <w:szCs w:val="20"/>
              </w:rPr>
              <w:t xml:space="preserve"> - Curso Completo. 10ª edição – Ed. FCA, 2013.</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2A761B42" w14:textId="77777777" w:rsidR="00746677" w:rsidRDefault="00C4746A">
            <w:pPr>
              <w:ind w:firstLine="0"/>
              <w:jc w:val="center"/>
              <w:rPr>
                <w:rFonts w:cs="Arial"/>
                <w:sz w:val="20"/>
                <w:szCs w:val="20"/>
              </w:rPr>
            </w:pPr>
            <w:r>
              <w:rPr>
                <w:rFonts w:cs="Arial"/>
                <w:sz w:val="20"/>
                <w:szCs w:val="20"/>
              </w:rPr>
              <w:t>C</w:t>
            </w:r>
          </w:p>
        </w:tc>
      </w:tr>
      <w:tr w:rsidR="00746677" w14:paraId="73E1D289" w14:textId="77777777">
        <w:trPr>
          <w:jc w:val="center"/>
        </w:trPr>
        <w:tc>
          <w:tcPr>
            <w:tcW w:w="2406" w:type="dxa"/>
            <w:vMerge/>
            <w:tcBorders>
              <w:top w:val="single" w:sz="2" w:space="0" w:color="000001"/>
              <w:left w:val="single" w:sz="2" w:space="0" w:color="000001"/>
              <w:bottom w:val="single" w:sz="2" w:space="0" w:color="000001"/>
            </w:tcBorders>
            <w:shd w:val="clear" w:color="auto" w:fill="auto"/>
            <w:tcMar>
              <w:left w:w="51" w:type="dxa"/>
            </w:tcMar>
            <w:vAlign w:val="center"/>
          </w:tcPr>
          <w:p w14:paraId="7F0A6C66" w14:textId="77777777" w:rsidR="00746677" w:rsidRDefault="00746677">
            <w:pPr>
              <w:ind w:firstLine="0"/>
              <w:rPr>
                <w:rFonts w:cs="Arial"/>
                <w:sz w:val="20"/>
                <w:szCs w:val="20"/>
              </w:rPr>
            </w:pP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4DED76CC" w14:textId="77777777" w:rsidR="00746677" w:rsidRDefault="00C4746A">
            <w:pPr>
              <w:ind w:firstLine="0"/>
              <w:rPr>
                <w:rFonts w:cs="Arial"/>
                <w:sz w:val="20"/>
                <w:szCs w:val="20"/>
              </w:rPr>
            </w:pPr>
            <w:r>
              <w:rPr>
                <w:rFonts w:cs="Arial"/>
                <w:sz w:val="20"/>
                <w:szCs w:val="20"/>
              </w:rPr>
              <w:t xml:space="preserve">PINHEIRO, JOSÉ MAURÍCIO DOS S. </w:t>
            </w:r>
            <w:r>
              <w:rPr>
                <w:rFonts w:cs="Arial"/>
                <w:b/>
                <w:sz w:val="20"/>
                <w:szCs w:val="20"/>
              </w:rPr>
              <w:t>Guia Completo de Cabeamento de Redes</w:t>
            </w:r>
            <w:r>
              <w:rPr>
                <w:rFonts w:cs="Arial"/>
                <w:sz w:val="20"/>
                <w:szCs w:val="20"/>
              </w:rPr>
              <w:t xml:space="preserve"> – 2ª edição – Ed. Elsevier, 2015.</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29F33FC3" w14:textId="77777777" w:rsidR="00746677" w:rsidRDefault="00C4746A">
            <w:pPr>
              <w:ind w:firstLine="0"/>
              <w:jc w:val="center"/>
              <w:rPr>
                <w:rFonts w:cs="Arial"/>
                <w:sz w:val="20"/>
                <w:szCs w:val="20"/>
              </w:rPr>
            </w:pPr>
            <w:r>
              <w:rPr>
                <w:rFonts w:cs="Arial"/>
                <w:sz w:val="20"/>
                <w:szCs w:val="20"/>
              </w:rPr>
              <w:t>C</w:t>
            </w:r>
          </w:p>
        </w:tc>
      </w:tr>
      <w:tr w:rsidR="00746677" w14:paraId="4C02BD95" w14:textId="77777777">
        <w:trPr>
          <w:jc w:val="center"/>
        </w:trPr>
        <w:tc>
          <w:tcPr>
            <w:tcW w:w="2406" w:type="dxa"/>
            <w:vMerge/>
            <w:tcBorders>
              <w:top w:val="single" w:sz="2" w:space="0" w:color="000001"/>
              <w:left w:val="single" w:sz="2" w:space="0" w:color="000001"/>
              <w:bottom w:val="single" w:sz="2" w:space="0" w:color="000001"/>
            </w:tcBorders>
            <w:shd w:val="clear" w:color="auto" w:fill="auto"/>
            <w:tcMar>
              <w:left w:w="51" w:type="dxa"/>
            </w:tcMar>
            <w:vAlign w:val="center"/>
          </w:tcPr>
          <w:p w14:paraId="3956C28A" w14:textId="77777777" w:rsidR="00746677" w:rsidRDefault="00746677">
            <w:pPr>
              <w:ind w:firstLine="0"/>
              <w:rPr>
                <w:rFonts w:cs="Arial"/>
                <w:sz w:val="20"/>
                <w:szCs w:val="20"/>
              </w:rPr>
            </w:pP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5071E9D8" w14:textId="77777777" w:rsidR="00746677" w:rsidRDefault="00C4746A">
            <w:pPr>
              <w:ind w:firstLine="0"/>
              <w:rPr>
                <w:rFonts w:cs="Arial"/>
                <w:sz w:val="20"/>
                <w:szCs w:val="20"/>
              </w:rPr>
            </w:pPr>
            <w:r>
              <w:rPr>
                <w:rFonts w:cs="Arial"/>
                <w:sz w:val="20"/>
                <w:szCs w:val="20"/>
              </w:rPr>
              <w:t xml:space="preserve">MARIN, P. S. </w:t>
            </w:r>
            <w:r>
              <w:rPr>
                <w:rFonts w:cs="Arial"/>
                <w:b/>
                <w:sz w:val="20"/>
                <w:szCs w:val="20"/>
              </w:rPr>
              <w:t>Cabeamento Estruturado</w:t>
            </w:r>
            <w:r>
              <w:rPr>
                <w:rFonts w:cs="Arial"/>
                <w:sz w:val="20"/>
                <w:szCs w:val="20"/>
              </w:rPr>
              <w:t xml:space="preserve"> – 1ª edição – Ed. Érica, 2014.</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3D24E8C6" w14:textId="77777777" w:rsidR="00746677" w:rsidRDefault="00C4746A">
            <w:pPr>
              <w:ind w:firstLine="0"/>
              <w:jc w:val="center"/>
              <w:rPr>
                <w:rFonts w:cs="Arial"/>
                <w:sz w:val="20"/>
                <w:szCs w:val="20"/>
              </w:rPr>
            </w:pPr>
            <w:r>
              <w:rPr>
                <w:rFonts w:cs="Arial"/>
                <w:sz w:val="20"/>
                <w:szCs w:val="20"/>
              </w:rPr>
              <w:t>C</w:t>
            </w:r>
          </w:p>
        </w:tc>
      </w:tr>
      <w:tr w:rsidR="00746677" w14:paraId="4AD2D7D4" w14:textId="77777777">
        <w:trPr>
          <w:jc w:val="center"/>
        </w:trPr>
        <w:tc>
          <w:tcPr>
            <w:tcW w:w="2406" w:type="dxa"/>
            <w:vMerge/>
            <w:tcBorders>
              <w:top w:val="single" w:sz="2" w:space="0" w:color="000001"/>
              <w:left w:val="single" w:sz="2" w:space="0" w:color="000001"/>
              <w:bottom w:val="single" w:sz="2" w:space="0" w:color="000001"/>
            </w:tcBorders>
            <w:shd w:val="clear" w:color="auto" w:fill="auto"/>
            <w:tcMar>
              <w:left w:w="51" w:type="dxa"/>
            </w:tcMar>
            <w:vAlign w:val="center"/>
          </w:tcPr>
          <w:p w14:paraId="202FEC2D" w14:textId="77777777" w:rsidR="00746677" w:rsidRDefault="00746677">
            <w:pPr>
              <w:ind w:firstLine="0"/>
              <w:rPr>
                <w:rFonts w:cs="Arial"/>
                <w:sz w:val="20"/>
                <w:szCs w:val="20"/>
              </w:rPr>
            </w:pP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6984352A" w14:textId="77777777" w:rsidR="00746677" w:rsidRDefault="00C4746A">
            <w:pPr>
              <w:ind w:firstLine="0"/>
              <w:rPr>
                <w:rFonts w:cs="Arial"/>
                <w:sz w:val="20"/>
                <w:szCs w:val="20"/>
              </w:rPr>
            </w:pPr>
            <w:r>
              <w:rPr>
                <w:rFonts w:cs="Arial"/>
                <w:sz w:val="20"/>
                <w:szCs w:val="20"/>
              </w:rPr>
              <w:t xml:space="preserve">COMER D. E. </w:t>
            </w:r>
            <w:r>
              <w:rPr>
                <w:rFonts w:cs="Arial"/>
                <w:b/>
                <w:sz w:val="20"/>
                <w:szCs w:val="20"/>
              </w:rPr>
              <w:t>Redes de Computadores e a Internet</w:t>
            </w:r>
            <w:r>
              <w:rPr>
                <w:rFonts w:cs="Arial"/>
                <w:sz w:val="20"/>
                <w:szCs w:val="20"/>
              </w:rPr>
              <w:t xml:space="preserve"> - Vol. I - 6ª edição – Ed. Bookman, 2016.</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0FF87CA7" w14:textId="77777777" w:rsidR="00746677" w:rsidRDefault="00C4746A">
            <w:pPr>
              <w:ind w:firstLine="0"/>
              <w:jc w:val="center"/>
              <w:rPr>
                <w:rFonts w:cs="Arial"/>
                <w:sz w:val="20"/>
                <w:szCs w:val="20"/>
              </w:rPr>
            </w:pPr>
            <w:r>
              <w:rPr>
                <w:rFonts w:cs="Arial"/>
                <w:sz w:val="20"/>
                <w:szCs w:val="20"/>
              </w:rPr>
              <w:t>C</w:t>
            </w:r>
          </w:p>
        </w:tc>
      </w:tr>
    </w:tbl>
    <w:p w14:paraId="15AEAC98" w14:textId="77777777" w:rsidR="00746677" w:rsidRDefault="00746677">
      <w:pPr>
        <w:ind w:firstLine="0"/>
      </w:pPr>
    </w:p>
    <w:tbl>
      <w:tblPr>
        <w:tblW w:w="8724" w:type="dxa"/>
        <w:jc w:val="center"/>
        <w:tblBorders>
          <w:top w:val="single" w:sz="2" w:space="0" w:color="000001"/>
          <w:left w:val="single" w:sz="2" w:space="0" w:color="000001"/>
          <w:bottom w:val="single" w:sz="2" w:space="0" w:color="000001"/>
          <w:insideH w:val="single" w:sz="2" w:space="0" w:color="000001"/>
        </w:tblBorders>
        <w:tblCellMar>
          <w:top w:w="55" w:type="dxa"/>
          <w:left w:w="51" w:type="dxa"/>
          <w:bottom w:w="55" w:type="dxa"/>
          <w:right w:w="55" w:type="dxa"/>
        </w:tblCellMar>
        <w:tblLook w:val="0000" w:firstRow="0" w:lastRow="0" w:firstColumn="0" w:lastColumn="0" w:noHBand="0" w:noVBand="0"/>
      </w:tblPr>
      <w:tblGrid>
        <w:gridCol w:w="2406"/>
        <w:gridCol w:w="5463"/>
        <w:gridCol w:w="855"/>
      </w:tblGrid>
      <w:tr w:rsidR="00746677" w14:paraId="3C6C3F2E" w14:textId="77777777">
        <w:trPr>
          <w:jc w:val="center"/>
        </w:trPr>
        <w:tc>
          <w:tcPr>
            <w:tcW w:w="2406" w:type="dxa"/>
            <w:tcBorders>
              <w:top w:val="single" w:sz="2" w:space="0" w:color="000001"/>
              <w:left w:val="single" w:sz="2" w:space="0" w:color="000001"/>
              <w:bottom w:val="single" w:sz="2" w:space="0" w:color="000001"/>
            </w:tcBorders>
            <w:shd w:val="clear" w:color="auto" w:fill="auto"/>
            <w:tcMar>
              <w:left w:w="51" w:type="dxa"/>
            </w:tcMar>
          </w:tcPr>
          <w:p w14:paraId="69200F1E" w14:textId="77777777" w:rsidR="00746677" w:rsidRDefault="00C4746A">
            <w:pPr>
              <w:ind w:firstLine="0"/>
              <w:jc w:val="center"/>
              <w:rPr>
                <w:rFonts w:cs="Arial"/>
                <w:b/>
                <w:bCs/>
                <w:sz w:val="20"/>
                <w:szCs w:val="20"/>
              </w:rPr>
            </w:pPr>
            <w:r>
              <w:rPr>
                <w:rFonts w:cs="Arial"/>
                <w:b/>
                <w:bCs/>
                <w:sz w:val="20"/>
                <w:szCs w:val="20"/>
              </w:rPr>
              <w:t>Disciplina:</w:t>
            </w: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0DF0F22E" w14:textId="77777777" w:rsidR="00746677" w:rsidRDefault="00C4746A">
            <w:pPr>
              <w:ind w:firstLine="0"/>
              <w:jc w:val="center"/>
              <w:rPr>
                <w:rFonts w:cs="Arial"/>
                <w:b/>
                <w:bCs/>
                <w:sz w:val="20"/>
                <w:szCs w:val="20"/>
              </w:rPr>
            </w:pPr>
            <w:r>
              <w:rPr>
                <w:rFonts w:cs="Arial"/>
                <w:b/>
                <w:bCs/>
                <w:sz w:val="20"/>
                <w:szCs w:val="20"/>
              </w:rPr>
              <w:t>Referências Bibliográficas</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tcPr>
          <w:p w14:paraId="6F8780FC" w14:textId="77777777" w:rsidR="00746677" w:rsidRDefault="00C4746A">
            <w:pPr>
              <w:ind w:firstLine="0"/>
              <w:jc w:val="center"/>
              <w:rPr>
                <w:rFonts w:cs="Arial"/>
                <w:b/>
                <w:bCs/>
                <w:sz w:val="20"/>
                <w:szCs w:val="20"/>
              </w:rPr>
            </w:pPr>
            <w:r>
              <w:rPr>
                <w:rFonts w:cs="Arial"/>
                <w:b/>
                <w:bCs/>
                <w:sz w:val="20"/>
                <w:szCs w:val="20"/>
              </w:rPr>
              <w:t>Uso:</w:t>
            </w:r>
          </w:p>
        </w:tc>
      </w:tr>
      <w:tr w:rsidR="00746677" w14:paraId="4E3F2D58" w14:textId="77777777">
        <w:trPr>
          <w:jc w:val="center"/>
        </w:trPr>
        <w:tc>
          <w:tcPr>
            <w:tcW w:w="2406" w:type="dxa"/>
            <w:vMerge w:val="restart"/>
            <w:tcBorders>
              <w:top w:val="single" w:sz="2" w:space="0" w:color="000001"/>
              <w:left w:val="single" w:sz="2" w:space="0" w:color="000001"/>
              <w:bottom w:val="single" w:sz="2" w:space="0" w:color="000001"/>
            </w:tcBorders>
            <w:shd w:val="clear" w:color="auto" w:fill="auto"/>
            <w:tcMar>
              <w:left w:w="51" w:type="dxa"/>
            </w:tcMar>
            <w:vAlign w:val="center"/>
          </w:tcPr>
          <w:p w14:paraId="1FC09676" w14:textId="77777777" w:rsidR="00746677" w:rsidRDefault="00C4746A">
            <w:pPr>
              <w:ind w:firstLine="0"/>
              <w:jc w:val="center"/>
              <w:rPr>
                <w:rFonts w:cs="Arial"/>
                <w:sz w:val="20"/>
                <w:szCs w:val="20"/>
              </w:rPr>
            </w:pPr>
            <w:r>
              <w:rPr>
                <w:rFonts w:cs="Arial"/>
                <w:sz w:val="20"/>
                <w:szCs w:val="20"/>
              </w:rPr>
              <w:lastRenderedPageBreak/>
              <w:t>Sistemas Operacionais I - Desktop</w:t>
            </w: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3A590309" w14:textId="77777777" w:rsidR="00746677" w:rsidRDefault="00C4746A">
            <w:pPr>
              <w:ind w:firstLine="0"/>
              <w:rPr>
                <w:rFonts w:cs="Arial"/>
                <w:sz w:val="20"/>
                <w:szCs w:val="20"/>
              </w:rPr>
            </w:pPr>
            <w:r>
              <w:rPr>
                <w:rFonts w:cs="Arial"/>
                <w:sz w:val="20"/>
                <w:szCs w:val="20"/>
              </w:rPr>
              <w:t xml:space="preserve">TANENBAUM, Andrew. </w:t>
            </w:r>
            <w:r>
              <w:rPr>
                <w:rFonts w:cs="Arial"/>
                <w:b/>
                <w:sz w:val="20"/>
                <w:szCs w:val="20"/>
              </w:rPr>
              <w:t>Sistemas Operacionais Modernos</w:t>
            </w:r>
            <w:r>
              <w:rPr>
                <w:rFonts w:cs="Arial"/>
                <w:sz w:val="20"/>
                <w:szCs w:val="20"/>
              </w:rPr>
              <w:t xml:space="preserve"> - 4ª edição – São Paulo – Editora Pearson, 2016.</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03D645C4" w14:textId="77777777" w:rsidR="00746677" w:rsidRDefault="00C4746A">
            <w:pPr>
              <w:ind w:firstLine="0"/>
              <w:jc w:val="center"/>
              <w:rPr>
                <w:rFonts w:cs="Arial"/>
                <w:sz w:val="20"/>
                <w:szCs w:val="20"/>
              </w:rPr>
            </w:pPr>
            <w:r>
              <w:rPr>
                <w:rFonts w:cs="Arial"/>
                <w:sz w:val="20"/>
                <w:szCs w:val="20"/>
              </w:rPr>
              <w:t>B</w:t>
            </w:r>
          </w:p>
        </w:tc>
      </w:tr>
      <w:tr w:rsidR="00746677" w14:paraId="5D07F86D" w14:textId="77777777">
        <w:trPr>
          <w:jc w:val="center"/>
        </w:trPr>
        <w:tc>
          <w:tcPr>
            <w:tcW w:w="2406" w:type="dxa"/>
            <w:vMerge/>
            <w:tcBorders>
              <w:top w:val="single" w:sz="2" w:space="0" w:color="000001"/>
              <w:left w:val="single" w:sz="2" w:space="0" w:color="000001"/>
              <w:bottom w:val="single" w:sz="2" w:space="0" w:color="000001"/>
            </w:tcBorders>
            <w:shd w:val="clear" w:color="auto" w:fill="auto"/>
            <w:tcMar>
              <w:left w:w="51" w:type="dxa"/>
            </w:tcMar>
            <w:vAlign w:val="center"/>
          </w:tcPr>
          <w:p w14:paraId="68BB6B33" w14:textId="77777777" w:rsidR="00746677" w:rsidRDefault="00746677">
            <w:pPr>
              <w:ind w:firstLine="0"/>
              <w:rPr>
                <w:rFonts w:cs="Arial"/>
                <w:sz w:val="20"/>
                <w:szCs w:val="20"/>
              </w:rPr>
            </w:pP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790C6262" w14:textId="77777777" w:rsidR="00746677" w:rsidRDefault="00C4746A">
            <w:pPr>
              <w:ind w:firstLine="0"/>
              <w:rPr>
                <w:rFonts w:cs="Arial"/>
                <w:sz w:val="20"/>
                <w:szCs w:val="20"/>
              </w:rPr>
            </w:pPr>
            <w:r>
              <w:rPr>
                <w:rFonts w:cs="Arial"/>
                <w:sz w:val="20"/>
                <w:szCs w:val="20"/>
              </w:rPr>
              <w:t xml:space="preserve">OLIVEIRA, R. S; CARISSIMI, S. A; TOSCANI, S. S. </w:t>
            </w:r>
            <w:r>
              <w:rPr>
                <w:rFonts w:cs="Arial"/>
                <w:b/>
                <w:sz w:val="20"/>
                <w:szCs w:val="20"/>
              </w:rPr>
              <w:t>Sistemas Operacionais</w:t>
            </w:r>
            <w:r>
              <w:rPr>
                <w:rFonts w:cs="Arial"/>
                <w:sz w:val="20"/>
                <w:szCs w:val="20"/>
              </w:rPr>
              <w:t xml:space="preserve"> – Vol 11 – 4ª edição – Ed. Bookman, 2010.</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6B274827" w14:textId="77777777" w:rsidR="00746677" w:rsidRDefault="00C4746A">
            <w:pPr>
              <w:ind w:firstLine="0"/>
              <w:jc w:val="center"/>
              <w:rPr>
                <w:rFonts w:cs="Arial"/>
                <w:sz w:val="20"/>
                <w:szCs w:val="20"/>
              </w:rPr>
            </w:pPr>
            <w:r>
              <w:rPr>
                <w:rFonts w:cs="Arial"/>
                <w:sz w:val="20"/>
                <w:szCs w:val="20"/>
              </w:rPr>
              <w:t>B</w:t>
            </w:r>
          </w:p>
        </w:tc>
      </w:tr>
      <w:tr w:rsidR="00746677" w14:paraId="3415F859" w14:textId="77777777">
        <w:trPr>
          <w:jc w:val="center"/>
        </w:trPr>
        <w:tc>
          <w:tcPr>
            <w:tcW w:w="2406" w:type="dxa"/>
            <w:vMerge/>
            <w:tcBorders>
              <w:top w:val="single" w:sz="2" w:space="0" w:color="000001"/>
              <w:left w:val="single" w:sz="2" w:space="0" w:color="000001"/>
              <w:bottom w:val="single" w:sz="2" w:space="0" w:color="000001"/>
            </w:tcBorders>
            <w:shd w:val="clear" w:color="auto" w:fill="auto"/>
            <w:tcMar>
              <w:left w:w="51" w:type="dxa"/>
            </w:tcMar>
            <w:vAlign w:val="center"/>
          </w:tcPr>
          <w:p w14:paraId="15D25BF8" w14:textId="77777777" w:rsidR="00746677" w:rsidRDefault="00746677">
            <w:pPr>
              <w:ind w:firstLine="0"/>
              <w:rPr>
                <w:rFonts w:cs="Arial"/>
                <w:sz w:val="20"/>
                <w:szCs w:val="20"/>
              </w:rPr>
            </w:pP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421F01ED" w14:textId="77777777" w:rsidR="00746677" w:rsidRDefault="00C4746A">
            <w:pPr>
              <w:ind w:firstLine="0"/>
              <w:rPr>
                <w:rFonts w:cs="Arial"/>
                <w:sz w:val="20"/>
                <w:szCs w:val="20"/>
              </w:rPr>
            </w:pPr>
            <w:r>
              <w:rPr>
                <w:rFonts w:cs="Arial"/>
                <w:sz w:val="20"/>
                <w:szCs w:val="20"/>
              </w:rPr>
              <w:t xml:space="preserve">MACHADO, F. B; MAIA, L. P. </w:t>
            </w:r>
            <w:r>
              <w:rPr>
                <w:rFonts w:cs="Arial"/>
                <w:b/>
                <w:sz w:val="20"/>
                <w:szCs w:val="20"/>
              </w:rPr>
              <w:t>Arquitetura de Sistemas Operacionais</w:t>
            </w:r>
            <w:r>
              <w:rPr>
                <w:rFonts w:cs="Arial"/>
                <w:sz w:val="20"/>
                <w:szCs w:val="20"/>
              </w:rPr>
              <w:t xml:space="preserve"> – 5ª edição – Rio de Janeiro - Editora LTC, 2013.</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3A99A9DB" w14:textId="77777777" w:rsidR="00746677" w:rsidRDefault="00C4746A">
            <w:pPr>
              <w:ind w:firstLine="0"/>
              <w:jc w:val="center"/>
              <w:rPr>
                <w:rFonts w:cs="Arial"/>
                <w:sz w:val="20"/>
                <w:szCs w:val="20"/>
              </w:rPr>
            </w:pPr>
            <w:r>
              <w:rPr>
                <w:rFonts w:cs="Arial"/>
                <w:sz w:val="20"/>
                <w:szCs w:val="20"/>
              </w:rPr>
              <w:t>B</w:t>
            </w:r>
          </w:p>
        </w:tc>
      </w:tr>
      <w:tr w:rsidR="00746677" w14:paraId="0702AE9A" w14:textId="77777777">
        <w:trPr>
          <w:jc w:val="center"/>
        </w:trPr>
        <w:tc>
          <w:tcPr>
            <w:tcW w:w="2406" w:type="dxa"/>
            <w:vMerge/>
            <w:tcBorders>
              <w:top w:val="single" w:sz="2" w:space="0" w:color="000001"/>
              <w:left w:val="single" w:sz="2" w:space="0" w:color="000001"/>
              <w:bottom w:val="single" w:sz="2" w:space="0" w:color="000001"/>
            </w:tcBorders>
            <w:shd w:val="clear" w:color="auto" w:fill="auto"/>
            <w:tcMar>
              <w:left w:w="51" w:type="dxa"/>
            </w:tcMar>
            <w:vAlign w:val="center"/>
          </w:tcPr>
          <w:p w14:paraId="49E5343D" w14:textId="77777777" w:rsidR="00746677" w:rsidRDefault="00746677">
            <w:pPr>
              <w:ind w:firstLine="0"/>
              <w:rPr>
                <w:rFonts w:cs="Arial"/>
                <w:sz w:val="20"/>
                <w:szCs w:val="20"/>
              </w:rPr>
            </w:pP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7911F40E" w14:textId="77777777" w:rsidR="00746677" w:rsidRDefault="00C4746A">
            <w:pPr>
              <w:ind w:firstLine="0"/>
              <w:rPr>
                <w:rFonts w:cs="Arial"/>
                <w:sz w:val="20"/>
                <w:szCs w:val="20"/>
              </w:rPr>
            </w:pPr>
            <w:r>
              <w:rPr>
                <w:rFonts w:cs="Arial"/>
                <w:sz w:val="20"/>
                <w:szCs w:val="20"/>
              </w:rPr>
              <w:t xml:space="preserve">ABRAHAM, S. </w:t>
            </w:r>
            <w:r>
              <w:rPr>
                <w:rFonts w:cs="Arial"/>
                <w:b/>
                <w:sz w:val="20"/>
                <w:szCs w:val="20"/>
              </w:rPr>
              <w:t>Fundamentos de Sistemas Operacionais</w:t>
            </w:r>
            <w:r>
              <w:rPr>
                <w:rFonts w:cs="Arial"/>
                <w:sz w:val="20"/>
                <w:szCs w:val="20"/>
              </w:rPr>
              <w:t xml:space="preserve"> – 9ª edição – Ed. LTC, 2015.</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40CCAC81" w14:textId="77777777" w:rsidR="00746677" w:rsidRDefault="00C4746A">
            <w:pPr>
              <w:ind w:firstLine="0"/>
              <w:jc w:val="center"/>
              <w:rPr>
                <w:rFonts w:cs="Arial"/>
                <w:sz w:val="20"/>
                <w:szCs w:val="20"/>
              </w:rPr>
            </w:pPr>
            <w:r>
              <w:rPr>
                <w:rFonts w:cs="Arial"/>
                <w:sz w:val="20"/>
                <w:szCs w:val="20"/>
              </w:rPr>
              <w:t>C</w:t>
            </w:r>
          </w:p>
        </w:tc>
      </w:tr>
      <w:tr w:rsidR="00746677" w14:paraId="555BD6D6" w14:textId="77777777">
        <w:trPr>
          <w:jc w:val="center"/>
        </w:trPr>
        <w:tc>
          <w:tcPr>
            <w:tcW w:w="2406" w:type="dxa"/>
            <w:vMerge/>
            <w:tcBorders>
              <w:top w:val="single" w:sz="2" w:space="0" w:color="000001"/>
              <w:left w:val="single" w:sz="2" w:space="0" w:color="000001"/>
              <w:bottom w:val="single" w:sz="2" w:space="0" w:color="000001"/>
            </w:tcBorders>
            <w:shd w:val="clear" w:color="auto" w:fill="auto"/>
            <w:tcMar>
              <w:left w:w="51" w:type="dxa"/>
            </w:tcMar>
            <w:vAlign w:val="center"/>
          </w:tcPr>
          <w:p w14:paraId="0CF10657" w14:textId="77777777" w:rsidR="00746677" w:rsidRDefault="00746677">
            <w:pPr>
              <w:ind w:firstLine="0"/>
              <w:rPr>
                <w:rFonts w:cs="Arial"/>
                <w:sz w:val="20"/>
                <w:szCs w:val="20"/>
              </w:rPr>
            </w:pP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158CFA85" w14:textId="77777777" w:rsidR="00746677" w:rsidRDefault="00C4746A">
            <w:pPr>
              <w:suppressAutoHyphens/>
              <w:spacing w:after="60" w:line="276" w:lineRule="auto"/>
              <w:ind w:firstLine="0"/>
              <w:rPr>
                <w:i/>
                <w:sz w:val="20"/>
                <w:szCs w:val="20"/>
              </w:rPr>
            </w:pPr>
            <w:r>
              <w:rPr>
                <w:rFonts w:cs="Arial"/>
                <w:sz w:val="20"/>
                <w:szCs w:val="20"/>
              </w:rPr>
              <w:t xml:space="preserve">FILHO, J. E. M. </w:t>
            </w:r>
            <w:r>
              <w:rPr>
                <w:rFonts w:cs="Arial"/>
                <w:b/>
                <w:sz w:val="20"/>
                <w:szCs w:val="20"/>
              </w:rPr>
              <w:t>Descobrindo o Linux</w:t>
            </w:r>
            <w:r>
              <w:rPr>
                <w:rFonts w:cs="Arial"/>
                <w:sz w:val="20"/>
                <w:szCs w:val="20"/>
              </w:rPr>
              <w:t xml:space="preserve"> – 3ª edição – Ed. Novatec, 2012.</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5C737BA9" w14:textId="77777777" w:rsidR="00746677" w:rsidRDefault="00C4746A">
            <w:pPr>
              <w:ind w:firstLine="0"/>
              <w:jc w:val="center"/>
              <w:rPr>
                <w:rFonts w:cs="Arial"/>
                <w:sz w:val="20"/>
                <w:szCs w:val="20"/>
              </w:rPr>
            </w:pPr>
            <w:r>
              <w:rPr>
                <w:rFonts w:cs="Arial"/>
                <w:sz w:val="20"/>
                <w:szCs w:val="20"/>
              </w:rPr>
              <w:t>C</w:t>
            </w:r>
          </w:p>
        </w:tc>
      </w:tr>
      <w:tr w:rsidR="00746677" w14:paraId="2E32AD1E" w14:textId="77777777">
        <w:trPr>
          <w:jc w:val="center"/>
        </w:trPr>
        <w:tc>
          <w:tcPr>
            <w:tcW w:w="2406" w:type="dxa"/>
            <w:vMerge/>
            <w:tcBorders>
              <w:top w:val="single" w:sz="2" w:space="0" w:color="000001"/>
              <w:left w:val="single" w:sz="2" w:space="0" w:color="000001"/>
              <w:bottom w:val="single" w:sz="2" w:space="0" w:color="000001"/>
            </w:tcBorders>
            <w:shd w:val="clear" w:color="auto" w:fill="auto"/>
            <w:tcMar>
              <w:left w:w="51" w:type="dxa"/>
            </w:tcMar>
            <w:vAlign w:val="center"/>
          </w:tcPr>
          <w:p w14:paraId="3F4DC4C8" w14:textId="77777777" w:rsidR="00746677" w:rsidRDefault="00746677">
            <w:pPr>
              <w:ind w:firstLine="0"/>
              <w:rPr>
                <w:rFonts w:cs="Arial"/>
                <w:sz w:val="20"/>
                <w:szCs w:val="20"/>
              </w:rPr>
            </w:pP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2582FBDB" w14:textId="77777777" w:rsidR="00746677" w:rsidRDefault="00C4746A">
            <w:pPr>
              <w:pStyle w:val="Ttulo2"/>
              <w:spacing w:after="60" w:line="240" w:lineRule="auto"/>
              <w:ind w:firstLine="0"/>
              <w:rPr>
                <w:rFonts w:ascii="Arial" w:hAnsi="Arial" w:cs="Arial"/>
                <w:color w:val="00000A"/>
                <w:sz w:val="20"/>
                <w:szCs w:val="20"/>
              </w:rPr>
            </w:pPr>
            <w:r>
              <w:rPr>
                <w:rFonts w:ascii="Arial" w:hAnsi="Arial" w:cs="Arial"/>
                <w:color w:val="00000A"/>
                <w:sz w:val="20"/>
                <w:szCs w:val="20"/>
              </w:rPr>
              <w:t>MANZANO, A. L; TAKA, C. E. M</w:t>
            </w:r>
            <w:r>
              <w:rPr>
                <w:rFonts w:ascii="Arial" w:hAnsi="Arial" w:cs="Arial"/>
                <w:b/>
                <w:color w:val="00000A"/>
                <w:sz w:val="20"/>
                <w:szCs w:val="20"/>
              </w:rPr>
              <w:t>. Estudo dirigido Microsoft Windows 8 Enterprise</w:t>
            </w:r>
            <w:r>
              <w:rPr>
                <w:rFonts w:ascii="Arial" w:hAnsi="Arial" w:cs="Arial"/>
                <w:color w:val="00000A"/>
                <w:sz w:val="20"/>
                <w:szCs w:val="20"/>
              </w:rPr>
              <w:t xml:space="preserve">. Editora Érica, 2012. </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2D04DA2D" w14:textId="77777777" w:rsidR="00746677" w:rsidRDefault="00C4746A">
            <w:pPr>
              <w:ind w:firstLine="0"/>
              <w:jc w:val="center"/>
              <w:rPr>
                <w:rFonts w:cs="Arial"/>
                <w:sz w:val="20"/>
                <w:szCs w:val="20"/>
              </w:rPr>
            </w:pPr>
            <w:r>
              <w:rPr>
                <w:rFonts w:cs="Arial"/>
                <w:sz w:val="20"/>
                <w:szCs w:val="20"/>
              </w:rPr>
              <w:t>C</w:t>
            </w:r>
          </w:p>
        </w:tc>
      </w:tr>
      <w:tr w:rsidR="00746677" w14:paraId="195E44B8" w14:textId="77777777">
        <w:trPr>
          <w:jc w:val="center"/>
        </w:trPr>
        <w:tc>
          <w:tcPr>
            <w:tcW w:w="2406" w:type="dxa"/>
            <w:vMerge/>
            <w:tcBorders>
              <w:top w:val="single" w:sz="2" w:space="0" w:color="000001"/>
              <w:left w:val="single" w:sz="2" w:space="0" w:color="000001"/>
              <w:bottom w:val="single" w:sz="2" w:space="0" w:color="000001"/>
            </w:tcBorders>
            <w:shd w:val="clear" w:color="auto" w:fill="auto"/>
            <w:tcMar>
              <w:left w:w="51" w:type="dxa"/>
            </w:tcMar>
            <w:vAlign w:val="center"/>
          </w:tcPr>
          <w:p w14:paraId="69281749" w14:textId="77777777" w:rsidR="00746677" w:rsidRDefault="00746677">
            <w:pPr>
              <w:ind w:firstLine="0"/>
              <w:rPr>
                <w:rFonts w:cs="Arial"/>
                <w:sz w:val="20"/>
                <w:szCs w:val="20"/>
              </w:rPr>
            </w:pP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42123EFC" w14:textId="77777777" w:rsidR="00746677" w:rsidRDefault="00C4746A">
            <w:pPr>
              <w:ind w:firstLine="0"/>
              <w:rPr>
                <w:rFonts w:cs="Arial"/>
                <w:sz w:val="20"/>
                <w:szCs w:val="20"/>
              </w:rPr>
            </w:pPr>
            <w:r>
              <w:rPr>
                <w:rFonts w:cs="Arial"/>
                <w:sz w:val="20"/>
                <w:szCs w:val="20"/>
              </w:rPr>
              <w:t xml:space="preserve">ALVES, W. L. </w:t>
            </w:r>
            <w:r>
              <w:rPr>
                <w:rFonts w:cs="Arial"/>
                <w:b/>
                <w:sz w:val="20"/>
                <w:szCs w:val="20"/>
              </w:rPr>
              <w:t>Sistemas Operacionais</w:t>
            </w:r>
            <w:r>
              <w:rPr>
                <w:rFonts w:cs="Arial"/>
                <w:sz w:val="20"/>
                <w:szCs w:val="20"/>
              </w:rPr>
              <w:t xml:space="preserve"> – 1ª edição – Ed. Érica, 2014.</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51071FDD" w14:textId="77777777" w:rsidR="00746677" w:rsidRDefault="00C4746A">
            <w:pPr>
              <w:ind w:firstLine="0"/>
              <w:jc w:val="center"/>
              <w:rPr>
                <w:rFonts w:cs="Arial"/>
                <w:sz w:val="20"/>
                <w:szCs w:val="20"/>
              </w:rPr>
            </w:pPr>
            <w:r>
              <w:rPr>
                <w:rFonts w:cs="Arial"/>
                <w:sz w:val="20"/>
                <w:szCs w:val="20"/>
              </w:rPr>
              <w:t>C</w:t>
            </w:r>
          </w:p>
        </w:tc>
      </w:tr>
      <w:tr w:rsidR="00746677" w14:paraId="0478230F" w14:textId="77777777">
        <w:trPr>
          <w:jc w:val="center"/>
        </w:trPr>
        <w:tc>
          <w:tcPr>
            <w:tcW w:w="2406" w:type="dxa"/>
            <w:vMerge/>
            <w:tcBorders>
              <w:top w:val="single" w:sz="2" w:space="0" w:color="000001"/>
              <w:left w:val="single" w:sz="2" w:space="0" w:color="000001"/>
              <w:bottom w:val="single" w:sz="2" w:space="0" w:color="000001"/>
            </w:tcBorders>
            <w:shd w:val="clear" w:color="auto" w:fill="auto"/>
            <w:tcMar>
              <w:left w:w="51" w:type="dxa"/>
            </w:tcMar>
            <w:vAlign w:val="center"/>
          </w:tcPr>
          <w:p w14:paraId="507EFBBE" w14:textId="77777777" w:rsidR="00746677" w:rsidRDefault="00746677">
            <w:pPr>
              <w:ind w:firstLine="0"/>
              <w:rPr>
                <w:rFonts w:cs="Arial"/>
                <w:sz w:val="20"/>
                <w:szCs w:val="20"/>
              </w:rPr>
            </w:pP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328C8B01" w14:textId="77777777" w:rsidR="00746677" w:rsidRDefault="00C4746A">
            <w:pPr>
              <w:ind w:firstLine="0"/>
              <w:rPr>
                <w:rFonts w:cs="Arial"/>
                <w:sz w:val="20"/>
                <w:szCs w:val="20"/>
              </w:rPr>
            </w:pPr>
            <w:r>
              <w:rPr>
                <w:rFonts w:cs="Arial"/>
                <w:sz w:val="20"/>
                <w:szCs w:val="20"/>
              </w:rPr>
              <w:t xml:space="preserve">STUART, B. L. </w:t>
            </w:r>
            <w:r>
              <w:rPr>
                <w:rFonts w:cs="Arial"/>
                <w:b/>
                <w:sz w:val="20"/>
                <w:szCs w:val="20"/>
              </w:rPr>
              <w:t>Princípios de Sistemas Operacionais</w:t>
            </w:r>
            <w:r>
              <w:rPr>
                <w:rFonts w:cs="Arial"/>
                <w:sz w:val="20"/>
                <w:szCs w:val="20"/>
              </w:rPr>
              <w:t>. Projetos e Aplicações – 1ª edição - Ed. Cengage CTP, 2010.</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54BD7D2E" w14:textId="77777777" w:rsidR="00746677" w:rsidRDefault="00C4746A">
            <w:pPr>
              <w:ind w:firstLine="0"/>
              <w:jc w:val="center"/>
              <w:rPr>
                <w:rFonts w:cs="Arial"/>
                <w:sz w:val="20"/>
                <w:szCs w:val="20"/>
              </w:rPr>
            </w:pPr>
            <w:r>
              <w:rPr>
                <w:rFonts w:cs="Arial"/>
                <w:sz w:val="20"/>
                <w:szCs w:val="20"/>
              </w:rPr>
              <w:t>C</w:t>
            </w:r>
          </w:p>
        </w:tc>
      </w:tr>
    </w:tbl>
    <w:p w14:paraId="0FE5A5A8" w14:textId="77777777" w:rsidR="00746677" w:rsidRDefault="00746677">
      <w:pPr>
        <w:ind w:firstLine="0"/>
      </w:pPr>
    </w:p>
    <w:p w14:paraId="7810E223" w14:textId="77777777" w:rsidR="00746677" w:rsidRDefault="00C4746A">
      <w:pPr>
        <w:ind w:firstLine="0"/>
        <w:jc w:val="center"/>
        <w:rPr>
          <w:b/>
          <w:bCs/>
        </w:rPr>
      </w:pPr>
      <w:r>
        <w:rPr>
          <w:b/>
          <w:bCs/>
        </w:rPr>
        <w:t>2º Período</w:t>
      </w:r>
    </w:p>
    <w:tbl>
      <w:tblPr>
        <w:tblW w:w="8724" w:type="dxa"/>
        <w:jc w:val="center"/>
        <w:tblBorders>
          <w:top w:val="single" w:sz="2" w:space="0" w:color="000001"/>
          <w:left w:val="single" w:sz="2" w:space="0" w:color="000001"/>
          <w:bottom w:val="single" w:sz="2" w:space="0" w:color="000001"/>
          <w:insideH w:val="single" w:sz="2" w:space="0" w:color="000001"/>
        </w:tblBorders>
        <w:tblCellMar>
          <w:top w:w="55" w:type="dxa"/>
          <w:left w:w="51" w:type="dxa"/>
          <w:bottom w:w="55" w:type="dxa"/>
          <w:right w:w="55" w:type="dxa"/>
        </w:tblCellMar>
        <w:tblLook w:val="0000" w:firstRow="0" w:lastRow="0" w:firstColumn="0" w:lastColumn="0" w:noHBand="0" w:noVBand="0"/>
      </w:tblPr>
      <w:tblGrid>
        <w:gridCol w:w="2406"/>
        <w:gridCol w:w="5463"/>
        <w:gridCol w:w="855"/>
      </w:tblGrid>
      <w:tr w:rsidR="00746677" w14:paraId="4B156BC0" w14:textId="77777777">
        <w:trPr>
          <w:jc w:val="center"/>
        </w:trPr>
        <w:tc>
          <w:tcPr>
            <w:tcW w:w="2406" w:type="dxa"/>
            <w:tcBorders>
              <w:top w:val="single" w:sz="2" w:space="0" w:color="000001"/>
              <w:left w:val="single" w:sz="2" w:space="0" w:color="000001"/>
              <w:bottom w:val="single" w:sz="2" w:space="0" w:color="000001"/>
            </w:tcBorders>
            <w:shd w:val="clear" w:color="auto" w:fill="auto"/>
            <w:tcMar>
              <w:left w:w="51" w:type="dxa"/>
            </w:tcMar>
          </w:tcPr>
          <w:p w14:paraId="3AC05D30" w14:textId="77777777" w:rsidR="00746677" w:rsidRDefault="00C4746A">
            <w:pPr>
              <w:ind w:firstLine="0"/>
              <w:jc w:val="center"/>
              <w:rPr>
                <w:rFonts w:cs="Arial"/>
                <w:b/>
                <w:bCs/>
                <w:sz w:val="20"/>
                <w:szCs w:val="20"/>
              </w:rPr>
            </w:pPr>
            <w:r>
              <w:rPr>
                <w:rFonts w:cs="Arial"/>
                <w:b/>
                <w:bCs/>
                <w:sz w:val="20"/>
                <w:szCs w:val="20"/>
              </w:rPr>
              <w:t>Disciplina:</w:t>
            </w: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00C3D9AD" w14:textId="77777777" w:rsidR="00746677" w:rsidRDefault="00C4746A">
            <w:pPr>
              <w:ind w:firstLine="0"/>
              <w:jc w:val="center"/>
              <w:rPr>
                <w:rFonts w:cs="Arial"/>
                <w:b/>
                <w:bCs/>
                <w:sz w:val="20"/>
                <w:szCs w:val="20"/>
              </w:rPr>
            </w:pPr>
            <w:r>
              <w:rPr>
                <w:rFonts w:cs="Arial"/>
                <w:b/>
                <w:bCs/>
                <w:sz w:val="20"/>
                <w:szCs w:val="20"/>
              </w:rPr>
              <w:t>Referências Bibliográficas</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tcPr>
          <w:p w14:paraId="74827027" w14:textId="77777777" w:rsidR="00746677" w:rsidRDefault="00C4746A">
            <w:pPr>
              <w:ind w:firstLine="0"/>
              <w:jc w:val="center"/>
              <w:rPr>
                <w:rFonts w:cs="Arial"/>
                <w:b/>
                <w:bCs/>
                <w:sz w:val="20"/>
                <w:szCs w:val="20"/>
              </w:rPr>
            </w:pPr>
            <w:r>
              <w:rPr>
                <w:rFonts w:cs="Arial"/>
                <w:b/>
                <w:bCs/>
                <w:sz w:val="20"/>
                <w:szCs w:val="20"/>
              </w:rPr>
              <w:t>Uso:</w:t>
            </w:r>
          </w:p>
        </w:tc>
      </w:tr>
      <w:tr w:rsidR="00746677" w14:paraId="56594228" w14:textId="77777777">
        <w:trPr>
          <w:jc w:val="center"/>
        </w:trPr>
        <w:tc>
          <w:tcPr>
            <w:tcW w:w="2406" w:type="dxa"/>
            <w:vMerge w:val="restart"/>
            <w:tcBorders>
              <w:top w:val="single" w:sz="2" w:space="0" w:color="000001"/>
              <w:left w:val="single" w:sz="2" w:space="0" w:color="000001"/>
              <w:bottom w:val="single" w:sz="2" w:space="0" w:color="000001"/>
            </w:tcBorders>
            <w:shd w:val="clear" w:color="auto" w:fill="auto"/>
            <w:tcMar>
              <w:left w:w="51" w:type="dxa"/>
            </w:tcMar>
            <w:vAlign w:val="center"/>
          </w:tcPr>
          <w:p w14:paraId="0FD37334" w14:textId="77777777" w:rsidR="00746677" w:rsidRDefault="00746677">
            <w:pPr>
              <w:ind w:firstLine="0"/>
              <w:jc w:val="center"/>
              <w:rPr>
                <w:rFonts w:cs="Arial"/>
                <w:sz w:val="20"/>
                <w:szCs w:val="20"/>
              </w:rPr>
            </w:pPr>
          </w:p>
          <w:p w14:paraId="3DF74C2F" w14:textId="77777777" w:rsidR="00746677" w:rsidRDefault="00746677">
            <w:pPr>
              <w:ind w:firstLine="0"/>
              <w:jc w:val="center"/>
              <w:rPr>
                <w:rFonts w:cs="Arial"/>
                <w:sz w:val="20"/>
                <w:szCs w:val="20"/>
              </w:rPr>
            </w:pPr>
          </w:p>
          <w:p w14:paraId="53328D0D" w14:textId="77777777" w:rsidR="00746677" w:rsidRDefault="00746677">
            <w:pPr>
              <w:ind w:firstLine="0"/>
              <w:jc w:val="center"/>
              <w:rPr>
                <w:rFonts w:cs="Arial"/>
                <w:sz w:val="20"/>
                <w:szCs w:val="20"/>
              </w:rPr>
            </w:pPr>
          </w:p>
          <w:p w14:paraId="555A0DBA" w14:textId="77777777" w:rsidR="00746677" w:rsidRDefault="00746677">
            <w:pPr>
              <w:ind w:firstLine="0"/>
              <w:jc w:val="center"/>
              <w:rPr>
                <w:rFonts w:cs="Arial"/>
                <w:sz w:val="20"/>
                <w:szCs w:val="20"/>
              </w:rPr>
            </w:pPr>
          </w:p>
          <w:p w14:paraId="7ACD88E2" w14:textId="77777777" w:rsidR="00746677" w:rsidRDefault="00746677">
            <w:pPr>
              <w:ind w:firstLine="0"/>
              <w:jc w:val="center"/>
              <w:rPr>
                <w:rFonts w:cs="Arial"/>
                <w:sz w:val="20"/>
                <w:szCs w:val="20"/>
              </w:rPr>
            </w:pPr>
          </w:p>
          <w:p w14:paraId="3A095105" w14:textId="77777777" w:rsidR="00746677" w:rsidRDefault="00746677">
            <w:pPr>
              <w:ind w:firstLine="0"/>
              <w:jc w:val="center"/>
              <w:rPr>
                <w:rFonts w:cs="Arial"/>
                <w:sz w:val="20"/>
                <w:szCs w:val="20"/>
              </w:rPr>
            </w:pPr>
          </w:p>
          <w:p w14:paraId="1275FDAB" w14:textId="77777777" w:rsidR="00746677" w:rsidRDefault="00746677">
            <w:pPr>
              <w:ind w:firstLine="0"/>
              <w:jc w:val="center"/>
              <w:rPr>
                <w:rFonts w:cs="Arial"/>
                <w:sz w:val="20"/>
                <w:szCs w:val="20"/>
              </w:rPr>
            </w:pPr>
          </w:p>
          <w:p w14:paraId="53913C39" w14:textId="77777777" w:rsidR="00746677" w:rsidRDefault="00746677">
            <w:pPr>
              <w:ind w:firstLine="0"/>
              <w:jc w:val="center"/>
              <w:rPr>
                <w:rFonts w:cs="Arial"/>
                <w:sz w:val="20"/>
                <w:szCs w:val="20"/>
              </w:rPr>
            </w:pPr>
          </w:p>
          <w:p w14:paraId="05C02BE8" w14:textId="77777777" w:rsidR="00746677" w:rsidRDefault="00746677">
            <w:pPr>
              <w:ind w:firstLine="0"/>
              <w:jc w:val="center"/>
              <w:rPr>
                <w:rFonts w:cs="Arial"/>
                <w:sz w:val="20"/>
                <w:szCs w:val="20"/>
              </w:rPr>
            </w:pPr>
          </w:p>
          <w:p w14:paraId="3861048D" w14:textId="77777777" w:rsidR="00746677" w:rsidRDefault="00746677">
            <w:pPr>
              <w:ind w:firstLine="0"/>
              <w:jc w:val="center"/>
              <w:rPr>
                <w:rFonts w:cs="Arial"/>
                <w:sz w:val="20"/>
                <w:szCs w:val="20"/>
              </w:rPr>
            </w:pPr>
          </w:p>
          <w:p w14:paraId="7CF86192" w14:textId="77777777" w:rsidR="00746677" w:rsidRDefault="00C4746A">
            <w:pPr>
              <w:ind w:firstLine="0"/>
              <w:jc w:val="center"/>
              <w:rPr>
                <w:rFonts w:cs="Arial"/>
                <w:sz w:val="20"/>
                <w:szCs w:val="20"/>
              </w:rPr>
            </w:pPr>
            <w:r>
              <w:rPr>
                <w:rFonts w:cs="Arial"/>
                <w:sz w:val="20"/>
                <w:szCs w:val="20"/>
              </w:rPr>
              <w:t>Banco de Dados I</w:t>
            </w: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5FC421C3" w14:textId="77777777" w:rsidR="00746677" w:rsidRDefault="00C4746A">
            <w:pPr>
              <w:spacing w:after="120" w:line="240" w:lineRule="auto"/>
              <w:ind w:firstLine="0"/>
              <w:rPr>
                <w:rFonts w:cs="Arial"/>
                <w:sz w:val="20"/>
                <w:szCs w:val="20"/>
              </w:rPr>
            </w:pPr>
            <w:r>
              <w:rPr>
                <w:rFonts w:cs="Arial"/>
                <w:sz w:val="20"/>
                <w:szCs w:val="20"/>
              </w:rPr>
              <w:t xml:space="preserve">HEUSER, C.A. </w:t>
            </w:r>
            <w:r>
              <w:rPr>
                <w:rFonts w:cs="Arial"/>
                <w:b/>
                <w:sz w:val="20"/>
                <w:szCs w:val="20"/>
              </w:rPr>
              <w:t>Projeto de banco de dados</w:t>
            </w:r>
            <w:r>
              <w:rPr>
                <w:rFonts w:cs="Arial"/>
                <w:sz w:val="20"/>
                <w:szCs w:val="20"/>
              </w:rPr>
              <w:t>. 5. ed. Porto Alegre: Ed. Sagra Luzzatto, 2004.</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02501C45" w14:textId="77777777" w:rsidR="00746677" w:rsidRDefault="00C4746A">
            <w:pPr>
              <w:ind w:firstLine="0"/>
              <w:jc w:val="center"/>
              <w:rPr>
                <w:rFonts w:cs="Arial"/>
                <w:sz w:val="20"/>
                <w:szCs w:val="20"/>
              </w:rPr>
            </w:pPr>
            <w:r>
              <w:rPr>
                <w:rFonts w:cs="Arial"/>
                <w:sz w:val="20"/>
                <w:szCs w:val="20"/>
              </w:rPr>
              <w:t>B</w:t>
            </w:r>
          </w:p>
        </w:tc>
      </w:tr>
      <w:tr w:rsidR="00746677" w14:paraId="64CF25CE" w14:textId="77777777">
        <w:trPr>
          <w:jc w:val="center"/>
        </w:trPr>
        <w:tc>
          <w:tcPr>
            <w:tcW w:w="2406" w:type="dxa"/>
            <w:vMerge/>
            <w:tcBorders>
              <w:top w:val="single" w:sz="2" w:space="0" w:color="000001"/>
              <w:left w:val="single" w:sz="2" w:space="0" w:color="000001"/>
              <w:bottom w:val="single" w:sz="2" w:space="0" w:color="000001"/>
            </w:tcBorders>
            <w:shd w:val="clear" w:color="auto" w:fill="auto"/>
            <w:tcMar>
              <w:left w:w="51" w:type="dxa"/>
            </w:tcMar>
          </w:tcPr>
          <w:p w14:paraId="394BD020" w14:textId="77777777" w:rsidR="00746677" w:rsidRDefault="00746677">
            <w:pPr>
              <w:ind w:firstLine="0"/>
              <w:rPr>
                <w:rFonts w:cs="Arial"/>
                <w:sz w:val="20"/>
                <w:szCs w:val="20"/>
              </w:rPr>
            </w:pP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2C7C3311" w14:textId="77777777" w:rsidR="00746677" w:rsidRDefault="00C4746A">
            <w:pPr>
              <w:spacing w:after="120" w:line="240" w:lineRule="auto"/>
              <w:ind w:firstLine="0"/>
              <w:rPr>
                <w:rFonts w:cs="Arial"/>
                <w:sz w:val="20"/>
                <w:szCs w:val="20"/>
              </w:rPr>
            </w:pPr>
            <w:r>
              <w:rPr>
                <w:rFonts w:cs="Arial"/>
                <w:sz w:val="20"/>
                <w:szCs w:val="20"/>
              </w:rPr>
              <w:t xml:space="preserve">ELMASRI, R.; NAVATHE, S. B.. </w:t>
            </w:r>
            <w:r>
              <w:rPr>
                <w:rFonts w:cs="Arial"/>
                <w:b/>
                <w:sz w:val="20"/>
                <w:szCs w:val="20"/>
              </w:rPr>
              <w:t>Sistemas de Banco de Dados</w:t>
            </w:r>
            <w:r>
              <w:rPr>
                <w:rFonts w:cs="Arial"/>
                <w:sz w:val="20"/>
                <w:szCs w:val="20"/>
              </w:rPr>
              <w:t>. 4a ed., Rio de Janeiro: Campus, 2006.</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33BFEC0B" w14:textId="77777777" w:rsidR="00746677" w:rsidRDefault="00C4746A">
            <w:pPr>
              <w:ind w:firstLine="0"/>
              <w:jc w:val="center"/>
              <w:rPr>
                <w:rFonts w:cs="Arial"/>
                <w:sz w:val="20"/>
                <w:szCs w:val="20"/>
              </w:rPr>
            </w:pPr>
            <w:r>
              <w:rPr>
                <w:rFonts w:cs="Arial"/>
                <w:sz w:val="20"/>
                <w:szCs w:val="20"/>
              </w:rPr>
              <w:t>B</w:t>
            </w:r>
          </w:p>
        </w:tc>
      </w:tr>
      <w:tr w:rsidR="00746677" w14:paraId="27A2CBCC" w14:textId="77777777">
        <w:trPr>
          <w:jc w:val="center"/>
        </w:trPr>
        <w:tc>
          <w:tcPr>
            <w:tcW w:w="2406" w:type="dxa"/>
            <w:vMerge/>
            <w:tcBorders>
              <w:top w:val="single" w:sz="2" w:space="0" w:color="000001"/>
              <w:left w:val="single" w:sz="2" w:space="0" w:color="000001"/>
              <w:bottom w:val="single" w:sz="2" w:space="0" w:color="000001"/>
            </w:tcBorders>
            <w:shd w:val="clear" w:color="auto" w:fill="auto"/>
            <w:tcMar>
              <w:left w:w="51" w:type="dxa"/>
            </w:tcMar>
          </w:tcPr>
          <w:p w14:paraId="79EA386F" w14:textId="77777777" w:rsidR="00746677" w:rsidRDefault="00746677">
            <w:pPr>
              <w:ind w:firstLine="0"/>
              <w:rPr>
                <w:rFonts w:cs="Arial"/>
                <w:sz w:val="20"/>
                <w:szCs w:val="20"/>
              </w:rPr>
            </w:pP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2983EA0B" w14:textId="77777777" w:rsidR="00746677" w:rsidRDefault="00C4746A">
            <w:pPr>
              <w:spacing w:line="240" w:lineRule="auto"/>
              <w:ind w:firstLine="0"/>
              <w:rPr>
                <w:sz w:val="20"/>
                <w:szCs w:val="20"/>
              </w:rPr>
            </w:pPr>
            <w:r>
              <w:rPr>
                <w:rFonts w:cs="Arial"/>
                <w:sz w:val="20"/>
                <w:szCs w:val="20"/>
              </w:rPr>
              <w:t xml:space="preserve">MILANI, A. </w:t>
            </w:r>
            <w:r>
              <w:rPr>
                <w:rFonts w:cs="Arial"/>
                <w:b/>
                <w:sz w:val="20"/>
                <w:szCs w:val="20"/>
              </w:rPr>
              <w:t>PostgreSQL: Guia do Programador</w:t>
            </w:r>
            <w:r>
              <w:rPr>
                <w:rFonts w:cs="Arial"/>
                <w:sz w:val="20"/>
                <w:szCs w:val="20"/>
              </w:rPr>
              <w:t>. São Paulo: Novatec, 2008.</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44B67B3E" w14:textId="77777777" w:rsidR="00746677" w:rsidRDefault="00C4746A">
            <w:pPr>
              <w:ind w:firstLine="0"/>
              <w:jc w:val="center"/>
              <w:rPr>
                <w:rFonts w:cs="Arial"/>
                <w:sz w:val="20"/>
                <w:szCs w:val="20"/>
              </w:rPr>
            </w:pPr>
            <w:r>
              <w:rPr>
                <w:rFonts w:cs="Arial"/>
                <w:sz w:val="20"/>
                <w:szCs w:val="20"/>
              </w:rPr>
              <w:t>B</w:t>
            </w:r>
          </w:p>
        </w:tc>
      </w:tr>
      <w:tr w:rsidR="00746677" w14:paraId="33F8505B" w14:textId="77777777">
        <w:trPr>
          <w:jc w:val="center"/>
        </w:trPr>
        <w:tc>
          <w:tcPr>
            <w:tcW w:w="2406" w:type="dxa"/>
            <w:vMerge/>
            <w:tcBorders>
              <w:top w:val="single" w:sz="2" w:space="0" w:color="000001"/>
              <w:left w:val="single" w:sz="2" w:space="0" w:color="000001"/>
              <w:bottom w:val="single" w:sz="2" w:space="0" w:color="000001"/>
            </w:tcBorders>
            <w:shd w:val="clear" w:color="auto" w:fill="auto"/>
            <w:tcMar>
              <w:left w:w="51" w:type="dxa"/>
            </w:tcMar>
          </w:tcPr>
          <w:p w14:paraId="2B711585" w14:textId="77777777" w:rsidR="00746677" w:rsidRDefault="00746677">
            <w:pPr>
              <w:ind w:firstLine="0"/>
              <w:rPr>
                <w:rFonts w:cs="Arial"/>
                <w:sz w:val="20"/>
                <w:szCs w:val="20"/>
              </w:rPr>
            </w:pP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2C5362F0" w14:textId="77777777" w:rsidR="00746677" w:rsidRDefault="00C4746A">
            <w:pPr>
              <w:spacing w:after="120" w:line="240" w:lineRule="auto"/>
              <w:ind w:firstLine="0"/>
              <w:rPr>
                <w:rFonts w:cs="Arial"/>
                <w:sz w:val="20"/>
                <w:szCs w:val="20"/>
              </w:rPr>
            </w:pPr>
            <w:r>
              <w:rPr>
                <w:rFonts w:cs="Arial"/>
                <w:sz w:val="20"/>
                <w:szCs w:val="20"/>
              </w:rPr>
              <w:t xml:space="preserve">MANZANO, J. A. N. G. </w:t>
            </w:r>
            <w:r>
              <w:rPr>
                <w:rFonts w:cs="Arial"/>
                <w:b/>
                <w:sz w:val="20"/>
                <w:szCs w:val="20"/>
              </w:rPr>
              <w:t>SQL Server 2014 Express: Guia Prático e Interativo</w:t>
            </w:r>
            <w:r>
              <w:rPr>
                <w:rFonts w:cs="Arial"/>
                <w:sz w:val="20"/>
                <w:szCs w:val="20"/>
              </w:rPr>
              <w:t>. Rio de Janeiro: Editora Érica, 2014.</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16075FF1" w14:textId="77777777" w:rsidR="00746677" w:rsidRDefault="00C4746A">
            <w:pPr>
              <w:ind w:firstLine="0"/>
              <w:jc w:val="center"/>
              <w:rPr>
                <w:rFonts w:cs="Arial"/>
                <w:sz w:val="20"/>
                <w:szCs w:val="20"/>
              </w:rPr>
            </w:pPr>
            <w:r>
              <w:rPr>
                <w:rFonts w:cs="Arial"/>
                <w:sz w:val="20"/>
                <w:szCs w:val="20"/>
              </w:rPr>
              <w:t>C</w:t>
            </w:r>
          </w:p>
        </w:tc>
      </w:tr>
      <w:tr w:rsidR="00746677" w14:paraId="5F768055" w14:textId="77777777">
        <w:trPr>
          <w:jc w:val="center"/>
        </w:trPr>
        <w:tc>
          <w:tcPr>
            <w:tcW w:w="2406" w:type="dxa"/>
            <w:vMerge/>
            <w:tcBorders>
              <w:top w:val="single" w:sz="2" w:space="0" w:color="000001"/>
              <w:left w:val="single" w:sz="2" w:space="0" w:color="000001"/>
              <w:bottom w:val="single" w:sz="2" w:space="0" w:color="000001"/>
            </w:tcBorders>
            <w:shd w:val="clear" w:color="auto" w:fill="auto"/>
            <w:tcMar>
              <w:left w:w="51" w:type="dxa"/>
            </w:tcMar>
          </w:tcPr>
          <w:p w14:paraId="582F888D" w14:textId="77777777" w:rsidR="00746677" w:rsidRDefault="00746677">
            <w:pPr>
              <w:ind w:firstLine="0"/>
              <w:rPr>
                <w:rFonts w:cs="Arial"/>
                <w:sz w:val="20"/>
                <w:szCs w:val="20"/>
              </w:rPr>
            </w:pP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32966CBB" w14:textId="77777777" w:rsidR="00746677" w:rsidRDefault="00C4746A">
            <w:pPr>
              <w:spacing w:after="120" w:line="240" w:lineRule="auto"/>
              <w:ind w:firstLine="0"/>
              <w:rPr>
                <w:rFonts w:cs="Arial"/>
                <w:sz w:val="20"/>
                <w:szCs w:val="20"/>
              </w:rPr>
            </w:pPr>
            <w:r>
              <w:rPr>
                <w:rFonts w:cs="Arial"/>
                <w:sz w:val="20"/>
                <w:szCs w:val="20"/>
              </w:rPr>
              <w:t xml:space="preserve">DATE, C.J. </w:t>
            </w:r>
            <w:r>
              <w:rPr>
                <w:rFonts w:cs="Arial"/>
                <w:b/>
                <w:sz w:val="20"/>
                <w:szCs w:val="20"/>
              </w:rPr>
              <w:t>Introdução a Sistemas de Bancos de Dados</w:t>
            </w:r>
            <w:r>
              <w:rPr>
                <w:rFonts w:cs="Arial"/>
                <w:sz w:val="20"/>
                <w:szCs w:val="20"/>
              </w:rPr>
              <w:t>. 7.ed. Rio de Janeiro: Campus, 2000.</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4FD5FDCD" w14:textId="77777777" w:rsidR="00746677" w:rsidRDefault="00C4746A">
            <w:pPr>
              <w:ind w:firstLine="0"/>
              <w:jc w:val="center"/>
              <w:rPr>
                <w:rFonts w:cs="Arial"/>
                <w:sz w:val="20"/>
                <w:szCs w:val="20"/>
              </w:rPr>
            </w:pPr>
            <w:r>
              <w:rPr>
                <w:rFonts w:cs="Arial"/>
                <w:sz w:val="20"/>
                <w:szCs w:val="20"/>
              </w:rPr>
              <w:t>C</w:t>
            </w:r>
          </w:p>
        </w:tc>
      </w:tr>
      <w:tr w:rsidR="00746677" w14:paraId="09C488BD" w14:textId="77777777">
        <w:trPr>
          <w:jc w:val="center"/>
        </w:trPr>
        <w:tc>
          <w:tcPr>
            <w:tcW w:w="2406" w:type="dxa"/>
            <w:vMerge/>
            <w:tcBorders>
              <w:top w:val="single" w:sz="2" w:space="0" w:color="000001"/>
              <w:left w:val="single" w:sz="2" w:space="0" w:color="000001"/>
              <w:bottom w:val="single" w:sz="2" w:space="0" w:color="000001"/>
            </w:tcBorders>
            <w:shd w:val="clear" w:color="auto" w:fill="auto"/>
            <w:tcMar>
              <w:left w:w="51" w:type="dxa"/>
            </w:tcMar>
          </w:tcPr>
          <w:p w14:paraId="60261511" w14:textId="77777777" w:rsidR="00746677" w:rsidRDefault="00746677">
            <w:pPr>
              <w:ind w:firstLine="0"/>
              <w:rPr>
                <w:rFonts w:cs="Arial"/>
                <w:sz w:val="20"/>
                <w:szCs w:val="20"/>
              </w:rPr>
            </w:pP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3003255D" w14:textId="77777777" w:rsidR="00746677" w:rsidRDefault="00C4746A">
            <w:pPr>
              <w:spacing w:after="120" w:line="240" w:lineRule="auto"/>
              <w:ind w:firstLine="0"/>
              <w:rPr>
                <w:rFonts w:cs="Arial"/>
                <w:sz w:val="20"/>
                <w:szCs w:val="20"/>
              </w:rPr>
            </w:pPr>
            <w:r>
              <w:rPr>
                <w:rFonts w:cs="Arial"/>
                <w:sz w:val="20"/>
                <w:szCs w:val="20"/>
              </w:rPr>
              <w:t xml:space="preserve">KORTH.H.; SILBERSCHARTZ, A.; SUDARSHAN, S. </w:t>
            </w:r>
            <w:r>
              <w:rPr>
                <w:rFonts w:cs="Arial"/>
                <w:b/>
                <w:sz w:val="20"/>
                <w:szCs w:val="20"/>
              </w:rPr>
              <w:t>Sistemas de Bancos de Dados</w:t>
            </w:r>
            <w:r>
              <w:rPr>
                <w:rFonts w:cs="Arial"/>
                <w:sz w:val="20"/>
                <w:szCs w:val="20"/>
              </w:rPr>
              <w:t>. 3.ed. São Paulo: Makron Books, 1999.</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03BD21C1" w14:textId="77777777" w:rsidR="00746677" w:rsidRDefault="00C4746A">
            <w:pPr>
              <w:ind w:firstLine="0"/>
              <w:jc w:val="center"/>
              <w:rPr>
                <w:rFonts w:cs="Arial"/>
                <w:sz w:val="20"/>
                <w:szCs w:val="20"/>
              </w:rPr>
            </w:pPr>
            <w:r>
              <w:rPr>
                <w:rFonts w:cs="Arial"/>
                <w:sz w:val="20"/>
                <w:szCs w:val="20"/>
              </w:rPr>
              <w:t>C</w:t>
            </w:r>
          </w:p>
        </w:tc>
      </w:tr>
      <w:tr w:rsidR="00746677" w14:paraId="5EB9F631" w14:textId="77777777">
        <w:trPr>
          <w:jc w:val="center"/>
        </w:trPr>
        <w:tc>
          <w:tcPr>
            <w:tcW w:w="2406" w:type="dxa"/>
            <w:vMerge/>
            <w:tcBorders>
              <w:top w:val="single" w:sz="2" w:space="0" w:color="000001"/>
              <w:left w:val="single" w:sz="2" w:space="0" w:color="000001"/>
              <w:bottom w:val="single" w:sz="2" w:space="0" w:color="000001"/>
            </w:tcBorders>
            <w:shd w:val="clear" w:color="auto" w:fill="auto"/>
            <w:tcMar>
              <w:left w:w="51" w:type="dxa"/>
            </w:tcMar>
          </w:tcPr>
          <w:p w14:paraId="53BE60CC" w14:textId="77777777" w:rsidR="00746677" w:rsidRDefault="00746677">
            <w:pPr>
              <w:ind w:firstLine="0"/>
              <w:rPr>
                <w:rFonts w:cs="Arial"/>
                <w:sz w:val="20"/>
                <w:szCs w:val="20"/>
              </w:rPr>
            </w:pP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49945D68" w14:textId="77777777" w:rsidR="00746677" w:rsidRDefault="00C4746A">
            <w:pPr>
              <w:spacing w:after="120" w:line="240" w:lineRule="auto"/>
              <w:ind w:firstLine="0"/>
              <w:rPr>
                <w:rFonts w:cs="Arial"/>
                <w:sz w:val="20"/>
                <w:szCs w:val="20"/>
              </w:rPr>
            </w:pPr>
            <w:r>
              <w:rPr>
                <w:rFonts w:cs="Arial"/>
                <w:sz w:val="20"/>
                <w:szCs w:val="20"/>
              </w:rPr>
              <w:t xml:space="preserve">SETZER, V.W.; NASSU, E.A. </w:t>
            </w:r>
            <w:r>
              <w:rPr>
                <w:rFonts w:cs="Arial"/>
                <w:b/>
                <w:sz w:val="20"/>
                <w:szCs w:val="20"/>
              </w:rPr>
              <w:t>Bancos de Dados: Conceitos, Modelos e Gerenciamento</w:t>
            </w:r>
            <w:r>
              <w:rPr>
                <w:rFonts w:cs="Arial"/>
                <w:sz w:val="20"/>
                <w:szCs w:val="20"/>
              </w:rPr>
              <w:t>. São Paulo: Edgar Blucher, 2000.</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5BD03CD1" w14:textId="77777777" w:rsidR="00746677" w:rsidRDefault="00C4746A">
            <w:pPr>
              <w:ind w:firstLine="0"/>
              <w:jc w:val="center"/>
              <w:rPr>
                <w:rFonts w:cs="Arial"/>
                <w:sz w:val="20"/>
                <w:szCs w:val="20"/>
              </w:rPr>
            </w:pPr>
            <w:r>
              <w:rPr>
                <w:rFonts w:cs="Arial"/>
                <w:sz w:val="20"/>
                <w:szCs w:val="20"/>
              </w:rPr>
              <w:t>C</w:t>
            </w:r>
          </w:p>
        </w:tc>
      </w:tr>
      <w:tr w:rsidR="00746677" w14:paraId="7825C6F6" w14:textId="77777777">
        <w:trPr>
          <w:jc w:val="center"/>
        </w:trPr>
        <w:tc>
          <w:tcPr>
            <w:tcW w:w="2406" w:type="dxa"/>
            <w:vMerge/>
            <w:tcBorders>
              <w:top w:val="single" w:sz="2" w:space="0" w:color="000001"/>
              <w:left w:val="single" w:sz="2" w:space="0" w:color="000001"/>
              <w:bottom w:val="single" w:sz="2" w:space="0" w:color="000001"/>
            </w:tcBorders>
            <w:shd w:val="clear" w:color="auto" w:fill="auto"/>
            <w:tcMar>
              <w:left w:w="51" w:type="dxa"/>
            </w:tcMar>
          </w:tcPr>
          <w:p w14:paraId="1F268E98" w14:textId="77777777" w:rsidR="00746677" w:rsidRDefault="00746677">
            <w:pPr>
              <w:ind w:firstLine="0"/>
              <w:rPr>
                <w:rFonts w:cs="Arial"/>
                <w:sz w:val="20"/>
                <w:szCs w:val="20"/>
              </w:rPr>
            </w:pP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25391A10" w14:textId="77777777" w:rsidR="00746677" w:rsidRDefault="00C4746A">
            <w:pPr>
              <w:spacing w:line="240" w:lineRule="auto"/>
              <w:ind w:firstLine="0"/>
              <w:rPr>
                <w:sz w:val="20"/>
                <w:szCs w:val="20"/>
              </w:rPr>
            </w:pPr>
            <w:r>
              <w:rPr>
                <w:rFonts w:cs="Arial"/>
                <w:sz w:val="20"/>
                <w:szCs w:val="20"/>
              </w:rPr>
              <w:t xml:space="preserve">DUBOIS, Paul; HINZ S. PEDERSEN, C. </w:t>
            </w:r>
            <w:r>
              <w:rPr>
                <w:rFonts w:cs="Arial"/>
                <w:b/>
                <w:sz w:val="20"/>
                <w:szCs w:val="20"/>
              </w:rPr>
              <w:t>Livro MySQL: Guia de Estudo para Certificação</w:t>
            </w:r>
            <w:r>
              <w:rPr>
                <w:rFonts w:cs="Arial"/>
                <w:sz w:val="20"/>
                <w:szCs w:val="20"/>
              </w:rPr>
              <w:t>. Editora Ciência Moderna, 2005.</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1AA99E2C" w14:textId="77777777" w:rsidR="00746677" w:rsidRDefault="00C4746A">
            <w:pPr>
              <w:ind w:firstLine="0"/>
              <w:jc w:val="center"/>
              <w:rPr>
                <w:rFonts w:cs="Arial"/>
                <w:sz w:val="20"/>
                <w:szCs w:val="20"/>
              </w:rPr>
            </w:pPr>
            <w:r>
              <w:rPr>
                <w:rFonts w:cs="Arial"/>
                <w:sz w:val="20"/>
                <w:szCs w:val="20"/>
              </w:rPr>
              <w:t>C</w:t>
            </w:r>
          </w:p>
        </w:tc>
      </w:tr>
    </w:tbl>
    <w:p w14:paraId="5C4EC86C" w14:textId="77777777" w:rsidR="00746677" w:rsidRDefault="00746677">
      <w:pPr>
        <w:ind w:firstLine="0"/>
      </w:pPr>
    </w:p>
    <w:tbl>
      <w:tblPr>
        <w:tblW w:w="8724" w:type="dxa"/>
        <w:jc w:val="center"/>
        <w:tblBorders>
          <w:top w:val="single" w:sz="2" w:space="0" w:color="000001"/>
          <w:left w:val="single" w:sz="2" w:space="0" w:color="000001"/>
          <w:bottom w:val="single" w:sz="2" w:space="0" w:color="000001"/>
          <w:insideH w:val="single" w:sz="2" w:space="0" w:color="000001"/>
        </w:tblBorders>
        <w:tblCellMar>
          <w:top w:w="55" w:type="dxa"/>
          <w:left w:w="51" w:type="dxa"/>
          <w:bottom w:w="55" w:type="dxa"/>
          <w:right w:w="55" w:type="dxa"/>
        </w:tblCellMar>
        <w:tblLook w:val="0000" w:firstRow="0" w:lastRow="0" w:firstColumn="0" w:lastColumn="0" w:noHBand="0" w:noVBand="0"/>
      </w:tblPr>
      <w:tblGrid>
        <w:gridCol w:w="2406"/>
        <w:gridCol w:w="5463"/>
        <w:gridCol w:w="855"/>
      </w:tblGrid>
      <w:tr w:rsidR="00746677" w14:paraId="08B9399A" w14:textId="77777777">
        <w:trPr>
          <w:jc w:val="center"/>
        </w:trPr>
        <w:tc>
          <w:tcPr>
            <w:tcW w:w="2406" w:type="dxa"/>
            <w:tcBorders>
              <w:top w:val="single" w:sz="2" w:space="0" w:color="000001"/>
              <w:left w:val="single" w:sz="2" w:space="0" w:color="000001"/>
              <w:bottom w:val="single" w:sz="2" w:space="0" w:color="000001"/>
            </w:tcBorders>
            <w:shd w:val="clear" w:color="auto" w:fill="auto"/>
            <w:tcMar>
              <w:left w:w="51" w:type="dxa"/>
            </w:tcMar>
          </w:tcPr>
          <w:p w14:paraId="556BB737" w14:textId="77777777" w:rsidR="00746677" w:rsidRDefault="00C4746A">
            <w:pPr>
              <w:ind w:firstLine="0"/>
              <w:jc w:val="center"/>
              <w:rPr>
                <w:rFonts w:cs="Arial"/>
                <w:b/>
                <w:bCs/>
                <w:sz w:val="20"/>
                <w:szCs w:val="20"/>
              </w:rPr>
            </w:pPr>
            <w:r>
              <w:rPr>
                <w:rFonts w:cs="Arial"/>
                <w:b/>
                <w:bCs/>
                <w:sz w:val="20"/>
                <w:szCs w:val="20"/>
              </w:rPr>
              <w:t>Disciplina:</w:t>
            </w: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2060ACF9" w14:textId="77777777" w:rsidR="00746677" w:rsidRDefault="00C4746A">
            <w:pPr>
              <w:ind w:firstLine="0"/>
              <w:jc w:val="center"/>
              <w:rPr>
                <w:rFonts w:cs="Arial"/>
                <w:b/>
                <w:bCs/>
                <w:sz w:val="20"/>
                <w:szCs w:val="20"/>
              </w:rPr>
            </w:pPr>
            <w:r>
              <w:rPr>
                <w:rFonts w:cs="Arial"/>
                <w:b/>
                <w:bCs/>
                <w:sz w:val="20"/>
                <w:szCs w:val="20"/>
              </w:rPr>
              <w:t>Referências Bibliográficas</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tcPr>
          <w:p w14:paraId="37D886D4" w14:textId="77777777" w:rsidR="00746677" w:rsidRDefault="00C4746A">
            <w:pPr>
              <w:ind w:firstLine="0"/>
              <w:jc w:val="center"/>
              <w:rPr>
                <w:rFonts w:cs="Arial"/>
                <w:b/>
                <w:bCs/>
                <w:sz w:val="20"/>
                <w:szCs w:val="20"/>
              </w:rPr>
            </w:pPr>
            <w:r>
              <w:rPr>
                <w:rFonts w:cs="Arial"/>
                <w:b/>
                <w:bCs/>
                <w:sz w:val="20"/>
                <w:szCs w:val="20"/>
              </w:rPr>
              <w:t>Uso:</w:t>
            </w:r>
          </w:p>
        </w:tc>
      </w:tr>
      <w:tr w:rsidR="00746677" w14:paraId="36EFF4A9" w14:textId="77777777">
        <w:trPr>
          <w:jc w:val="center"/>
        </w:trPr>
        <w:tc>
          <w:tcPr>
            <w:tcW w:w="2406" w:type="dxa"/>
            <w:vMerge w:val="restart"/>
            <w:tcBorders>
              <w:top w:val="single" w:sz="2" w:space="0" w:color="000001"/>
              <w:left w:val="single" w:sz="2" w:space="0" w:color="000001"/>
              <w:bottom w:val="single" w:sz="2" w:space="0" w:color="000001"/>
            </w:tcBorders>
            <w:shd w:val="clear" w:color="auto" w:fill="auto"/>
            <w:tcMar>
              <w:left w:w="51" w:type="dxa"/>
            </w:tcMar>
            <w:vAlign w:val="center"/>
          </w:tcPr>
          <w:p w14:paraId="44E38078" w14:textId="77777777" w:rsidR="00746677" w:rsidRDefault="00C4746A">
            <w:pPr>
              <w:ind w:firstLine="0"/>
              <w:jc w:val="center"/>
              <w:rPr>
                <w:rFonts w:cs="Arial"/>
                <w:sz w:val="20"/>
                <w:szCs w:val="20"/>
              </w:rPr>
            </w:pPr>
            <w:r>
              <w:rPr>
                <w:rFonts w:cs="Arial"/>
                <w:sz w:val="20"/>
                <w:szCs w:val="20"/>
              </w:rPr>
              <w:t>Projeto de Sistemas e Orientação a Objetos com UML</w:t>
            </w: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66C445EC" w14:textId="77777777" w:rsidR="00746677" w:rsidRDefault="00C4746A">
            <w:pPr>
              <w:spacing w:after="120" w:line="240" w:lineRule="auto"/>
              <w:ind w:firstLine="0"/>
              <w:rPr>
                <w:rFonts w:eastAsia="Arial" w:cs="Arial"/>
                <w:sz w:val="20"/>
                <w:szCs w:val="20"/>
              </w:rPr>
            </w:pPr>
            <w:r>
              <w:rPr>
                <w:rFonts w:eastAsia="Arial" w:cs="Arial"/>
                <w:sz w:val="20"/>
                <w:szCs w:val="20"/>
              </w:rPr>
              <w:t xml:space="preserve">BEZERRA, Eduardo. </w:t>
            </w:r>
            <w:r>
              <w:rPr>
                <w:rFonts w:eastAsia="Arial" w:cs="Arial"/>
                <w:b/>
                <w:sz w:val="20"/>
                <w:szCs w:val="20"/>
              </w:rPr>
              <w:t>Princípio de Análise e Projetos de Sistemas com UML</w:t>
            </w:r>
            <w:r>
              <w:rPr>
                <w:rFonts w:eastAsia="Arial" w:cs="Arial"/>
                <w:sz w:val="20"/>
                <w:szCs w:val="20"/>
              </w:rPr>
              <w:t>. 3ª ed. Campus, 2005.</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12BB4FC5" w14:textId="77777777" w:rsidR="00746677" w:rsidRDefault="00C4746A">
            <w:pPr>
              <w:ind w:firstLine="0"/>
              <w:jc w:val="center"/>
              <w:rPr>
                <w:rFonts w:cs="Arial"/>
                <w:sz w:val="20"/>
                <w:szCs w:val="20"/>
              </w:rPr>
            </w:pPr>
            <w:r>
              <w:rPr>
                <w:rFonts w:cs="Arial"/>
                <w:sz w:val="20"/>
                <w:szCs w:val="20"/>
              </w:rPr>
              <w:t>B</w:t>
            </w:r>
          </w:p>
        </w:tc>
      </w:tr>
      <w:tr w:rsidR="00746677" w14:paraId="0B4D3031" w14:textId="77777777">
        <w:trPr>
          <w:jc w:val="center"/>
        </w:trPr>
        <w:tc>
          <w:tcPr>
            <w:tcW w:w="2406" w:type="dxa"/>
            <w:vMerge/>
            <w:tcBorders>
              <w:top w:val="single" w:sz="2" w:space="0" w:color="000001"/>
              <w:left w:val="single" w:sz="2" w:space="0" w:color="000001"/>
              <w:bottom w:val="single" w:sz="2" w:space="0" w:color="000001"/>
            </w:tcBorders>
            <w:shd w:val="clear" w:color="auto" w:fill="auto"/>
            <w:tcMar>
              <w:left w:w="51" w:type="dxa"/>
            </w:tcMar>
          </w:tcPr>
          <w:p w14:paraId="2E89C4CC" w14:textId="77777777" w:rsidR="00746677" w:rsidRDefault="00746677">
            <w:pPr>
              <w:ind w:firstLine="0"/>
              <w:rPr>
                <w:rFonts w:cs="Arial"/>
                <w:sz w:val="20"/>
                <w:szCs w:val="20"/>
              </w:rPr>
            </w:pP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764F91EF" w14:textId="77777777" w:rsidR="00746677" w:rsidRDefault="00C4746A">
            <w:pPr>
              <w:spacing w:after="120" w:line="240" w:lineRule="auto"/>
              <w:ind w:firstLine="0"/>
              <w:rPr>
                <w:rFonts w:eastAsia="Arial" w:cs="Arial"/>
                <w:sz w:val="20"/>
                <w:szCs w:val="20"/>
                <w:lang w:val="en-US"/>
              </w:rPr>
            </w:pPr>
            <w:r>
              <w:rPr>
                <w:rFonts w:eastAsia="Arial" w:cs="Arial"/>
                <w:sz w:val="20"/>
                <w:szCs w:val="20"/>
                <w:lang w:val="en-US"/>
              </w:rPr>
              <w:t xml:space="preserve">FOWLER, Martin. </w:t>
            </w:r>
            <w:r>
              <w:rPr>
                <w:rFonts w:eastAsia="Arial" w:cs="Arial"/>
                <w:b/>
                <w:sz w:val="20"/>
                <w:szCs w:val="20"/>
                <w:lang w:val="en-US"/>
              </w:rPr>
              <w:t>UML Essencial</w:t>
            </w:r>
            <w:r>
              <w:rPr>
                <w:rFonts w:eastAsia="Arial" w:cs="Arial"/>
                <w:sz w:val="20"/>
                <w:szCs w:val="20"/>
                <w:lang w:val="en-US"/>
              </w:rPr>
              <w:t>. 3ª ed. Bookman, 2005.</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659E7722" w14:textId="77777777" w:rsidR="00746677" w:rsidRDefault="00C4746A">
            <w:pPr>
              <w:ind w:firstLine="0"/>
              <w:jc w:val="center"/>
              <w:rPr>
                <w:rFonts w:cs="Arial"/>
                <w:sz w:val="20"/>
                <w:szCs w:val="20"/>
              </w:rPr>
            </w:pPr>
            <w:r>
              <w:rPr>
                <w:rFonts w:cs="Arial"/>
                <w:sz w:val="20"/>
                <w:szCs w:val="20"/>
              </w:rPr>
              <w:t>B</w:t>
            </w:r>
          </w:p>
        </w:tc>
      </w:tr>
      <w:tr w:rsidR="00746677" w14:paraId="47469176" w14:textId="77777777">
        <w:trPr>
          <w:jc w:val="center"/>
        </w:trPr>
        <w:tc>
          <w:tcPr>
            <w:tcW w:w="2406" w:type="dxa"/>
            <w:vMerge/>
            <w:tcBorders>
              <w:top w:val="single" w:sz="2" w:space="0" w:color="000001"/>
              <w:left w:val="single" w:sz="2" w:space="0" w:color="000001"/>
              <w:bottom w:val="single" w:sz="2" w:space="0" w:color="000001"/>
            </w:tcBorders>
            <w:shd w:val="clear" w:color="auto" w:fill="auto"/>
            <w:tcMar>
              <w:left w:w="51" w:type="dxa"/>
            </w:tcMar>
          </w:tcPr>
          <w:p w14:paraId="2B3E7D4D" w14:textId="77777777" w:rsidR="00746677" w:rsidRDefault="00746677">
            <w:pPr>
              <w:ind w:firstLine="0"/>
              <w:rPr>
                <w:rFonts w:cs="Arial"/>
                <w:sz w:val="20"/>
                <w:szCs w:val="20"/>
              </w:rPr>
            </w:pP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1759C0FA" w14:textId="77777777" w:rsidR="00746677" w:rsidRDefault="00C4746A">
            <w:pPr>
              <w:spacing w:line="240" w:lineRule="auto"/>
              <w:ind w:firstLine="0"/>
              <w:rPr>
                <w:sz w:val="20"/>
                <w:szCs w:val="20"/>
              </w:rPr>
            </w:pPr>
            <w:r>
              <w:rPr>
                <w:rFonts w:eastAsia="Arial" w:cs="Arial"/>
                <w:sz w:val="20"/>
                <w:szCs w:val="20"/>
                <w:lang w:val="en-US"/>
              </w:rPr>
              <w:t xml:space="preserve">BOOCH,Grady; RUMBAUGH, James; JACOBSON, Ivar. </w:t>
            </w:r>
            <w:r>
              <w:rPr>
                <w:rFonts w:eastAsia="Arial" w:cs="Arial"/>
                <w:b/>
                <w:sz w:val="20"/>
                <w:szCs w:val="20"/>
              </w:rPr>
              <w:t>UML - Guia do Usuário</w:t>
            </w:r>
            <w:r>
              <w:rPr>
                <w:rFonts w:eastAsia="Arial" w:cs="Arial"/>
                <w:sz w:val="20"/>
                <w:szCs w:val="20"/>
              </w:rPr>
              <w:t>. 1ª ed. Campus, 2006.</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694CEDAA" w14:textId="77777777" w:rsidR="00746677" w:rsidRDefault="00C4746A">
            <w:pPr>
              <w:ind w:firstLine="0"/>
              <w:jc w:val="center"/>
              <w:rPr>
                <w:rFonts w:cs="Arial"/>
                <w:sz w:val="20"/>
                <w:szCs w:val="20"/>
              </w:rPr>
            </w:pPr>
            <w:r>
              <w:rPr>
                <w:rFonts w:cs="Arial"/>
                <w:sz w:val="20"/>
                <w:szCs w:val="20"/>
              </w:rPr>
              <w:t>B</w:t>
            </w:r>
          </w:p>
        </w:tc>
      </w:tr>
      <w:tr w:rsidR="00746677" w14:paraId="1B455007" w14:textId="77777777">
        <w:trPr>
          <w:jc w:val="center"/>
        </w:trPr>
        <w:tc>
          <w:tcPr>
            <w:tcW w:w="2406" w:type="dxa"/>
            <w:vMerge/>
            <w:tcBorders>
              <w:top w:val="single" w:sz="2" w:space="0" w:color="000001"/>
              <w:left w:val="single" w:sz="2" w:space="0" w:color="000001"/>
              <w:bottom w:val="single" w:sz="2" w:space="0" w:color="000001"/>
            </w:tcBorders>
            <w:shd w:val="clear" w:color="auto" w:fill="auto"/>
            <w:tcMar>
              <w:left w:w="51" w:type="dxa"/>
            </w:tcMar>
          </w:tcPr>
          <w:p w14:paraId="79473B9F" w14:textId="77777777" w:rsidR="00746677" w:rsidRDefault="00746677">
            <w:pPr>
              <w:ind w:firstLine="0"/>
              <w:rPr>
                <w:rFonts w:cs="Arial"/>
                <w:sz w:val="20"/>
                <w:szCs w:val="20"/>
              </w:rPr>
            </w:pP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3CC74836" w14:textId="77777777" w:rsidR="00746677" w:rsidRDefault="00C4746A">
            <w:pPr>
              <w:spacing w:after="120" w:line="240" w:lineRule="auto"/>
              <w:ind w:firstLine="0"/>
              <w:rPr>
                <w:rFonts w:eastAsia="Arial" w:cs="Arial"/>
                <w:sz w:val="20"/>
                <w:szCs w:val="20"/>
              </w:rPr>
            </w:pPr>
            <w:r>
              <w:rPr>
                <w:rFonts w:eastAsia="Arial" w:cs="Arial"/>
                <w:sz w:val="20"/>
                <w:szCs w:val="20"/>
              </w:rPr>
              <w:t xml:space="preserve">LARMAN, Craig. </w:t>
            </w:r>
            <w:r>
              <w:rPr>
                <w:rFonts w:eastAsia="Arial" w:cs="Arial"/>
                <w:b/>
                <w:sz w:val="20"/>
                <w:szCs w:val="20"/>
              </w:rPr>
              <w:t>Utilizando UML e Padrões</w:t>
            </w:r>
            <w:r>
              <w:rPr>
                <w:rFonts w:eastAsia="Arial" w:cs="Arial"/>
                <w:sz w:val="20"/>
                <w:szCs w:val="20"/>
              </w:rPr>
              <w:t>. 3ª ed. Bookman, 2006.</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442A066D" w14:textId="77777777" w:rsidR="00746677" w:rsidRDefault="00C4746A">
            <w:pPr>
              <w:ind w:firstLine="0"/>
              <w:jc w:val="center"/>
              <w:rPr>
                <w:rFonts w:cs="Arial"/>
                <w:sz w:val="20"/>
                <w:szCs w:val="20"/>
              </w:rPr>
            </w:pPr>
            <w:r>
              <w:rPr>
                <w:rFonts w:cs="Arial"/>
                <w:sz w:val="20"/>
                <w:szCs w:val="20"/>
              </w:rPr>
              <w:t>C</w:t>
            </w:r>
          </w:p>
        </w:tc>
      </w:tr>
      <w:tr w:rsidR="00746677" w14:paraId="10171017" w14:textId="77777777">
        <w:trPr>
          <w:jc w:val="center"/>
        </w:trPr>
        <w:tc>
          <w:tcPr>
            <w:tcW w:w="2406" w:type="dxa"/>
            <w:vMerge/>
            <w:tcBorders>
              <w:top w:val="single" w:sz="2" w:space="0" w:color="000001"/>
              <w:left w:val="single" w:sz="2" w:space="0" w:color="000001"/>
              <w:bottom w:val="single" w:sz="2" w:space="0" w:color="000001"/>
            </w:tcBorders>
            <w:shd w:val="clear" w:color="auto" w:fill="auto"/>
            <w:tcMar>
              <w:left w:w="51" w:type="dxa"/>
            </w:tcMar>
          </w:tcPr>
          <w:p w14:paraId="4D1BDA82" w14:textId="77777777" w:rsidR="00746677" w:rsidRDefault="00746677">
            <w:pPr>
              <w:ind w:firstLine="0"/>
              <w:rPr>
                <w:rFonts w:cs="Arial"/>
                <w:sz w:val="20"/>
                <w:szCs w:val="20"/>
              </w:rPr>
            </w:pP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409A8F62" w14:textId="77777777" w:rsidR="00746677" w:rsidRDefault="00C4746A">
            <w:pPr>
              <w:spacing w:after="120" w:line="240" w:lineRule="auto"/>
              <w:ind w:firstLine="0"/>
              <w:rPr>
                <w:rFonts w:eastAsia="Arial" w:cs="Arial"/>
                <w:sz w:val="20"/>
                <w:szCs w:val="20"/>
              </w:rPr>
            </w:pPr>
            <w:r>
              <w:rPr>
                <w:rFonts w:eastAsia="Arial" w:cs="Arial"/>
                <w:sz w:val="20"/>
                <w:szCs w:val="20"/>
              </w:rPr>
              <w:t xml:space="preserve">SILVEIRA, P.; SILVEIRA, G.; LOPES, S.; MOREIRA, G.; STEPPAT, N.; KUNG, F. </w:t>
            </w:r>
            <w:r>
              <w:rPr>
                <w:rFonts w:eastAsia="Arial" w:cs="Arial"/>
                <w:b/>
                <w:sz w:val="20"/>
                <w:szCs w:val="20"/>
              </w:rPr>
              <w:t>Introdução à Arquitetura e Design de Software</w:t>
            </w:r>
            <w:r>
              <w:rPr>
                <w:rFonts w:eastAsia="Arial" w:cs="Arial"/>
                <w:sz w:val="20"/>
                <w:szCs w:val="20"/>
              </w:rPr>
              <w:t>. Casa do Código, 2013.</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047B7A7F" w14:textId="77777777" w:rsidR="00746677" w:rsidRDefault="00C4746A">
            <w:pPr>
              <w:ind w:firstLine="0"/>
              <w:jc w:val="center"/>
              <w:rPr>
                <w:rFonts w:cs="Arial"/>
                <w:sz w:val="20"/>
                <w:szCs w:val="20"/>
              </w:rPr>
            </w:pPr>
            <w:r>
              <w:rPr>
                <w:rFonts w:cs="Arial"/>
                <w:sz w:val="20"/>
                <w:szCs w:val="20"/>
              </w:rPr>
              <w:t>C</w:t>
            </w:r>
          </w:p>
        </w:tc>
      </w:tr>
      <w:tr w:rsidR="00746677" w14:paraId="1E7C5A21" w14:textId="77777777">
        <w:trPr>
          <w:jc w:val="center"/>
        </w:trPr>
        <w:tc>
          <w:tcPr>
            <w:tcW w:w="2406" w:type="dxa"/>
            <w:vMerge/>
            <w:tcBorders>
              <w:top w:val="single" w:sz="2" w:space="0" w:color="000001"/>
              <w:left w:val="single" w:sz="2" w:space="0" w:color="000001"/>
              <w:bottom w:val="single" w:sz="2" w:space="0" w:color="000001"/>
            </w:tcBorders>
            <w:shd w:val="clear" w:color="auto" w:fill="auto"/>
            <w:tcMar>
              <w:left w:w="51" w:type="dxa"/>
            </w:tcMar>
          </w:tcPr>
          <w:p w14:paraId="5FD0ED70" w14:textId="77777777" w:rsidR="00746677" w:rsidRDefault="00746677">
            <w:pPr>
              <w:ind w:firstLine="0"/>
              <w:rPr>
                <w:rFonts w:cs="Arial"/>
                <w:sz w:val="20"/>
                <w:szCs w:val="20"/>
              </w:rPr>
            </w:pP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6D31CC88" w14:textId="77777777" w:rsidR="00746677" w:rsidRDefault="00C4746A">
            <w:pPr>
              <w:spacing w:after="120" w:line="240" w:lineRule="auto"/>
              <w:ind w:firstLine="0"/>
              <w:rPr>
                <w:rFonts w:eastAsia="Arial" w:cs="Arial"/>
                <w:sz w:val="20"/>
                <w:szCs w:val="20"/>
              </w:rPr>
            </w:pPr>
            <w:r>
              <w:rPr>
                <w:rFonts w:eastAsia="Arial" w:cs="Arial"/>
                <w:sz w:val="20"/>
                <w:szCs w:val="20"/>
              </w:rPr>
              <w:t xml:space="preserve">GUERRA, Eduardo. </w:t>
            </w:r>
            <w:r>
              <w:rPr>
                <w:rFonts w:eastAsia="Arial" w:cs="Arial"/>
                <w:b/>
                <w:sz w:val="20"/>
                <w:szCs w:val="20"/>
              </w:rPr>
              <w:t>Design Patterns com Java</w:t>
            </w:r>
            <w:r>
              <w:rPr>
                <w:rFonts w:eastAsia="Arial" w:cs="Arial"/>
                <w:sz w:val="20"/>
                <w:szCs w:val="20"/>
              </w:rPr>
              <w:t>: Projeto orientado a objetos guiado por padrões. Casa do Código, 2012.</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2A807E5C" w14:textId="77777777" w:rsidR="00746677" w:rsidRDefault="00C4746A">
            <w:pPr>
              <w:ind w:firstLine="0"/>
              <w:jc w:val="center"/>
              <w:rPr>
                <w:rFonts w:cs="Arial"/>
                <w:sz w:val="20"/>
                <w:szCs w:val="20"/>
              </w:rPr>
            </w:pPr>
            <w:r>
              <w:rPr>
                <w:rFonts w:cs="Arial"/>
                <w:sz w:val="20"/>
                <w:szCs w:val="20"/>
              </w:rPr>
              <w:t>C</w:t>
            </w:r>
          </w:p>
        </w:tc>
      </w:tr>
      <w:tr w:rsidR="00746677" w14:paraId="69364302" w14:textId="77777777">
        <w:trPr>
          <w:jc w:val="center"/>
        </w:trPr>
        <w:tc>
          <w:tcPr>
            <w:tcW w:w="2406" w:type="dxa"/>
            <w:vMerge/>
            <w:tcBorders>
              <w:top w:val="single" w:sz="2" w:space="0" w:color="000001"/>
              <w:left w:val="single" w:sz="2" w:space="0" w:color="000001"/>
              <w:bottom w:val="single" w:sz="2" w:space="0" w:color="000001"/>
            </w:tcBorders>
            <w:shd w:val="clear" w:color="auto" w:fill="auto"/>
            <w:tcMar>
              <w:left w:w="51" w:type="dxa"/>
            </w:tcMar>
          </w:tcPr>
          <w:p w14:paraId="239A5B23" w14:textId="77777777" w:rsidR="00746677" w:rsidRDefault="00746677">
            <w:pPr>
              <w:ind w:firstLine="0"/>
              <w:rPr>
                <w:rFonts w:cs="Arial"/>
                <w:sz w:val="20"/>
                <w:szCs w:val="20"/>
              </w:rPr>
            </w:pP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73A71B90" w14:textId="77777777" w:rsidR="00746677" w:rsidRDefault="00C4746A">
            <w:pPr>
              <w:spacing w:after="120" w:line="240" w:lineRule="auto"/>
              <w:ind w:firstLine="0"/>
              <w:rPr>
                <w:rFonts w:eastAsia="Arial" w:cs="Arial"/>
                <w:sz w:val="20"/>
                <w:szCs w:val="20"/>
              </w:rPr>
            </w:pPr>
            <w:r>
              <w:rPr>
                <w:rFonts w:eastAsia="Arial" w:cs="Arial"/>
                <w:sz w:val="20"/>
                <w:szCs w:val="20"/>
                <w:lang w:val="en-US"/>
              </w:rPr>
              <w:t xml:space="preserve">GUEDES, Gilleanes T. A. </w:t>
            </w:r>
            <w:r>
              <w:rPr>
                <w:rFonts w:eastAsia="Arial" w:cs="Arial"/>
                <w:b/>
                <w:sz w:val="20"/>
                <w:szCs w:val="20"/>
                <w:lang w:val="en-US"/>
              </w:rPr>
              <w:t xml:space="preserve">UML 2. </w:t>
            </w:r>
            <w:r>
              <w:rPr>
                <w:rFonts w:eastAsia="Arial" w:cs="Arial"/>
                <w:b/>
                <w:sz w:val="20"/>
                <w:szCs w:val="20"/>
              </w:rPr>
              <w:t>Uma Abordagem Prática</w:t>
            </w:r>
            <w:r>
              <w:rPr>
                <w:rFonts w:eastAsia="Arial" w:cs="Arial"/>
                <w:sz w:val="20"/>
                <w:szCs w:val="20"/>
              </w:rPr>
              <w:t xml:space="preserve">. 2ª ed. São Paulo: Novatec, 2011. </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6CD958F3" w14:textId="77777777" w:rsidR="00746677" w:rsidRDefault="00C4746A">
            <w:pPr>
              <w:ind w:firstLine="0"/>
              <w:jc w:val="center"/>
              <w:rPr>
                <w:rFonts w:cs="Arial"/>
                <w:sz w:val="20"/>
                <w:szCs w:val="20"/>
              </w:rPr>
            </w:pPr>
            <w:r>
              <w:rPr>
                <w:rFonts w:cs="Arial"/>
                <w:sz w:val="20"/>
                <w:szCs w:val="20"/>
              </w:rPr>
              <w:t>C</w:t>
            </w:r>
          </w:p>
        </w:tc>
      </w:tr>
      <w:tr w:rsidR="00746677" w14:paraId="1FA52B58" w14:textId="77777777">
        <w:trPr>
          <w:jc w:val="center"/>
        </w:trPr>
        <w:tc>
          <w:tcPr>
            <w:tcW w:w="2406" w:type="dxa"/>
            <w:vMerge/>
            <w:tcBorders>
              <w:top w:val="single" w:sz="2" w:space="0" w:color="000001"/>
              <w:left w:val="single" w:sz="2" w:space="0" w:color="000001"/>
              <w:bottom w:val="single" w:sz="2" w:space="0" w:color="000001"/>
            </w:tcBorders>
            <w:shd w:val="clear" w:color="auto" w:fill="auto"/>
            <w:tcMar>
              <w:left w:w="51" w:type="dxa"/>
            </w:tcMar>
          </w:tcPr>
          <w:p w14:paraId="61B590BF" w14:textId="77777777" w:rsidR="00746677" w:rsidRDefault="00746677">
            <w:pPr>
              <w:ind w:firstLine="0"/>
              <w:rPr>
                <w:rFonts w:cs="Arial"/>
                <w:sz w:val="20"/>
                <w:szCs w:val="20"/>
              </w:rPr>
            </w:pP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0D7ED43E" w14:textId="77777777" w:rsidR="00746677" w:rsidRDefault="00C4746A">
            <w:pPr>
              <w:spacing w:line="240" w:lineRule="auto"/>
              <w:ind w:firstLine="0"/>
              <w:rPr>
                <w:sz w:val="20"/>
                <w:szCs w:val="20"/>
              </w:rPr>
            </w:pPr>
            <w:r>
              <w:rPr>
                <w:rFonts w:eastAsia="Arial" w:cs="Arial"/>
                <w:sz w:val="20"/>
                <w:szCs w:val="20"/>
              </w:rPr>
              <w:t xml:space="preserve">GÓES, Wilson M. </w:t>
            </w:r>
            <w:r>
              <w:rPr>
                <w:rFonts w:eastAsia="Arial" w:cs="Arial"/>
                <w:b/>
                <w:sz w:val="20"/>
                <w:szCs w:val="20"/>
              </w:rPr>
              <w:t>Aprenda UML por Meio de Estudos de Caso</w:t>
            </w:r>
            <w:r>
              <w:rPr>
                <w:rFonts w:eastAsia="Arial" w:cs="Arial"/>
                <w:sz w:val="20"/>
                <w:szCs w:val="20"/>
              </w:rPr>
              <w:t>. 1ª ed. São Paulo: Novatec, 2014.</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55A114BB" w14:textId="77777777" w:rsidR="00746677" w:rsidRDefault="00C4746A">
            <w:pPr>
              <w:ind w:firstLine="0"/>
              <w:jc w:val="center"/>
              <w:rPr>
                <w:rFonts w:cs="Arial"/>
                <w:sz w:val="20"/>
                <w:szCs w:val="20"/>
              </w:rPr>
            </w:pPr>
            <w:r>
              <w:rPr>
                <w:rFonts w:cs="Arial"/>
                <w:sz w:val="20"/>
                <w:szCs w:val="20"/>
              </w:rPr>
              <w:t>C</w:t>
            </w:r>
          </w:p>
        </w:tc>
      </w:tr>
    </w:tbl>
    <w:p w14:paraId="1E7C878B" w14:textId="77777777" w:rsidR="00746677" w:rsidRDefault="00746677">
      <w:pPr>
        <w:ind w:firstLine="0"/>
      </w:pPr>
    </w:p>
    <w:tbl>
      <w:tblPr>
        <w:tblW w:w="8724" w:type="dxa"/>
        <w:jc w:val="center"/>
        <w:tblBorders>
          <w:top w:val="single" w:sz="2" w:space="0" w:color="000001"/>
          <w:left w:val="single" w:sz="2" w:space="0" w:color="000001"/>
          <w:bottom w:val="single" w:sz="2" w:space="0" w:color="000001"/>
          <w:insideH w:val="single" w:sz="2" w:space="0" w:color="000001"/>
        </w:tblBorders>
        <w:tblCellMar>
          <w:top w:w="55" w:type="dxa"/>
          <w:left w:w="51" w:type="dxa"/>
          <w:bottom w:w="55" w:type="dxa"/>
          <w:right w:w="55" w:type="dxa"/>
        </w:tblCellMar>
        <w:tblLook w:val="0000" w:firstRow="0" w:lastRow="0" w:firstColumn="0" w:lastColumn="0" w:noHBand="0" w:noVBand="0"/>
      </w:tblPr>
      <w:tblGrid>
        <w:gridCol w:w="2406"/>
        <w:gridCol w:w="5463"/>
        <w:gridCol w:w="855"/>
      </w:tblGrid>
      <w:tr w:rsidR="00746677" w14:paraId="166FE0DD" w14:textId="77777777">
        <w:trPr>
          <w:jc w:val="center"/>
        </w:trPr>
        <w:tc>
          <w:tcPr>
            <w:tcW w:w="2406" w:type="dxa"/>
            <w:tcBorders>
              <w:top w:val="single" w:sz="2" w:space="0" w:color="000001"/>
              <w:left w:val="single" w:sz="2" w:space="0" w:color="000001"/>
              <w:bottom w:val="single" w:sz="2" w:space="0" w:color="000001"/>
            </w:tcBorders>
            <w:shd w:val="clear" w:color="auto" w:fill="auto"/>
            <w:tcMar>
              <w:left w:w="51" w:type="dxa"/>
            </w:tcMar>
          </w:tcPr>
          <w:p w14:paraId="2A68984B" w14:textId="77777777" w:rsidR="00746677" w:rsidRDefault="00C4746A">
            <w:pPr>
              <w:ind w:firstLine="0"/>
              <w:jc w:val="center"/>
              <w:rPr>
                <w:rFonts w:cs="Arial"/>
                <w:b/>
                <w:bCs/>
                <w:sz w:val="20"/>
                <w:szCs w:val="20"/>
              </w:rPr>
            </w:pPr>
            <w:r>
              <w:rPr>
                <w:rFonts w:cs="Arial"/>
                <w:b/>
                <w:bCs/>
                <w:sz w:val="20"/>
                <w:szCs w:val="20"/>
              </w:rPr>
              <w:t>Disciplina:</w:t>
            </w: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09A742F3" w14:textId="77777777" w:rsidR="00746677" w:rsidRDefault="00C4746A">
            <w:pPr>
              <w:ind w:firstLine="0"/>
              <w:jc w:val="center"/>
              <w:rPr>
                <w:rFonts w:cs="Arial"/>
                <w:b/>
                <w:bCs/>
                <w:sz w:val="20"/>
                <w:szCs w:val="20"/>
              </w:rPr>
            </w:pPr>
            <w:r>
              <w:rPr>
                <w:rFonts w:cs="Arial"/>
                <w:b/>
                <w:bCs/>
                <w:sz w:val="20"/>
                <w:szCs w:val="20"/>
              </w:rPr>
              <w:t>Referências Bibliográficas</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tcPr>
          <w:p w14:paraId="70C0259D" w14:textId="77777777" w:rsidR="00746677" w:rsidRDefault="00C4746A">
            <w:pPr>
              <w:ind w:firstLine="0"/>
              <w:jc w:val="center"/>
              <w:rPr>
                <w:rFonts w:cs="Arial"/>
                <w:b/>
                <w:bCs/>
                <w:sz w:val="20"/>
                <w:szCs w:val="20"/>
              </w:rPr>
            </w:pPr>
            <w:r>
              <w:rPr>
                <w:rFonts w:cs="Arial"/>
                <w:b/>
                <w:bCs/>
                <w:sz w:val="20"/>
                <w:szCs w:val="20"/>
              </w:rPr>
              <w:t>Uso:</w:t>
            </w:r>
          </w:p>
        </w:tc>
      </w:tr>
      <w:tr w:rsidR="00746677" w14:paraId="4C045893" w14:textId="77777777">
        <w:trPr>
          <w:jc w:val="center"/>
        </w:trPr>
        <w:tc>
          <w:tcPr>
            <w:tcW w:w="2406" w:type="dxa"/>
            <w:vMerge w:val="restart"/>
            <w:tcBorders>
              <w:top w:val="single" w:sz="2" w:space="0" w:color="000001"/>
              <w:left w:val="single" w:sz="2" w:space="0" w:color="000001"/>
              <w:bottom w:val="single" w:sz="2" w:space="0" w:color="000001"/>
            </w:tcBorders>
            <w:shd w:val="clear" w:color="auto" w:fill="auto"/>
            <w:tcMar>
              <w:left w:w="51" w:type="dxa"/>
            </w:tcMar>
            <w:vAlign w:val="center"/>
          </w:tcPr>
          <w:p w14:paraId="5D123641" w14:textId="77777777" w:rsidR="00746677" w:rsidRDefault="00C4746A">
            <w:pPr>
              <w:ind w:firstLine="0"/>
              <w:jc w:val="center"/>
              <w:rPr>
                <w:rFonts w:cs="Arial"/>
                <w:sz w:val="20"/>
                <w:szCs w:val="20"/>
              </w:rPr>
            </w:pPr>
            <w:r>
              <w:rPr>
                <w:rFonts w:cs="Arial"/>
                <w:sz w:val="20"/>
                <w:szCs w:val="20"/>
              </w:rPr>
              <w:t>Sistemas Operacionais II - Server</w:t>
            </w: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1EB84FC1" w14:textId="77777777" w:rsidR="00746677" w:rsidRDefault="00C4746A">
            <w:pPr>
              <w:suppressAutoHyphens/>
              <w:spacing w:line="240" w:lineRule="auto"/>
              <w:ind w:firstLine="0"/>
              <w:rPr>
                <w:rFonts w:cs="Arial"/>
                <w:sz w:val="20"/>
                <w:szCs w:val="20"/>
              </w:rPr>
            </w:pPr>
            <w:r>
              <w:rPr>
                <w:rFonts w:cs="Arial"/>
                <w:sz w:val="20"/>
                <w:szCs w:val="20"/>
              </w:rPr>
              <w:t xml:space="preserve">LYNN, S. </w:t>
            </w:r>
            <w:r>
              <w:rPr>
                <w:rFonts w:cs="Arial"/>
                <w:b/>
                <w:sz w:val="20"/>
                <w:szCs w:val="20"/>
              </w:rPr>
              <w:t>Windows Server 2012 na Prática</w:t>
            </w:r>
            <w:r>
              <w:rPr>
                <w:rFonts w:cs="Arial"/>
                <w:sz w:val="20"/>
                <w:szCs w:val="20"/>
              </w:rPr>
              <w:t>. 1ª edição – Ed. Alta Books, 2014.</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1FD8676C" w14:textId="77777777" w:rsidR="00746677" w:rsidRDefault="00C4746A">
            <w:pPr>
              <w:ind w:firstLine="0"/>
              <w:jc w:val="center"/>
              <w:rPr>
                <w:rFonts w:cs="Arial"/>
                <w:sz w:val="20"/>
                <w:szCs w:val="20"/>
              </w:rPr>
            </w:pPr>
            <w:r>
              <w:rPr>
                <w:rFonts w:cs="Arial"/>
                <w:sz w:val="20"/>
                <w:szCs w:val="20"/>
              </w:rPr>
              <w:t>B</w:t>
            </w:r>
          </w:p>
        </w:tc>
      </w:tr>
      <w:tr w:rsidR="00746677" w14:paraId="4DF5F6CA" w14:textId="77777777">
        <w:trPr>
          <w:jc w:val="center"/>
        </w:trPr>
        <w:tc>
          <w:tcPr>
            <w:tcW w:w="2406" w:type="dxa"/>
            <w:vMerge/>
            <w:tcBorders>
              <w:top w:val="single" w:sz="2" w:space="0" w:color="000001"/>
              <w:left w:val="single" w:sz="2" w:space="0" w:color="000001"/>
              <w:bottom w:val="single" w:sz="2" w:space="0" w:color="000001"/>
            </w:tcBorders>
            <w:shd w:val="clear" w:color="auto" w:fill="auto"/>
            <w:tcMar>
              <w:left w:w="51" w:type="dxa"/>
            </w:tcMar>
          </w:tcPr>
          <w:p w14:paraId="5DC6DE09" w14:textId="77777777" w:rsidR="00746677" w:rsidRDefault="00746677">
            <w:pPr>
              <w:ind w:firstLine="0"/>
              <w:rPr>
                <w:rFonts w:cs="Arial"/>
                <w:sz w:val="20"/>
                <w:szCs w:val="20"/>
              </w:rPr>
            </w:pP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3140E8EB" w14:textId="77777777" w:rsidR="00746677" w:rsidRDefault="00C4746A">
            <w:pPr>
              <w:pStyle w:val="Ttulo2"/>
              <w:spacing w:after="60" w:line="240" w:lineRule="auto"/>
              <w:ind w:firstLine="0"/>
              <w:rPr>
                <w:rFonts w:ascii="Arial" w:hAnsi="Arial" w:cs="Arial"/>
                <w:color w:val="00000A"/>
                <w:sz w:val="20"/>
                <w:szCs w:val="20"/>
              </w:rPr>
            </w:pPr>
            <w:r>
              <w:rPr>
                <w:rFonts w:ascii="Arial" w:hAnsi="Arial" w:cs="Arial"/>
                <w:color w:val="00000A"/>
                <w:sz w:val="20"/>
                <w:szCs w:val="20"/>
              </w:rPr>
              <w:t xml:space="preserve">THOMPSON, M. </w:t>
            </w:r>
            <w:r>
              <w:rPr>
                <w:rFonts w:ascii="Arial" w:hAnsi="Arial" w:cs="Arial"/>
                <w:b/>
                <w:color w:val="00000A"/>
                <w:sz w:val="20"/>
                <w:szCs w:val="20"/>
              </w:rPr>
              <w:t>Microsoft Windows Server 2012</w:t>
            </w:r>
            <w:r>
              <w:rPr>
                <w:rFonts w:ascii="Arial" w:hAnsi="Arial" w:cs="Arial"/>
                <w:color w:val="00000A"/>
                <w:sz w:val="20"/>
                <w:szCs w:val="20"/>
              </w:rPr>
              <w:t xml:space="preserve"> – Instalação, Configuração e Administração de Redes - 1ª edição – Ed. Érica, 2012.</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22345D8F" w14:textId="77777777" w:rsidR="00746677" w:rsidRDefault="00C4746A">
            <w:pPr>
              <w:ind w:firstLine="0"/>
              <w:jc w:val="center"/>
              <w:rPr>
                <w:rFonts w:cs="Arial"/>
                <w:sz w:val="20"/>
                <w:szCs w:val="20"/>
              </w:rPr>
            </w:pPr>
            <w:r>
              <w:rPr>
                <w:rFonts w:cs="Arial"/>
                <w:sz w:val="20"/>
                <w:szCs w:val="20"/>
              </w:rPr>
              <w:t>B</w:t>
            </w:r>
          </w:p>
        </w:tc>
      </w:tr>
      <w:tr w:rsidR="00746677" w14:paraId="393B1C50" w14:textId="77777777">
        <w:trPr>
          <w:jc w:val="center"/>
        </w:trPr>
        <w:tc>
          <w:tcPr>
            <w:tcW w:w="2406" w:type="dxa"/>
            <w:vMerge/>
            <w:tcBorders>
              <w:top w:val="single" w:sz="2" w:space="0" w:color="000001"/>
              <w:left w:val="single" w:sz="2" w:space="0" w:color="000001"/>
              <w:bottom w:val="single" w:sz="2" w:space="0" w:color="000001"/>
            </w:tcBorders>
            <w:shd w:val="clear" w:color="auto" w:fill="auto"/>
            <w:tcMar>
              <w:left w:w="51" w:type="dxa"/>
            </w:tcMar>
          </w:tcPr>
          <w:p w14:paraId="700973EE" w14:textId="77777777" w:rsidR="00746677" w:rsidRDefault="00746677">
            <w:pPr>
              <w:ind w:firstLine="0"/>
              <w:rPr>
                <w:rFonts w:cs="Arial"/>
                <w:sz w:val="20"/>
                <w:szCs w:val="20"/>
              </w:rPr>
            </w:pP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35B1556B" w14:textId="77777777" w:rsidR="00746677" w:rsidRDefault="00C4746A">
            <w:pPr>
              <w:suppressAutoHyphens/>
              <w:spacing w:line="240" w:lineRule="auto"/>
              <w:ind w:firstLine="0"/>
              <w:rPr>
                <w:rFonts w:cs="Arial"/>
                <w:sz w:val="20"/>
                <w:szCs w:val="20"/>
              </w:rPr>
            </w:pPr>
            <w:r>
              <w:rPr>
                <w:rFonts w:cs="Arial"/>
                <w:sz w:val="20"/>
                <w:szCs w:val="20"/>
              </w:rPr>
              <w:t xml:space="preserve">STANEK, W. R. </w:t>
            </w:r>
            <w:r>
              <w:rPr>
                <w:rFonts w:cs="Arial"/>
                <w:b/>
                <w:sz w:val="20"/>
                <w:szCs w:val="20"/>
              </w:rPr>
              <w:t xml:space="preserve">Windows Server 2012 </w:t>
            </w:r>
            <w:r>
              <w:rPr>
                <w:rFonts w:cs="Arial"/>
                <w:sz w:val="20"/>
                <w:szCs w:val="20"/>
              </w:rPr>
              <w:t>– Guia de Bolso. 1ª edição – Ed. Bookman, 2014.</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6F26A955" w14:textId="77777777" w:rsidR="00746677" w:rsidRDefault="00C4746A">
            <w:pPr>
              <w:ind w:firstLine="0"/>
              <w:jc w:val="center"/>
              <w:rPr>
                <w:rFonts w:cs="Arial"/>
                <w:sz w:val="20"/>
                <w:szCs w:val="20"/>
              </w:rPr>
            </w:pPr>
            <w:r>
              <w:rPr>
                <w:rFonts w:cs="Arial"/>
                <w:sz w:val="20"/>
                <w:szCs w:val="20"/>
              </w:rPr>
              <w:t>B</w:t>
            </w:r>
          </w:p>
        </w:tc>
      </w:tr>
      <w:tr w:rsidR="00746677" w14:paraId="71A96DD5" w14:textId="77777777">
        <w:trPr>
          <w:jc w:val="center"/>
        </w:trPr>
        <w:tc>
          <w:tcPr>
            <w:tcW w:w="2406" w:type="dxa"/>
            <w:vMerge/>
            <w:tcBorders>
              <w:top w:val="single" w:sz="2" w:space="0" w:color="000001"/>
              <w:left w:val="single" w:sz="2" w:space="0" w:color="000001"/>
              <w:bottom w:val="single" w:sz="2" w:space="0" w:color="000001"/>
            </w:tcBorders>
            <w:shd w:val="clear" w:color="auto" w:fill="auto"/>
            <w:tcMar>
              <w:left w:w="51" w:type="dxa"/>
            </w:tcMar>
          </w:tcPr>
          <w:p w14:paraId="2BB9FB69" w14:textId="77777777" w:rsidR="00746677" w:rsidRDefault="00746677">
            <w:pPr>
              <w:ind w:firstLine="0"/>
              <w:rPr>
                <w:rFonts w:cs="Arial"/>
                <w:sz w:val="20"/>
                <w:szCs w:val="20"/>
              </w:rPr>
            </w:pP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18EEB686" w14:textId="77777777" w:rsidR="00746677" w:rsidRDefault="00C4746A">
            <w:pPr>
              <w:suppressAutoHyphens/>
              <w:spacing w:line="240" w:lineRule="auto"/>
              <w:ind w:firstLine="0"/>
              <w:rPr>
                <w:rFonts w:cs="Arial"/>
                <w:sz w:val="20"/>
                <w:szCs w:val="20"/>
              </w:rPr>
            </w:pPr>
            <w:r>
              <w:rPr>
                <w:rFonts w:cs="Arial"/>
                <w:sz w:val="20"/>
                <w:szCs w:val="20"/>
              </w:rPr>
              <w:t xml:space="preserve">THOMPSON, M. A. </w:t>
            </w:r>
            <w:r>
              <w:rPr>
                <w:rFonts w:cs="Arial"/>
                <w:b/>
                <w:sz w:val="20"/>
                <w:szCs w:val="20"/>
              </w:rPr>
              <w:t>Microsof – Windows Server 2012</w:t>
            </w:r>
            <w:r>
              <w:rPr>
                <w:rFonts w:cs="Arial"/>
                <w:sz w:val="20"/>
                <w:szCs w:val="20"/>
              </w:rPr>
              <w:t xml:space="preserve"> – Fundamentos. 1ª edição – Ed. Érica, 2012.</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18DD022E" w14:textId="77777777" w:rsidR="00746677" w:rsidRDefault="00C4746A">
            <w:pPr>
              <w:ind w:firstLine="0"/>
              <w:jc w:val="center"/>
              <w:rPr>
                <w:rFonts w:cs="Arial"/>
                <w:sz w:val="20"/>
                <w:szCs w:val="20"/>
              </w:rPr>
            </w:pPr>
            <w:r>
              <w:rPr>
                <w:rFonts w:cs="Arial"/>
                <w:sz w:val="20"/>
                <w:szCs w:val="20"/>
              </w:rPr>
              <w:t>C</w:t>
            </w:r>
          </w:p>
        </w:tc>
      </w:tr>
      <w:tr w:rsidR="00746677" w14:paraId="65BE90EF" w14:textId="77777777">
        <w:trPr>
          <w:jc w:val="center"/>
        </w:trPr>
        <w:tc>
          <w:tcPr>
            <w:tcW w:w="2406" w:type="dxa"/>
            <w:vMerge/>
            <w:tcBorders>
              <w:top w:val="single" w:sz="2" w:space="0" w:color="000001"/>
              <w:left w:val="single" w:sz="2" w:space="0" w:color="000001"/>
              <w:bottom w:val="single" w:sz="2" w:space="0" w:color="000001"/>
            </w:tcBorders>
            <w:shd w:val="clear" w:color="auto" w:fill="auto"/>
            <w:tcMar>
              <w:left w:w="51" w:type="dxa"/>
            </w:tcMar>
          </w:tcPr>
          <w:p w14:paraId="0BE77D64" w14:textId="77777777" w:rsidR="00746677" w:rsidRDefault="00746677">
            <w:pPr>
              <w:ind w:firstLine="0"/>
              <w:rPr>
                <w:rFonts w:cs="Arial"/>
                <w:sz w:val="20"/>
                <w:szCs w:val="20"/>
              </w:rPr>
            </w:pP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4AC2264A" w14:textId="77777777" w:rsidR="00746677" w:rsidRDefault="00C4746A">
            <w:pPr>
              <w:suppressAutoHyphens/>
              <w:spacing w:line="240" w:lineRule="auto"/>
              <w:ind w:firstLine="0"/>
              <w:rPr>
                <w:rFonts w:cs="Arial"/>
                <w:sz w:val="20"/>
                <w:szCs w:val="20"/>
              </w:rPr>
            </w:pPr>
            <w:r>
              <w:rPr>
                <w:rFonts w:cs="Arial"/>
                <w:sz w:val="20"/>
                <w:szCs w:val="20"/>
              </w:rPr>
              <w:t xml:space="preserve">BATTISTI, J; POPOVI, E. </w:t>
            </w:r>
            <w:r>
              <w:rPr>
                <w:rFonts w:cs="Arial"/>
                <w:b/>
                <w:sz w:val="20"/>
                <w:szCs w:val="20"/>
              </w:rPr>
              <w:t>Windows Server 2012 R2</w:t>
            </w:r>
            <w:r>
              <w:rPr>
                <w:rFonts w:cs="Arial"/>
                <w:sz w:val="20"/>
                <w:szCs w:val="20"/>
              </w:rPr>
              <w:t xml:space="preserve"> – Curso Completo. Ed – Instituto Alpha, 2015.</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1543D13B" w14:textId="77777777" w:rsidR="00746677" w:rsidRDefault="00C4746A">
            <w:pPr>
              <w:ind w:firstLine="0"/>
              <w:jc w:val="center"/>
              <w:rPr>
                <w:rFonts w:cs="Arial"/>
                <w:sz w:val="20"/>
                <w:szCs w:val="20"/>
              </w:rPr>
            </w:pPr>
            <w:r>
              <w:rPr>
                <w:rFonts w:cs="Arial"/>
                <w:sz w:val="20"/>
                <w:szCs w:val="20"/>
              </w:rPr>
              <w:t>C</w:t>
            </w:r>
          </w:p>
        </w:tc>
      </w:tr>
      <w:tr w:rsidR="00746677" w14:paraId="428BF02A" w14:textId="77777777">
        <w:trPr>
          <w:jc w:val="center"/>
        </w:trPr>
        <w:tc>
          <w:tcPr>
            <w:tcW w:w="2406" w:type="dxa"/>
            <w:vMerge/>
            <w:tcBorders>
              <w:top w:val="single" w:sz="2" w:space="0" w:color="000001"/>
              <w:left w:val="single" w:sz="2" w:space="0" w:color="000001"/>
              <w:bottom w:val="single" w:sz="2" w:space="0" w:color="000001"/>
            </w:tcBorders>
            <w:shd w:val="clear" w:color="auto" w:fill="auto"/>
            <w:tcMar>
              <w:left w:w="51" w:type="dxa"/>
            </w:tcMar>
          </w:tcPr>
          <w:p w14:paraId="5ACB0C1F" w14:textId="77777777" w:rsidR="00746677" w:rsidRDefault="00746677">
            <w:pPr>
              <w:ind w:firstLine="0"/>
              <w:rPr>
                <w:rFonts w:cs="Arial"/>
                <w:sz w:val="20"/>
                <w:szCs w:val="20"/>
              </w:rPr>
            </w:pP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3A9CDF4C" w14:textId="77777777" w:rsidR="00746677" w:rsidRDefault="00C4746A">
            <w:pPr>
              <w:suppressAutoHyphens/>
              <w:spacing w:line="240" w:lineRule="auto"/>
              <w:ind w:firstLine="0"/>
              <w:rPr>
                <w:rFonts w:cs="Arial"/>
                <w:sz w:val="20"/>
                <w:szCs w:val="20"/>
              </w:rPr>
            </w:pPr>
            <w:r>
              <w:rPr>
                <w:rFonts w:cs="Arial"/>
                <w:sz w:val="20"/>
                <w:szCs w:val="20"/>
              </w:rPr>
              <w:t xml:space="preserve">OLIVEIRA, A. L. </w:t>
            </w:r>
            <w:r>
              <w:rPr>
                <w:rFonts w:cs="Arial"/>
                <w:b/>
                <w:sz w:val="20"/>
                <w:szCs w:val="20"/>
              </w:rPr>
              <w:t>Windows Server 2012 R2</w:t>
            </w:r>
            <w:r>
              <w:rPr>
                <w:rFonts w:cs="Arial"/>
                <w:sz w:val="20"/>
                <w:szCs w:val="20"/>
              </w:rPr>
              <w:t xml:space="preserve"> – 1ª edição – Ed. Viena, 2016.</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2F2F3EE0" w14:textId="77777777" w:rsidR="00746677" w:rsidRDefault="00C4746A">
            <w:pPr>
              <w:ind w:firstLine="0"/>
              <w:jc w:val="center"/>
              <w:rPr>
                <w:rFonts w:cs="Arial"/>
                <w:sz w:val="20"/>
                <w:szCs w:val="20"/>
              </w:rPr>
            </w:pPr>
            <w:r>
              <w:rPr>
                <w:rFonts w:cs="Arial"/>
                <w:sz w:val="20"/>
                <w:szCs w:val="20"/>
              </w:rPr>
              <w:t>C</w:t>
            </w:r>
          </w:p>
        </w:tc>
      </w:tr>
      <w:tr w:rsidR="00746677" w14:paraId="5035966F" w14:textId="77777777">
        <w:trPr>
          <w:jc w:val="center"/>
        </w:trPr>
        <w:tc>
          <w:tcPr>
            <w:tcW w:w="2406" w:type="dxa"/>
            <w:vMerge/>
            <w:tcBorders>
              <w:top w:val="single" w:sz="2" w:space="0" w:color="000001"/>
              <w:left w:val="single" w:sz="2" w:space="0" w:color="000001"/>
              <w:bottom w:val="single" w:sz="2" w:space="0" w:color="000001"/>
            </w:tcBorders>
            <w:shd w:val="clear" w:color="auto" w:fill="auto"/>
            <w:tcMar>
              <w:left w:w="51" w:type="dxa"/>
            </w:tcMar>
          </w:tcPr>
          <w:p w14:paraId="0D895E77" w14:textId="77777777" w:rsidR="00746677" w:rsidRDefault="00746677">
            <w:pPr>
              <w:ind w:firstLine="0"/>
              <w:rPr>
                <w:rFonts w:cs="Arial"/>
                <w:sz w:val="20"/>
                <w:szCs w:val="20"/>
              </w:rPr>
            </w:pP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69F9C196" w14:textId="77777777" w:rsidR="00746677" w:rsidRDefault="00C4746A">
            <w:pPr>
              <w:suppressAutoHyphens/>
              <w:spacing w:line="240" w:lineRule="auto"/>
              <w:ind w:firstLine="0"/>
              <w:rPr>
                <w:rFonts w:cs="Arial"/>
                <w:sz w:val="20"/>
                <w:szCs w:val="20"/>
              </w:rPr>
            </w:pPr>
            <w:r>
              <w:rPr>
                <w:rFonts w:cs="Arial"/>
                <w:sz w:val="20"/>
                <w:szCs w:val="20"/>
              </w:rPr>
              <w:t xml:space="preserve">ROSA, A. </w:t>
            </w:r>
            <w:r>
              <w:rPr>
                <w:rFonts w:cs="Arial"/>
                <w:b/>
                <w:sz w:val="20"/>
                <w:szCs w:val="20"/>
              </w:rPr>
              <w:t>Windows Server 2012</w:t>
            </w:r>
            <w:r>
              <w:rPr>
                <w:rFonts w:cs="Arial"/>
                <w:sz w:val="20"/>
                <w:szCs w:val="20"/>
              </w:rPr>
              <w:t xml:space="preserve"> – 1ª edição – Ed. FCA, 2013.</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2D8486D6" w14:textId="77777777" w:rsidR="00746677" w:rsidRDefault="00C4746A">
            <w:pPr>
              <w:ind w:firstLine="0"/>
              <w:jc w:val="center"/>
              <w:rPr>
                <w:rFonts w:cs="Arial"/>
                <w:sz w:val="20"/>
                <w:szCs w:val="20"/>
              </w:rPr>
            </w:pPr>
            <w:r>
              <w:rPr>
                <w:rFonts w:cs="Arial"/>
                <w:sz w:val="20"/>
                <w:szCs w:val="20"/>
              </w:rPr>
              <w:t>C</w:t>
            </w:r>
          </w:p>
        </w:tc>
      </w:tr>
      <w:tr w:rsidR="00746677" w14:paraId="0B9E4ED9" w14:textId="77777777">
        <w:trPr>
          <w:jc w:val="center"/>
        </w:trPr>
        <w:tc>
          <w:tcPr>
            <w:tcW w:w="2406" w:type="dxa"/>
            <w:vMerge/>
            <w:tcBorders>
              <w:top w:val="single" w:sz="2" w:space="0" w:color="000001"/>
              <w:left w:val="single" w:sz="2" w:space="0" w:color="000001"/>
              <w:bottom w:val="single" w:sz="2" w:space="0" w:color="000001"/>
            </w:tcBorders>
            <w:shd w:val="clear" w:color="auto" w:fill="auto"/>
            <w:tcMar>
              <w:left w:w="51" w:type="dxa"/>
            </w:tcMar>
          </w:tcPr>
          <w:p w14:paraId="32D9003C" w14:textId="77777777" w:rsidR="00746677" w:rsidRDefault="00746677">
            <w:pPr>
              <w:ind w:firstLine="0"/>
              <w:rPr>
                <w:rFonts w:cs="Arial"/>
                <w:sz w:val="20"/>
                <w:szCs w:val="20"/>
              </w:rPr>
            </w:pP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49EAC474" w14:textId="77777777" w:rsidR="00746677" w:rsidRDefault="00C4746A">
            <w:pPr>
              <w:spacing w:line="240" w:lineRule="auto"/>
              <w:ind w:firstLine="0"/>
              <w:rPr>
                <w:rFonts w:cs="Arial"/>
                <w:sz w:val="20"/>
                <w:szCs w:val="20"/>
              </w:rPr>
            </w:pPr>
            <w:r>
              <w:rPr>
                <w:rFonts w:cs="Arial"/>
                <w:iCs/>
                <w:sz w:val="20"/>
                <w:szCs w:val="20"/>
              </w:rPr>
              <w:t xml:space="preserve">TANENBAUM, Andrew. </w:t>
            </w:r>
            <w:r>
              <w:rPr>
                <w:rFonts w:cs="Arial"/>
                <w:b/>
                <w:iCs/>
                <w:sz w:val="20"/>
                <w:szCs w:val="20"/>
              </w:rPr>
              <w:t>Sistemas Operacionais Modernos</w:t>
            </w:r>
            <w:r>
              <w:rPr>
                <w:rFonts w:cs="Arial"/>
                <w:iCs/>
                <w:sz w:val="20"/>
                <w:szCs w:val="20"/>
              </w:rPr>
              <w:t xml:space="preserve"> - 4ª edição – São Paulo – Editora Pearson, 2016.</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4E7F7AFE" w14:textId="77777777" w:rsidR="00746677" w:rsidRDefault="00C4746A">
            <w:pPr>
              <w:ind w:firstLine="0"/>
              <w:jc w:val="center"/>
              <w:rPr>
                <w:rFonts w:cs="Arial"/>
                <w:sz w:val="20"/>
                <w:szCs w:val="20"/>
              </w:rPr>
            </w:pPr>
            <w:r>
              <w:rPr>
                <w:rFonts w:cs="Arial"/>
                <w:sz w:val="20"/>
                <w:szCs w:val="20"/>
              </w:rPr>
              <w:t>C</w:t>
            </w:r>
          </w:p>
        </w:tc>
      </w:tr>
    </w:tbl>
    <w:p w14:paraId="534395E0" w14:textId="77777777" w:rsidR="00746677" w:rsidRDefault="00746677">
      <w:pPr>
        <w:ind w:firstLine="0"/>
      </w:pPr>
    </w:p>
    <w:tbl>
      <w:tblPr>
        <w:tblW w:w="8724" w:type="dxa"/>
        <w:jc w:val="center"/>
        <w:tblBorders>
          <w:top w:val="single" w:sz="2" w:space="0" w:color="000001"/>
          <w:left w:val="single" w:sz="2" w:space="0" w:color="000001"/>
          <w:bottom w:val="single" w:sz="2" w:space="0" w:color="000001"/>
          <w:insideH w:val="single" w:sz="2" w:space="0" w:color="000001"/>
        </w:tblBorders>
        <w:tblCellMar>
          <w:top w:w="55" w:type="dxa"/>
          <w:left w:w="51" w:type="dxa"/>
          <w:bottom w:w="55" w:type="dxa"/>
          <w:right w:w="55" w:type="dxa"/>
        </w:tblCellMar>
        <w:tblLook w:val="0000" w:firstRow="0" w:lastRow="0" w:firstColumn="0" w:lastColumn="0" w:noHBand="0" w:noVBand="0"/>
      </w:tblPr>
      <w:tblGrid>
        <w:gridCol w:w="2406"/>
        <w:gridCol w:w="5463"/>
        <w:gridCol w:w="855"/>
      </w:tblGrid>
      <w:tr w:rsidR="00746677" w14:paraId="3F923E76" w14:textId="77777777">
        <w:trPr>
          <w:jc w:val="center"/>
        </w:trPr>
        <w:tc>
          <w:tcPr>
            <w:tcW w:w="2406" w:type="dxa"/>
            <w:tcBorders>
              <w:top w:val="single" w:sz="2" w:space="0" w:color="000001"/>
              <w:left w:val="single" w:sz="2" w:space="0" w:color="000001"/>
              <w:bottom w:val="single" w:sz="2" w:space="0" w:color="000001"/>
            </w:tcBorders>
            <w:shd w:val="clear" w:color="auto" w:fill="auto"/>
            <w:tcMar>
              <w:left w:w="51" w:type="dxa"/>
            </w:tcMar>
          </w:tcPr>
          <w:p w14:paraId="62D9914F" w14:textId="77777777" w:rsidR="00746677" w:rsidRDefault="00C4746A">
            <w:pPr>
              <w:ind w:firstLine="0"/>
              <w:jc w:val="center"/>
              <w:rPr>
                <w:rFonts w:cs="Arial"/>
                <w:b/>
                <w:bCs/>
                <w:sz w:val="20"/>
                <w:szCs w:val="20"/>
              </w:rPr>
            </w:pPr>
            <w:r>
              <w:rPr>
                <w:rFonts w:cs="Arial"/>
                <w:b/>
                <w:bCs/>
                <w:sz w:val="20"/>
                <w:szCs w:val="20"/>
              </w:rPr>
              <w:t>Disciplina:</w:t>
            </w: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4FA862DC" w14:textId="77777777" w:rsidR="00746677" w:rsidRDefault="00C4746A">
            <w:pPr>
              <w:ind w:firstLine="0"/>
              <w:jc w:val="center"/>
              <w:rPr>
                <w:rFonts w:cs="Arial"/>
                <w:b/>
                <w:bCs/>
                <w:sz w:val="20"/>
                <w:szCs w:val="20"/>
              </w:rPr>
            </w:pPr>
            <w:r>
              <w:rPr>
                <w:rFonts w:cs="Arial"/>
                <w:b/>
                <w:bCs/>
                <w:sz w:val="20"/>
                <w:szCs w:val="20"/>
              </w:rPr>
              <w:t>Referências Bibliográficas</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tcPr>
          <w:p w14:paraId="09E55FA0" w14:textId="77777777" w:rsidR="00746677" w:rsidRDefault="00C4746A">
            <w:pPr>
              <w:ind w:firstLine="0"/>
              <w:jc w:val="center"/>
              <w:rPr>
                <w:rFonts w:cs="Arial"/>
                <w:b/>
                <w:bCs/>
                <w:sz w:val="20"/>
                <w:szCs w:val="20"/>
              </w:rPr>
            </w:pPr>
            <w:r>
              <w:rPr>
                <w:rFonts w:cs="Arial"/>
                <w:b/>
                <w:bCs/>
                <w:sz w:val="20"/>
                <w:szCs w:val="20"/>
              </w:rPr>
              <w:t>Uso:</w:t>
            </w:r>
          </w:p>
        </w:tc>
      </w:tr>
      <w:tr w:rsidR="00746677" w14:paraId="72B795B0" w14:textId="77777777">
        <w:trPr>
          <w:jc w:val="center"/>
        </w:trPr>
        <w:tc>
          <w:tcPr>
            <w:tcW w:w="2406" w:type="dxa"/>
            <w:vMerge w:val="restart"/>
            <w:tcBorders>
              <w:top w:val="single" w:sz="2" w:space="0" w:color="000001"/>
              <w:left w:val="single" w:sz="2" w:space="0" w:color="000001"/>
              <w:bottom w:val="single" w:sz="2" w:space="0" w:color="000001"/>
            </w:tcBorders>
            <w:shd w:val="clear" w:color="auto" w:fill="auto"/>
            <w:tcMar>
              <w:left w:w="51" w:type="dxa"/>
            </w:tcMar>
            <w:vAlign w:val="center"/>
          </w:tcPr>
          <w:p w14:paraId="68731DB1" w14:textId="77777777" w:rsidR="00746677" w:rsidRDefault="00C4746A">
            <w:pPr>
              <w:ind w:firstLine="0"/>
              <w:jc w:val="center"/>
              <w:rPr>
                <w:rFonts w:cs="Arial"/>
                <w:sz w:val="20"/>
                <w:szCs w:val="20"/>
              </w:rPr>
            </w:pPr>
            <w:r>
              <w:rPr>
                <w:rFonts w:cs="Arial"/>
                <w:sz w:val="20"/>
                <w:szCs w:val="20"/>
              </w:rPr>
              <w:t>Programação C#</w:t>
            </w: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2346ED90" w14:textId="77777777" w:rsidR="00746677" w:rsidRDefault="00C4746A">
            <w:pPr>
              <w:ind w:firstLine="0"/>
              <w:rPr>
                <w:rFonts w:cs="Arial"/>
                <w:sz w:val="20"/>
                <w:szCs w:val="20"/>
              </w:rPr>
            </w:pPr>
            <w:r>
              <w:rPr>
                <w:rFonts w:cs="Arial"/>
                <w:sz w:val="20"/>
                <w:szCs w:val="20"/>
              </w:rPr>
              <w:t xml:space="preserve">MANZANO, J. A. N. G. </w:t>
            </w:r>
            <w:r>
              <w:rPr>
                <w:rFonts w:cs="Arial"/>
                <w:b/>
                <w:sz w:val="20"/>
                <w:szCs w:val="20"/>
              </w:rPr>
              <w:t>Estudo Dirigido – Microsoft C# Community</w:t>
            </w:r>
            <w:r>
              <w:rPr>
                <w:rFonts w:cs="Arial"/>
                <w:sz w:val="20"/>
                <w:szCs w:val="20"/>
              </w:rPr>
              <w:t xml:space="preserve"> 2015. São Paulo: Editora Saraiva, 2015.</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7314741E" w14:textId="77777777" w:rsidR="00746677" w:rsidRDefault="00C4746A">
            <w:pPr>
              <w:ind w:firstLine="0"/>
              <w:jc w:val="center"/>
              <w:rPr>
                <w:rFonts w:cs="Arial"/>
                <w:sz w:val="20"/>
                <w:szCs w:val="20"/>
              </w:rPr>
            </w:pPr>
            <w:r>
              <w:rPr>
                <w:rFonts w:cs="Arial"/>
                <w:sz w:val="20"/>
                <w:szCs w:val="20"/>
              </w:rPr>
              <w:t>B</w:t>
            </w:r>
          </w:p>
        </w:tc>
      </w:tr>
      <w:tr w:rsidR="00746677" w14:paraId="56EFBFC4" w14:textId="77777777">
        <w:trPr>
          <w:jc w:val="center"/>
        </w:trPr>
        <w:tc>
          <w:tcPr>
            <w:tcW w:w="2406" w:type="dxa"/>
            <w:vMerge/>
            <w:tcBorders>
              <w:top w:val="single" w:sz="2" w:space="0" w:color="000001"/>
              <w:left w:val="single" w:sz="2" w:space="0" w:color="000001"/>
              <w:bottom w:val="single" w:sz="2" w:space="0" w:color="000001"/>
            </w:tcBorders>
            <w:shd w:val="clear" w:color="auto" w:fill="auto"/>
            <w:tcMar>
              <w:left w:w="51" w:type="dxa"/>
            </w:tcMar>
          </w:tcPr>
          <w:p w14:paraId="07F66545" w14:textId="77777777" w:rsidR="00746677" w:rsidRDefault="00746677">
            <w:pPr>
              <w:ind w:firstLine="0"/>
              <w:rPr>
                <w:rFonts w:cs="Arial"/>
                <w:sz w:val="20"/>
                <w:szCs w:val="20"/>
              </w:rPr>
            </w:pP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1297C3F0" w14:textId="77777777" w:rsidR="00746677" w:rsidRDefault="00C4746A">
            <w:pPr>
              <w:ind w:firstLine="0"/>
              <w:rPr>
                <w:rFonts w:cs="Arial"/>
                <w:sz w:val="20"/>
                <w:szCs w:val="20"/>
              </w:rPr>
            </w:pPr>
            <w:r>
              <w:rPr>
                <w:rFonts w:cs="Arial"/>
                <w:sz w:val="20"/>
                <w:szCs w:val="20"/>
                <w:lang w:val="en-US"/>
              </w:rPr>
              <w:t xml:space="preserve">TELLMAN, A.  </w:t>
            </w:r>
            <w:r>
              <w:rPr>
                <w:rFonts w:cs="Arial"/>
                <w:b/>
                <w:sz w:val="20"/>
                <w:szCs w:val="20"/>
                <w:lang w:val="en-US"/>
              </w:rPr>
              <w:t xml:space="preserve">Use a Cabeça! </w:t>
            </w:r>
            <w:r>
              <w:rPr>
                <w:rFonts w:cs="Arial"/>
                <w:b/>
                <w:sz w:val="20"/>
                <w:szCs w:val="20"/>
              </w:rPr>
              <w:t>C#.</w:t>
            </w:r>
            <w:r>
              <w:rPr>
                <w:rFonts w:cs="Arial"/>
                <w:sz w:val="20"/>
                <w:szCs w:val="20"/>
              </w:rPr>
              <w:t xml:space="preserve"> 2ª ed. Rio de Janeiro: Ed. Alta Books, 2013.</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634486AE" w14:textId="77777777" w:rsidR="00746677" w:rsidRDefault="00C4746A">
            <w:pPr>
              <w:ind w:firstLine="0"/>
              <w:jc w:val="center"/>
              <w:rPr>
                <w:rFonts w:cs="Arial"/>
                <w:sz w:val="20"/>
                <w:szCs w:val="20"/>
              </w:rPr>
            </w:pPr>
            <w:r>
              <w:rPr>
                <w:rFonts w:cs="Arial"/>
                <w:sz w:val="20"/>
                <w:szCs w:val="20"/>
              </w:rPr>
              <w:t>B</w:t>
            </w:r>
          </w:p>
        </w:tc>
      </w:tr>
      <w:tr w:rsidR="00746677" w14:paraId="51505A45" w14:textId="77777777">
        <w:trPr>
          <w:jc w:val="center"/>
        </w:trPr>
        <w:tc>
          <w:tcPr>
            <w:tcW w:w="2406" w:type="dxa"/>
            <w:vMerge/>
            <w:tcBorders>
              <w:top w:val="single" w:sz="2" w:space="0" w:color="000001"/>
              <w:left w:val="single" w:sz="2" w:space="0" w:color="000001"/>
              <w:bottom w:val="single" w:sz="2" w:space="0" w:color="000001"/>
            </w:tcBorders>
            <w:shd w:val="clear" w:color="auto" w:fill="auto"/>
            <w:tcMar>
              <w:left w:w="51" w:type="dxa"/>
            </w:tcMar>
          </w:tcPr>
          <w:p w14:paraId="469C9406" w14:textId="77777777" w:rsidR="00746677" w:rsidRDefault="00746677">
            <w:pPr>
              <w:ind w:firstLine="0"/>
              <w:rPr>
                <w:rFonts w:cs="Arial"/>
                <w:sz w:val="20"/>
                <w:szCs w:val="20"/>
              </w:rPr>
            </w:pP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7FE79181" w14:textId="77777777" w:rsidR="00746677" w:rsidRDefault="00C4746A">
            <w:pPr>
              <w:ind w:firstLine="0"/>
              <w:rPr>
                <w:rFonts w:cs="Arial"/>
                <w:sz w:val="20"/>
                <w:szCs w:val="20"/>
              </w:rPr>
            </w:pPr>
            <w:r>
              <w:rPr>
                <w:rFonts w:cs="Arial"/>
                <w:sz w:val="20"/>
                <w:szCs w:val="20"/>
              </w:rPr>
              <w:t xml:space="preserve">LOUREIRO, H.. </w:t>
            </w:r>
            <w:r>
              <w:rPr>
                <w:rFonts w:cs="Arial"/>
                <w:b/>
                <w:sz w:val="20"/>
                <w:szCs w:val="20"/>
              </w:rPr>
              <w:t>C# 5.0 Com Visual Studio 2012 - Curso Completo</w:t>
            </w:r>
            <w:r>
              <w:rPr>
                <w:rFonts w:cs="Arial"/>
                <w:sz w:val="20"/>
                <w:szCs w:val="20"/>
              </w:rPr>
              <w:t>. Editora: Lidel - Zamboni. 2013.</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71C5EE35" w14:textId="77777777" w:rsidR="00746677" w:rsidRDefault="00C4746A">
            <w:pPr>
              <w:ind w:firstLine="0"/>
              <w:jc w:val="center"/>
              <w:rPr>
                <w:rFonts w:cs="Arial"/>
                <w:sz w:val="20"/>
                <w:szCs w:val="20"/>
              </w:rPr>
            </w:pPr>
            <w:r>
              <w:rPr>
                <w:rFonts w:cs="Arial"/>
                <w:sz w:val="20"/>
                <w:szCs w:val="20"/>
              </w:rPr>
              <w:t>B</w:t>
            </w:r>
          </w:p>
        </w:tc>
      </w:tr>
      <w:tr w:rsidR="00746677" w14:paraId="72711779" w14:textId="77777777">
        <w:trPr>
          <w:jc w:val="center"/>
        </w:trPr>
        <w:tc>
          <w:tcPr>
            <w:tcW w:w="2406" w:type="dxa"/>
            <w:vMerge/>
            <w:tcBorders>
              <w:top w:val="single" w:sz="2" w:space="0" w:color="000001"/>
              <w:left w:val="single" w:sz="2" w:space="0" w:color="000001"/>
              <w:bottom w:val="single" w:sz="2" w:space="0" w:color="000001"/>
            </w:tcBorders>
            <w:shd w:val="clear" w:color="auto" w:fill="auto"/>
            <w:tcMar>
              <w:left w:w="51" w:type="dxa"/>
            </w:tcMar>
          </w:tcPr>
          <w:p w14:paraId="12A3DC04" w14:textId="77777777" w:rsidR="00746677" w:rsidRDefault="00746677">
            <w:pPr>
              <w:ind w:firstLine="0"/>
              <w:rPr>
                <w:rFonts w:cs="Arial"/>
                <w:sz w:val="20"/>
                <w:szCs w:val="20"/>
              </w:rPr>
            </w:pP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333C3BDA" w14:textId="77777777" w:rsidR="00746677" w:rsidRDefault="00C4746A">
            <w:pPr>
              <w:ind w:firstLine="0"/>
              <w:rPr>
                <w:rFonts w:cs="Arial"/>
                <w:sz w:val="20"/>
                <w:szCs w:val="20"/>
              </w:rPr>
            </w:pPr>
            <w:r>
              <w:rPr>
                <w:rFonts w:cs="Arial"/>
                <w:sz w:val="20"/>
                <w:szCs w:val="20"/>
              </w:rPr>
              <w:t>SHARP, J</w:t>
            </w:r>
            <w:r>
              <w:rPr>
                <w:rFonts w:cs="Arial"/>
                <w:b/>
                <w:sz w:val="20"/>
                <w:szCs w:val="20"/>
              </w:rPr>
              <w:t>. Microsoft Visual C# 2010 - Passo a Passo</w:t>
            </w:r>
            <w:r>
              <w:rPr>
                <w:rFonts w:cs="Arial"/>
                <w:sz w:val="20"/>
                <w:szCs w:val="20"/>
              </w:rPr>
              <w:t>. Editora: Bookman. 2011.</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28D0EF17" w14:textId="77777777" w:rsidR="00746677" w:rsidRDefault="00C4746A">
            <w:pPr>
              <w:ind w:firstLine="0"/>
              <w:jc w:val="center"/>
              <w:rPr>
                <w:rFonts w:cs="Arial"/>
                <w:sz w:val="20"/>
                <w:szCs w:val="20"/>
              </w:rPr>
            </w:pPr>
            <w:r>
              <w:rPr>
                <w:rFonts w:cs="Arial"/>
                <w:sz w:val="20"/>
                <w:szCs w:val="20"/>
              </w:rPr>
              <w:t>C</w:t>
            </w:r>
          </w:p>
        </w:tc>
      </w:tr>
      <w:tr w:rsidR="00746677" w14:paraId="050E8747" w14:textId="77777777">
        <w:trPr>
          <w:jc w:val="center"/>
        </w:trPr>
        <w:tc>
          <w:tcPr>
            <w:tcW w:w="2406" w:type="dxa"/>
            <w:vMerge/>
            <w:tcBorders>
              <w:top w:val="single" w:sz="2" w:space="0" w:color="000001"/>
              <w:left w:val="single" w:sz="2" w:space="0" w:color="000001"/>
              <w:bottom w:val="single" w:sz="2" w:space="0" w:color="000001"/>
            </w:tcBorders>
            <w:shd w:val="clear" w:color="auto" w:fill="auto"/>
            <w:tcMar>
              <w:left w:w="51" w:type="dxa"/>
            </w:tcMar>
          </w:tcPr>
          <w:p w14:paraId="779E8027" w14:textId="77777777" w:rsidR="00746677" w:rsidRDefault="00746677">
            <w:pPr>
              <w:ind w:firstLine="0"/>
              <w:rPr>
                <w:rFonts w:cs="Arial"/>
                <w:sz w:val="20"/>
                <w:szCs w:val="20"/>
              </w:rPr>
            </w:pP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16A75A79" w14:textId="77777777" w:rsidR="00746677" w:rsidRDefault="00C4746A">
            <w:pPr>
              <w:ind w:firstLine="0"/>
              <w:rPr>
                <w:rFonts w:cs="Arial"/>
                <w:sz w:val="20"/>
                <w:szCs w:val="20"/>
              </w:rPr>
            </w:pPr>
            <w:r>
              <w:rPr>
                <w:rFonts w:cs="Arial"/>
                <w:sz w:val="20"/>
                <w:szCs w:val="20"/>
              </w:rPr>
              <w:t>MILANI, A</w:t>
            </w:r>
            <w:r>
              <w:rPr>
                <w:rFonts w:cs="Arial"/>
                <w:b/>
                <w:sz w:val="20"/>
                <w:szCs w:val="20"/>
              </w:rPr>
              <w:t>. Postgresql - Guia do Programador</w:t>
            </w:r>
            <w:r>
              <w:rPr>
                <w:rFonts w:cs="Arial"/>
                <w:sz w:val="20"/>
                <w:szCs w:val="20"/>
              </w:rPr>
              <w:t>. Editora: Novatec. 2008.</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2D4682A4" w14:textId="77777777" w:rsidR="00746677" w:rsidRDefault="00C4746A">
            <w:pPr>
              <w:ind w:firstLine="0"/>
              <w:jc w:val="center"/>
              <w:rPr>
                <w:rFonts w:cs="Arial"/>
                <w:sz w:val="20"/>
                <w:szCs w:val="20"/>
              </w:rPr>
            </w:pPr>
            <w:r>
              <w:rPr>
                <w:rFonts w:cs="Arial"/>
                <w:sz w:val="20"/>
                <w:szCs w:val="20"/>
              </w:rPr>
              <w:t>C</w:t>
            </w:r>
          </w:p>
        </w:tc>
      </w:tr>
      <w:tr w:rsidR="00746677" w14:paraId="35FE20C1" w14:textId="77777777">
        <w:trPr>
          <w:jc w:val="center"/>
        </w:trPr>
        <w:tc>
          <w:tcPr>
            <w:tcW w:w="2406" w:type="dxa"/>
            <w:vMerge/>
            <w:tcBorders>
              <w:top w:val="single" w:sz="2" w:space="0" w:color="000001"/>
              <w:left w:val="single" w:sz="2" w:space="0" w:color="000001"/>
              <w:bottom w:val="single" w:sz="2" w:space="0" w:color="000001"/>
            </w:tcBorders>
            <w:shd w:val="clear" w:color="auto" w:fill="auto"/>
            <w:tcMar>
              <w:left w:w="51" w:type="dxa"/>
            </w:tcMar>
          </w:tcPr>
          <w:p w14:paraId="19685D07" w14:textId="77777777" w:rsidR="00746677" w:rsidRDefault="00746677">
            <w:pPr>
              <w:ind w:firstLine="0"/>
              <w:rPr>
                <w:rFonts w:cs="Arial"/>
                <w:sz w:val="20"/>
                <w:szCs w:val="20"/>
              </w:rPr>
            </w:pP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53C58BCA" w14:textId="77777777" w:rsidR="00746677" w:rsidRDefault="00C4746A">
            <w:pPr>
              <w:ind w:firstLine="0"/>
              <w:rPr>
                <w:rFonts w:cs="Arial"/>
                <w:sz w:val="20"/>
                <w:szCs w:val="20"/>
              </w:rPr>
            </w:pPr>
            <w:r>
              <w:rPr>
                <w:rFonts w:cs="Arial"/>
                <w:sz w:val="20"/>
                <w:szCs w:val="20"/>
              </w:rPr>
              <w:t xml:space="preserve">SKEET, J. </w:t>
            </w:r>
            <w:r>
              <w:rPr>
                <w:rFonts w:cs="Arial"/>
                <w:b/>
                <w:sz w:val="20"/>
                <w:szCs w:val="20"/>
              </w:rPr>
              <w:t>Dominando C# a Fundo</w:t>
            </w:r>
            <w:r>
              <w:rPr>
                <w:rFonts w:cs="Arial"/>
                <w:sz w:val="20"/>
                <w:szCs w:val="20"/>
              </w:rPr>
              <w:t>. Editora: Ciencia Moderna. 2010.</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5C90B1B4" w14:textId="77777777" w:rsidR="00746677" w:rsidRDefault="00C4746A">
            <w:pPr>
              <w:ind w:firstLine="0"/>
              <w:jc w:val="center"/>
              <w:rPr>
                <w:rFonts w:cs="Arial"/>
                <w:sz w:val="20"/>
                <w:szCs w:val="20"/>
              </w:rPr>
            </w:pPr>
            <w:r>
              <w:rPr>
                <w:rFonts w:cs="Arial"/>
                <w:sz w:val="20"/>
                <w:szCs w:val="20"/>
              </w:rPr>
              <w:t>C</w:t>
            </w:r>
          </w:p>
        </w:tc>
      </w:tr>
    </w:tbl>
    <w:p w14:paraId="713B6833" w14:textId="77777777" w:rsidR="00746677" w:rsidRDefault="00746677">
      <w:pPr>
        <w:ind w:firstLine="0"/>
      </w:pPr>
    </w:p>
    <w:tbl>
      <w:tblPr>
        <w:tblW w:w="8724" w:type="dxa"/>
        <w:jc w:val="center"/>
        <w:tblBorders>
          <w:top w:val="single" w:sz="2" w:space="0" w:color="000001"/>
          <w:left w:val="single" w:sz="2" w:space="0" w:color="000001"/>
          <w:bottom w:val="single" w:sz="2" w:space="0" w:color="000001"/>
          <w:insideH w:val="single" w:sz="2" w:space="0" w:color="000001"/>
        </w:tblBorders>
        <w:tblCellMar>
          <w:top w:w="55" w:type="dxa"/>
          <w:left w:w="51" w:type="dxa"/>
          <w:bottom w:w="55" w:type="dxa"/>
          <w:right w:w="55" w:type="dxa"/>
        </w:tblCellMar>
        <w:tblLook w:val="0000" w:firstRow="0" w:lastRow="0" w:firstColumn="0" w:lastColumn="0" w:noHBand="0" w:noVBand="0"/>
      </w:tblPr>
      <w:tblGrid>
        <w:gridCol w:w="2406"/>
        <w:gridCol w:w="5463"/>
        <w:gridCol w:w="855"/>
      </w:tblGrid>
      <w:tr w:rsidR="00746677" w14:paraId="5730F3F8" w14:textId="77777777">
        <w:trPr>
          <w:jc w:val="center"/>
        </w:trPr>
        <w:tc>
          <w:tcPr>
            <w:tcW w:w="2406" w:type="dxa"/>
            <w:tcBorders>
              <w:top w:val="single" w:sz="2" w:space="0" w:color="000001"/>
              <w:left w:val="single" w:sz="2" w:space="0" w:color="000001"/>
              <w:bottom w:val="single" w:sz="2" w:space="0" w:color="000001"/>
            </w:tcBorders>
            <w:shd w:val="clear" w:color="auto" w:fill="auto"/>
            <w:tcMar>
              <w:left w:w="51" w:type="dxa"/>
            </w:tcMar>
          </w:tcPr>
          <w:p w14:paraId="0F194F70" w14:textId="77777777" w:rsidR="00746677" w:rsidRDefault="00C4746A">
            <w:pPr>
              <w:ind w:firstLine="0"/>
              <w:jc w:val="center"/>
              <w:rPr>
                <w:rFonts w:cs="Arial"/>
                <w:b/>
                <w:bCs/>
                <w:sz w:val="20"/>
                <w:szCs w:val="20"/>
              </w:rPr>
            </w:pPr>
            <w:r>
              <w:rPr>
                <w:rFonts w:cs="Arial"/>
                <w:b/>
                <w:bCs/>
                <w:sz w:val="20"/>
                <w:szCs w:val="20"/>
              </w:rPr>
              <w:t>Disciplina:</w:t>
            </w: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5909262C" w14:textId="77777777" w:rsidR="00746677" w:rsidRDefault="00C4746A">
            <w:pPr>
              <w:ind w:firstLine="0"/>
              <w:jc w:val="center"/>
              <w:rPr>
                <w:rFonts w:cs="Arial"/>
                <w:b/>
                <w:bCs/>
                <w:sz w:val="20"/>
                <w:szCs w:val="20"/>
              </w:rPr>
            </w:pPr>
            <w:r>
              <w:rPr>
                <w:rFonts w:cs="Arial"/>
                <w:b/>
                <w:bCs/>
                <w:sz w:val="20"/>
                <w:szCs w:val="20"/>
              </w:rPr>
              <w:t>Referências Bibliográficas</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tcPr>
          <w:p w14:paraId="4F0A3F73" w14:textId="77777777" w:rsidR="00746677" w:rsidRDefault="00C4746A">
            <w:pPr>
              <w:ind w:firstLine="0"/>
              <w:jc w:val="center"/>
              <w:rPr>
                <w:rFonts w:cs="Arial"/>
                <w:b/>
                <w:bCs/>
                <w:sz w:val="20"/>
                <w:szCs w:val="20"/>
              </w:rPr>
            </w:pPr>
            <w:r>
              <w:rPr>
                <w:rFonts w:cs="Arial"/>
                <w:b/>
                <w:bCs/>
                <w:sz w:val="20"/>
                <w:szCs w:val="20"/>
              </w:rPr>
              <w:t>Uso:</w:t>
            </w:r>
          </w:p>
        </w:tc>
      </w:tr>
      <w:tr w:rsidR="00746677" w14:paraId="1B22B0D1" w14:textId="77777777">
        <w:trPr>
          <w:jc w:val="center"/>
        </w:trPr>
        <w:tc>
          <w:tcPr>
            <w:tcW w:w="2406" w:type="dxa"/>
            <w:vMerge w:val="restart"/>
            <w:tcBorders>
              <w:top w:val="single" w:sz="2" w:space="0" w:color="000001"/>
              <w:left w:val="single" w:sz="2" w:space="0" w:color="000001"/>
              <w:bottom w:val="single" w:sz="2" w:space="0" w:color="000001"/>
            </w:tcBorders>
            <w:shd w:val="clear" w:color="auto" w:fill="auto"/>
            <w:tcMar>
              <w:left w:w="51" w:type="dxa"/>
            </w:tcMar>
            <w:vAlign w:val="center"/>
          </w:tcPr>
          <w:p w14:paraId="0C0C5F18" w14:textId="77777777" w:rsidR="00746677" w:rsidRDefault="00C4746A">
            <w:pPr>
              <w:ind w:firstLine="0"/>
              <w:jc w:val="center"/>
              <w:rPr>
                <w:rFonts w:cs="Arial"/>
                <w:sz w:val="20"/>
                <w:szCs w:val="20"/>
              </w:rPr>
            </w:pPr>
            <w:r>
              <w:rPr>
                <w:rFonts w:cs="Arial"/>
                <w:sz w:val="20"/>
                <w:szCs w:val="20"/>
              </w:rPr>
              <w:t>Inglês Instrumental I</w:t>
            </w: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51A8C1B5" w14:textId="77777777" w:rsidR="00746677" w:rsidRDefault="00C4746A">
            <w:pPr>
              <w:ind w:firstLine="0"/>
              <w:rPr>
                <w:rFonts w:cs="Arial"/>
                <w:sz w:val="20"/>
                <w:szCs w:val="20"/>
              </w:rPr>
            </w:pPr>
            <w:r>
              <w:rPr>
                <w:rFonts w:cs="Arial"/>
                <w:sz w:val="20"/>
                <w:szCs w:val="20"/>
              </w:rPr>
              <w:t xml:space="preserve">CRUZ, D. T.; SILVA, A.V.; ROSAS, M. </w:t>
            </w:r>
            <w:r>
              <w:rPr>
                <w:rFonts w:cs="Arial"/>
                <w:b/>
                <w:sz w:val="20"/>
                <w:szCs w:val="20"/>
              </w:rPr>
              <w:t>Inglês.com.textos para informática</w:t>
            </w:r>
            <w:r>
              <w:rPr>
                <w:rFonts w:cs="Arial"/>
                <w:sz w:val="20"/>
                <w:szCs w:val="20"/>
              </w:rPr>
              <w:t>. Salvador: Editora Disal, 2006.</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521C1A1D" w14:textId="77777777" w:rsidR="00746677" w:rsidRDefault="00C4746A">
            <w:pPr>
              <w:ind w:firstLine="0"/>
              <w:jc w:val="center"/>
              <w:rPr>
                <w:rFonts w:cs="Arial"/>
                <w:sz w:val="20"/>
                <w:szCs w:val="20"/>
              </w:rPr>
            </w:pPr>
            <w:r>
              <w:rPr>
                <w:rFonts w:cs="Arial"/>
                <w:sz w:val="20"/>
                <w:szCs w:val="20"/>
              </w:rPr>
              <w:t>B</w:t>
            </w:r>
          </w:p>
        </w:tc>
      </w:tr>
      <w:tr w:rsidR="00746677" w14:paraId="400AC854" w14:textId="77777777">
        <w:trPr>
          <w:jc w:val="center"/>
        </w:trPr>
        <w:tc>
          <w:tcPr>
            <w:tcW w:w="2406" w:type="dxa"/>
            <w:vMerge/>
            <w:tcBorders>
              <w:top w:val="single" w:sz="2" w:space="0" w:color="000001"/>
              <w:left w:val="single" w:sz="2" w:space="0" w:color="000001"/>
              <w:bottom w:val="single" w:sz="2" w:space="0" w:color="000001"/>
            </w:tcBorders>
            <w:shd w:val="clear" w:color="auto" w:fill="auto"/>
            <w:tcMar>
              <w:left w:w="51" w:type="dxa"/>
            </w:tcMar>
          </w:tcPr>
          <w:p w14:paraId="1CE5F315" w14:textId="77777777" w:rsidR="00746677" w:rsidRDefault="00746677">
            <w:pPr>
              <w:ind w:firstLine="0"/>
              <w:rPr>
                <w:rFonts w:cs="Arial"/>
                <w:sz w:val="20"/>
                <w:szCs w:val="20"/>
              </w:rPr>
            </w:pP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3CAB2619" w14:textId="77777777" w:rsidR="00746677" w:rsidRDefault="00C4746A">
            <w:pPr>
              <w:ind w:firstLine="0"/>
              <w:rPr>
                <w:rFonts w:cs="Arial"/>
                <w:sz w:val="20"/>
                <w:szCs w:val="20"/>
                <w:lang w:val="en-US"/>
              </w:rPr>
            </w:pPr>
            <w:r>
              <w:rPr>
                <w:rFonts w:cs="Arial"/>
                <w:sz w:val="20"/>
                <w:szCs w:val="20"/>
                <w:lang w:val="en-US"/>
              </w:rPr>
              <w:t xml:space="preserve">ESTERAS, S. R. </w:t>
            </w:r>
            <w:r>
              <w:rPr>
                <w:rFonts w:cs="Arial"/>
                <w:b/>
                <w:sz w:val="20"/>
                <w:szCs w:val="20"/>
                <w:lang w:val="en-US"/>
              </w:rPr>
              <w:t>Infotech: English for Computer Users</w:t>
            </w:r>
            <w:r>
              <w:rPr>
                <w:rFonts w:cs="Arial"/>
                <w:sz w:val="20"/>
                <w:szCs w:val="20"/>
                <w:lang w:val="en-US"/>
              </w:rPr>
              <w:t>. Cambridge: Cambridge University Press, 2004.</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0CE17323" w14:textId="77777777" w:rsidR="00746677" w:rsidRDefault="00C4746A">
            <w:pPr>
              <w:ind w:firstLine="0"/>
              <w:jc w:val="center"/>
              <w:rPr>
                <w:rFonts w:cs="Arial"/>
                <w:sz w:val="20"/>
                <w:szCs w:val="20"/>
              </w:rPr>
            </w:pPr>
            <w:r>
              <w:rPr>
                <w:rFonts w:cs="Arial"/>
                <w:sz w:val="20"/>
                <w:szCs w:val="20"/>
              </w:rPr>
              <w:t>B</w:t>
            </w:r>
          </w:p>
        </w:tc>
      </w:tr>
      <w:tr w:rsidR="00746677" w14:paraId="4B25071C" w14:textId="77777777">
        <w:trPr>
          <w:jc w:val="center"/>
        </w:trPr>
        <w:tc>
          <w:tcPr>
            <w:tcW w:w="2406" w:type="dxa"/>
            <w:vMerge/>
            <w:tcBorders>
              <w:top w:val="single" w:sz="2" w:space="0" w:color="000001"/>
              <w:left w:val="single" w:sz="2" w:space="0" w:color="000001"/>
              <w:bottom w:val="single" w:sz="2" w:space="0" w:color="000001"/>
            </w:tcBorders>
            <w:shd w:val="clear" w:color="auto" w:fill="auto"/>
            <w:tcMar>
              <w:left w:w="51" w:type="dxa"/>
            </w:tcMar>
          </w:tcPr>
          <w:p w14:paraId="78B40458" w14:textId="77777777" w:rsidR="00746677" w:rsidRDefault="00746677">
            <w:pPr>
              <w:ind w:firstLine="0"/>
              <w:rPr>
                <w:rFonts w:cs="Arial"/>
                <w:sz w:val="20"/>
                <w:szCs w:val="20"/>
              </w:rPr>
            </w:pP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2D17AF43" w14:textId="77777777" w:rsidR="00746677" w:rsidRDefault="00C4746A">
            <w:pPr>
              <w:ind w:firstLine="0"/>
              <w:rPr>
                <w:rFonts w:cs="Arial"/>
                <w:sz w:val="20"/>
                <w:szCs w:val="20"/>
              </w:rPr>
            </w:pPr>
            <w:r>
              <w:rPr>
                <w:rFonts w:cs="Arial"/>
                <w:sz w:val="20"/>
                <w:szCs w:val="20"/>
              </w:rPr>
              <w:t xml:space="preserve">GALANTE, T. Prado. </w:t>
            </w:r>
            <w:r>
              <w:rPr>
                <w:rFonts w:cs="Arial"/>
                <w:b/>
                <w:sz w:val="20"/>
                <w:szCs w:val="20"/>
              </w:rPr>
              <w:t>Inglês Básico para Informática</w:t>
            </w:r>
            <w:r>
              <w:rPr>
                <w:rFonts w:cs="Arial"/>
                <w:sz w:val="20"/>
                <w:szCs w:val="20"/>
              </w:rPr>
              <w:t>. Editora Atlas,1996.</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00AB6A98" w14:textId="77777777" w:rsidR="00746677" w:rsidRDefault="00C4746A">
            <w:pPr>
              <w:ind w:firstLine="0"/>
              <w:jc w:val="center"/>
              <w:rPr>
                <w:rFonts w:cs="Arial"/>
                <w:sz w:val="20"/>
                <w:szCs w:val="20"/>
              </w:rPr>
            </w:pPr>
            <w:r>
              <w:rPr>
                <w:rFonts w:cs="Arial"/>
                <w:sz w:val="20"/>
                <w:szCs w:val="20"/>
              </w:rPr>
              <w:t>B</w:t>
            </w:r>
          </w:p>
        </w:tc>
      </w:tr>
      <w:tr w:rsidR="00746677" w14:paraId="7BDC7394" w14:textId="77777777">
        <w:trPr>
          <w:jc w:val="center"/>
        </w:trPr>
        <w:tc>
          <w:tcPr>
            <w:tcW w:w="2406" w:type="dxa"/>
            <w:vMerge/>
            <w:tcBorders>
              <w:top w:val="single" w:sz="2" w:space="0" w:color="000001"/>
              <w:left w:val="single" w:sz="2" w:space="0" w:color="000001"/>
              <w:bottom w:val="single" w:sz="2" w:space="0" w:color="000001"/>
            </w:tcBorders>
            <w:shd w:val="clear" w:color="auto" w:fill="auto"/>
            <w:tcMar>
              <w:left w:w="51" w:type="dxa"/>
            </w:tcMar>
          </w:tcPr>
          <w:p w14:paraId="668E985C" w14:textId="77777777" w:rsidR="00746677" w:rsidRDefault="00746677">
            <w:pPr>
              <w:ind w:firstLine="0"/>
              <w:rPr>
                <w:rFonts w:cs="Arial"/>
                <w:sz w:val="20"/>
                <w:szCs w:val="20"/>
              </w:rPr>
            </w:pP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0777E8E7" w14:textId="77777777" w:rsidR="00746677" w:rsidRDefault="00C4746A">
            <w:pPr>
              <w:ind w:firstLine="0"/>
              <w:rPr>
                <w:rFonts w:cs="Arial"/>
                <w:sz w:val="20"/>
                <w:szCs w:val="20"/>
              </w:rPr>
            </w:pPr>
            <w:r>
              <w:rPr>
                <w:rFonts w:cs="Arial"/>
                <w:sz w:val="20"/>
                <w:szCs w:val="20"/>
              </w:rPr>
              <w:t xml:space="preserve">GALLO, L. R. </w:t>
            </w:r>
            <w:r>
              <w:rPr>
                <w:rFonts w:cs="Arial"/>
                <w:b/>
                <w:sz w:val="20"/>
                <w:szCs w:val="20"/>
              </w:rPr>
              <w:t>Inglês Instrumental para informática</w:t>
            </w:r>
            <w:r>
              <w:rPr>
                <w:rFonts w:cs="Arial"/>
                <w:sz w:val="20"/>
                <w:szCs w:val="20"/>
              </w:rPr>
              <w:t>. São Paulo: Ícone, 2011.</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1E2E937A" w14:textId="77777777" w:rsidR="00746677" w:rsidRDefault="00C4746A">
            <w:pPr>
              <w:ind w:firstLine="0"/>
              <w:jc w:val="center"/>
              <w:rPr>
                <w:rFonts w:cs="Arial"/>
                <w:sz w:val="20"/>
                <w:szCs w:val="20"/>
              </w:rPr>
            </w:pPr>
            <w:r>
              <w:rPr>
                <w:rFonts w:cs="Arial"/>
                <w:sz w:val="20"/>
                <w:szCs w:val="20"/>
              </w:rPr>
              <w:t>C</w:t>
            </w:r>
          </w:p>
        </w:tc>
      </w:tr>
      <w:tr w:rsidR="00746677" w14:paraId="73CA51D4" w14:textId="77777777">
        <w:trPr>
          <w:jc w:val="center"/>
        </w:trPr>
        <w:tc>
          <w:tcPr>
            <w:tcW w:w="2406" w:type="dxa"/>
            <w:vMerge/>
            <w:tcBorders>
              <w:top w:val="single" w:sz="2" w:space="0" w:color="000001"/>
              <w:left w:val="single" w:sz="2" w:space="0" w:color="000001"/>
              <w:bottom w:val="single" w:sz="2" w:space="0" w:color="000001"/>
            </w:tcBorders>
            <w:shd w:val="clear" w:color="auto" w:fill="auto"/>
            <w:tcMar>
              <w:left w:w="51" w:type="dxa"/>
            </w:tcMar>
          </w:tcPr>
          <w:p w14:paraId="534AE0D0" w14:textId="77777777" w:rsidR="00746677" w:rsidRDefault="00746677">
            <w:pPr>
              <w:ind w:firstLine="0"/>
              <w:rPr>
                <w:rFonts w:cs="Arial"/>
                <w:sz w:val="20"/>
                <w:szCs w:val="20"/>
              </w:rPr>
            </w:pP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7A9F62B3" w14:textId="77777777" w:rsidR="00746677" w:rsidRDefault="00C4746A">
            <w:pPr>
              <w:ind w:firstLine="0"/>
              <w:rPr>
                <w:rFonts w:cs="Arial"/>
                <w:sz w:val="20"/>
                <w:szCs w:val="20"/>
              </w:rPr>
            </w:pPr>
            <w:r>
              <w:rPr>
                <w:rFonts w:cs="Arial"/>
                <w:sz w:val="20"/>
                <w:szCs w:val="20"/>
              </w:rPr>
              <w:t xml:space="preserve">THOMPSON, M. A. </w:t>
            </w:r>
            <w:r>
              <w:rPr>
                <w:rFonts w:cs="Arial"/>
                <w:b/>
                <w:sz w:val="20"/>
                <w:szCs w:val="20"/>
              </w:rPr>
              <w:t>Inglês instrumental: estratégias de leitura para informática e internet</w:t>
            </w:r>
            <w:r>
              <w:rPr>
                <w:rFonts w:cs="Arial"/>
                <w:sz w:val="20"/>
                <w:szCs w:val="20"/>
              </w:rPr>
              <w:t>. São Paulo: Saraiva, 2015.</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4F9A76BF" w14:textId="77777777" w:rsidR="00746677" w:rsidRDefault="00C4746A">
            <w:pPr>
              <w:ind w:firstLine="0"/>
              <w:jc w:val="center"/>
              <w:rPr>
                <w:rFonts w:cs="Arial"/>
                <w:sz w:val="20"/>
                <w:szCs w:val="20"/>
              </w:rPr>
            </w:pPr>
            <w:r>
              <w:rPr>
                <w:rFonts w:cs="Arial"/>
                <w:sz w:val="20"/>
                <w:szCs w:val="20"/>
              </w:rPr>
              <w:t>C</w:t>
            </w:r>
          </w:p>
        </w:tc>
      </w:tr>
      <w:tr w:rsidR="00746677" w14:paraId="052E1C44" w14:textId="77777777">
        <w:trPr>
          <w:jc w:val="center"/>
        </w:trPr>
        <w:tc>
          <w:tcPr>
            <w:tcW w:w="2406" w:type="dxa"/>
            <w:vMerge/>
            <w:tcBorders>
              <w:top w:val="single" w:sz="2" w:space="0" w:color="000001"/>
              <w:left w:val="single" w:sz="2" w:space="0" w:color="000001"/>
              <w:bottom w:val="single" w:sz="2" w:space="0" w:color="000001"/>
            </w:tcBorders>
            <w:shd w:val="clear" w:color="auto" w:fill="auto"/>
            <w:tcMar>
              <w:left w:w="51" w:type="dxa"/>
            </w:tcMar>
          </w:tcPr>
          <w:p w14:paraId="33B2270E" w14:textId="77777777" w:rsidR="00746677" w:rsidRDefault="00746677">
            <w:pPr>
              <w:ind w:firstLine="0"/>
              <w:rPr>
                <w:rFonts w:cs="Arial"/>
                <w:sz w:val="20"/>
                <w:szCs w:val="20"/>
              </w:rPr>
            </w:pP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5491136F" w14:textId="77777777" w:rsidR="00746677" w:rsidRDefault="00C4746A">
            <w:pPr>
              <w:ind w:firstLine="0"/>
              <w:rPr>
                <w:rFonts w:cs="Arial"/>
                <w:sz w:val="20"/>
                <w:szCs w:val="20"/>
              </w:rPr>
            </w:pPr>
            <w:r>
              <w:rPr>
                <w:rFonts w:cs="Arial"/>
                <w:sz w:val="20"/>
                <w:szCs w:val="20"/>
                <w:lang w:val="en-US"/>
              </w:rPr>
              <w:t xml:space="preserve">LONGMAN. </w:t>
            </w:r>
            <w:r>
              <w:rPr>
                <w:rFonts w:cs="Arial"/>
                <w:b/>
                <w:sz w:val="20"/>
                <w:szCs w:val="20"/>
                <w:lang w:val="en-US"/>
              </w:rPr>
              <w:t>Dictionary of Contemporary English</w:t>
            </w:r>
            <w:r>
              <w:rPr>
                <w:rFonts w:cs="Arial"/>
                <w:sz w:val="20"/>
                <w:szCs w:val="20"/>
                <w:lang w:val="en-US"/>
              </w:rPr>
              <w:t xml:space="preserve">. </w:t>
            </w:r>
            <w:r>
              <w:rPr>
                <w:rFonts w:cs="Arial"/>
                <w:sz w:val="20"/>
                <w:szCs w:val="20"/>
              </w:rPr>
              <w:t>Longman, 2009.</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5CA370E0" w14:textId="77777777" w:rsidR="00746677" w:rsidRDefault="00C4746A">
            <w:pPr>
              <w:ind w:firstLine="0"/>
              <w:jc w:val="center"/>
              <w:rPr>
                <w:rFonts w:cs="Arial"/>
                <w:sz w:val="20"/>
                <w:szCs w:val="20"/>
              </w:rPr>
            </w:pPr>
            <w:r>
              <w:rPr>
                <w:rFonts w:cs="Arial"/>
                <w:sz w:val="20"/>
                <w:szCs w:val="20"/>
              </w:rPr>
              <w:t>C</w:t>
            </w:r>
          </w:p>
        </w:tc>
      </w:tr>
      <w:tr w:rsidR="00746677" w14:paraId="6F176EC3" w14:textId="77777777">
        <w:trPr>
          <w:jc w:val="center"/>
        </w:trPr>
        <w:tc>
          <w:tcPr>
            <w:tcW w:w="2406" w:type="dxa"/>
            <w:vMerge/>
            <w:tcBorders>
              <w:top w:val="single" w:sz="2" w:space="0" w:color="000001"/>
              <w:left w:val="single" w:sz="2" w:space="0" w:color="000001"/>
              <w:bottom w:val="single" w:sz="2" w:space="0" w:color="000001"/>
            </w:tcBorders>
            <w:shd w:val="clear" w:color="auto" w:fill="auto"/>
            <w:tcMar>
              <w:left w:w="51" w:type="dxa"/>
            </w:tcMar>
          </w:tcPr>
          <w:p w14:paraId="54FF1CD7" w14:textId="77777777" w:rsidR="00746677" w:rsidRDefault="00746677">
            <w:pPr>
              <w:ind w:firstLine="0"/>
              <w:rPr>
                <w:rFonts w:cs="Arial"/>
                <w:sz w:val="20"/>
                <w:szCs w:val="20"/>
              </w:rPr>
            </w:pP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5A025087" w14:textId="77777777" w:rsidR="00746677" w:rsidRDefault="00C4746A">
            <w:pPr>
              <w:ind w:firstLine="0"/>
              <w:rPr>
                <w:rFonts w:cs="Arial"/>
                <w:sz w:val="20"/>
                <w:szCs w:val="20"/>
              </w:rPr>
            </w:pPr>
            <w:r>
              <w:rPr>
                <w:rFonts w:cs="Arial"/>
                <w:sz w:val="20"/>
                <w:szCs w:val="20"/>
              </w:rPr>
              <w:t xml:space="preserve">SAWAYA, M. R. </w:t>
            </w:r>
            <w:r>
              <w:rPr>
                <w:rFonts w:cs="Arial"/>
                <w:b/>
                <w:sz w:val="20"/>
                <w:szCs w:val="20"/>
              </w:rPr>
              <w:t>Dicionário de Informática &amp; Internet - Inglês/português</w:t>
            </w:r>
            <w:r>
              <w:rPr>
                <w:rFonts w:cs="Arial"/>
                <w:sz w:val="20"/>
                <w:szCs w:val="20"/>
              </w:rPr>
              <w:t>. Editora Nobel, 2003.</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25D81E84" w14:textId="77777777" w:rsidR="00746677" w:rsidRDefault="00C4746A">
            <w:pPr>
              <w:ind w:firstLine="0"/>
              <w:jc w:val="center"/>
              <w:rPr>
                <w:rFonts w:cs="Arial"/>
                <w:sz w:val="20"/>
                <w:szCs w:val="20"/>
              </w:rPr>
            </w:pPr>
            <w:r>
              <w:rPr>
                <w:rFonts w:cs="Arial"/>
                <w:sz w:val="20"/>
                <w:szCs w:val="20"/>
              </w:rPr>
              <w:t>C</w:t>
            </w:r>
          </w:p>
        </w:tc>
      </w:tr>
      <w:tr w:rsidR="00746677" w14:paraId="0B36BB0F" w14:textId="77777777">
        <w:trPr>
          <w:jc w:val="center"/>
        </w:trPr>
        <w:tc>
          <w:tcPr>
            <w:tcW w:w="2406" w:type="dxa"/>
            <w:vMerge/>
            <w:tcBorders>
              <w:top w:val="single" w:sz="2" w:space="0" w:color="000001"/>
              <w:left w:val="single" w:sz="2" w:space="0" w:color="000001"/>
              <w:bottom w:val="single" w:sz="2" w:space="0" w:color="000001"/>
            </w:tcBorders>
            <w:shd w:val="clear" w:color="auto" w:fill="auto"/>
            <w:tcMar>
              <w:left w:w="51" w:type="dxa"/>
            </w:tcMar>
          </w:tcPr>
          <w:p w14:paraId="7101339C" w14:textId="77777777" w:rsidR="00746677" w:rsidRDefault="00746677">
            <w:pPr>
              <w:ind w:firstLine="0"/>
              <w:rPr>
                <w:rFonts w:cs="Arial"/>
                <w:sz w:val="20"/>
                <w:szCs w:val="20"/>
              </w:rPr>
            </w:pP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5625E2C7" w14:textId="77777777" w:rsidR="00746677" w:rsidRDefault="00C4746A">
            <w:pPr>
              <w:ind w:firstLine="0"/>
              <w:rPr>
                <w:rFonts w:cs="Arial"/>
                <w:sz w:val="20"/>
                <w:szCs w:val="20"/>
              </w:rPr>
            </w:pPr>
            <w:r>
              <w:rPr>
                <w:rFonts w:cs="Arial"/>
                <w:sz w:val="20"/>
                <w:szCs w:val="20"/>
              </w:rPr>
              <w:t xml:space="preserve">SOUZA, A. G. F.; ABSY, C. A.; COSTA, G. C. da.; MELLO, L. F. de. </w:t>
            </w:r>
            <w:r>
              <w:rPr>
                <w:rFonts w:cs="Arial"/>
                <w:b/>
                <w:sz w:val="20"/>
                <w:szCs w:val="20"/>
              </w:rPr>
              <w:t>Leitura em língua inglesa: uma abordagem instrumenta</w:t>
            </w:r>
            <w:r>
              <w:rPr>
                <w:rFonts w:cs="Arial"/>
                <w:sz w:val="20"/>
                <w:szCs w:val="20"/>
              </w:rPr>
              <w:t>l. Porto Alegre: Disal, 2010.</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0679D6EB" w14:textId="77777777" w:rsidR="00746677" w:rsidRDefault="00C4746A">
            <w:pPr>
              <w:ind w:firstLine="0"/>
              <w:jc w:val="center"/>
              <w:rPr>
                <w:rFonts w:cs="Arial"/>
                <w:sz w:val="20"/>
                <w:szCs w:val="20"/>
              </w:rPr>
            </w:pPr>
            <w:r>
              <w:rPr>
                <w:rFonts w:cs="Arial"/>
                <w:sz w:val="20"/>
                <w:szCs w:val="20"/>
              </w:rPr>
              <w:t>C</w:t>
            </w:r>
          </w:p>
        </w:tc>
      </w:tr>
    </w:tbl>
    <w:p w14:paraId="4DB2DF14" w14:textId="77777777" w:rsidR="00746677" w:rsidRDefault="00746677">
      <w:pPr>
        <w:ind w:firstLine="0"/>
      </w:pPr>
    </w:p>
    <w:tbl>
      <w:tblPr>
        <w:tblW w:w="8724" w:type="dxa"/>
        <w:jc w:val="center"/>
        <w:tblBorders>
          <w:top w:val="single" w:sz="2" w:space="0" w:color="000001"/>
          <w:left w:val="single" w:sz="2" w:space="0" w:color="000001"/>
          <w:bottom w:val="single" w:sz="2" w:space="0" w:color="000001"/>
          <w:insideH w:val="single" w:sz="2" w:space="0" w:color="000001"/>
        </w:tblBorders>
        <w:tblCellMar>
          <w:top w:w="55" w:type="dxa"/>
          <w:left w:w="51" w:type="dxa"/>
          <w:bottom w:w="55" w:type="dxa"/>
          <w:right w:w="55" w:type="dxa"/>
        </w:tblCellMar>
        <w:tblLook w:val="0000" w:firstRow="0" w:lastRow="0" w:firstColumn="0" w:lastColumn="0" w:noHBand="0" w:noVBand="0"/>
      </w:tblPr>
      <w:tblGrid>
        <w:gridCol w:w="2406"/>
        <w:gridCol w:w="5463"/>
        <w:gridCol w:w="855"/>
      </w:tblGrid>
      <w:tr w:rsidR="00746677" w14:paraId="78852429" w14:textId="77777777">
        <w:trPr>
          <w:jc w:val="center"/>
        </w:trPr>
        <w:tc>
          <w:tcPr>
            <w:tcW w:w="2406" w:type="dxa"/>
            <w:tcBorders>
              <w:top w:val="single" w:sz="2" w:space="0" w:color="000001"/>
              <w:left w:val="single" w:sz="2" w:space="0" w:color="000001"/>
              <w:bottom w:val="single" w:sz="2" w:space="0" w:color="000001"/>
            </w:tcBorders>
            <w:shd w:val="clear" w:color="auto" w:fill="auto"/>
            <w:tcMar>
              <w:left w:w="51" w:type="dxa"/>
            </w:tcMar>
          </w:tcPr>
          <w:p w14:paraId="6224D7AF" w14:textId="77777777" w:rsidR="00746677" w:rsidRDefault="00C4746A">
            <w:pPr>
              <w:ind w:firstLine="0"/>
              <w:jc w:val="center"/>
              <w:rPr>
                <w:rFonts w:cs="Arial"/>
                <w:b/>
                <w:bCs/>
                <w:sz w:val="20"/>
                <w:szCs w:val="20"/>
              </w:rPr>
            </w:pPr>
            <w:r>
              <w:rPr>
                <w:rFonts w:cs="Arial"/>
                <w:b/>
                <w:bCs/>
                <w:sz w:val="20"/>
                <w:szCs w:val="20"/>
              </w:rPr>
              <w:t>Disciplina:</w:t>
            </w: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3A73311C" w14:textId="77777777" w:rsidR="00746677" w:rsidRDefault="00C4746A">
            <w:pPr>
              <w:ind w:firstLine="0"/>
              <w:jc w:val="center"/>
              <w:rPr>
                <w:rFonts w:cs="Arial"/>
                <w:b/>
                <w:bCs/>
                <w:sz w:val="20"/>
                <w:szCs w:val="20"/>
              </w:rPr>
            </w:pPr>
            <w:r>
              <w:rPr>
                <w:rFonts w:cs="Arial"/>
                <w:b/>
                <w:bCs/>
                <w:sz w:val="20"/>
                <w:szCs w:val="20"/>
              </w:rPr>
              <w:t>Referências Bibliográficas</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tcPr>
          <w:p w14:paraId="702FE585" w14:textId="77777777" w:rsidR="00746677" w:rsidRDefault="00C4746A">
            <w:pPr>
              <w:ind w:firstLine="0"/>
              <w:jc w:val="center"/>
              <w:rPr>
                <w:rFonts w:cs="Arial"/>
                <w:b/>
                <w:bCs/>
                <w:sz w:val="20"/>
                <w:szCs w:val="20"/>
              </w:rPr>
            </w:pPr>
            <w:r>
              <w:rPr>
                <w:rFonts w:cs="Arial"/>
                <w:b/>
                <w:bCs/>
                <w:sz w:val="20"/>
                <w:szCs w:val="20"/>
              </w:rPr>
              <w:t>Uso:</w:t>
            </w:r>
          </w:p>
        </w:tc>
      </w:tr>
      <w:tr w:rsidR="00746677" w14:paraId="4C587040" w14:textId="77777777">
        <w:trPr>
          <w:jc w:val="center"/>
        </w:trPr>
        <w:tc>
          <w:tcPr>
            <w:tcW w:w="2406" w:type="dxa"/>
            <w:vMerge w:val="restart"/>
            <w:tcBorders>
              <w:top w:val="single" w:sz="2" w:space="0" w:color="000001"/>
              <w:left w:val="single" w:sz="2" w:space="0" w:color="000001"/>
              <w:bottom w:val="single" w:sz="2" w:space="0" w:color="000001"/>
            </w:tcBorders>
            <w:shd w:val="clear" w:color="auto" w:fill="auto"/>
            <w:tcMar>
              <w:left w:w="51" w:type="dxa"/>
            </w:tcMar>
            <w:vAlign w:val="center"/>
          </w:tcPr>
          <w:p w14:paraId="26C93B0C" w14:textId="77777777" w:rsidR="00746677" w:rsidRDefault="00C4746A">
            <w:pPr>
              <w:ind w:firstLine="0"/>
              <w:jc w:val="center"/>
              <w:rPr>
                <w:rFonts w:cs="Arial"/>
                <w:sz w:val="20"/>
                <w:szCs w:val="20"/>
              </w:rPr>
            </w:pPr>
            <w:r>
              <w:rPr>
                <w:rFonts w:cs="Arial"/>
                <w:sz w:val="20"/>
                <w:szCs w:val="20"/>
              </w:rPr>
              <w:t>Programação Web I - Java</w:t>
            </w: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10EB0278" w14:textId="77777777" w:rsidR="00746677" w:rsidRDefault="00C4746A">
            <w:pPr>
              <w:spacing w:after="120" w:line="240" w:lineRule="auto"/>
              <w:ind w:firstLine="0"/>
              <w:jc w:val="left"/>
              <w:rPr>
                <w:rFonts w:eastAsia="Arial" w:cs="Arial"/>
                <w:sz w:val="20"/>
                <w:szCs w:val="20"/>
              </w:rPr>
            </w:pPr>
            <w:r>
              <w:rPr>
                <w:rFonts w:eastAsia="Arial" w:cs="Arial"/>
                <w:sz w:val="20"/>
                <w:szCs w:val="20"/>
              </w:rPr>
              <w:t xml:space="preserve">ALVES, William P. </w:t>
            </w:r>
            <w:r>
              <w:rPr>
                <w:rFonts w:eastAsia="Arial" w:cs="Arial"/>
                <w:b/>
                <w:sz w:val="20"/>
                <w:szCs w:val="20"/>
              </w:rPr>
              <w:t>Java Para Web</w:t>
            </w:r>
            <w:r>
              <w:rPr>
                <w:rFonts w:eastAsia="Arial" w:cs="Arial"/>
                <w:sz w:val="20"/>
                <w:szCs w:val="20"/>
              </w:rPr>
              <w:t>. Desenvolvimento de Aplicações. 1ª ed. Érica, 2015.</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22CA7788" w14:textId="77777777" w:rsidR="00746677" w:rsidRDefault="00C4746A">
            <w:pPr>
              <w:ind w:firstLine="0"/>
              <w:jc w:val="center"/>
              <w:rPr>
                <w:rFonts w:cs="Arial"/>
                <w:sz w:val="20"/>
                <w:szCs w:val="20"/>
              </w:rPr>
            </w:pPr>
            <w:r>
              <w:rPr>
                <w:rFonts w:cs="Arial"/>
                <w:sz w:val="20"/>
                <w:szCs w:val="20"/>
              </w:rPr>
              <w:t>B</w:t>
            </w:r>
          </w:p>
        </w:tc>
      </w:tr>
      <w:tr w:rsidR="00746677" w14:paraId="493FC37B" w14:textId="77777777">
        <w:trPr>
          <w:jc w:val="center"/>
        </w:trPr>
        <w:tc>
          <w:tcPr>
            <w:tcW w:w="2406" w:type="dxa"/>
            <w:vMerge/>
            <w:tcBorders>
              <w:top w:val="single" w:sz="2" w:space="0" w:color="000001"/>
              <w:left w:val="single" w:sz="2" w:space="0" w:color="000001"/>
              <w:bottom w:val="single" w:sz="2" w:space="0" w:color="000001"/>
            </w:tcBorders>
            <w:shd w:val="clear" w:color="auto" w:fill="auto"/>
            <w:tcMar>
              <w:left w:w="51" w:type="dxa"/>
            </w:tcMar>
          </w:tcPr>
          <w:p w14:paraId="77D72AE7" w14:textId="77777777" w:rsidR="00746677" w:rsidRDefault="00746677">
            <w:pPr>
              <w:ind w:firstLine="0"/>
              <w:rPr>
                <w:rFonts w:cs="Arial"/>
                <w:sz w:val="20"/>
                <w:szCs w:val="20"/>
              </w:rPr>
            </w:pP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1495D017" w14:textId="77777777" w:rsidR="00746677" w:rsidRDefault="00C4746A">
            <w:pPr>
              <w:spacing w:after="120" w:line="240" w:lineRule="auto"/>
              <w:ind w:firstLine="0"/>
              <w:jc w:val="left"/>
              <w:rPr>
                <w:rFonts w:eastAsia="Arial" w:cs="Arial"/>
                <w:sz w:val="20"/>
                <w:szCs w:val="20"/>
              </w:rPr>
            </w:pPr>
            <w:r>
              <w:rPr>
                <w:rFonts w:eastAsia="Arial" w:cs="Arial"/>
                <w:sz w:val="20"/>
                <w:szCs w:val="20"/>
              </w:rPr>
              <w:t xml:space="preserve">CAELUM, Curso. </w:t>
            </w:r>
            <w:r>
              <w:rPr>
                <w:rFonts w:eastAsia="Arial" w:cs="Arial"/>
                <w:b/>
                <w:sz w:val="20"/>
                <w:szCs w:val="20"/>
              </w:rPr>
              <w:t>Java e Orientação a Objetos</w:t>
            </w:r>
            <w:r>
              <w:rPr>
                <w:rFonts w:eastAsia="Arial" w:cs="Arial"/>
                <w:sz w:val="20"/>
                <w:szCs w:val="20"/>
              </w:rPr>
              <w:t>. Disponível em: &lt;https://www.caelum.com.br/download/caelum-java-objetos-fj11.pdf&gt;. Acesso em: 06 fev. 2017.</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525CB2AF" w14:textId="77777777" w:rsidR="00746677" w:rsidRDefault="00C4746A">
            <w:pPr>
              <w:ind w:firstLine="0"/>
              <w:jc w:val="center"/>
              <w:rPr>
                <w:rFonts w:cs="Arial"/>
                <w:sz w:val="20"/>
                <w:szCs w:val="20"/>
              </w:rPr>
            </w:pPr>
            <w:r>
              <w:rPr>
                <w:rFonts w:cs="Arial"/>
                <w:sz w:val="20"/>
                <w:szCs w:val="20"/>
              </w:rPr>
              <w:t>B</w:t>
            </w:r>
          </w:p>
        </w:tc>
      </w:tr>
      <w:tr w:rsidR="00746677" w14:paraId="7DB7BD1F" w14:textId="77777777">
        <w:trPr>
          <w:jc w:val="center"/>
        </w:trPr>
        <w:tc>
          <w:tcPr>
            <w:tcW w:w="2406" w:type="dxa"/>
            <w:vMerge/>
            <w:tcBorders>
              <w:top w:val="single" w:sz="2" w:space="0" w:color="000001"/>
              <w:left w:val="single" w:sz="2" w:space="0" w:color="000001"/>
              <w:bottom w:val="single" w:sz="2" w:space="0" w:color="000001"/>
            </w:tcBorders>
            <w:shd w:val="clear" w:color="auto" w:fill="auto"/>
            <w:tcMar>
              <w:left w:w="51" w:type="dxa"/>
            </w:tcMar>
          </w:tcPr>
          <w:p w14:paraId="2E3B32B5" w14:textId="77777777" w:rsidR="00746677" w:rsidRDefault="00746677">
            <w:pPr>
              <w:ind w:firstLine="0"/>
              <w:rPr>
                <w:rFonts w:cs="Arial"/>
                <w:sz w:val="20"/>
                <w:szCs w:val="20"/>
              </w:rPr>
            </w:pP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3015083F" w14:textId="77777777" w:rsidR="00746677" w:rsidRDefault="00C4746A">
            <w:pPr>
              <w:spacing w:line="240" w:lineRule="auto"/>
              <w:ind w:firstLine="0"/>
              <w:jc w:val="left"/>
              <w:rPr>
                <w:sz w:val="20"/>
                <w:szCs w:val="20"/>
              </w:rPr>
            </w:pPr>
            <w:r>
              <w:rPr>
                <w:rFonts w:eastAsia="Arial" w:cs="Arial"/>
                <w:sz w:val="20"/>
                <w:szCs w:val="20"/>
              </w:rPr>
              <w:t xml:space="preserve">CAELUM, Curso. </w:t>
            </w:r>
            <w:r>
              <w:rPr>
                <w:rFonts w:eastAsia="Arial" w:cs="Arial"/>
                <w:b/>
                <w:sz w:val="20"/>
                <w:szCs w:val="20"/>
              </w:rPr>
              <w:t>Java para Desenvolvimento Web</w:t>
            </w:r>
            <w:r>
              <w:rPr>
                <w:rFonts w:eastAsia="Arial" w:cs="Arial"/>
                <w:sz w:val="20"/>
                <w:szCs w:val="20"/>
              </w:rPr>
              <w:t>. Disponível em: &lt;https://www.caelum.com.br/download/caelum-java-web-fj21.pdf&gt;. Acesso em: 06 fev. 2017.</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31EA1F19" w14:textId="77777777" w:rsidR="00746677" w:rsidRDefault="00C4746A">
            <w:pPr>
              <w:ind w:firstLine="0"/>
              <w:jc w:val="center"/>
              <w:rPr>
                <w:rFonts w:cs="Arial"/>
                <w:sz w:val="20"/>
                <w:szCs w:val="20"/>
              </w:rPr>
            </w:pPr>
            <w:r>
              <w:rPr>
                <w:rFonts w:cs="Arial"/>
                <w:sz w:val="20"/>
                <w:szCs w:val="20"/>
              </w:rPr>
              <w:t>B</w:t>
            </w:r>
          </w:p>
        </w:tc>
      </w:tr>
      <w:tr w:rsidR="00746677" w14:paraId="1A7773C1" w14:textId="77777777">
        <w:trPr>
          <w:jc w:val="center"/>
        </w:trPr>
        <w:tc>
          <w:tcPr>
            <w:tcW w:w="2406" w:type="dxa"/>
            <w:vMerge/>
            <w:tcBorders>
              <w:top w:val="single" w:sz="2" w:space="0" w:color="000001"/>
              <w:left w:val="single" w:sz="2" w:space="0" w:color="000001"/>
              <w:bottom w:val="single" w:sz="2" w:space="0" w:color="000001"/>
            </w:tcBorders>
            <w:shd w:val="clear" w:color="auto" w:fill="auto"/>
            <w:tcMar>
              <w:left w:w="51" w:type="dxa"/>
            </w:tcMar>
          </w:tcPr>
          <w:p w14:paraId="0CDF5390" w14:textId="77777777" w:rsidR="00746677" w:rsidRDefault="00746677">
            <w:pPr>
              <w:ind w:firstLine="0"/>
              <w:rPr>
                <w:rFonts w:cs="Arial"/>
                <w:sz w:val="20"/>
                <w:szCs w:val="20"/>
              </w:rPr>
            </w:pP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6E95742E" w14:textId="77777777" w:rsidR="00746677" w:rsidRDefault="00C4746A">
            <w:pPr>
              <w:spacing w:after="120" w:line="240" w:lineRule="auto"/>
              <w:ind w:firstLine="0"/>
              <w:jc w:val="left"/>
              <w:rPr>
                <w:rFonts w:eastAsia="Arial" w:cs="Arial"/>
                <w:sz w:val="20"/>
                <w:szCs w:val="20"/>
              </w:rPr>
            </w:pPr>
            <w:r>
              <w:rPr>
                <w:rFonts w:eastAsia="Arial" w:cs="Arial"/>
                <w:sz w:val="20"/>
                <w:szCs w:val="20"/>
              </w:rPr>
              <w:t xml:space="preserve">BASHAM, Bryan; SIERRA, Kathy. </w:t>
            </w:r>
            <w:r>
              <w:rPr>
                <w:rFonts w:eastAsia="Arial" w:cs="Arial"/>
                <w:b/>
                <w:sz w:val="20"/>
                <w:szCs w:val="20"/>
              </w:rPr>
              <w:t>Use a Cabeça</w:t>
            </w:r>
            <w:r>
              <w:rPr>
                <w:rFonts w:eastAsia="Arial" w:cs="Arial"/>
                <w:sz w:val="20"/>
                <w:szCs w:val="20"/>
              </w:rPr>
              <w:t>! Servlets &amp; JSP. 2ª ed. Alta Books, 2008.</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769703BD" w14:textId="77777777" w:rsidR="00746677" w:rsidRDefault="00C4746A">
            <w:pPr>
              <w:ind w:firstLine="0"/>
              <w:jc w:val="center"/>
              <w:rPr>
                <w:rFonts w:cs="Arial"/>
                <w:sz w:val="20"/>
                <w:szCs w:val="20"/>
              </w:rPr>
            </w:pPr>
            <w:r>
              <w:rPr>
                <w:rFonts w:cs="Arial"/>
                <w:sz w:val="20"/>
                <w:szCs w:val="20"/>
              </w:rPr>
              <w:t>C</w:t>
            </w:r>
          </w:p>
        </w:tc>
      </w:tr>
      <w:tr w:rsidR="00746677" w14:paraId="17CAC3DA" w14:textId="77777777">
        <w:trPr>
          <w:jc w:val="center"/>
        </w:trPr>
        <w:tc>
          <w:tcPr>
            <w:tcW w:w="2406" w:type="dxa"/>
            <w:vMerge/>
            <w:tcBorders>
              <w:top w:val="single" w:sz="2" w:space="0" w:color="000001"/>
              <w:left w:val="single" w:sz="2" w:space="0" w:color="000001"/>
              <w:bottom w:val="single" w:sz="2" w:space="0" w:color="000001"/>
            </w:tcBorders>
            <w:shd w:val="clear" w:color="auto" w:fill="auto"/>
            <w:tcMar>
              <w:left w:w="51" w:type="dxa"/>
            </w:tcMar>
          </w:tcPr>
          <w:p w14:paraId="73A083F5" w14:textId="77777777" w:rsidR="00746677" w:rsidRDefault="00746677">
            <w:pPr>
              <w:ind w:firstLine="0"/>
              <w:rPr>
                <w:rFonts w:cs="Arial"/>
                <w:sz w:val="20"/>
                <w:szCs w:val="20"/>
              </w:rPr>
            </w:pP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6FF34DD4" w14:textId="77777777" w:rsidR="00746677" w:rsidRDefault="00C4746A">
            <w:pPr>
              <w:spacing w:after="120" w:line="240" w:lineRule="auto"/>
              <w:ind w:firstLine="0"/>
              <w:jc w:val="left"/>
              <w:rPr>
                <w:rFonts w:eastAsia="Arial" w:cs="Arial"/>
                <w:sz w:val="20"/>
                <w:szCs w:val="20"/>
              </w:rPr>
            </w:pPr>
            <w:r>
              <w:rPr>
                <w:rFonts w:eastAsia="Arial" w:cs="Arial"/>
                <w:sz w:val="20"/>
                <w:szCs w:val="20"/>
              </w:rPr>
              <w:t xml:space="preserve">Bates, Bert; SIERRA, Kathy. </w:t>
            </w:r>
            <w:r>
              <w:rPr>
                <w:rFonts w:eastAsia="Arial" w:cs="Arial"/>
                <w:b/>
                <w:sz w:val="20"/>
                <w:szCs w:val="20"/>
              </w:rPr>
              <w:t>Use a Cabeça</w:t>
            </w:r>
            <w:r>
              <w:rPr>
                <w:rFonts w:eastAsia="Arial" w:cs="Arial"/>
                <w:sz w:val="20"/>
                <w:szCs w:val="20"/>
              </w:rPr>
              <w:t>! Java. 2ª ed. Alta Books, 2005.</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63FDB9B8" w14:textId="77777777" w:rsidR="00746677" w:rsidRDefault="00C4746A">
            <w:pPr>
              <w:ind w:firstLine="0"/>
              <w:jc w:val="center"/>
              <w:rPr>
                <w:rFonts w:cs="Arial"/>
                <w:sz w:val="20"/>
                <w:szCs w:val="20"/>
              </w:rPr>
            </w:pPr>
            <w:r>
              <w:rPr>
                <w:rFonts w:cs="Arial"/>
                <w:sz w:val="20"/>
                <w:szCs w:val="20"/>
              </w:rPr>
              <w:t>C</w:t>
            </w:r>
          </w:p>
        </w:tc>
      </w:tr>
      <w:tr w:rsidR="00746677" w14:paraId="57AF57D4" w14:textId="77777777">
        <w:trPr>
          <w:jc w:val="center"/>
        </w:trPr>
        <w:tc>
          <w:tcPr>
            <w:tcW w:w="2406" w:type="dxa"/>
            <w:vMerge/>
            <w:tcBorders>
              <w:top w:val="single" w:sz="2" w:space="0" w:color="000001"/>
              <w:left w:val="single" w:sz="2" w:space="0" w:color="000001"/>
              <w:bottom w:val="single" w:sz="2" w:space="0" w:color="000001"/>
            </w:tcBorders>
            <w:shd w:val="clear" w:color="auto" w:fill="auto"/>
            <w:tcMar>
              <w:left w:w="51" w:type="dxa"/>
            </w:tcMar>
          </w:tcPr>
          <w:p w14:paraId="58C84D46" w14:textId="77777777" w:rsidR="00746677" w:rsidRDefault="00746677">
            <w:pPr>
              <w:ind w:firstLine="0"/>
              <w:rPr>
                <w:rFonts w:cs="Arial"/>
                <w:sz w:val="20"/>
                <w:szCs w:val="20"/>
              </w:rPr>
            </w:pP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1749506C" w14:textId="77777777" w:rsidR="00746677" w:rsidRDefault="00C4746A">
            <w:pPr>
              <w:spacing w:after="120" w:line="240" w:lineRule="auto"/>
              <w:ind w:firstLine="0"/>
              <w:jc w:val="left"/>
              <w:rPr>
                <w:rFonts w:eastAsia="Arial" w:cs="Arial"/>
                <w:sz w:val="20"/>
                <w:szCs w:val="20"/>
              </w:rPr>
            </w:pPr>
            <w:r>
              <w:rPr>
                <w:rFonts w:eastAsia="Arial" w:cs="Arial"/>
                <w:sz w:val="20"/>
                <w:szCs w:val="20"/>
              </w:rPr>
              <w:t xml:space="preserve">JANDL JUNIOR, Peter. </w:t>
            </w:r>
            <w:r>
              <w:rPr>
                <w:rFonts w:eastAsia="Arial" w:cs="Arial"/>
                <w:b/>
                <w:sz w:val="20"/>
                <w:szCs w:val="20"/>
              </w:rPr>
              <w:t>Java Guia do Programador</w:t>
            </w:r>
            <w:r>
              <w:rPr>
                <w:rFonts w:eastAsia="Arial" w:cs="Arial"/>
                <w:sz w:val="20"/>
                <w:szCs w:val="20"/>
              </w:rPr>
              <w:t>. 3ª ed. São Paulo: Novatec, 2015.</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729EF87A" w14:textId="77777777" w:rsidR="00746677" w:rsidRDefault="00C4746A">
            <w:pPr>
              <w:ind w:firstLine="0"/>
              <w:jc w:val="center"/>
              <w:rPr>
                <w:rFonts w:cs="Arial"/>
                <w:sz w:val="20"/>
                <w:szCs w:val="20"/>
              </w:rPr>
            </w:pPr>
            <w:r>
              <w:rPr>
                <w:rFonts w:cs="Arial"/>
                <w:sz w:val="20"/>
                <w:szCs w:val="20"/>
              </w:rPr>
              <w:t>C</w:t>
            </w:r>
          </w:p>
        </w:tc>
      </w:tr>
      <w:tr w:rsidR="00746677" w14:paraId="2C887F3D" w14:textId="77777777">
        <w:trPr>
          <w:jc w:val="center"/>
        </w:trPr>
        <w:tc>
          <w:tcPr>
            <w:tcW w:w="2406" w:type="dxa"/>
            <w:vMerge/>
            <w:tcBorders>
              <w:top w:val="single" w:sz="2" w:space="0" w:color="000001"/>
              <w:left w:val="single" w:sz="2" w:space="0" w:color="000001"/>
              <w:bottom w:val="single" w:sz="2" w:space="0" w:color="000001"/>
            </w:tcBorders>
            <w:shd w:val="clear" w:color="auto" w:fill="auto"/>
            <w:tcMar>
              <w:left w:w="51" w:type="dxa"/>
            </w:tcMar>
          </w:tcPr>
          <w:p w14:paraId="7CC9556D" w14:textId="77777777" w:rsidR="00746677" w:rsidRDefault="00746677">
            <w:pPr>
              <w:ind w:firstLine="0"/>
              <w:rPr>
                <w:rFonts w:cs="Arial"/>
                <w:sz w:val="20"/>
                <w:szCs w:val="20"/>
              </w:rPr>
            </w:pP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52DF28A3" w14:textId="77777777" w:rsidR="00746677" w:rsidRDefault="00C4746A">
            <w:pPr>
              <w:spacing w:after="120" w:line="240" w:lineRule="auto"/>
              <w:ind w:firstLine="0"/>
              <w:jc w:val="left"/>
              <w:rPr>
                <w:rFonts w:eastAsia="Arial" w:cs="Arial"/>
                <w:sz w:val="20"/>
                <w:szCs w:val="20"/>
              </w:rPr>
            </w:pPr>
            <w:r>
              <w:rPr>
                <w:rFonts w:eastAsia="Arial" w:cs="Arial"/>
                <w:sz w:val="20"/>
                <w:szCs w:val="20"/>
              </w:rPr>
              <w:t xml:space="preserve">LECHETA, Ricardo. </w:t>
            </w:r>
            <w:r>
              <w:rPr>
                <w:rFonts w:eastAsia="Arial" w:cs="Arial"/>
                <w:b/>
                <w:sz w:val="20"/>
                <w:szCs w:val="20"/>
              </w:rPr>
              <w:t>Web Services RESTful</w:t>
            </w:r>
            <w:r>
              <w:rPr>
                <w:rFonts w:eastAsia="Arial" w:cs="Arial"/>
                <w:sz w:val="20"/>
                <w:szCs w:val="20"/>
              </w:rPr>
              <w:t xml:space="preserve">. 1ª ed. São Paulo: Novatec, 2015. </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5626E0BC" w14:textId="77777777" w:rsidR="00746677" w:rsidRDefault="00C4746A">
            <w:pPr>
              <w:ind w:firstLine="0"/>
              <w:jc w:val="center"/>
              <w:rPr>
                <w:rFonts w:cs="Arial"/>
                <w:sz w:val="20"/>
                <w:szCs w:val="20"/>
              </w:rPr>
            </w:pPr>
            <w:r>
              <w:rPr>
                <w:rFonts w:cs="Arial"/>
                <w:sz w:val="20"/>
                <w:szCs w:val="20"/>
              </w:rPr>
              <w:t>C</w:t>
            </w:r>
          </w:p>
        </w:tc>
      </w:tr>
      <w:tr w:rsidR="00746677" w14:paraId="27219AE3" w14:textId="77777777">
        <w:trPr>
          <w:jc w:val="center"/>
        </w:trPr>
        <w:tc>
          <w:tcPr>
            <w:tcW w:w="2406" w:type="dxa"/>
            <w:vMerge/>
            <w:tcBorders>
              <w:top w:val="single" w:sz="2" w:space="0" w:color="000001"/>
              <w:left w:val="single" w:sz="2" w:space="0" w:color="000001"/>
              <w:bottom w:val="single" w:sz="2" w:space="0" w:color="000001"/>
            </w:tcBorders>
            <w:shd w:val="clear" w:color="auto" w:fill="auto"/>
            <w:tcMar>
              <w:left w:w="51" w:type="dxa"/>
            </w:tcMar>
          </w:tcPr>
          <w:p w14:paraId="0B861311" w14:textId="77777777" w:rsidR="00746677" w:rsidRDefault="00746677">
            <w:pPr>
              <w:ind w:firstLine="0"/>
              <w:rPr>
                <w:rFonts w:cs="Arial"/>
                <w:sz w:val="20"/>
                <w:szCs w:val="20"/>
              </w:rPr>
            </w:pP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319626BA" w14:textId="77777777" w:rsidR="00746677" w:rsidRDefault="00C4746A">
            <w:pPr>
              <w:spacing w:line="240" w:lineRule="auto"/>
              <w:ind w:firstLine="0"/>
              <w:jc w:val="left"/>
              <w:rPr>
                <w:sz w:val="20"/>
                <w:szCs w:val="20"/>
              </w:rPr>
            </w:pPr>
            <w:r>
              <w:rPr>
                <w:rFonts w:eastAsia="Arial" w:cs="Arial"/>
                <w:sz w:val="20"/>
                <w:szCs w:val="20"/>
              </w:rPr>
              <w:t>JANDL JUNIOR, Peter</w:t>
            </w:r>
            <w:r>
              <w:rPr>
                <w:rFonts w:eastAsia="Arial" w:cs="Arial"/>
                <w:b/>
                <w:sz w:val="20"/>
                <w:szCs w:val="20"/>
              </w:rPr>
              <w:t>. Desenvolvendo Aplicações Web com JSP e JSTL</w:t>
            </w:r>
            <w:r>
              <w:rPr>
                <w:rFonts w:eastAsia="Arial" w:cs="Arial"/>
                <w:sz w:val="20"/>
                <w:szCs w:val="20"/>
              </w:rPr>
              <w:t>. São Paulo: Novatec, 2009.</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68588635" w14:textId="77777777" w:rsidR="00746677" w:rsidRDefault="00C4746A">
            <w:pPr>
              <w:ind w:firstLine="0"/>
              <w:jc w:val="center"/>
              <w:rPr>
                <w:rFonts w:cs="Arial"/>
                <w:sz w:val="20"/>
                <w:szCs w:val="20"/>
              </w:rPr>
            </w:pPr>
            <w:r>
              <w:rPr>
                <w:rFonts w:cs="Arial"/>
                <w:sz w:val="20"/>
                <w:szCs w:val="20"/>
              </w:rPr>
              <w:t>C</w:t>
            </w:r>
          </w:p>
        </w:tc>
      </w:tr>
    </w:tbl>
    <w:p w14:paraId="4F3FC510" w14:textId="77777777" w:rsidR="00746677" w:rsidRDefault="00746677">
      <w:pPr>
        <w:ind w:firstLine="0"/>
      </w:pPr>
    </w:p>
    <w:tbl>
      <w:tblPr>
        <w:tblW w:w="8724" w:type="dxa"/>
        <w:jc w:val="center"/>
        <w:tblBorders>
          <w:top w:val="single" w:sz="2" w:space="0" w:color="000001"/>
          <w:left w:val="single" w:sz="2" w:space="0" w:color="000001"/>
          <w:bottom w:val="single" w:sz="2" w:space="0" w:color="000001"/>
          <w:insideH w:val="single" w:sz="2" w:space="0" w:color="000001"/>
        </w:tblBorders>
        <w:tblCellMar>
          <w:top w:w="55" w:type="dxa"/>
          <w:left w:w="51" w:type="dxa"/>
          <w:bottom w:w="55" w:type="dxa"/>
          <w:right w:w="55" w:type="dxa"/>
        </w:tblCellMar>
        <w:tblLook w:val="0000" w:firstRow="0" w:lastRow="0" w:firstColumn="0" w:lastColumn="0" w:noHBand="0" w:noVBand="0"/>
      </w:tblPr>
      <w:tblGrid>
        <w:gridCol w:w="2406"/>
        <w:gridCol w:w="5463"/>
        <w:gridCol w:w="855"/>
      </w:tblGrid>
      <w:tr w:rsidR="00746677" w14:paraId="1EBE8F2E" w14:textId="77777777">
        <w:trPr>
          <w:jc w:val="center"/>
        </w:trPr>
        <w:tc>
          <w:tcPr>
            <w:tcW w:w="2406" w:type="dxa"/>
            <w:tcBorders>
              <w:top w:val="single" w:sz="2" w:space="0" w:color="000001"/>
              <w:left w:val="single" w:sz="2" w:space="0" w:color="000001"/>
              <w:bottom w:val="single" w:sz="2" w:space="0" w:color="000001"/>
            </w:tcBorders>
            <w:shd w:val="clear" w:color="auto" w:fill="auto"/>
            <w:tcMar>
              <w:left w:w="51" w:type="dxa"/>
            </w:tcMar>
          </w:tcPr>
          <w:p w14:paraId="5C77E568" w14:textId="77777777" w:rsidR="00746677" w:rsidRDefault="00C4746A">
            <w:pPr>
              <w:ind w:firstLine="0"/>
              <w:jc w:val="center"/>
              <w:rPr>
                <w:rFonts w:cs="Arial"/>
                <w:b/>
                <w:bCs/>
                <w:sz w:val="20"/>
                <w:szCs w:val="20"/>
              </w:rPr>
            </w:pPr>
            <w:r>
              <w:rPr>
                <w:rFonts w:cs="Arial"/>
                <w:b/>
                <w:bCs/>
                <w:sz w:val="20"/>
                <w:szCs w:val="20"/>
              </w:rPr>
              <w:t>Disciplina:</w:t>
            </w: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7EA8A483" w14:textId="77777777" w:rsidR="00746677" w:rsidRDefault="00C4746A">
            <w:pPr>
              <w:ind w:firstLine="0"/>
              <w:jc w:val="center"/>
              <w:rPr>
                <w:rFonts w:cs="Arial"/>
                <w:b/>
                <w:bCs/>
                <w:sz w:val="20"/>
                <w:szCs w:val="20"/>
              </w:rPr>
            </w:pPr>
            <w:r>
              <w:rPr>
                <w:rFonts w:cs="Arial"/>
                <w:b/>
                <w:bCs/>
                <w:sz w:val="20"/>
                <w:szCs w:val="20"/>
              </w:rPr>
              <w:t>Referências Bibliográficas</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tcPr>
          <w:p w14:paraId="26BC3EB6" w14:textId="77777777" w:rsidR="00746677" w:rsidRDefault="00C4746A">
            <w:pPr>
              <w:ind w:firstLine="0"/>
              <w:jc w:val="center"/>
              <w:rPr>
                <w:rFonts w:cs="Arial"/>
                <w:b/>
                <w:bCs/>
                <w:sz w:val="20"/>
                <w:szCs w:val="20"/>
              </w:rPr>
            </w:pPr>
            <w:r>
              <w:rPr>
                <w:rFonts w:cs="Arial"/>
                <w:b/>
                <w:bCs/>
                <w:sz w:val="20"/>
                <w:szCs w:val="20"/>
              </w:rPr>
              <w:t>Uso:</w:t>
            </w:r>
          </w:p>
        </w:tc>
      </w:tr>
      <w:tr w:rsidR="00746677" w14:paraId="40DF9E8B" w14:textId="77777777">
        <w:trPr>
          <w:jc w:val="center"/>
        </w:trPr>
        <w:tc>
          <w:tcPr>
            <w:tcW w:w="2406" w:type="dxa"/>
            <w:vMerge w:val="restart"/>
            <w:tcBorders>
              <w:top w:val="single" w:sz="2" w:space="0" w:color="000001"/>
              <w:left w:val="single" w:sz="2" w:space="0" w:color="000001"/>
              <w:bottom w:val="single" w:sz="2" w:space="0" w:color="000001"/>
            </w:tcBorders>
            <w:shd w:val="clear" w:color="auto" w:fill="auto"/>
            <w:tcMar>
              <w:left w:w="51" w:type="dxa"/>
            </w:tcMar>
            <w:vAlign w:val="center"/>
          </w:tcPr>
          <w:p w14:paraId="0F87A0FE" w14:textId="77777777" w:rsidR="00746677" w:rsidRDefault="00C4746A">
            <w:pPr>
              <w:ind w:firstLine="0"/>
              <w:jc w:val="center"/>
              <w:rPr>
                <w:rFonts w:cs="Arial"/>
                <w:sz w:val="20"/>
                <w:szCs w:val="20"/>
              </w:rPr>
            </w:pPr>
            <w:r>
              <w:rPr>
                <w:rFonts w:cs="Arial"/>
                <w:sz w:val="20"/>
                <w:szCs w:val="20"/>
              </w:rPr>
              <w:t>Redes II – Redes sem Fio</w:t>
            </w: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6137FC79" w14:textId="77777777" w:rsidR="00746677" w:rsidRDefault="00C4746A">
            <w:pPr>
              <w:suppressAutoHyphens/>
              <w:spacing w:line="240" w:lineRule="auto"/>
              <w:ind w:firstLine="0"/>
              <w:jc w:val="left"/>
              <w:rPr>
                <w:rFonts w:eastAsia="MS Mincho" w:cs="Arial"/>
                <w:iCs/>
                <w:sz w:val="20"/>
                <w:szCs w:val="20"/>
              </w:rPr>
            </w:pPr>
            <w:r>
              <w:rPr>
                <w:rFonts w:eastAsia="MS Mincho" w:cs="Arial"/>
                <w:iCs/>
                <w:sz w:val="20"/>
                <w:szCs w:val="20"/>
              </w:rPr>
              <w:t xml:space="preserve">ROSS, J. </w:t>
            </w:r>
            <w:r>
              <w:rPr>
                <w:rFonts w:eastAsia="MS Mincho" w:cs="Arial"/>
                <w:b/>
                <w:iCs/>
                <w:sz w:val="20"/>
                <w:szCs w:val="20"/>
              </w:rPr>
              <w:t>O Livro do Wireless</w:t>
            </w:r>
            <w:r>
              <w:rPr>
                <w:rFonts w:eastAsia="MS Mincho" w:cs="Arial"/>
                <w:iCs/>
                <w:sz w:val="20"/>
                <w:szCs w:val="20"/>
              </w:rPr>
              <w:t>: Um Guia Definitivo para Wi-fi - Redes Sem Fio. 1ª edição – Ed. Alta Books, 2009.</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3BDDA3BF" w14:textId="77777777" w:rsidR="00746677" w:rsidRDefault="00C4746A">
            <w:pPr>
              <w:ind w:firstLine="0"/>
              <w:jc w:val="center"/>
              <w:rPr>
                <w:rFonts w:cs="Arial"/>
                <w:sz w:val="20"/>
                <w:szCs w:val="20"/>
              </w:rPr>
            </w:pPr>
            <w:r>
              <w:rPr>
                <w:rFonts w:cs="Arial"/>
                <w:sz w:val="20"/>
                <w:szCs w:val="20"/>
              </w:rPr>
              <w:t>B</w:t>
            </w:r>
          </w:p>
        </w:tc>
      </w:tr>
      <w:tr w:rsidR="00746677" w14:paraId="0ED3F8F8" w14:textId="77777777">
        <w:trPr>
          <w:jc w:val="center"/>
        </w:trPr>
        <w:tc>
          <w:tcPr>
            <w:tcW w:w="2406" w:type="dxa"/>
            <w:vMerge/>
            <w:tcBorders>
              <w:top w:val="single" w:sz="2" w:space="0" w:color="000001"/>
              <w:left w:val="single" w:sz="2" w:space="0" w:color="000001"/>
              <w:bottom w:val="single" w:sz="2" w:space="0" w:color="000001"/>
            </w:tcBorders>
            <w:shd w:val="clear" w:color="auto" w:fill="auto"/>
            <w:tcMar>
              <w:left w:w="51" w:type="dxa"/>
            </w:tcMar>
          </w:tcPr>
          <w:p w14:paraId="5DD21143" w14:textId="77777777" w:rsidR="00746677" w:rsidRDefault="00746677">
            <w:pPr>
              <w:ind w:firstLine="0"/>
              <w:rPr>
                <w:rFonts w:cs="Arial"/>
                <w:sz w:val="20"/>
                <w:szCs w:val="20"/>
              </w:rPr>
            </w:pP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5EED1E37" w14:textId="77777777" w:rsidR="00746677" w:rsidRDefault="00C4746A">
            <w:pPr>
              <w:suppressAutoHyphens/>
              <w:spacing w:line="240" w:lineRule="auto"/>
              <w:ind w:firstLine="0"/>
              <w:jc w:val="left"/>
              <w:rPr>
                <w:rFonts w:eastAsia="MS Mincho" w:cs="Arial"/>
                <w:iCs/>
                <w:sz w:val="20"/>
                <w:szCs w:val="20"/>
              </w:rPr>
            </w:pPr>
            <w:r>
              <w:rPr>
                <w:rFonts w:eastAsia="MS Mincho" w:cs="Arial"/>
                <w:iCs/>
                <w:sz w:val="20"/>
                <w:szCs w:val="20"/>
              </w:rPr>
              <w:t xml:space="preserve">KUROSE J. F;  ROSS K. W. </w:t>
            </w:r>
            <w:r>
              <w:rPr>
                <w:rFonts w:eastAsia="MS Mincho" w:cs="Arial"/>
                <w:b/>
                <w:iCs/>
                <w:sz w:val="20"/>
                <w:szCs w:val="20"/>
              </w:rPr>
              <w:t>Redes de Computadores e a Internet</w:t>
            </w:r>
            <w:r>
              <w:rPr>
                <w:rFonts w:eastAsia="MS Mincho" w:cs="Arial"/>
                <w:iCs/>
                <w:sz w:val="20"/>
                <w:szCs w:val="20"/>
              </w:rPr>
              <w:t xml:space="preserve"> – uma abordagem top - down - 6ª edição - Ed. Pearson, São Paulo, 2013.</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49AD0CE1" w14:textId="77777777" w:rsidR="00746677" w:rsidRDefault="00C4746A">
            <w:pPr>
              <w:ind w:firstLine="0"/>
              <w:jc w:val="center"/>
              <w:rPr>
                <w:rFonts w:cs="Arial"/>
                <w:sz w:val="20"/>
                <w:szCs w:val="20"/>
              </w:rPr>
            </w:pPr>
            <w:r>
              <w:rPr>
                <w:rFonts w:cs="Arial"/>
                <w:sz w:val="20"/>
                <w:szCs w:val="20"/>
              </w:rPr>
              <w:t>B</w:t>
            </w:r>
          </w:p>
        </w:tc>
      </w:tr>
      <w:tr w:rsidR="00746677" w14:paraId="4BF2907C" w14:textId="77777777">
        <w:trPr>
          <w:jc w:val="center"/>
        </w:trPr>
        <w:tc>
          <w:tcPr>
            <w:tcW w:w="2406" w:type="dxa"/>
            <w:vMerge/>
            <w:tcBorders>
              <w:top w:val="single" w:sz="2" w:space="0" w:color="000001"/>
              <w:left w:val="single" w:sz="2" w:space="0" w:color="000001"/>
              <w:bottom w:val="single" w:sz="2" w:space="0" w:color="000001"/>
            </w:tcBorders>
            <w:shd w:val="clear" w:color="auto" w:fill="auto"/>
            <w:tcMar>
              <w:left w:w="51" w:type="dxa"/>
            </w:tcMar>
          </w:tcPr>
          <w:p w14:paraId="750304C7" w14:textId="77777777" w:rsidR="00746677" w:rsidRDefault="00746677">
            <w:pPr>
              <w:ind w:firstLine="0"/>
              <w:rPr>
                <w:rFonts w:cs="Arial"/>
                <w:sz w:val="20"/>
                <w:szCs w:val="20"/>
              </w:rPr>
            </w:pP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0FDB3976" w14:textId="77777777" w:rsidR="00746677" w:rsidRDefault="00C4746A">
            <w:pPr>
              <w:suppressAutoHyphens/>
              <w:spacing w:line="240" w:lineRule="auto"/>
              <w:ind w:firstLine="0"/>
              <w:jc w:val="left"/>
              <w:rPr>
                <w:rFonts w:eastAsia="MS Mincho" w:cs="Arial"/>
                <w:iCs/>
                <w:sz w:val="20"/>
                <w:szCs w:val="20"/>
              </w:rPr>
            </w:pPr>
            <w:r>
              <w:rPr>
                <w:rFonts w:cs="Arial"/>
                <w:sz w:val="20"/>
                <w:szCs w:val="20"/>
              </w:rPr>
              <w:t xml:space="preserve">STALLINGS, W. </w:t>
            </w:r>
            <w:r>
              <w:rPr>
                <w:rFonts w:cs="Arial"/>
                <w:b/>
                <w:sz w:val="20"/>
                <w:szCs w:val="20"/>
              </w:rPr>
              <w:t>Criptografia e Segurança de Redes</w:t>
            </w:r>
            <w:r>
              <w:rPr>
                <w:rFonts w:cs="Arial"/>
                <w:sz w:val="20"/>
                <w:szCs w:val="20"/>
              </w:rPr>
              <w:t xml:space="preserve"> – 6ª edição – Ed. Pearson Education, 2014.</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68381E62" w14:textId="77777777" w:rsidR="00746677" w:rsidRDefault="00C4746A">
            <w:pPr>
              <w:ind w:firstLine="0"/>
              <w:jc w:val="center"/>
              <w:rPr>
                <w:rFonts w:cs="Arial"/>
                <w:sz w:val="20"/>
                <w:szCs w:val="20"/>
              </w:rPr>
            </w:pPr>
            <w:r>
              <w:rPr>
                <w:rFonts w:cs="Arial"/>
                <w:sz w:val="20"/>
                <w:szCs w:val="20"/>
              </w:rPr>
              <w:t>B</w:t>
            </w:r>
          </w:p>
        </w:tc>
      </w:tr>
      <w:tr w:rsidR="00746677" w14:paraId="55CAC2AE" w14:textId="77777777">
        <w:trPr>
          <w:jc w:val="center"/>
        </w:trPr>
        <w:tc>
          <w:tcPr>
            <w:tcW w:w="2406" w:type="dxa"/>
            <w:vMerge/>
            <w:tcBorders>
              <w:top w:val="single" w:sz="2" w:space="0" w:color="000001"/>
              <w:left w:val="single" w:sz="2" w:space="0" w:color="000001"/>
              <w:bottom w:val="single" w:sz="2" w:space="0" w:color="000001"/>
            </w:tcBorders>
            <w:shd w:val="clear" w:color="auto" w:fill="auto"/>
            <w:tcMar>
              <w:left w:w="51" w:type="dxa"/>
            </w:tcMar>
          </w:tcPr>
          <w:p w14:paraId="339DBAB1" w14:textId="77777777" w:rsidR="00746677" w:rsidRDefault="00746677">
            <w:pPr>
              <w:ind w:firstLine="0"/>
              <w:rPr>
                <w:rFonts w:cs="Arial"/>
                <w:sz w:val="20"/>
                <w:szCs w:val="20"/>
              </w:rPr>
            </w:pP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450FE361" w14:textId="77777777" w:rsidR="00746677" w:rsidRDefault="00C4746A">
            <w:pPr>
              <w:pStyle w:val="Ttulo2"/>
              <w:spacing w:after="60" w:line="240" w:lineRule="auto"/>
              <w:ind w:firstLine="0"/>
              <w:jc w:val="left"/>
              <w:rPr>
                <w:rFonts w:ascii="Arial" w:hAnsi="Arial" w:cs="Arial"/>
                <w:color w:val="00000A"/>
                <w:sz w:val="20"/>
                <w:szCs w:val="20"/>
              </w:rPr>
            </w:pPr>
            <w:r>
              <w:rPr>
                <w:rFonts w:ascii="Arial" w:hAnsi="Arial" w:cs="Arial"/>
                <w:color w:val="00000A"/>
                <w:sz w:val="20"/>
                <w:szCs w:val="20"/>
              </w:rPr>
              <w:t xml:space="preserve">MORIMOTO, C. E. </w:t>
            </w:r>
            <w:r>
              <w:rPr>
                <w:rFonts w:ascii="Arial" w:hAnsi="Arial" w:cs="Arial"/>
                <w:b/>
                <w:color w:val="00000A"/>
                <w:sz w:val="20"/>
                <w:szCs w:val="20"/>
              </w:rPr>
              <w:t>Redes - Guia Prático</w:t>
            </w:r>
            <w:r>
              <w:rPr>
                <w:rFonts w:ascii="Arial" w:hAnsi="Arial" w:cs="Arial"/>
                <w:color w:val="00000A"/>
                <w:sz w:val="20"/>
                <w:szCs w:val="20"/>
              </w:rPr>
              <w:t xml:space="preserve">. 2ª edição - Sul Editores, 2011. </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0D92DA3B" w14:textId="77777777" w:rsidR="00746677" w:rsidRDefault="00C4746A">
            <w:pPr>
              <w:ind w:firstLine="0"/>
              <w:jc w:val="center"/>
              <w:rPr>
                <w:rFonts w:cs="Arial"/>
                <w:sz w:val="20"/>
                <w:szCs w:val="20"/>
              </w:rPr>
            </w:pPr>
            <w:r>
              <w:rPr>
                <w:rFonts w:cs="Arial"/>
                <w:sz w:val="20"/>
                <w:szCs w:val="20"/>
              </w:rPr>
              <w:t>C</w:t>
            </w:r>
          </w:p>
        </w:tc>
      </w:tr>
      <w:tr w:rsidR="00746677" w14:paraId="24DB0F56" w14:textId="77777777">
        <w:trPr>
          <w:jc w:val="center"/>
        </w:trPr>
        <w:tc>
          <w:tcPr>
            <w:tcW w:w="2406" w:type="dxa"/>
            <w:vMerge/>
            <w:tcBorders>
              <w:top w:val="single" w:sz="2" w:space="0" w:color="000001"/>
              <w:left w:val="single" w:sz="2" w:space="0" w:color="000001"/>
              <w:bottom w:val="single" w:sz="2" w:space="0" w:color="000001"/>
            </w:tcBorders>
            <w:shd w:val="clear" w:color="auto" w:fill="auto"/>
            <w:tcMar>
              <w:left w:w="51" w:type="dxa"/>
            </w:tcMar>
          </w:tcPr>
          <w:p w14:paraId="5E9B5E5B" w14:textId="77777777" w:rsidR="00746677" w:rsidRDefault="00746677">
            <w:pPr>
              <w:ind w:firstLine="0"/>
              <w:rPr>
                <w:rFonts w:cs="Arial"/>
                <w:sz w:val="20"/>
                <w:szCs w:val="20"/>
              </w:rPr>
            </w:pP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097FBE66" w14:textId="77777777" w:rsidR="00746677" w:rsidRDefault="00C4746A">
            <w:pPr>
              <w:pStyle w:val="Ttulo2"/>
              <w:spacing w:after="60" w:line="240" w:lineRule="auto"/>
              <w:ind w:firstLine="0"/>
              <w:jc w:val="left"/>
              <w:rPr>
                <w:rFonts w:ascii="Arial" w:hAnsi="Arial" w:cs="Arial"/>
                <w:color w:val="00000A"/>
                <w:sz w:val="20"/>
                <w:szCs w:val="20"/>
              </w:rPr>
            </w:pPr>
            <w:r>
              <w:rPr>
                <w:rFonts w:ascii="Arial" w:hAnsi="Arial" w:cs="Arial"/>
                <w:color w:val="00000A"/>
                <w:sz w:val="20"/>
                <w:szCs w:val="20"/>
              </w:rPr>
              <w:t xml:space="preserve">TORRES, G. </w:t>
            </w:r>
            <w:r>
              <w:rPr>
                <w:rFonts w:ascii="Arial" w:hAnsi="Arial" w:cs="Arial"/>
                <w:b/>
                <w:color w:val="00000A"/>
                <w:sz w:val="20"/>
                <w:szCs w:val="20"/>
              </w:rPr>
              <w:t>Redes de Computadores</w:t>
            </w:r>
            <w:r>
              <w:rPr>
                <w:rFonts w:ascii="Arial" w:hAnsi="Arial" w:cs="Arial"/>
                <w:color w:val="00000A"/>
                <w:sz w:val="20"/>
                <w:szCs w:val="20"/>
              </w:rPr>
              <w:t xml:space="preserve"> - Curso Completo. 10ª edição – Ed. FCA, 2013. </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04B813C5" w14:textId="77777777" w:rsidR="00746677" w:rsidRDefault="00C4746A">
            <w:pPr>
              <w:ind w:firstLine="0"/>
              <w:jc w:val="center"/>
              <w:rPr>
                <w:rFonts w:cs="Arial"/>
                <w:sz w:val="20"/>
                <w:szCs w:val="20"/>
              </w:rPr>
            </w:pPr>
            <w:r>
              <w:rPr>
                <w:rFonts w:cs="Arial"/>
                <w:sz w:val="20"/>
                <w:szCs w:val="20"/>
              </w:rPr>
              <w:t>C</w:t>
            </w:r>
          </w:p>
        </w:tc>
      </w:tr>
      <w:tr w:rsidR="00746677" w14:paraId="29E26066" w14:textId="77777777">
        <w:trPr>
          <w:jc w:val="center"/>
        </w:trPr>
        <w:tc>
          <w:tcPr>
            <w:tcW w:w="2406" w:type="dxa"/>
            <w:vMerge/>
            <w:tcBorders>
              <w:top w:val="single" w:sz="2" w:space="0" w:color="000001"/>
              <w:left w:val="single" w:sz="2" w:space="0" w:color="000001"/>
              <w:bottom w:val="single" w:sz="2" w:space="0" w:color="000001"/>
            </w:tcBorders>
            <w:shd w:val="clear" w:color="auto" w:fill="auto"/>
            <w:tcMar>
              <w:left w:w="51" w:type="dxa"/>
            </w:tcMar>
          </w:tcPr>
          <w:p w14:paraId="02E81483" w14:textId="77777777" w:rsidR="00746677" w:rsidRDefault="00746677">
            <w:pPr>
              <w:ind w:firstLine="0"/>
              <w:rPr>
                <w:rFonts w:cs="Arial"/>
                <w:sz w:val="20"/>
                <w:szCs w:val="20"/>
              </w:rPr>
            </w:pP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1C6796E5" w14:textId="77777777" w:rsidR="00746677" w:rsidRDefault="00C4746A">
            <w:pPr>
              <w:pStyle w:val="Ttulo2"/>
              <w:spacing w:after="60" w:line="240" w:lineRule="auto"/>
              <w:ind w:firstLine="0"/>
              <w:jc w:val="left"/>
              <w:rPr>
                <w:rFonts w:ascii="Arial" w:hAnsi="Arial" w:cs="Arial"/>
                <w:color w:val="00000A"/>
                <w:sz w:val="20"/>
                <w:szCs w:val="20"/>
              </w:rPr>
            </w:pPr>
            <w:r>
              <w:rPr>
                <w:rFonts w:ascii="Arial" w:hAnsi="Arial" w:cs="Arial"/>
                <w:color w:val="00000A"/>
                <w:sz w:val="20"/>
                <w:szCs w:val="20"/>
              </w:rPr>
              <w:t xml:space="preserve">PINHEIRO, JOSÉ MAURÍCIO DOS S. </w:t>
            </w:r>
            <w:r>
              <w:rPr>
                <w:rFonts w:ascii="Arial" w:hAnsi="Arial" w:cs="Arial"/>
                <w:b/>
                <w:color w:val="00000A"/>
                <w:sz w:val="20"/>
                <w:szCs w:val="20"/>
              </w:rPr>
              <w:t>Guia Completo de Cabeamento de Redes</w:t>
            </w:r>
            <w:r>
              <w:rPr>
                <w:rFonts w:ascii="Arial" w:hAnsi="Arial" w:cs="Arial"/>
                <w:color w:val="00000A"/>
                <w:sz w:val="20"/>
                <w:szCs w:val="20"/>
              </w:rPr>
              <w:t xml:space="preserve"> – 2ª edição – Ed. Elsevier, 2015.</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4D14969A" w14:textId="77777777" w:rsidR="00746677" w:rsidRDefault="00C4746A">
            <w:pPr>
              <w:ind w:firstLine="0"/>
              <w:jc w:val="center"/>
              <w:rPr>
                <w:rFonts w:cs="Arial"/>
                <w:sz w:val="20"/>
                <w:szCs w:val="20"/>
              </w:rPr>
            </w:pPr>
            <w:r>
              <w:rPr>
                <w:rFonts w:cs="Arial"/>
                <w:sz w:val="20"/>
                <w:szCs w:val="20"/>
              </w:rPr>
              <w:t>C</w:t>
            </w:r>
          </w:p>
        </w:tc>
      </w:tr>
      <w:tr w:rsidR="00746677" w14:paraId="31AF2C94" w14:textId="77777777">
        <w:trPr>
          <w:jc w:val="center"/>
        </w:trPr>
        <w:tc>
          <w:tcPr>
            <w:tcW w:w="2406" w:type="dxa"/>
            <w:vMerge/>
            <w:tcBorders>
              <w:top w:val="single" w:sz="2" w:space="0" w:color="000001"/>
              <w:left w:val="single" w:sz="2" w:space="0" w:color="000001"/>
              <w:bottom w:val="single" w:sz="2" w:space="0" w:color="000001"/>
            </w:tcBorders>
            <w:shd w:val="clear" w:color="auto" w:fill="auto"/>
            <w:tcMar>
              <w:left w:w="51" w:type="dxa"/>
            </w:tcMar>
          </w:tcPr>
          <w:p w14:paraId="6C98E359" w14:textId="77777777" w:rsidR="00746677" w:rsidRDefault="00746677">
            <w:pPr>
              <w:ind w:firstLine="0"/>
              <w:rPr>
                <w:rFonts w:cs="Arial"/>
                <w:sz w:val="20"/>
                <w:szCs w:val="20"/>
              </w:rPr>
            </w:pP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4056B34F" w14:textId="77777777" w:rsidR="00746677" w:rsidRDefault="00C4746A">
            <w:pPr>
              <w:pStyle w:val="Ttulo2"/>
              <w:spacing w:after="60" w:line="240" w:lineRule="auto"/>
              <w:ind w:firstLine="0"/>
              <w:jc w:val="left"/>
              <w:rPr>
                <w:rFonts w:ascii="Arial" w:hAnsi="Arial" w:cs="Arial"/>
                <w:b/>
                <w:bCs/>
                <w:color w:val="00000A"/>
                <w:sz w:val="20"/>
                <w:szCs w:val="20"/>
              </w:rPr>
            </w:pPr>
            <w:r>
              <w:rPr>
                <w:rFonts w:ascii="Arial" w:hAnsi="Arial" w:cs="Arial"/>
                <w:color w:val="00000A"/>
                <w:sz w:val="20"/>
                <w:szCs w:val="20"/>
              </w:rPr>
              <w:t xml:space="preserve">MARIN, P. S. </w:t>
            </w:r>
            <w:r>
              <w:rPr>
                <w:rFonts w:ascii="Arial" w:hAnsi="Arial" w:cs="Arial"/>
                <w:b/>
                <w:color w:val="00000A"/>
                <w:sz w:val="20"/>
                <w:szCs w:val="20"/>
              </w:rPr>
              <w:t>Cabeamento Estruturado</w:t>
            </w:r>
            <w:r>
              <w:rPr>
                <w:rFonts w:ascii="Arial" w:hAnsi="Arial" w:cs="Arial"/>
                <w:color w:val="00000A"/>
                <w:sz w:val="20"/>
                <w:szCs w:val="20"/>
              </w:rPr>
              <w:t xml:space="preserve"> – 1ª edição – Ed. Érica, 2014.</w:t>
            </w:r>
            <w:r>
              <w:rPr>
                <w:rFonts w:ascii="Arial" w:hAnsi="Arial" w:cs="Arial"/>
                <w:b/>
                <w:bCs/>
                <w:color w:val="00000A"/>
                <w:sz w:val="20"/>
                <w:szCs w:val="20"/>
              </w:rPr>
              <w:t xml:space="preserve"> </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5929BFC7" w14:textId="77777777" w:rsidR="00746677" w:rsidRDefault="00C4746A">
            <w:pPr>
              <w:ind w:firstLine="0"/>
              <w:jc w:val="center"/>
              <w:rPr>
                <w:rFonts w:cs="Arial"/>
                <w:sz w:val="20"/>
                <w:szCs w:val="20"/>
              </w:rPr>
            </w:pPr>
            <w:r>
              <w:rPr>
                <w:rFonts w:cs="Arial"/>
                <w:sz w:val="20"/>
                <w:szCs w:val="20"/>
              </w:rPr>
              <w:t>C</w:t>
            </w:r>
          </w:p>
        </w:tc>
      </w:tr>
      <w:tr w:rsidR="00746677" w14:paraId="7180F778" w14:textId="77777777">
        <w:trPr>
          <w:jc w:val="center"/>
        </w:trPr>
        <w:tc>
          <w:tcPr>
            <w:tcW w:w="2406" w:type="dxa"/>
            <w:vMerge/>
            <w:tcBorders>
              <w:top w:val="single" w:sz="2" w:space="0" w:color="000001"/>
              <w:left w:val="single" w:sz="2" w:space="0" w:color="000001"/>
              <w:bottom w:val="single" w:sz="2" w:space="0" w:color="000001"/>
            </w:tcBorders>
            <w:shd w:val="clear" w:color="auto" w:fill="auto"/>
            <w:tcMar>
              <w:left w:w="51" w:type="dxa"/>
            </w:tcMar>
          </w:tcPr>
          <w:p w14:paraId="284E0A33" w14:textId="77777777" w:rsidR="00746677" w:rsidRDefault="00746677">
            <w:pPr>
              <w:ind w:firstLine="0"/>
              <w:rPr>
                <w:rFonts w:cs="Arial"/>
                <w:sz w:val="20"/>
                <w:szCs w:val="20"/>
              </w:rPr>
            </w:pP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54EA1799" w14:textId="77777777" w:rsidR="00746677" w:rsidRDefault="00C4746A">
            <w:pPr>
              <w:spacing w:line="240" w:lineRule="auto"/>
              <w:ind w:firstLine="0"/>
              <w:jc w:val="left"/>
              <w:rPr>
                <w:rFonts w:cs="Arial"/>
                <w:sz w:val="20"/>
                <w:szCs w:val="20"/>
              </w:rPr>
            </w:pPr>
            <w:r>
              <w:rPr>
                <w:rFonts w:cs="Arial"/>
                <w:sz w:val="20"/>
                <w:szCs w:val="20"/>
              </w:rPr>
              <w:t xml:space="preserve">COMER D. E. </w:t>
            </w:r>
            <w:r>
              <w:rPr>
                <w:rFonts w:cs="Arial"/>
                <w:b/>
                <w:sz w:val="20"/>
                <w:szCs w:val="20"/>
              </w:rPr>
              <w:t>Redes de Computadores e a Internet</w:t>
            </w:r>
            <w:r>
              <w:rPr>
                <w:rFonts w:cs="Arial"/>
                <w:sz w:val="20"/>
                <w:szCs w:val="20"/>
              </w:rPr>
              <w:t xml:space="preserve"> - Vol. I - 6ª edição – Ed. Bookman, 2016.</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339836F4" w14:textId="77777777" w:rsidR="00746677" w:rsidRDefault="00C4746A">
            <w:pPr>
              <w:ind w:firstLine="0"/>
              <w:jc w:val="center"/>
              <w:rPr>
                <w:rFonts w:cs="Arial"/>
                <w:sz w:val="20"/>
                <w:szCs w:val="20"/>
              </w:rPr>
            </w:pPr>
            <w:r>
              <w:rPr>
                <w:rFonts w:cs="Arial"/>
                <w:sz w:val="20"/>
                <w:szCs w:val="20"/>
              </w:rPr>
              <w:t>C</w:t>
            </w:r>
          </w:p>
        </w:tc>
      </w:tr>
    </w:tbl>
    <w:p w14:paraId="7BA2A5B6" w14:textId="77777777" w:rsidR="00746677" w:rsidRDefault="00746677">
      <w:pPr>
        <w:ind w:firstLine="0"/>
        <w:jc w:val="center"/>
        <w:rPr>
          <w:b/>
          <w:bCs/>
        </w:rPr>
      </w:pPr>
    </w:p>
    <w:p w14:paraId="29BC1F58" w14:textId="77777777" w:rsidR="00746677" w:rsidRDefault="00C4746A">
      <w:pPr>
        <w:ind w:firstLine="0"/>
        <w:jc w:val="center"/>
        <w:rPr>
          <w:b/>
          <w:bCs/>
        </w:rPr>
      </w:pPr>
      <w:r>
        <w:rPr>
          <w:b/>
          <w:bCs/>
        </w:rPr>
        <w:t>3º Período</w:t>
      </w:r>
    </w:p>
    <w:tbl>
      <w:tblPr>
        <w:tblW w:w="8724" w:type="dxa"/>
        <w:jc w:val="center"/>
        <w:tblBorders>
          <w:top w:val="single" w:sz="2" w:space="0" w:color="000001"/>
          <w:left w:val="single" w:sz="2" w:space="0" w:color="000001"/>
          <w:bottom w:val="single" w:sz="2" w:space="0" w:color="000001"/>
          <w:insideH w:val="single" w:sz="2" w:space="0" w:color="000001"/>
        </w:tblBorders>
        <w:tblCellMar>
          <w:top w:w="55" w:type="dxa"/>
          <w:left w:w="51" w:type="dxa"/>
          <w:bottom w:w="55" w:type="dxa"/>
          <w:right w:w="55" w:type="dxa"/>
        </w:tblCellMar>
        <w:tblLook w:val="0000" w:firstRow="0" w:lastRow="0" w:firstColumn="0" w:lastColumn="0" w:noHBand="0" w:noVBand="0"/>
      </w:tblPr>
      <w:tblGrid>
        <w:gridCol w:w="2406"/>
        <w:gridCol w:w="5463"/>
        <w:gridCol w:w="855"/>
      </w:tblGrid>
      <w:tr w:rsidR="00746677" w14:paraId="6ABE90C4" w14:textId="77777777">
        <w:trPr>
          <w:jc w:val="center"/>
        </w:trPr>
        <w:tc>
          <w:tcPr>
            <w:tcW w:w="2406" w:type="dxa"/>
            <w:tcBorders>
              <w:top w:val="single" w:sz="2" w:space="0" w:color="000001"/>
              <w:left w:val="single" w:sz="2" w:space="0" w:color="000001"/>
              <w:bottom w:val="single" w:sz="2" w:space="0" w:color="000001"/>
            </w:tcBorders>
            <w:shd w:val="clear" w:color="auto" w:fill="auto"/>
            <w:tcMar>
              <w:left w:w="51" w:type="dxa"/>
            </w:tcMar>
          </w:tcPr>
          <w:p w14:paraId="310B3FEC" w14:textId="77777777" w:rsidR="00746677" w:rsidRDefault="00C4746A">
            <w:pPr>
              <w:ind w:firstLine="0"/>
              <w:jc w:val="center"/>
              <w:rPr>
                <w:rFonts w:cs="Arial"/>
                <w:b/>
                <w:bCs/>
                <w:sz w:val="20"/>
                <w:szCs w:val="20"/>
              </w:rPr>
            </w:pPr>
            <w:r>
              <w:rPr>
                <w:rFonts w:cs="Arial"/>
                <w:b/>
                <w:bCs/>
                <w:sz w:val="20"/>
                <w:szCs w:val="20"/>
              </w:rPr>
              <w:t>Disciplina:</w:t>
            </w: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17A0091E" w14:textId="77777777" w:rsidR="00746677" w:rsidRDefault="00C4746A">
            <w:pPr>
              <w:ind w:firstLine="0"/>
              <w:jc w:val="center"/>
              <w:rPr>
                <w:rFonts w:cs="Arial"/>
                <w:b/>
                <w:bCs/>
                <w:sz w:val="20"/>
                <w:szCs w:val="20"/>
              </w:rPr>
            </w:pPr>
            <w:r>
              <w:rPr>
                <w:rFonts w:cs="Arial"/>
                <w:b/>
                <w:bCs/>
                <w:sz w:val="20"/>
                <w:szCs w:val="20"/>
              </w:rPr>
              <w:t>Referências Bibliográficas</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tcPr>
          <w:p w14:paraId="718A8934" w14:textId="77777777" w:rsidR="00746677" w:rsidRDefault="00C4746A">
            <w:pPr>
              <w:ind w:firstLine="0"/>
              <w:jc w:val="center"/>
              <w:rPr>
                <w:rFonts w:cs="Arial"/>
                <w:b/>
                <w:bCs/>
                <w:sz w:val="20"/>
                <w:szCs w:val="20"/>
              </w:rPr>
            </w:pPr>
            <w:r>
              <w:rPr>
                <w:rFonts w:cs="Arial"/>
                <w:b/>
                <w:bCs/>
                <w:sz w:val="20"/>
                <w:szCs w:val="20"/>
              </w:rPr>
              <w:t>Uso:</w:t>
            </w:r>
          </w:p>
        </w:tc>
      </w:tr>
      <w:tr w:rsidR="00746677" w14:paraId="7C892C9C" w14:textId="77777777">
        <w:trPr>
          <w:jc w:val="center"/>
        </w:trPr>
        <w:tc>
          <w:tcPr>
            <w:tcW w:w="2406" w:type="dxa"/>
            <w:vMerge w:val="restart"/>
            <w:tcBorders>
              <w:top w:val="single" w:sz="2" w:space="0" w:color="000001"/>
              <w:left w:val="single" w:sz="2" w:space="0" w:color="000001"/>
              <w:bottom w:val="single" w:sz="2" w:space="0" w:color="000001"/>
            </w:tcBorders>
            <w:shd w:val="clear" w:color="auto" w:fill="auto"/>
            <w:tcMar>
              <w:left w:w="51" w:type="dxa"/>
            </w:tcMar>
            <w:vAlign w:val="center"/>
          </w:tcPr>
          <w:p w14:paraId="2BC4993A" w14:textId="77777777" w:rsidR="00746677" w:rsidRDefault="00C4746A">
            <w:pPr>
              <w:ind w:firstLine="0"/>
              <w:jc w:val="center"/>
              <w:rPr>
                <w:rFonts w:cs="Arial"/>
                <w:sz w:val="20"/>
                <w:szCs w:val="20"/>
              </w:rPr>
            </w:pPr>
            <w:r>
              <w:rPr>
                <w:rFonts w:cs="Arial"/>
                <w:sz w:val="20"/>
                <w:szCs w:val="20"/>
              </w:rPr>
              <w:t>Empreendedorismo em Informática</w:t>
            </w: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303720BC" w14:textId="77777777" w:rsidR="00746677" w:rsidRDefault="00C4746A">
            <w:pPr>
              <w:suppressAutoHyphens/>
              <w:spacing w:after="120" w:line="240" w:lineRule="auto"/>
              <w:ind w:firstLine="0"/>
              <w:rPr>
                <w:rFonts w:cs="Arial"/>
                <w:sz w:val="20"/>
                <w:szCs w:val="20"/>
              </w:rPr>
            </w:pPr>
            <w:r>
              <w:rPr>
                <w:rFonts w:cs="Arial"/>
                <w:sz w:val="20"/>
                <w:szCs w:val="20"/>
              </w:rPr>
              <w:t xml:space="preserve">FERRARI, R. </w:t>
            </w:r>
            <w:r>
              <w:rPr>
                <w:rFonts w:cs="Arial"/>
                <w:b/>
                <w:sz w:val="20"/>
                <w:szCs w:val="20"/>
              </w:rPr>
              <w:t>Empreendedorismo para Computação – Criando Negócios de Tecnologia</w:t>
            </w:r>
            <w:r>
              <w:rPr>
                <w:rFonts w:cs="Arial"/>
                <w:sz w:val="20"/>
                <w:szCs w:val="20"/>
              </w:rPr>
              <w:t>. Rio de Janeiro: Elsevier, 2010.</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4DEF9DE5" w14:textId="77777777" w:rsidR="00746677" w:rsidRDefault="00C4746A">
            <w:pPr>
              <w:ind w:firstLine="0"/>
              <w:jc w:val="center"/>
              <w:rPr>
                <w:rFonts w:cs="Arial"/>
                <w:sz w:val="20"/>
                <w:szCs w:val="20"/>
              </w:rPr>
            </w:pPr>
            <w:r>
              <w:rPr>
                <w:rFonts w:cs="Arial"/>
                <w:sz w:val="20"/>
                <w:szCs w:val="20"/>
              </w:rPr>
              <w:t>B</w:t>
            </w:r>
          </w:p>
        </w:tc>
      </w:tr>
      <w:tr w:rsidR="00746677" w14:paraId="235A2197" w14:textId="77777777">
        <w:trPr>
          <w:jc w:val="center"/>
        </w:trPr>
        <w:tc>
          <w:tcPr>
            <w:tcW w:w="2406" w:type="dxa"/>
            <w:vMerge/>
            <w:tcBorders>
              <w:top w:val="single" w:sz="2" w:space="0" w:color="000001"/>
              <w:left w:val="single" w:sz="2" w:space="0" w:color="000001"/>
              <w:bottom w:val="single" w:sz="2" w:space="0" w:color="000001"/>
            </w:tcBorders>
            <w:shd w:val="clear" w:color="auto" w:fill="auto"/>
            <w:tcMar>
              <w:left w:w="51" w:type="dxa"/>
            </w:tcMar>
          </w:tcPr>
          <w:p w14:paraId="35815562" w14:textId="77777777" w:rsidR="00746677" w:rsidRDefault="00746677">
            <w:pPr>
              <w:ind w:firstLine="0"/>
              <w:rPr>
                <w:rFonts w:cs="Arial"/>
                <w:sz w:val="20"/>
                <w:szCs w:val="20"/>
              </w:rPr>
            </w:pP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3DB55C0E" w14:textId="77777777" w:rsidR="00746677" w:rsidRDefault="00C4746A">
            <w:pPr>
              <w:suppressAutoHyphens/>
              <w:spacing w:after="120" w:line="240" w:lineRule="auto"/>
              <w:ind w:firstLine="0"/>
              <w:rPr>
                <w:rFonts w:cs="Arial"/>
                <w:sz w:val="20"/>
                <w:szCs w:val="20"/>
              </w:rPr>
            </w:pPr>
            <w:r>
              <w:rPr>
                <w:rFonts w:cs="Arial"/>
                <w:sz w:val="20"/>
                <w:szCs w:val="20"/>
              </w:rPr>
              <w:t xml:space="preserve">TORRES, Joaquim. </w:t>
            </w:r>
            <w:r>
              <w:rPr>
                <w:rFonts w:cs="Arial"/>
                <w:b/>
                <w:sz w:val="20"/>
                <w:szCs w:val="20"/>
              </w:rPr>
              <w:t>Guia da Startup: Como startups e empresas estabelecidas podem criar produtos de software rentáveis</w:t>
            </w:r>
            <w:r>
              <w:rPr>
                <w:rFonts w:cs="Arial"/>
                <w:sz w:val="20"/>
                <w:szCs w:val="20"/>
              </w:rPr>
              <w:t>. São Paulo: Casa do Código, 2014.</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71995B8D" w14:textId="77777777" w:rsidR="00746677" w:rsidRDefault="00C4746A">
            <w:pPr>
              <w:ind w:firstLine="0"/>
              <w:jc w:val="center"/>
              <w:rPr>
                <w:rFonts w:cs="Arial"/>
                <w:sz w:val="20"/>
                <w:szCs w:val="20"/>
              </w:rPr>
            </w:pPr>
            <w:r>
              <w:rPr>
                <w:rFonts w:cs="Arial"/>
                <w:sz w:val="20"/>
                <w:szCs w:val="20"/>
              </w:rPr>
              <w:t>B</w:t>
            </w:r>
          </w:p>
        </w:tc>
      </w:tr>
      <w:tr w:rsidR="00746677" w14:paraId="25776FD4" w14:textId="77777777">
        <w:trPr>
          <w:jc w:val="center"/>
        </w:trPr>
        <w:tc>
          <w:tcPr>
            <w:tcW w:w="2406" w:type="dxa"/>
            <w:vMerge/>
            <w:tcBorders>
              <w:top w:val="single" w:sz="2" w:space="0" w:color="000001"/>
              <w:left w:val="single" w:sz="2" w:space="0" w:color="000001"/>
              <w:bottom w:val="single" w:sz="2" w:space="0" w:color="000001"/>
            </w:tcBorders>
            <w:shd w:val="clear" w:color="auto" w:fill="auto"/>
            <w:tcMar>
              <w:left w:w="51" w:type="dxa"/>
            </w:tcMar>
          </w:tcPr>
          <w:p w14:paraId="53C770F3" w14:textId="77777777" w:rsidR="00746677" w:rsidRDefault="00746677">
            <w:pPr>
              <w:ind w:firstLine="0"/>
              <w:rPr>
                <w:rFonts w:cs="Arial"/>
                <w:sz w:val="20"/>
                <w:szCs w:val="20"/>
              </w:rPr>
            </w:pP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254504FA" w14:textId="77777777" w:rsidR="00746677" w:rsidRDefault="00C4746A">
            <w:pPr>
              <w:spacing w:line="240" w:lineRule="auto"/>
              <w:ind w:firstLine="0"/>
              <w:rPr>
                <w:sz w:val="20"/>
                <w:szCs w:val="20"/>
              </w:rPr>
            </w:pPr>
            <w:r>
              <w:rPr>
                <w:rFonts w:cs="Arial"/>
                <w:sz w:val="20"/>
                <w:szCs w:val="20"/>
              </w:rPr>
              <w:t xml:space="preserve">TORRES, Joaquim. </w:t>
            </w:r>
            <w:r>
              <w:rPr>
                <w:rFonts w:cs="Arial"/>
                <w:b/>
                <w:sz w:val="20"/>
                <w:szCs w:val="20"/>
              </w:rPr>
              <w:t>Gestão de produtos de software: como aumentar as chances de sucesso do seu software</w:t>
            </w:r>
            <w:r>
              <w:rPr>
                <w:rFonts w:cs="Arial"/>
                <w:sz w:val="20"/>
                <w:szCs w:val="20"/>
              </w:rPr>
              <w:t>. São Paulo: Casa do Código 2014.</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63DCB778" w14:textId="77777777" w:rsidR="00746677" w:rsidRDefault="00C4746A">
            <w:pPr>
              <w:ind w:firstLine="0"/>
              <w:jc w:val="center"/>
              <w:rPr>
                <w:rFonts w:cs="Arial"/>
                <w:sz w:val="20"/>
                <w:szCs w:val="20"/>
              </w:rPr>
            </w:pPr>
            <w:r>
              <w:rPr>
                <w:rFonts w:cs="Arial"/>
                <w:sz w:val="20"/>
                <w:szCs w:val="20"/>
              </w:rPr>
              <w:t>B</w:t>
            </w:r>
          </w:p>
        </w:tc>
      </w:tr>
      <w:tr w:rsidR="00746677" w14:paraId="3EBA21EE" w14:textId="77777777">
        <w:trPr>
          <w:jc w:val="center"/>
        </w:trPr>
        <w:tc>
          <w:tcPr>
            <w:tcW w:w="2406" w:type="dxa"/>
            <w:vMerge/>
            <w:tcBorders>
              <w:top w:val="single" w:sz="2" w:space="0" w:color="000001"/>
              <w:left w:val="single" w:sz="2" w:space="0" w:color="000001"/>
              <w:bottom w:val="single" w:sz="2" w:space="0" w:color="000001"/>
            </w:tcBorders>
            <w:shd w:val="clear" w:color="auto" w:fill="auto"/>
            <w:tcMar>
              <w:left w:w="51" w:type="dxa"/>
            </w:tcMar>
          </w:tcPr>
          <w:p w14:paraId="7209EDCE" w14:textId="77777777" w:rsidR="00746677" w:rsidRDefault="00746677">
            <w:pPr>
              <w:ind w:firstLine="0"/>
              <w:rPr>
                <w:rFonts w:cs="Arial"/>
                <w:sz w:val="20"/>
                <w:szCs w:val="20"/>
              </w:rPr>
            </w:pP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01F4F738" w14:textId="77777777" w:rsidR="00746677" w:rsidRDefault="00C4746A">
            <w:pPr>
              <w:suppressAutoHyphens/>
              <w:spacing w:after="120" w:line="240" w:lineRule="auto"/>
              <w:ind w:firstLine="0"/>
              <w:rPr>
                <w:rFonts w:cs="Arial"/>
                <w:sz w:val="20"/>
                <w:szCs w:val="20"/>
              </w:rPr>
            </w:pPr>
            <w:r>
              <w:rPr>
                <w:rFonts w:cs="Arial"/>
                <w:sz w:val="20"/>
                <w:szCs w:val="20"/>
              </w:rPr>
              <w:t>SEBRAE</w:t>
            </w:r>
            <w:r>
              <w:rPr>
                <w:rFonts w:cs="Arial"/>
                <w:b/>
                <w:sz w:val="20"/>
                <w:szCs w:val="20"/>
              </w:rPr>
              <w:t>. Como elaborar um plano de negócios</w:t>
            </w:r>
            <w:r>
              <w:rPr>
                <w:rFonts w:cs="Arial"/>
                <w:sz w:val="20"/>
                <w:szCs w:val="20"/>
              </w:rPr>
              <w:t>. Brasília, 2009.</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2DBCCABB" w14:textId="77777777" w:rsidR="00746677" w:rsidRDefault="00C4746A">
            <w:pPr>
              <w:ind w:firstLine="0"/>
              <w:jc w:val="center"/>
              <w:rPr>
                <w:rFonts w:cs="Arial"/>
                <w:sz w:val="20"/>
                <w:szCs w:val="20"/>
              </w:rPr>
            </w:pPr>
            <w:r>
              <w:rPr>
                <w:rFonts w:cs="Arial"/>
                <w:sz w:val="20"/>
                <w:szCs w:val="20"/>
              </w:rPr>
              <w:t>C</w:t>
            </w:r>
          </w:p>
        </w:tc>
      </w:tr>
      <w:tr w:rsidR="00746677" w14:paraId="66194DEC" w14:textId="77777777">
        <w:trPr>
          <w:jc w:val="center"/>
        </w:trPr>
        <w:tc>
          <w:tcPr>
            <w:tcW w:w="2406" w:type="dxa"/>
            <w:vMerge/>
            <w:tcBorders>
              <w:top w:val="single" w:sz="2" w:space="0" w:color="000001"/>
              <w:left w:val="single" w:sz="2" w:space="0" w:color="000001"/>
              <w:bottom w:val="single" w:sz="2" w:space="0" w:color="000001"/>
            </w:tcBorders>
            <w:shd w:val="clear" w:color="auto" w:fill="auto"/>
            <w:tcMar>
              <w:left w:w="51" w:type="dxa"/>
            </w:tcMar>
          </w:tcPr>
          <w:p w14:paraId="05B48892" w14:textId="77777777" w:rsidR="00746677" w:rsidRDefault="00746677">
            <w:pPr>
              <w:ind w:firstLine="0"/>
              <w:rPr>
                <w:rFonts w:cs="Arial"/>
                <w:sz w:val="20"/>
                <w:szCs w:val="20"/>
              </w:rPr>
            </w:pP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79E80C19" w14:textId="77777777" w:rsidR="00746677" w:rsidRDefault="00C4746A">
            <w:pPr>
              <w:suppressAutoHyphens/>
              <w:spacing w:after="120" w:line="240" w:lineRule="auto"/>
              <w:ind w:firstLine="0"/>
              <w:rPr>
                <w:rFonts w:cs="Arial"/>
                <w:sz w:val="20"/>
                <w:szCs w:val="20"/>
              </w:rPr>
            </w:pPr>
            <w:r>
              <w:rPr>
                <w:rFonts w:cs="Arial"/>
                <w:sz w:val="20"/>
                <w:szCs w:val="20"/>
              </w:rPr>
              <w:t xml:space="preserve">CHÉR, R. </w:t>
            </w:r>
            <w:r>
              <w:rPr>
                <w:rFonts w:cs="Arial"/>
                <w:b/>
                <w:sz w:val="20"/>
                <w:szCs w:val="20"/>
              </w:rPr>
              <w:t>Empreendedorismo na Veia - um Aprendizado Constante</w:t>
            </w:r>
            <w:r>
              <w:rPr>
                <w:rFonts w:cs="Arial"/>
                <w:sz w:val="20"/>
                <w:szCs w:val="20"/>
              </w:rPr>
              <w:t>. Rio de Janeiro: Elsevier, 2008.</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56250AB9" w14:textId="77777777" w:rsidR="00746677" w:rsidRDefault="00C4746A">
            <w:pPr>
              <w:ind w:firstLine="0"/>
              <w:jc w:val="center"/>
              <w:rPr>
                <w:rFonts w:cs="Arial"/>
                <w:sz w:val="20"/>
                <w:szCs w:val="20"/>
              </w:rPr>
            </w:pPr>
            <w:r>
              <w:rPr>
                <w:rFonts w:cs="Arial"/>
                <w:sz w:val="20"/>
                <w:szCs w:val="20"/>
              </w:rPr>
              <w:t>C</w:t>
            </w:r>
          </w:p>
        </w:tc>
      </w:tr>
      <w:tr w:rsidR="00746677" w14:paraId="7F5A9FF1" w14:textId="77777777">
        <w:trPr>
          <w:jc w:val="center"/>
        </w:trPr>
        <w:tc>
          <w:tcPr>
            <w:tcW w:w="2406" w:type="dxa"/>
            <w:vMerge/>
            <w:tcBorders>
              <w:top w:val="single" w:sz="2" w:space="0" w:color="000001"/>
              <w:left w:val="single" w:sz="2" w:space="0" w:color="000001"/>
              <w:bottom w:val="single" w:sz="2" w:space="0" w:color="000001"/>
            </w:tcBorders>
            <w:shd w:val="clear" w:color="auto" w:fill="auto"/>
            <w:tcMar>
              <w:left w:w="51" w:type="dxa"/>
            </w:tcMar>
          </w:tcPr>
          <w:p w14:paraId="73CF3418" w14:textId="77777777" w:rsidR="00746677" w:rsidRDefault="00746677">
            <w:pPr>
              <w:ind w:firstLine="0"/>
              <w:rPr>
                <w:rFonts w:cs="Arial"/>
                <w:sz w:val="20"/>
                <w:szCs w:val="20"/>
              </w:rPr>
            </w:pP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6F0E62FE" w14:textId="77777777" w:rsidR="00746677" w:rsidRDefault="00C4746A">
            <w:pPr>
              <w:suppressAutoHyphens/>
              <w:spacing w:after="120" w:line="240" w:lineRule="auto"/>
              <w:ind w:firstLine="0"/>
              <w:rPr>
                <w:rFonts w:cs="Arial"/>
                <w:sz w:val="20"/>
                <w:szCs w:val="20"/>
              </w:rPr>
            </w:pPr>
            <w:r>
              <w:rPr>
                <w:rFonts w:cs="Arial"/>
                <w:sz w:val="20"/>
                <w:szCs w:val="20"/>
              </w:rPr>
              <w:t xml:space="preserve">DE BES, F.T. </w:t>
            </w:r>
            <w:r>
              <w:rPr>
                <w:rFonts w:cs="Arial"/>
                <w:b/>
                <w:sz w:val="20"/>
                <w:szCs w:val="20"/>
              </w:rPr>
              <w:t>O Livro Negro do Empreendedor</w:t>
            </w:r>
            <w:r>
              <w:rPr>
                <w:rFonts w:cs="Arial"/>
                <w:sz w:val="20"/>
                <w:szCs w:val="20"/>
              </w:rPr>
              <w:t>. Editora Best Seller, 2012.</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15F8A83B" w14:textId="77777777" w:rsidR="00746677" w:rsidRDefault="00C4746A">
            <w:pPr>
              <w:ind w:firstLine="0"/>
              <w:jc w:val="center"/>
              <w:rPr>
                <w:rFonts w:cs="Arial"/>
                <w:sz w:val="20"/>
                <w:szCs w:val="20"/>
              </w:rPr>
            </w:pPr>
            <w:r>
              <w:rPr>
                <w:rFonts w:cs="Arial"/>
                <w:sz w:val="20"/>
                <w:szCs w:val="20"/>
              </w:rPr>
              <w:t>C</w:t>
            </w:r>
          </w:p>
        </w:tc>
      </w:tr>
      <w:tr w:rsidR="00746677" w14:paraId="35546020" w14:textId="77777777">
        <w:trPr>
          <w:jc w:val="center"/>
        </w:trPr>
        <w:tc>
          <w:tcPr>
            <w:tcW w:w="2406" w:type="dxa"/>
            <w:vMerge/>
            <w:tcBorders>
              <w:top w:val="single" w:sz="2" w:space="0" w:color="000001"/>
              <w:left w:val="single" w:sz="2" w:space="0" w:color="000001"/>
              <w:bottom w:val="single" w:sz="2" w:space="0" w:color="000001"/>
            </w:tcBorders>
            <w:shd w:val="clear" w:color="auto" w:fill="auto"/>
            <w:tcMar>
              <w:left w:w="51" w:type="dxa"/>
            </w:tcMar>
          </w:tcPr>
          <w:p w14:paraId="52B6EFD0" w14:textId="77777777" w:rsidR="00746677" w:rsidRDefault="00746677">
            <w:pPr>
              <w:ind w:firstLine="0"/>
              <w:rPr>
                <w:rFonts w:cs="Arial"/>
                <w:sz w:val="20"/>
                <w:szCs w:val="20"/>
              </w:rPr>
            </w:pP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4F1AE3CA" w14:textId="77777777" w:rsidR="00746677" w:rsidRDefault="00C4746A">
            <w:pPr>
              <w:suppressAutoHyphens/>
              <w:spacing w:after="120" w:line="240" w:lineRule="auto"/>
              <w:ind w:firstLine="0"/>
              <w:rPr>
                <w:rFonts w:cs="Arial"/>
                <w:sz w:val="20"/>
                <w:szCs w:val="20"/>
              </w:rPr>
            </w:pPr>
            <w:r>
              <w:rPr>
                <w:rFonts w:cs="Arial"/>
                <w:sz w:val="20"/>
                <w:szCs w:val="20"/>
              </w:rPr>
              <w:t xml:space="preserve">DRUCKER, P.F. </w:t>
            </w:r>
            <w:r>
              <w:rPr>
                <w:rFonts w:cs="Arial"/>
                <w:b/>
                <w:sz w:val="20"/>
                <w:szCs w:val="20"/>
              </w:rPr>
              <w:t>Inovação e espírito empreendedor: entrepreneurship</w:t>
            </w:r>
            <w:r>
              <w:rPr>
                <w:rFonts w:cs="Arial"/>
                <w:sz w:val="20"/>
                <w:szCs w:val="20"/>
              </w:rPr>
              <w:t>. 6. ed. São Paulo: Pioneira, 2000.</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55A1A56E" w14:textId="77777777" w:rsidR="00746677" w:rsidRDefault="00C4746A">
            <w:pPr>
              <w:ind w:firstLine="0"/>
              <w:jc w:val="center"/>
              <w:rPr>
                <w:rFonts w:cs="Arial"/>
                <w:sz w:val="20"/>
                <w:szCs w:val="20"/>
              </w:rPr>
            </w:pPr>
            <w:r>
              <w:rPr>
                <w:rFonts w:cs="Arial"/>
                <w:sz w:val="20"/>
                <w:szCs w:val="20"/>
              </w:rPr>
              <w:t>C</w:t>
            </w:r>
          </w:p>
        </w:tc>
      </w:tr>
      <w:tr w:rsidR="00746677" w14:paraId="4B1AFD3F" w14:textId="77777777">
        <w:trPr>
          <w:jc w:val="center"/>
        </w:trPr>
        <w:tc>
          <w:tcPr>
            <w:tcW w:w="2406" w:type="dxa"/>
            <w:vMerge/>
            <w:tcBorders>
              <w:top w:val="single" w:sz="2" w:space="0" w:color="000001"/>
              <w:left w:val="single" w:sz="2" w:space="0" w:color="000001"/>
              <w:bottom w:val="single" w:sz="2" w:space="0" w:color="000001"/>
            </w:tcBorders>
            <w:shd w:val="clear" w:color="auto" w:fill="auto"/>
            <w:tcMar>
              <w:left w:w="51" w:type="dxa"/>
            </w:tcMar>
          </w:tcPr>
          <w:p w14:paraId="00F88C70" w14:textId="77777777" w:rsidR="00746677" w:rsidRDefault="00746677">
            <w:pPr>
              <w:ind w:firstLine="0"/>
              <w:rPr>
                <w:rFonts w:cs="Arial"/>
                <w:sz w:val="20"/>
                <w:szCs w:val="20"/>
              </w:rPr>
            </w:pP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5A304BE0" w14:textId="77777777" w:rsidR="00746677" w:rsidRDefault="00C4746A">
            <w:pPr>
              <w:spacing w:line="240" w:lineRule="auto"/>
              <w:ind w:firstLine="0"/>
              <w:rPr>
                <w:sz w:val="20"/>
                <w:szCs w:val="20"/>
              </w:rPr>
            </w:pPr>
            <w:r>
              <w:rPr>
                <w:rFonts w:cs="Arial"/>
                <w:sz w:val="20"/>
                <w:szCs w:val="20"/>
              </w:rPr>
              <w:t xml:space="preserve">TREVISAN, A. M. </w:t>
            </w:r>
            <w:r>
              <w:rPr>
                <w:rFonts w:cs="Arial"/>
                <w:b/>
                <w:sz w:val="20"/>
                <w:szCs w:val="20"/>
              </w:rPr>
              <w:t>Empresários do futuro: como os jovens vão conquistar o mundo dos negócios</w:t>
            </w:r>
            <w:r>
              <w:rPr>
                <w:rFonts w:cs="Arial"/>
                <w:sz w:val="20"/>
                <w:szCs w:val="20"/>
              </w:rPr>
              <w:t>. 3. ed. São Paulo: Infinito, 2000.</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09DBAA25" w14:textId="77777777" w:rsidR="00746677" w:rsidRDefault="00C4746A">
            <w:pPr>
              <w:ind w:firstLine="0"/>
              <w:jc w:val="center"/>
              <w:rPr>
                <w:rFonts w:cs="Arial"/>
                <w:sz w:val="20"/>
                <w:szCs w:val="20"/>
              </w:rPr>
            </w:pPr>
            <w:r>
              <w:rPr>
                <w:rFonts w:cs="Arial"/>
                <w:sz w:val="20"/>
                <w:szCs w:val="20"/>
              </w:rPr>
              <w:t>C</w:t>
            </w:r>
          </w:p>
        </w:tc>
      </w:tr>
    </w:tbl>
    <w:p w14:paraId="65722F61" w14:textId="77777777" w:rsidR="00746677" w:rsidRDefault="00746677">
      <w:pPr>
        <w:ind w:firstLine="0"/>
      </w:pPr>
    </w:p>
    <w:tbl>
      <w:tblPr>
        <w:tblW w:w="8697" w:type="dxa"/>
        <w:jc w:val="center"/>
        <w:tblBorders>
          <w:top w:val="single" w:sz="2" w:space="0" w:color="000001"/>
          <w:left w:val="single" w:sz="2" w:space="0" w:color="000001"/>
          <w:bottom w:val="single" w:sz="2" w:space="0" w:color="000001"/>
          <w:insideH w:val="single" w:sz="2" w:space="0" w:color="000001"/>
        </w:tblBorders>
        <w:tblCellMar>
          <w:top w:w="55" w:type="dxa"/>
          <w:left w:w="51" w:type="dxa"/>
          <w:bottom w:w="55" w:type="dxa"/>
          <w:right w:w="55" w:type="dxa"/>
        </w:tblCellMar>
        <w:tblLook w:val="0000" w:firstRow="0" w:lastRow="0" w:firstColumn="0" w:lastColumn="0" w:noHBand="0" w:noVBand="0"/>
      </w:tblPr>
      <w:tblGrid>
        <w:gridCol w:w="2534"/>
        <w:gridCol w:w="5218"/>
        <w:gridCol w:w="945"/>
      </w:tblGrid>
      <w:tr w:rsidR="00746677" w14:paraId="292F9426" w14:textId="77777777" w:rsidTr="0021419D">
        <w:trPr>
          <w:jc w:val="center"/>
        </w:trPr>
        <w:tc>
          <w:tcPr>
            <w:tcW w:w="2534" w:type="dxa"/>
            <w:tcBorders>
              <w:top w:val="single" w:sz="2" w:space="0" w:color="000001"/>
              <w:left w:val="single" w:sz="2" w:space="0" w:color="000001"/>
              <w:bottom w:val="single" w:sz="2" w:space="0" w:color="000001"/>
            </w:tcBorders>
            <w:shd w:val="clear" w:color="auto" w:fill="auto"/>
            <w:tcMar>
              <w:left w:w="51" w:type="dxa"/>
            </w:tcMar>
          </w:tcPr>
          <w:p w14:paraId="68907FBE" w14:textId="77777777" w:rsidR="00746677" w:rsidRDefault="00C4746A">
            <w:pPr>
              <w:ind w:firstLine="0"/>
              <w:jc w:val="center"/>
              <w:rPr>
                <w:rFonts w:cs="Arial"/>
                <w:b/>
                <w:bCs/>
                <w:sz w:val="20"/>
                <w:szCs w:val="20"/>
              </w:rPr>
            </w:pPr>
            <w:r>
              <w:rPr>
                <w:rFonts w:cs="Arial"/>
                <w:b/>
                <w:bCs/>
                <w:sz w:val="20"/>
                <w:szCs w:val="20"/>
              </w:rPr>
              <w:t>Disciplina:</w:t>
            </w:r>
          </w:p>
        </w:tc>
        <w:tc>
          <w:tcPr>
            <w:tcW w:w="5218" w:type="dxa"/>
            <w:tcBorders>
              <w:top w:val="single" w:sz="2" w:space="0" w:color="000001"/>
              <w:left w:val="single" w:sz="2" w:space="0" w:color="000001"/>
              <w:bottom w:val="single" w:sz="2" w:space="0" w:color="000001"/>
            </w:tcBorders>
            <w:shd w:val="clear" w:color="auto" w:fill="auto"/>
            <w:tcMar>
              <w:left w:w="51" w:type="dxa"/>
            </w:tcMar>
          </w:tcPr>
          <w:p w14:paraId="0A817E42" w14:textId="77777777" w:rsidR="00746677" w:rsidRDefault="00C4746A">
            <w:pPr>
              <w:ind w:firstLine="0"/>
              <w:jc w:val="center"/>
              <w:rPr>
                <w:rFonts w:cs="Arial"/>
                <w:b/>
                <w:bCs/>
                <w:sz w:val="20"/>
                <w:szCs w:val="20"/>
              </w:rPr>
            </w:pPr>
            <w:r>
              <w:rPr>
                <w:rFonts w:cs="Arial"/>
                <w:b/>
                <w:bCs/>
                <w:sz w:val="20"/>
                <w:szCs w:val="20"/>
              </w:rPr>
              <w:t>Referências Bibliográficas</w:t>
            </w:r>
          </w:p>
        </w:tc>
        <w:tc>
          <w:tcPr>
            <w:tcW w:w="945" w:type="dxa"/>
            <w:tcBorders>
              <w:top w:val="single" w:sz="2" w:space="0" w:color="000001"/>
              <w:left w:val="single" w:sz="2" w:space="0" w:color="000001"/>
              <w:bottom w:val="single" w:sz="2" w:space="0" w:color="000001"/>
              <w:right w:val="single" w:sz="2" w:space="0" w:color="000001"/>
            </w:tcBorders>
            <w:shd w:val="clear" w:color="auto" w:fill="auto"/>
            <w:tcMar>
              <w:left w:w="51" w:type="dxa"/>
            </w:tcMar>
          </w:tcPr>
          <w:p w14:paraId="24D56279" w14:textId="77777777" w:rsidR="00746677" w:rsidRDefault="00C4746A">
            <w:pPr>
              <w:ind w:firstLine="0"/>
              <w:jc w:val="center"/>
              <w:rPr>
                <w:rFonts w:cs="Arial"/>
                <w:b/>
                <w:bCs/>
                <w:sz w:val="20"/>
                <w:szCs w:val="20"/>
              </w:rPr>
            </w:pPr>
            <w:r>
              <w:rPr>
                <w:rFonts w:cs="Arial"/>
                <w:b/>
                <w:bCs/>
                <w:sz w:val="20"/>
                <w:szCs w:val="20"/>
              </w:rPr>
              <w:t>Uso:</w:t>
            </w:r>
          </w:p>
        </w:tc>
      </w:tr>
      <w:tr w:rsidR="0021419D" w14:paraId="13202C21" w14:textId="77777777" w:rsidTr="0021419D">
        <w:trPr>
          <w:jc w:val="center"/>
        </w:trPr>
        <w:tc>
          <w:tcPr>
            <w:tcW w:w="2534" w:type="dxa"/>
            <w:vMerge w:val="restart"/>
            <w:tcBorders>
              <w:top w:val="single" w:sz="2" w:space="0" w:color="000001"/>
              <w:left w:val="single" w:sz="2" w:space="0" w:color="000001"/>
              <w:bottom w:val="single" w:sz="2" w:space="0" w:color="000001"/>
            </w:tcBorders>
            <w:shd w:val="clear" w:color="auto" w:fill="auto"/>
            <w:tcMar>
              <w:left w:w="51" w:type="dxa"/>
            </w:tcMar>
            <w:vAlign w:val="center"/>
          </w:tcPr>
          <w:p w14:paraId="215347A1" w14:textId="77777777" w:rsidR="0021419D" w:rsidRDefault="0021419D" w:rsidP="0021419D">
            <w:pPr>
              <w:ind w:firstLine="0"/>
              <w:jc w:val="center"/>
              <w:rPr>
                <w:rFonts w:cs="Arial"/>
                <w:sz w:val="20"/>
                <w:szCs w:val="20"/>
              </w:rPr>
            </w:pPr>
            <w:r>
              <w:rPr>
                <w:rFonts w:cs="Arial"/>
                <w:sz w:val="20"/>
                <w:szCs w:val="20"/>
              </w:rPr>
              <w:t>Programação Web II - Java</w:t>
            </w:r>
          </w:p>
        </w:tc>
        <w:tc>
          <w:tcPr>
            <w:tcW w:w="5218" w:type="dxa"/>
            <w:tcBorders>
              <w:top w:val="single" w:sz="2" w:space="0" w:color="000001"/>
              <w:left w:val="single" w:sz="2" w:space="0" w:color="000001"/>
              <w:bottom w:val="single" w:sz="2" w:space="0" w:color="000001"/>
            </w:tcBorders>
            <w:shd w:val="clear" w:color="auto" w:fill="auto"/>
            <w:tcMar>
              <w:left w:w="51" w:type="dxa"/>
            </w:tcMar>
          </w:tcPr>
          <w:p w14:paraId="12EFAC74" w14:textId="77777777" w:rsidR="0021419D" w:rsidRDefault="0021419D" w:rsidP="0021419D">
            <w:pPr>
              <w:spacing w:after="120" w:line="240" w:lineRule="auto"/>
              <w:ind w:firstLine="0"/>
              <w:rPr>
                <w:rFonts w:eastAsia="Arial" w:cs="Arial"/>
                <w:sz w:val="20"/>
                <w:szCs w:val="20"/>
              </w:rPr>
            </w:pPr>
            <w:r>
              <w:rPr>
                <w:rFonts w:eastAsia="Arial" w:cs="Arial"/>
                <w:sz w:val="20"/>
                <w:szCs w:val="20"/>
              </w:rPr>
              <w:t xml:space="preserve">SOUZA, Alberto. </w:t>
            </w:r>
            <w:r>
              <w:rPr>
                <w:rFonts w:eastAsia="Arial" w:cs="Arial"/>
                <w:b/>
                <w:sz w:val="20"/>
                <w:szCs w:val="20"/>
              </w:rPr>
              <w:t>Java EE</w:t>
            </w:r>
            <w:r>
              <w:rPr>
                <w:rFonts w:eastAsia="Arial" w:cs="Arial"/>
                <w:sz w:val="20"/>
                <w:szCs w:val="20"/>
              </w:rPr>
              <w:t>. Casa do Código, 2015.</w:t>
            </w:r>
          </w:p>
        </w:tc>
        <w:tc>
          <w:tcPr>
            <w:tcW w:w="94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0FB7A420" w14:textId="77777777" w:rsidR="0021419D" w:rsidRDefault="0021419D" w:rsidP="0021419D">
            <w:pPr>
              <w:ind w:firstLine="0"/>
              <w:jc w:val="center"/>
              <w:rPr>
                <w:rFonts w:cs="Arial"/>
                <w:sz w:val="20"/>
                <w:szCs w:val="20"/>
              </w:rPr>
            </w:pPr>
            <w:r>
              <w:rPr>
                <w:rFonts w:cs="Arial"/>
                <w:sz w:val="20"/>
                <w:szCs w:val="20"/>
              </w:rPr>
              <w:t>B</w:t>
            </w:r>
          </w:p>
        </w:tc>
      </w:tr>
      <w:tr w:rsidR="0021419D" w14:paraId="2B4C5A2C" w14:textId="77777777" w:rsidTr="0021419D">
        <w:trPr>
          <w:jc w:val="center"/>
        </w:trPr>
        <w:tc>
          <w:tcPr>
            <w:tcW w:w="2534" w:type="dxa"/>
            <w:vMerge/>
            <w:tcBorders>
              <w:top w:val="single" w:sz="2" w:space="0" w:color="000001"/>
              <w:left w:val="single" w:sz="2" w:space="0" w:color="000001"/>
              <w:bottom w:val="single" w:sz="2" w:space="0" w:color="000001"/>
            </w:tcBorders>
            <w:shd w:val="clear" w:color="auto" w:fill="auto"/>
            <w:tcMar>
              <w:left w:w="51" w:type="dxa"/>
            </w:tcMar>
          </w:tcPr>
          <w:p w14:paraId="5449B2EC" w14:textId="77777777" w:rsidR="0021419D" w:rsidRDefault="0021419D" w:rsidP="0021419D">
            <w:pPr>
              <w:ind w:firstLine="0"/>
              <w:rPr>
                <w:rFonts w:cs="Arial"/>
                <w:sz w:val="20"/>
                <w:szCs w:val="20"/>
              </w:rPr>
            </w:pPr>
          </w:p>
        </w:tc>
        <w:tc>
          <w:tcPr>
            <w:tcW w:w="5218" w:type="dxa"/>
            <w:tcBorders>
              <w:top w:val="single" w:sz="2" w:space="0" w:color="000001"/>
              <w:left w:val="single" w:sz="2" w:space="0" w:color="000001"/>
              <w:bottom w:val="single" w:sz="2" w:space="0" w:color="000001"/>
            </w:tcBorders>
            <w:shd w:val="clear" w:color="auto" w:fill="auto"/>
            <w:tcMar>
              <w:left w:w="51" w:type="dxa"/>
            </w:tcMar>
          </w:tcPr>
          <w:p w14:paraId="2A61E5C5" w14:textId="77777777" w:rsidR="0021419D" w:rsidRDefault="0021419D" w:rsidP="0021419D">
            <w:pPr>
              <w:spacing w:after="120" w:line="240" w:lineRule="auto"/>
              <w:ind w:firstLine="0"/>
              <w:rPr>
                <w:rFonts w:eastAsia="Arial" w:cs="Arial"/>
                <w:sz w:val="20"/>
                <w:szCs w:val="20"/>
              </w:rPr>
            </w:pPr>
            <w:r>
              <w:rPr>
                <w:rFonts w:eastAsia="Arial" w:cs="Arial"/>
                <w:sz w:val="20"/>
                <w:szCs w:val="20"/>
              </w:rPr>
              <w:t xml:space="preserve">CORDEIRO, Gilliard. </w:t>
            </w:r>
            <w:r>
              <w:rPr>
                <w:rFonts w:eastAsia="Arial" w:cs="Arial"/>
                <w:b/>
                <w:sz w:val="20"/>
                <w:szCs w:val="20"/>
              </w:rPr>
              <w:t>Aplicações Java para a web com JSF e JPA</w:t>
            </w:r>
            <w:r>
              <w:rPr>
                <w:rFonts w:eastAsia="Arial" w:cs="Arial"/>
                <w:sz w:val="20"/>
                <w:szCs w:val="20"/>
              </w:rPr>
              <w:t>. Casa do Código, 2012.</w:t>
            </w:r>
          </w:p>
        </w:tc>
        <w:tc>
          <w:tcPr>
            <w:tcW w:w="94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08B88ED6" w14:textId="77777777" w:rsidR="0021419D" w:rsidRDefault="0021419D" w:rsidP="0021419D">
            <w:pPr>
              <w:ind w:firstLine="0"/>
              <w:jc w:val="center"/>
              <w:rPr>
                <w:rFonts w:cs="Arial"/>
                <w:sz w:val="20"/>
                <w:szCs w:val="20"/>
              </w:rPr>
            </w:pPr>
            <w:r>
              <w:rPr>
                <w:rFonts w:cs="Arial"/>
                <w:sz w:val="20"/>
                <w:szCs w:val="20"/>
              </w:rPr>
              <w:t>B</w:t>
            </w:r>
          </w:p>
        </w:tc>
      </w:tr>
      <w:tr w:rsidR="0021419D" w14:paraId="18928841" w14:textId="77777777" w:rsidTr="0021419D">
        <w:trPr>
          <w:jc w:val="center"/>
        </w:trPr>
        <w:tc>
          <w:tcPr>
            <w:tcW w:w="2534" w:type="dxa"/>
            <w:vMerge/>
            <w:tcBorders>
              <w:top w:val="single" w:sz="2" w:space="0" w:color="000001"/>
              <w:left w:val="single" w:sz="2" w:space="0" w:color="000001"/>
              <w:bottom w:val="single" w:sz="2" w:space="0" w:color="000001"/>
            </w:tcBorders>
            <w:shd w:val="clear" w:color="auto" w:fill="auto"/>
            <w:tcMar>
              <w:left w:w="51" w:type="dxa"/>
            </w:tcMar>
          </w:tcPr>
          <w:p w14:paraId="2B2C06D4" w14:textId="77777777" w:rsidR="0021419D" w:rsidRDefault="0021419D" w:rsidP="0021419D">
            <w:pPr>
              <w:ind w:firstLine="0"/>
              <w:rPr>
                <w:rFonts w:cs="Arial"/>
                <w:sz w:val="20"/>
                <w:szCs w:val="20"/>
              </w:rPr>
            </w:pPr>
          </w:p>
        </w:tc>
        <w:tc>
          <w:tcPr>
            <w:tcW w:w="5218" w:type="dxa"/>
            <w:tcBorders>
              <w:top w:val="single" w:sz="2" w:space="0" w:color="000001"/>
              <w:left w:val="single" w:sz="2" w:space="0" w:color="000001"/>
              <w:bottom w:val="single" w:sz="2" w:space="0" w:color="000001"/>
            </w:tcBorders>
            <w:shd w:val="clear" w:color="auto" w:fill="auto"/>
            <w:tcMar>
              <w:left w:w="51" w:type="dxa"/>
            </w:tcMar>
          </w:tcPr>
          <w:p w14:paraId="530EB95F" w14:textId="77777777" w:rsidR="0021419D" w:rsidRDefault="0021419D" w:rsidP="0021419D">
            <w:pPr>
              <w:spacing w:line="240" w:lineRule="auto"/>
              <w:ind w:firstLine="0"/>
              <w:rPr>
                <w:sz w:val="20"/>
                <w:szCs w:val="20"/>
              </w:rPr>
            </w:pPr>
            <w:r>
              <w:rPr>
                <w:rFonts w:eastAsia="Arial" w:cs="Arial"/>
                <w:sz w:val="20"/>
                <w:szCs w:val="20"/>
              </w:rPr>
              <w:t xml:space="preserve">COELHO, Hébert. JPA Eficaz. </w:t>
            </w:r>
            <w:r>
              <w:rPr>
                <w:rFonts w:eastAsia="Arial" w:cs="Arial"/>
                <w:b/>
                <w:sz w:val="20"/>
                <w:szCs w:val="20"/>
              </w:rPr>
              <w:t>Casa do Código</w:t>
            </w:r>
            <w:r>
              <w:rPr>
                <w:rFonts w:eastAsia="Arial" w:cs="Arial"/>
                <w:sz w:val="20"/>
                <w:szCs w:val="20"/>
              </w:rPr>
              <w:t>, 2013.</w:t>
            </w:r>
          </w:p>
        </w:tc>
        <w:tc>
          <w:tcPr>
            <w:tcW w:w="94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76EA60DA" w14:textId="77777777" w:rsidR="0021419D" w:rsidRDefault="0021419D" w:rsidP="0021419D">
            <w:pPr>
              <w:ind w:firstLine="0"/>
              <w:jc w:val="center"/>
              <w:rPr>
                <w:rFonts w:cs="Arial"/>
                <w:sz w:val="20"/>
                <w:szCs w:val="20"/>
              </w:rPr>
            </w:pPr>
            <w:r>
              <w:rPr>
                <w:rFonts w:cs="Arial"/>
                <w:sz w:val="20"/>
                <w:szCs w:val="20"/>
              </w:rPr>
              <w:t>B</w:t>
            </w:r>
          </w:p>
        </w:tc>
      </w:tr>
      <w:tr w:rsidR="0021419D" w14:paraId="42B721AD" w14:textId="77777777" w:rsidTr="0021419D">
        <w:trPr>
          <w:jc w:val="center"/>
        </w:trPr>
        <w:tc>
          <w:tcPr>
            <w:tcW w:w="2534" w:type="dxa"/>
            <w:vMerge/>
            <w:tcBorders>
              <w:top w:val="single" w:sz="2" w:space="0" w:color="000001"/>
              <w:left w:val="single" w:sz="2" w:space="0" w:color="000001"/>
              <w:bottom w:val="single" w:sz="2" w:space="0" w:color="000001"/>
            </w:tcBorders>
            <w:shd w:val="clear" w:color="auto" w:fill="auto"/>
            <w:tcMar>
              <w:left w:w="51" w:type="dxa"/>
            </w:tcMar>
          </w:tcPr>
          <w:p w14:paraId="4881DF3C" w14:textId="77777777" w:rsidR="0021419D" w:rsidRDefault="0021419D" w:rsidP="0021419D">
            <w:pPr>
              <w:ind w:firstLine="0"/>
              <w:rPr>
                <w:rFonts w:cs="Arial"/>
                <w:sz w:val="20"/>
                <w:szCs w:val="20"/>
              </w:rPr>
            </w:pPr>
          </w:p>
        </w:tc>
        <w:tc>
          <w:tcPr>
            <w:tcW w:w="5218" w:type="dxa"/>
            <w:tcBorders>
              <w:top w:val="single" w:sz="2" w:space="0" w:color="000001"/>
              <w:left w:val="single" w:sz="2" w:space="0" w:color="000001"/>
              <w:bottom w:val="single" w:sz="2" w:space="0" w:color="000001"/>
            </w:tcBorders>
            <w:shd w:val="clear" w:color="auto" w:fill="auto"/>
            <w:tcMar>
              <w:left w:w="51" w:type="dxa"/>
            </w:tcMar>
          </w:tcPr>
          <w:p w14:paraId="395DCE6C" w14:textId="77777777" w:rsidR="0021419D" w:rsidRDefault="0021419D" w:rsidP="0021419D">
            <w:pPr>
              <w:spacing w:after="120" w:line="240" w:lineRule="auto"/>
              <w:ind w:firstLine="0"/>
              <w:rPr>
                <w:rFonts w:eastAsia="Arial" w:cs="Arial"/>
                <w:sz w:val="20"/>
                <w:szCs w:val="20"/>
              </w:rPr>
            </w:pPr>
            <w:r>
              <w:rPr>
                <w:rFonts w:eastAsia="Arial" w:cs="Arial"/>
                <w:sz w:val="20"/>
                <w:szCs w:val="20"/>
              </w:rPr>
              <w:t xml:space="preserve">COELHO, Hébert. JSF Eficaz. </w:t>
            </w:r>
            <w:r>
              <w:rPr>
                <w:rFonts w:eastAsia="Arial" w:cs="Arial"/>
                <w:b/>
                <w:sz w:val="20"/>
                <w:szCs w:val="20"/>
              </w:rPr>
              <w:t>Casa do Código</w:t>
            </w:r>
            <w:r>
              <w:rPr>
                <w:rFonts w:eastAsia="Arial" w:cs="Arial"/>
                <w:sz w:val="20"/>
                <w:szCs w:val="20"/>
              </w:rPr>
              <w:t>, 2013.</w:t>
            </w:r>
          </w:p>
        </w:tc>
        <w:tc>
          <w:tcPr>
            <w:tcW w:w="94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5EC4E5F7" w14:textId="77777777" w:rsidR="0021419D" w:rsidRDefault="0021419D" w:rsidP="0021419D">
            <w:pPr>
              <w:ind w:firstLine="0"/>
              <w:jc w:val="center"/>
              <w:rPr>
                <w:rFonts w:cs="Arial"/>
                <w:sz w:val="20"/>
                <w:szCs w:val="20"/>
              </w:rPr>
            </w:pPr>
            <w:r>
              <w:rPr>
                <w:rFonts w:cs="Arial"/>
                <w:sz w:val="20"/>
                <w:szCs w:val="20"/>
              </w:rPr>
              <w:t>C</w:t>
            </w:r>
          </w:p>
        </w:tc>
      </w:tr>
      <w:tr w:rsidR="0021419D" w14:paraId="241A7910" w14:textId="77777777" w:rsidTr="0021419D">
        <w:trPr>
          <w:jc w:val="center"/>
        </w:trPr>
        <w:tc>
          <w:tcPr>
            <w:tcW w:w="2534" w:type="dxa"/>
            <w:vMerge/>
            <w:tcBorders>
              <w:top w:val="single" w:sz="2" w:space="0" w:color="000001"/>
              <w:left w:val="single" w:sz="2" w:space="0" w:color="000001"/>
              <w:bottom w:val="single" w:sz="2" w:space="0" w:color="000001"/>
            </w:tcBorders>
            <w:shd w:val="clear" w:color="auto" w:fill="auto"/>
            <w:tcMar>
              <w:left w:w="51" w:type="dxa"/>
            </w:tcMar>
          </w:tcPr>
          <w:p w14:paraId="0693C7BD" w14:textId="77777777" w:rsidR="0021419D" w:rsidRDefault="0021419D" w:rsidP="0021419D">
            <w:pPr>
              <w:ind w:firstLine="0"/>
              <w:rPr>
                <w:rFonts w:cs="Arial"/>
                <w:sz w:val="20"/>
                <w:szCs w:val="20"/>
              </w:rPr>
            </w:pPr>
          </w:p>
        </w:tc>
        <w:tc>
          <w:tcPr>
            <w:tcW w:w="5218" w:type="dxa"/>
            <w:tcBorders>
              <w:top w:val="single" w:sz="2" w:space="0" w:color="000001"/>
              <w:left w:val="single" w:sz="2" w:space="0" w:color="000001"/>
              <w:bottom w:val="single" w:sz="2" w:space="0" w:color="000001"/>
            </w:tcBorders>
            <w:shd w:val="clear" w:color="auto" w:fill="auto"/>
            <w:tcMar>
              <w:left w:w="51" w:type="dxa"/>
            </w:tcMar>
          </w:tcPr>
          <w:p w14:paraId="6E6241A0" w14:textId="77777777" w:rsidR="0021419D" w:rsidRDefault="0021419D" w:rsidP="0021419D">
            <w:pPr>
              <w:spacing w:after="120" w:line="240" w:lineRule="auto"/>
              <w:ind w:firstLine="0"/>
              <w:rPr>
                <w:rFonts w:eastAsia="Arial" w:cs="Arial"/>
                <w:sz w:val="20"/>
                <w:szCs w:val="20"/>
              </w:rPr>
            </w:pPr>
            <w:r>
              <w:rPr>
                <w:rFonts w:eastAsia="Arial" w:cs="Arial"/>
                <w:sz w:val="20"/>
                <w:szCs w:val="20"/>
              </w:rPr>
              <w:t xml:space="preserve">LUCKOW, Décio H.; MELO, Alexandre A. de. </w:t>
            </w:r>
            <w:r>
              <w:rPr>
                <w:rFonts w:eastAsia="Arial" w:cs="Arial"/>
                <w:b/>
                <w:sz w:val="20"/>
                <w:szCs w:val="20"/>
              </w:rPr>
              <w:t>Programação Java para a Web</w:t>
            </w:r>
            <w:r>
              <w:rPr>
                <w:rFonts w:eastAsia="Arial" w:cs="Arial"/>
                <w:sz w:val="20"/>
                <w:szCs w:val="20"/>
              </w:rPr>
              <w:t>. 2ª ed. São Paulo: Novatec, 2015.</w:t>
            </w:r>
          </w:p>
        </w:tc>
        <w:tc>
          <w:tcPr>
            <w:tcW w:w="94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4A7C7828" w14:textId="77777777" w:rsidR="0021419D" w:rsidRDefault="0021419D" w:rsidP="0021419D">
            <w:pPr>
              <w:ind w:firstLine="0"/>
              <w:jc w:val="center"/>
              <w:rPr>
                <w:rFonts w:cs="Arial"/>
                <w:sz w:val="20"/>
                <w:szCs w:val="20"/>
              </w:rPr>
            </w:pPr>
            <w:r>
              <w:rPr>
                <w:rFonts w:cs="Arial"/>
                <w:sz w:val="20"/>
                <w:szCs w:val="20"/>
              </w:rPr>
              <w:t>C</w:t>
            </w:r>
          </w:p>
        </w:tc>
      </w:tr>
      <w:tr w:rsidR="0021419D" w14:paraId="6161DC0F" w14:textId="77777777" w:rsidTr="0021419D">
        <w:trPr>
          <w:jc w:val="center"/>
        </w:trPr>
        <w:tc>
          <w:tcPr>
            <w:tcW w:w="2534" w:type="dxa"/>
            <w:vMerge/>
            <w:tcBorders>
              <w:top w:val="single" w:sz="2" w:space="0" w:color="000001"/>
              <w:left w:val="single" w:sz="2" w:space="0" w:color="000001"/>
              <w:bottom w:val="single" w:sz="2" w:space="0" w:color="000001"/>
            </w:tcBorders>
            <w:shd w:val="clear" w:color="auto" w:fill="auto"/>
            <w:tcMar>
              <w:left w:w="51" w:type="dxa"/>
            </w:tcMar>
          </w:tcPr>
          <w:p w14:paraId="26A32F2F" w14:textId="77777777" w:rsidR="0021419D" w:rsidRDefault="0021419D" w:rsidP="0021419D">
            <w:pPr>
              <w:ind w:firstLine="0"/>
              <w:rPr>
                <w:rFonts w:cs="Arial"/>
                <w:sz w:val="20"/>
                <w:szCs w:val="20"/>
              </w:rPr>
            </w:pPr>
          </w:p>
        </w:tc>
        <w:tc>
          <w:tcPr>
            <w:tcW w:w="5218" w:type="dxa"/>
            <w:tcBorders>
              <w:top w:val="single" w:sz="2" w:space="0" w:color="000001"/>
              <w:left w:val="single" w:sz="2" w:space="0" w:color="000001"/>
              <w:bottom w:val="single" w:sz="2" w:space="0" w:color="000001"/>
            </w:tcBorders>
            <w:shd w:val="clear" w:color="auto" w:fill="auto"/>
            <w:tcMar>
              <w:left w:w="51" w:type="dxa"/>
            </w:tcMar>
          </w:tcPr>
          <w:p w14:paraId="5D55E5C7" w14:textId="77777777" w:rsidR="0021419D" w:rsidRDefault="0021419D" w:rsidP="0021419D">
            <w:pPr>
              <w:spacing w:after="120" w:line="240" w:lineRule="auto"/>
              <w:ind w:firstLine="0"/>
              <w:jc w:val="left"/>
              <w:rPr>
                <w:rFonts w:eastAsia="Arial" w:cs="Arial"/>
                <w:sz w:val="20"/>
                <w:szCs w:val="20"/>
              </w:rPr>
            </w:pPr>
            <w:r>
              <w:rPr>
                <w:rFonts w:eastAsia="Arial" w:cs="Arial"/>
                <w:sz w:val="20"/>
                <w:szCs w:val="20"/>
                <w:lang w:val="en-US"/>
              </w:rPr>
              <w:t xml:space="preserve">EBERSOLE, Steve et al. </w:t>
            </w:r>
            <w:r>
              <w:rPr>
                <w:rFonts w:eastAsia="Arial" w:cs="Arial"/>
                <w:b/>
                <w:sz w:val="20"/>
                <w:szCs w:val="20"/>
                <w:lang w:val="en-US"/>
              </w:rPr>
              <w:t>Hibernate ORM</w:t>
            </w:r>
            <w:r>
              <w:rPr>
                <w:rFonts w:eastAsia="Arial" w:cs="Arial"/>
                <w:sz w:val="20"/>
                <w:szCs w:val="20"/>
                <w:lang w:val="en-US"/>
              </w:rPr>
              <w:t xml:space="preserve"> 5.2.7.Final User Guide. </w:t>
            </w:r>
            <w:r>
              <w:rPr>
                <w:rFonts w:eastAsia="Arial" w:cs="Arial"/>
                <w:sz w:val="20"/>
                <w:szCs w:val="20"/>
              </w:rPr>
              <w:t>Disponível em: &lt;</w:t>
            </w:r>
            <w:r>
              <w:rPr>
                <w:sz w:val="20"/>
                <w:szCs w:val="20"/>
              </w:rPr>
              <w:t xml:space="preserve"> </w:t>
            </w:r>
            <w:r>
              <w:rPr>
                <w:rFonts w:eastAsia="Arial" w:cs="Arial"/>
                <w:sz w:val="20"/>
                <w:szCs w:val="20"/>
              </w:rPr>
              <w:t>https://docs.jboss.org/hibernate/orm/current/userguide/</w:t>
            </w:r>
            <w:r>
              <w:rPr>
                <w:rFonts w:eastAsia="Arial" w:cs="Arial"/>
                <w:sz w:val="20"/>
                <w:szCs w:val="20"/>
              </w:rPr>
              <w:br/>
              <w:t>html_single/Hibernate_User_Guide.html&gt;. Acesso em: 06 fev. 2017.</w:t>
            </w:r>
          </w:p>
        </w:tc>
        <w:tc>
          <w:tcPr>
            <w:tcW w:w="94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435CFCFA" w14:textId="77777777" w:rsidR="0021419D" w:rsidRDefault="0021419D" w:rsidP="0021419D">
            <w:pPr>
              <w:ind w:firstLine="0"/>
              <w:jc w:val="center"/>
              <w:rPr>
                <w:rFonts w:cs="Arial"/>
                <w:sz w:val="20"/>
                <w:szCs w:val="20"/>
              </w:rPr>
            </w:pPr>
            <w:r>
              <w:rPr>
                <w:rFonts w:cs="Arial"/>
                <w:sz w:val="20"/>
                <w:szCs w:val="20"/>
              </w:rPr>
              <w:t>C</w:t>
            </w:r>
          </w:p>
        </w:tc>
      </w:tr>
      <w:tr w:rsidR="0021419D" w14:paraId="0D9ACFB7" w14:textId="77777777" w:rsidTr="0021419D">
        <w:trPr>
          <w:jc w:val="center"/>
        </w:trPr>
        <w:tc>
          <w:tcPr>
            <w:tcW w:w="2534" w:type="dxa"/>
            <w:vMerge/>
            <w:tcBorders>
              <w:top w:val="single" w:sz="2" w:space="0" w:color="000001"/>
              <w:left w:val="single" w:sz="2" w:space="0" w:color="000001"/>
              <w:bottom w:val="single" w:sz="2" w:space="0" w:color="000001"/>
            </w:tcBorders>
            <w:shd w:val="clear" w:color="auto" w:fill="auto"/>
            <w:tcMar>
              <w:left w:w="51" w:type="dxa"/>
            </w:tcMar>
          </w:tcPr>
          <w:p w14:paraId="0244121B" w14:textId="77777777" w:rsidR="0021419D" w:rsidRDefault="0021419D" w:rsidP="0021419D">
            <w:pPr>
              <w:ind w:firstLine="0"/>
              <w:rPr>
                <w:rFonts w:cs="Arial"/>
                <w:sz w:val="20"/>
                <w:szCs w:val="20"/>
              </w:rPr>
            </w:pPr>
          </w:p>
        </w:tc>
        <w:tc>
          <w:tcPr>
            <w:tcW w:w="5218" w:type="dxa"/>
            <w:tcBorders>
              <w:top w:val="single" w:sz="2" w:space="0" w:color="000001"/>
              <w:left w:val="single" w:sz="2" w:space="0" w:color="000001"/>
              <w:bottom w:val="single" w:sz="2" w:space="0" w:color="000001"/>
            </w:tcBorders>
            <w:shd w:val="clear" w:color="auto" w:fill="auto"/>
            <w:tcMar>
              <w:left w:w="51" w:type="dxa"/>
            </w:tcMar>
          </w:tcPr>
          <w:p w14:paraId="08774372" w14:textId="77777777" w:rsidR="0021419D" w:rsidRDefault="0021419D" w:rsidP="0021419D">
            <w:pPr>
              <w:spacing w:after="120" w:line="240" w:lineRule="auto"/>
              <w:ind w:firstLine="0"/>
              <w:rPr>
                <w:rFonts w:eastAsia="Arial" w:cs="Arial"/>
                <w:b/>
                <w:sz w:val="20"/>
                <w:szCs w:val="20"/>
              </w:rPr>
            </w:pPr>
            <w:r>
              <w:rPr>
                <w:rFonts w:eastAsia="Arial" w:cs="Arial"/>
                <w:sz w:val="20"/>
                <w:szCs w:val="20"/>
              </w:rPr>
              <w:t xml:space="preserve">GONÇALVES, Edson. </w:t>
            </w:r>
            <w:r>
              <w:rPr>
                <w:rFonts w:eastAsia="Arial" w:cs="Arial"/>
                <w:b/>
                <w:sz w:val="20"/>
                <w:szCs w:val="20"/>
              </w:rPr>
              <w:t>Dominando Java Server Faces e Facelets Utilizando Spring</w:t>
            </w:r>
            <w:r>
              <w:rPr>
                <w:rFonts w:eastAsia="Arial" w:cs="Arial"/>
                <w:sz w:val="20"/>
                <w:szCs w:val="20"/>
              </w:rPr>
              <w:t xml:space="preserve"> 2.5, Hibernate e JPA. 1ª ed. Ciência Moderna, 2008.</w:t>
            </w:r>
          </w:p>
        </w:tc>
        <w:tc>
          <w:tcPr>
            <w:tcW w:w="94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62631148" w14:textId="77777777" w:rsidR="0021419D" w:rsidRDefault="0021419D" w:rsidP="0021419D">
            <w:pPr>
              <w:ind w:firstLine="0"/>
              <w:jc w:val="center"/>
              <w:rPr>
                <w:rFonts w:cs="Arial"/>
                <w:sz w:val="20"/>
                <w:szCs w:val="20"/>
              </w:rPr>
            </w:pPr>
            <w:r>
              <w:rPr>
                <w:rFonts w:cs="Arial"/>
                <w:sz w:val="20"/>
                <w:szCs w:val="20"/>
              </w:rPr>
              <w:t>C</w:t>
            </w:r>
          </w:p>
        </w:tc>
      </w:tr>
      <w:tr w:rsidR="0021419D" w14:paraId="4A70819C" w14:textId="77777777" w:rsidTr="0021419D">
        <w:trPr>
          <w:jc w:val="center"/>
        </w:trPr>
        <w:tc>
          <w:tcPr>
            <w:tcW w:w="2534" w:type="dxa"/>
            <w:vMerge/>
            <w:tcBorders>
              <w:top w:val="single" w:sz="2" w:space="0" w:color="000001"/>
              <w:left w:val="single" w:sz="2" w:space="0" w:color="000001"/>
              <w:bottom w:val="single" w:sz="2" w:space="0" w:color="000001"/>
            </w:tcBorders>
            <w:shd w:val="clear" w:color="auto" w:fill="auto"/>
            <w:tcMar>
              <w:left w:w="51" w:type="dxa"/>
            </w:tcMar>
          </w:tcPr>
          <w:p w14:paraId="071F5E80" w14:textId="77777777" w:rsidR="0021419D" w:rsidRDefault="0021419D" w:rsidP="0021419D">
            <w:pPr>
              <w:ind w:firstLine="0"/>
              <w:rPr>
                <w:rFonts w:cs="Arial"/>
                <w:sz w:val="20"/>
                <w:szCs w:val="20"/>
              </w:rPr>
            </w:pPr>
          </w:p>
        </w:tc>
        <w:tc>
          <w:tcPr>
            <w:tcW w:w="5218" w:type="dxa"/>
            <w:tcBorders>
              <w:top w:val="single" w:sz="2" w:space="0" w:color="000001"/>
              <w:left w:val="single" w:sz="2" w:space="0" w:color="000001"/>
              <w:bottom w:val="single" w:sz="2" w:space="0" w:color="000001"/>
            </w:tcBorders>
            <w:shd w:val="clear" w:color="auto" w:fill="auto"/>
            <w:tcMar>
              <w:left w:w="51" w:type="dxa"/>
            </w:tcMar>
          </w:tcPr>
          <w:p w14:paraId="5978FEC2" w14:textId="77777777" w:rsidR="0021419D" w:rsidRDefault="0021419D" w:rsidP="0021419D">
            <w:pPr>
              <w:spacing w:line="240" w:lineRule="auto"/>
              <w:ind w:firstLine="0"/>
              <w:rPr>
                <w:sz w:val="20"/>
                <w:szCs w:val="20"/>
              </w:rPr>
            </w:pPr>
            <w:r>
              <w:rPr>
                <w:rFonts w:eastAsia="Arial" w:cs="Arial"/>
                <w:sz w:val="20"/>
                <w:szCs w:val="20"/>
              </w:rPr>
              <w:t xml:space="preserve">SAUDATE, Alexandre. </w:t>
            </w:r>
            <w:r>
              <w:rPr>
                <w:rFonts w:eastAsia="Arial" w:cs="Arial"/>
                <w:b/>
                <w:sz w:val="20"/>
                <w:szCs w:val="20"/>
              </w:rPr>
              <w:t>REST: Construa API's inteligentes de maneira simples</w:t>
            </w:r>
            <w:r>
              <w:rPr>
                <w:rFonts w:eastAsia="Arial" w:cs="Arial"/>
                <w:sz w:val="20"/>
                <w:szCs w:val="20"/>
              </w:rPr>
              <w:t>. Casa do Código, 2013.</w:t>
            </w:r>
          </w:p>
        </w:tc>
        <w:tc>
          <w:tcPr>
            <w:tcW w:w="94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11D24367" w14:textId="77777777" w:rsidR="0021419D" w:rsidRDefault="0021419D" w:rsidP="0021419D">
            <w:pPr>
              <w:ind w:firstLine="0"/>
              <w:jc w:val="center"/>
              <w:rPr>
                <w:rFonts w:cs="Arial"/>
                <w:sz w:val="20"/>
                <w:szCs w:val="20"/>
              </w:rPr>
            </w:pPr>
            <w:r>
              <w:rPr>
                <w:rFonts w:cs="Arial"/>
                <w:sz w:val="20"/>
                <w:szCs w:val="20"/>
              </w:rPr>
              <w:t>C</w:t>
            </w:r>
          </w:p>
        </w:tc>
      </w:tr>
    </w:tbl>
    <w:p w14:paraId="59292A8B" w14:textId="77777777" w:rsidR="00746677" w:rsidRDefault="00746677">
      <w:pPr>
        <w:ind w:firstLine="0"/>
        <w:rPr>
          <w:b/>
          <w:bCs/>
        </w:rPr>
      </w:pPr>
    </w:p>
    <w:tbl>
      <w:tblPr>
        <w:tblW w:w="8724" w:type="dxa"/>
        <w:jc w:val="center"/>
        <w:tblBorders>
          <w:top w:val="single" w:sz="2" w:space="0" w:color="000001"/>
          <w:left w:val="single" w:sz="2" w:space="0" w:color="000001"/>
          <w:bottom w:val="single" w:sz="2" w:space="0" w:color="000001"/>
          <w:insideH w:val="single" w:sz="2" w:space="0" w:color="000001"/>
        </w:tblBorders>
        <w:tblCellMar>
          <w:top w:w="55" w:type="dxa"/>
          <w:left w:w="51" w:type="dxa"/>
          <w:bottom w:w="55" w:type="dxa"/>
          <w:right w:w="55" w:type="dxa"/>
        </w:tblCellMar>
        <w:tblLook w:val="0000" w:firstRow="0" w:lastRow="0" w:firstColumn="0" w:lastColumn="0" w:noHBand="0" w:noVBand="0"/>
      </w:tblPr>
      <w:tblGrid>
        <w:gridCol w:w="2406"/>
        <w:gridCol w:w="5463"/>
        <w:gridCol w:w="855"/>
      </w:tblGrid>
      <w:tr w:rsidR="00746677" w14:paraId="00CBE560" w14:textId="77777777">
        <w:trPr>
          <w:jc w:val="center"/>
        </w:trPr>
        <w:tc>
          <w:tcPr>
            <w:tcW w:w="2406" w:type="dxa"/>
            <w:tcBorders>
              <w:top w:val="single" w:sz="2" w:space="0" w:color="000001"/>
              <w:left w:val="single" w:sz="2" w:space="0" w:color="000001"/>
              <w:bottom w:val="single" w:sz="2" w:space="0" w:color="000001"/>
            </w:tcBorders>
            <w:shd w:val="clear" w:color="auto" w:fill="auto"/>
            <w:tcMar>
              <w:left w:w="51" w:type="dxa"/>
            </w:tcMar>
          </w:tcPr>
          <w:p w14:paraId="1B51ED6A" w14:textId="77777777" w:rsidR="00746677" w:rsidRDefault="00C4746A">
            <w:pPr>
              <w:ind w:firstLine="0"/>
              <w:jc w:val="center"/>
              <w:rPr>
                <w:rFonts w:cs="Arial"/>
                <w:b/>
                <w:bCs/>
                <w:sz w:val="20"/>
                <w:szCs w:val="20"/>
              </w:rPr>
            </w:pPr>
            <w:r>
              <w:rPr>
                <w:rFonts w:cs="Arial"/>
                <w:b/>
                <w:bCs/>
                <w:sz w:val="20"/>
                <w:szCs w:val="20"/>
              </w:rPr>
              <w:t>Disciplina:</w:t>
            </w: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310DC9F5" w14:textId="77777777" w:rsidR="00746677" w:rsidRDefault="00C4746A">
            <w:pPr>
              <w:ind w:firstLine="0"/>
              <w:jc w:val="center"/>
              <w:rPr>
                <w:rFonts w:cs="Arial"/>
                <w:b/>
                <w:bCs/>
                <w:sz w:val="20"/>
                <w:szCs w:val="20"/>
              </w:rPr>
            </w:pPr>
            <w:r>
              <w:rPr>
                <w:rFonts w:cs="Arial"/>
                <w:b/>
                <w:bCs/>
                <w:sz w:val="20"/>
                <w:szCs w:val="20"/>
              </w:rPr>
              <w:t>Referências Bibliográficas</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tcPr>
          <w:p w14:paraId="79099CA9" w14:textId="77777777" w:rsidR="00746677" w:rsidRDefault="00C4746A">
            <w:pPr>
              <w:ind w:firstLine="0"/>
              <w:jc w:val="center"/>
              <w:rPr>
                <w:rFonts w:cs="Arial"/>
                <w:b/>
                <w:bCs/>
                <w:sz w:val="20"/>
                <w:szCs w:val="20"/>
              </w:rPr>
            </w:pPr>
            <w:r>
              <w:rPr>
                <w:rFonts w:cs="Arial"/>
                <w:b/>
                <w:bCs/>
                <w:sz w:val="20"/>
                <w:szCs w:val="20"/>
              </w:rPr>
              <w:t>Uso:</w:t>
            </w:r>
          </w:p>
        </w:tc>
      </w:tr>
      <w:tr w:rsidR="00746677" w14:paraId="6775A2EC" w14:textId="77777777">
        <w:trPr>
          <w:jc w:val="center"/>
        </w:trPr>
        <w:tc>
          <w:tcPr>
            <w:tcW w:w="2406" w:type="dxa"/>
            <w:vMerge w:val="restart"/>
            <w:tcBorders>
              <w:top w:val="single" w:sz="2" w:space="0" w:color="000001"/>
              <w:left w:val="single" w:sz="2" w:space="0" w:color="000001"/>
              <w:bottom w:val="single" w:sz="2" w:space="0" w:color="000001"/>
            </w:tcBorders>
            <w:shd w:val="clear" w:color="auto" w:fill="auto"/>
            <w:tcMar>
              <w:left w:w="51" w:type="dxa"/>
            </w:tcMar>
            <w:vAlign w:val="center"/>
          </w:tcPr>
          <w:p w14:paraId="292B4F98" w14:textId="77777777" w:rsidR="00746677" w:rsidRDefault="00C4746A">
            <w:pPr>
              <w:ind w:firstLine="0"/>
              <w:jc w:val="center"/>
              <w:rPr>
                <w:rFonts w:cs="Arial"/>
                <w:sz w:val="20"/>
                <w:szCs w:val="20"/>
              </w:rPr>
            </w:pPr>
            <w:r>
              <w:rPr>
                <w:rFonts w:cs="Arial"/>
                <w:sz w:val="20"/>
                <w:szCs w:val="20"/>
              </w:rPr>
              <w:t>Banco de Dados II</w:t>
            </w: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7D994B24" w14:textId="77777777" w:rsidR="00746677" w:rsidRDefault="00C4746A">
            <w:pPr>
              <w:spacing w:after="120" w:line="240" w:lineRule="auto"/>
              <w:ind w:firstLine="0"/>
              <w:rPr>
                <w:rFonts w:cs="Arial"/>
                <w:sz w:val="20"/>
                <w:szCs w:val="20"/>
              </w:rPr>
            </w:pPr>
            <w:r>
              <w:rPr>
                <w:rFonts w:cs="Arial"/>
                <w:sz w:val="20"/>
                <w:szCs w:val="20"/>
                <w:lang w:val="en-US"/>
              </w:rPr>
              <w:t xml:space="preserve">STANEK, W. </w:t>
            </w:r>
            <w:r>
              <w:rPr>
                <w:rFonts w:cs="Arial"/>
                <w:b/>
                <w:sz w:val="20"/>
                <w:szCs w:val="20"/>
                <w:lang w:val="en-US"/>
              </w:rPr>
              <w:t>Microsoft SQL Server 2008</w:t>
            </w:r>
            <w:r>
              <w:rPr>
                <w:rFonts w:cs="Arial"/>
                <w:sz w:val="20"/>
                <w:szCs w:val="20"/>
                <w:lang w:val="en-US"/>
              </w:rPr>
              <w:t xml:space="preserve">. </w:t>
            </w:r>
            <w:r>
              <w:rPr>
                <w:rFonts w:cs="Arial"/>
                <w:sz w:val="20"/>
                <w:szCs w:val="20"/>
              </w:rPr>
              <w:t>Editora Bookman, 2013.</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7CE49002" w14:textId="77777777" w:rsidR="00746677" w:rsidRDefault="00C4746A">
            <w:pPr>
              <w:ind w:firstLine="0"/>
              <w:jc w:val="center"/>
              <w:rPr>
                <w:rFonts w:cs="Arial"/>
                <w:sz w:val="20"/>
                <w:szCs w:val="20"/>
              </w:rPr>
            </w:pPr>
            <w:r>
              <w:rPr>
                <w:rFonts w:cs="Arial"/>
                <w:sz w:val="20"/>
                <w:szCs w:val="20"/>
              </w:rPr>
              <w:t>B</w:t>
            </w:r>
          </w:p>
        </w:tc>
      </w:tr>
      <w:tr w:rsidR="00746677" w14:paraId="63CCCCB9" w14:textId="77777777">
        <w:trPr>
          <w:jc w:val="center"/>
        </w:trPr>
        <w:tc>
          <w:tcPr>
            <w:tcW w:w="2406" w:type="dxa"/>
            <w:vMerge/>
            <w:tcBorders>
              <w:top w:val="single" w:sz="2" w:space="0" w:color="000001"/>
              <w:left w:val="single" w:sz="2" w:space="0" w:color="000001"/>
              <w:bottom w:val="single" w:sz="2" w:space="0" w:color="000001"/>
            </w:tcBorders>
            <w:shd w:val="clear" w:color="auto" w:fill="auto"/>
            <w:tcMar>
              <w:left w:w="51" w:type="dxa"/>
            </w:tcMar>
          </w:tcPr>
          <w:p w14:paraId="26F81DDD" w14:textId="77777777" w:rsidR="00746677" w:rsidRDefault="00746677">
            <w:pPr>
              <w:ind w:firstLine="0"/>
              <w:rPr>
                <w:rFonts w:cs="Arial"/>
                <w:sz w:val="20"/>
                <w:szCs w:val="20"/>
              </w:rPr>
            </w:pP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179E70DE" w14:textId="77777777" w:rsidR="00746677" w:rsidRDefault="00C4746A">
            <w:pPr>
              <w:spacing w:after="120" w:line="240" w:lineRule="auto"/>
              <w:ind w:firstLine="0"/>
              <w:rPr>
                <w:rFonts w:cs="Arial"/>
                <w:sz w:val="20"/>
                <w:szCs w:val="20"/>
              </w:rPr>
            </w:pPr>
            <w:r>
              <w:rPr>
                <w:rFonts w:cs="Arial"/>
                <w:sz w:val="20"/>
                <w:szCs w:val="20"/>
              </w:rPr>
              <w:t xml:space="preserve">DEWSON, R. </w:t>
            </w:r>
            <w:r>
              <w:rPr>
                <w:rFonts w:cs="Arial"/>
                <w:b/>
                <w:sz w:val="20"/>
                <w:szCs w:val="20"/>
              </w:rPr>
              <w:t>Microsoft SQL Server 2008 Para Desenvolvedores</w:t>
            </w:r>
            <w:r>
              <w:rPr>
                <w:rFonts w:cs="Arial"/>
                <w:sz w:val="20"/>
                <w:szCs w:val="20"/>
              </w:rPr>
              <w:t>. Editora Alta Books, 2009.</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345CB65D" w14:textId="77777777" w:rsidR="00746677" w:rsidRDefault="00C4746A">
            <w:pPr>
              <w:ind w:firstLine="0"/>
              <w:jc w:val="center"/>
              <w:rPr>
                <w:rFonts w:cs="Arial"/>
                <w:sz w:val="20"/>
                <w:szCs w:val="20"/>
              </w:rPr>
            </w:pPr>
            <w:r>
              <w:rPr>
                <w:rFonts w:cs="Arial"/>
                <w:sz w:val="20"/>
                <w:szCs w:val="20"/>
              </w:rPr>
              <w:t>B</w:t>
            </w:r>
          </w:p>
        </w:tc>
      </w:tr>
      <w:tr w:rsidR="00746677" w14:paraId="0440C2DB" w14:textId="77777777">
        <w:trPr>
          <w:jc w:val="center"/>
        </w:trPr>
        <w:tc>
          <w:tcPr>
            <w:tcW w:w="2406" w:type="dxa"/>
            <w:vMerge/>
            <w:tcBorders>
              <w:top w:val="single" w:sz="2" w:space="0" w:color="000001"/>
              <w:left w:val="single" w:sz="2" w:space="0" w:color="000001"/>
              <w:bottom w:val="single" w:sz="2" w:space="0" w:color="000001"/>
            </w:tcBorders>
            <w:shd w:val="clear" w:color="auto" w:fill="auto"/>
            <w:tcMar>
              <w:left w:w="51" w:type="dxa"/>
            </w:tcMar>
          </w:tcPr>
          <w:p w14:paraId="42D6C53A" w14:textId="77777777" w:rsidR="00746677" w:rsidRDefault="00746677">
            <w:pPr>
              <w:ind w:firstLine="0"/>
              <w:rPr>
                <w:rFonts w:cs="Arial"/>
                <w:sz w:val="20"/>
                <w:szCs w:val="20"/>
              </w:rPr>
            </w:pP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44590AC0" w14:textId="77777777" w:rsidR="00746677" w:rsidRDefault="00C4746A">
            <w:pPr>
              <w:spacing w:line="240" w:lineRule="auto"/>
              <w:ind w:firstLine="0"/>
              <w:rPr>
                <w:sz w:val="20"/>
                <w:szCs w:val="20"/>
              </w:rPr>
            </w:pPr>
            <w:r>
              <w:rPr>
                <w:rFonts w:cs="Arial"/>
                <w:sz w:val="20"/>
                <w:szCs w:val="20"/>
              </w:rPr>
              <w:t xml:space="preserve">GONZAGA, J. L. </w:t>
            </w:r>
            <w:r>
              <w:rPr>
                <w:rFonts w:cs="Arial"/>
                <w:b/>
                <w:sz w:val="20"/>
                <w:szCs w:val="20"/>
              </w:rPr>
              <w:t>Dominando o PostgreSQL</w:t>
            </w:r>
            <w:r w:rsidR="00C443F9">
              <w:rPr>
                <w:rFonts w:cs="Arial"/>
                <w:sz w:val="20"/>
                <w:szCs w:val="20"/>
              </w:rPr>
              <w:t>. Editora Ciência Moderna, 2007</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26FE48EF" w14:textId="77777777" w:rsidR="00746677" w:rsidRDefault="00C4746A">
            <w:pPr>
              <w:ind w:firstLine="0"/>
              <w:jc w:val="center"/>
              <w:rPr>
                <w:rFonts w:cs="Arial"/>
                <w:sz w:val="20"/>
                <w:szCs w:val="20"/>
              </w:rPr>
            </w:pPr>
            <w:r>
              <w:rPr>
                <w:rFonts w:cs="Arial"/>
                <w:sz w:val="20"/>
                <w:szCs w:val="20"/>
              </w:rPr>
              <w:t>B</w:t>
            </w:r>
          </w:p>
        </w:tc>
      </w:tr>
      <w:tr w:rsidR="00746677" w14:paraId="51B12EA1" w14:textId="77777777">
        <w:trPr>
          <w:jc w:val="center"/>
        </w:trPr>
        <w:tc>
          <w:tcPr>
            <w:tcW w:w="2406" w:type="dxa"/>
            <w:vMerge/>
            <w:tcBorders>
              <w:top w:val="single" w:sz="2" w:space="0" w:color="000001"/>
              <w:left w:val="single" w:sz="2" w:space="0" w:color="000001"/>
              <w:bottom w:val="single" w:sz="2" w:space="0" w:color="000001"/>
            </w:tcBorders>
            <w:shd w:val="clear" w:color="auto" w:fill="auto"/>
            <w:tcMar>
              <w:left w:w="51" w:type="dxa"/>
            </w:tcMar>
          </w:tcPr>
          <w:p w14:paraId="438010B8" w14:textId="77777777" w:rsidR="00746677" w:rsidRDefault="00746677">
            <w:pPr>
              <w:ind w:firstLine="0"/>
              <w:rPr>
                <w:rFonts w:cs="Arial"/>
                <w:sz w:val="20"/>
                <w:szCs w:val="20"/>
              </w:rPr>
            </w:pP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230E2F6C" w14:textId="77777777" w:rsidR="00746677" w:rsidRDefault="00C4746A">
            <w:pPr>
              <w:spacing w:after="120" w:line="240" w:lineRule="auto"/>
              <w:ind w:firstLine="0"/>
              <w:rPr>
                <w:rFonts w:cs="Arial"/>
                <w:sz w:val="20"/>
                <w:szCs w:val="20"/>
              </w:rPr>
            </w:pPr>
            <w:r>
              <w:rPr>
                <w:rFonts w:cs="Arial"/>
                <w:sz w:val="20"/>
                <w:szCs w:val="20"/>
              </w:rPr>
              <w:t xml:space="preserve">HASSELL, J. </w:t>
            </w:r>
            <w:r>
              <w:rPr>
                <w:rFonts w:cs="Arial"/>
                <w:b/>
                <w:sz w:val="20"/>
                <w:szCs w:val="20"/>
              </w:rPr>
              <w:t>Windows Server 2008 - O Guia Definitivo</w:t>
            </w:r>
            <w:r>
              <w:rPr>
                <w:rFonts w:cs="Arial"/>
                <w:sz w:val="20"/>
                <w:szCs w:val="20"/>
              </w:rPr>
              <w:t>. Editora Alta Books, 2008.</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723E0E22" w14:textId="77777777" w:rsidR="00746677" w:rsidRDefault="00C4746A">
            <w:pPr>
              <w:ind w:firstLine="0"/>
              <w:jc w:val="center"/>
              <w:rPr>
                <w:rFonts w:cs="Arial"/>
                <w:sz w:val="20"/>
                <w:szCs w:val="20"/>
              </w:rPr>
            </w:pPr>
            <w:r>
              <w:rPr>
                <w:rFonts w:cs="Arial"/>
                <w:sz w:val="20"/>
                <w:szCs w:val="20"/>
              </w:rPr>
              <w:t>C</w:t>
            </w:r>
          </w:p>
        </w:tc>
      </w:tr>
      <w:tr w:rsidR="00746677" w14:paraId="0B174A00" w14:textId="77777777">
        <w:trPr>
          <w:jc w:val="center"/>
        </w:trPr>
        <w:tc>
          <w:tcPr>
            <w:tcW w:w="2406" w:type="dxa"/>
            <w:vMerge/>
            <w:tcBorders>
              <w:top w:val="single" w:sz="2" w:space="0" w:color="000001"/>
              <w:left w:val="single" w:sz="2" w:space="0" w:color="000001"/>
              <w:bottom w:val="single" w:sz="2" w:space="0" w:color="000001"/>
            </w:tcBorders>
            <w:shd w:val="clear" w:color="auto" w:fill="auto"/>
            <w:tcMar>
              <w:left w:w="51" w:type="dxa"/>
            </w:tcMar>
          </w:tcPr>
          <w:p w14:paraId="1556AF22" w14:textId="77777777" w:rsidR="00746677" w:rsidRDefault="00746677">
            <w:pPr>
              <w:ind w:firstLine="0"/>
              <w:rPr>
                <w:rFonts w:cs="Arial"/>
                <w:sz w:val="20"/>
                <w:szCs w:val="20"/>
              </w:rPr>
            </w:pP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39895A42" w14:textId="77777777" w:rsidR="00746677" w:rsidRDefault="00C4746A">
            <w:pPr>
              <w:spacing w:after="120" w:line="240" w:lineRule="auto"/>
              <w:ind w:firstLine="0"/>
              <w:rPr>
                <w:rFonts w:cs="Arial"/>
                <w:sz w:val="20"/>
                <w:szCs w:val="20"/>
              </w:rPr>
            </w:pPr>
            <w:r>
              <w:rPr>
                <w:rFonts w:cs="Arial"/>
                <w:sz w:val="20"/>
                <w:szCs w:val="20"/>
              </w:rPr>
              <w:t xml:space="preserve">CHAPPLE,  M. </w:t>
            </w:r>
            <w:r>
              <w:rPr>
                <w:rFonts w:cs="Arial"/>
                <w:b/>
                <w:sz w:val="20"/>
                <w:szCs w:val="20"/>
              </w:rPr>
              <w:t>Microsoft Sql Server 2008 Para Leigos</w:t>
            </w:r>
            <w:r>
              <w:rPr>
                <w:rFonts w:cs="Arial"/>
                <w:sz w:val="20"/>
                <w:szCs w:val="20"/>
              </w:rPr>
              <w:t>. Editora Alta Books, 2008.</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65586493" w14:textId="77777777" w:rsidR="00746677" w:rsidRDefault="00C4746A">
            <w:pPr>
              <w:ind w:firstLine="0"/>
              <w:jc w:val="center"/>
              <w:rPr>
                <w:rFonts w:cs="Arial"/>
                <w:sz w:val="20"/>
                <w:szCs w:val="20"/>
              </w:rPr>
            </w:pPr>
            <w:r>
              <w:rPr>
                <w:rFonts w:cs="Arial"/>
                <w:sz w:val="20"/>
                <w:szCs w:val="20"/>
              </w:rPr>
              <w:t>C</w:t>
            </w:r>
          </w:p>
        </w:tc>
      </w:tr>
      <w:tr w:rsidR="00746677" w14:paraId="477BC19A" w14:textId="77777777">
        <w:trPr>
          <w:jc w:val="center"/>
        </w:trPr>
        <w:tc>
          <w:tcPr>
            <w:tcW w:w="2406" w:type="dxa"/>
            <w:vMerge/>
            <w:tcBorders>
              <w:top w:val="single" w:sz="2" w:space="0" w:color="000001"/>
              <w:left w:val="single" w:sz="2" w:space="0" w:color="000001"/>
              <w:bottom w:val="single" w:sz="2" w:space="0" w:color="000001"/>
            </w:tcBorders>
            <w:shd w:val="clear" w:color="auto" w:fill="auto"/>
            <w:tcMar>
              <w:left w:w="51" w:type="dxa"/>
            </w:tcMar>
          </w:tcPr>
          <w:p w14:paraId="177E9960" w14:textId="77777777" w:rsidR="00746677" w:rsidRDefault="00746677">
            <w:pPr>
              <w:ind w:firstLine="0"/>
              <w:rPr>
                <w:rFonts w:cs="Arial"/>
                <w:sz w:val="20"/>
                <w:szCs w:val="20"/>
              </w:rPr>
            </w:pP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6ECEB444" w14:textId="77777777" w:rsidR="00746677" w:rsidRDefault="00C4746A">
            <w:pPr>
              <w:spacing w:after="120" w:line="240" w:lineRule="auto"/>
              <w:ind w:firstLine="0"/>
              <w:rPr>
                <w:rFonts w:cs="Arial"/>
                <w:sz w:val="20"/>
                <w:szCs w:val="20"/>
              </w:rPr>
            </w:pPr>
            <w:r>
              <w:rPr>
                <w:rFonts w:cs="Arial"/>
                <w:sz w:val="20"/>
                <w:szCs w:val="20"/>
              </w:rPr>
              <w:t xml:space="preserve">BATTISTI, J. </w:t>
            </w:r>
            <w:r>
              <w:rPr>
                <w:rFonts w:cs="Arial"/>
                <w:b/>
                <w:sz w:val="20"/>
                <w:szCs w:val="20"/>
              </w:rPr>
              <w:t>SQL Server 2005 - Administraçao E Desenvolvimento</w:t>
            </w:r>
            <w:r>
              <w:rPr>
                <w:rFonts w:cs="Arial"/>
                <w:sz w:val="20"/>
                <w:szCs w:val="20"/>
              </w:rPr>
              <w:t>. Editora Axcel Books, 2006.</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0AE67DFB" w14:textId="77777777" w:rsidR="00746677" w:rsidRDefault="00C4746A">
            <w:pPr>
              <w:ind w:firstLine="0"/>
              <w:jc w:val="center"/>
              <w:rPr>
                <w:rFonts w:cs="Arial"/>
                <w:sz w:val="20"/>
                <w:szCs w:val="20"/>
              </w:rPr>
            </w:pPr>
            <w:r>
              <w:rPr>
                <w:rFonts w:cs="Arial"/>
                <w:sz w:val="20"/>
                <w:szCs w:val="20"/>
              </w:rPr>
              <w:t>C</w:t>
            </w:r>
          </w:p>
        </w:tc>
      </w:tr>
      <w:tr w:rsidR="00746677" w14:paraId="6445EDA7" w14:textId="77777777">
        <w:trPr>
          <w:jc w:val="center"/>
        </w:trPr>
        <w:tc>
          <w:tcPr>
            <w:tcW w:w="2406" w:type="dxa"/>
            <w:vMerge/>
            <w:tcBorders>
              <w:top w:val="single" w:sz="2" w:space="0" w:color="000001"/>
              <w:left w:val="single" w:sz="2" w:space="0" w:color="000001"/>
              <w:bottom w:val="single" w:sz="2" w:space="0" w:color="000001"/>
            </w:tcBorders>
            <w:shd w:val="clear" w:color="auto" w:fill="auto"/>
            <w:tcMar>
              <w:left w:w="51" w:type="dxa"/>
            </w:tcMar>
          </w:tcPr>
          <w:p w14:paraId="71BF0C5B" w14:textId="77777777" w:rsidR="00746677" w:rsidRDefault="00746677">
            <w:pPr>
              <w:ind w:firstLine="0"/>
              <w:rPr>
                <w:rFonts w:cs="Arial"/>
                <w:sz w:val="20"/>
                <w:szCs w:val="20"/>
              </w:rPr>
            </w:pP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4949EFFA" w14:textId="77777777" w:rsidR="00746677" w:rsidRDefault="00C4746A">
            <w:pPr>
              <w:spacing w:after="120" w:line="240" w:lineRule="auto"/>
              <w:ind w:firstLine="0"/>
              <w:rPr>
                <w:rFonts w:cs="Arial"/>
                <w:sz w:val="20"/>
                <w:szCs w:val="20"/>
              </w:rPr>
            </w:pPr>
            <w:r>
              <w:rPr>
                <w:rFonts w:cs="Arial"/>
                <w:sz w:val="20"/>
                <w:szCs w:val="20"/>
              </w:rPr>
              <w:t xml:space="preserve">HOTEK, M. </w:t>
            </w:r>
            <w:r>
              <w:rPr>
                <w:rFonts w:cs="Arial"/>
                <w:b/>
                <w:sz w:val="20"/>
                <w:szCs w:val="20"/>
              </w:rPr>
              <w:t>Kit De Treinamento MCTS</w:t>
            </w:r>
            <w:r>
              <w:rPr>
                <w:rFonts w:cs="Arial"/>
                <w:sz w:val="20"/>
                <w:szCs w:val="20"/>
              </w:rPr>
              <w:t xml:space="preserve"> (Exame 70-432) Microsoft SQL Server 2008 Implementação e Manutenção. Editora Artmed, 2009.</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34881978" w14:textId="77777777" w:rsidR="00746677" w:rsidRDefault="00C4746A">
            <w:pPr>
              <w:ind w:firstLine="0"/>
              <w:jc w:val="center"/>
              <w:rPr>
                <w:rFonts w:cs="Arial"/>
                <w:sz w:val="20"/>
                <w:szCs w:val="20"/>
              </w:rPr>
            </w:pPr>
            <w:r>
              <w:rPr>
                <w:rFonts w:cs="Arial"/>
                <w:sz w:val="20"/>
                <w:szCs w:val="20"/>
              </w:rPr>
              <w:t>C</w:t>
            </w:r>
          </w:p>
        </w:tc>
      </w:tr>
      <w:tr w:rsidR="00746677" w14:paraId="291F8930" w14:textId="77777777">
        <w:trPr>
          <w:jc w:val="center"/>
        </w:trPr>
        <w:tc>
          <w:tcPr>
            <w:tcW w:w="2406" w:type="dxa"/>
            <w:vMerge/>
            <w:tcBorders>
              <w:top w:val="single" w:sz="2" w:space="0" w:color="000001"/>
              <w:left w:val="single" w:sz="2" w:space="0" w:color="000001"/>
              <w:bottom w:val="single" w:sz="2" w:space="0" w:color="000001"/>
            </w:tcBorders>
            <w:shd w:val="clear" w:color="auto" w:fill="auto"/>
            <w:tcMar>
              <w:left w:w="51" w:type="dxa"/>
            </w:tcMar>
          </w:tcPr>
          <w:p w14:paraId="69BB106F" w14:textId="77777777" w:rsidR="00746677" w:rsidRDefault="00746677">
            <w:pPr>
              <w:ind w:firstLine="0"/>
              <w:rPr>
                <w:rFonts w:cs="Arial"/>
                <w:sz w:val="20"/>
                <w:szCs w:val="20"/>
              </w:rPr>
            </w:pP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48725A53" w14:textId="77777777" w:rsidR="00746677" w:rsidRDefault="00C4746A">
            <w:pPr>
              <w:spacing w:line="240" w:lineRule="auto"/>
              <w:ind w:firstLine="0"/>
              <w:rPr>
                <w:sz w:val="20"/>
                <w:szCs w:val="20"/>
              </w:rPr>
            </w:pPr>
            <w:r>
              <w:rPr>
                <w:rFonts w:cs="Arial"/>
                <w:sz w:val="20"/>
                <w:szCs w:val="20"/>
              </w:rPr>
              <w:t xml:space="preserve">MANZANO, J. A. N. G. </w:t>
            </w:r>
            <w:r>
              <w:rPr>
                <w:rFonts w:cs="Arial"/>
                <w:b/>
                <w:sz w:val="20"/>
                <w:szCs w:val="20"/>
              </w:rPr>
              <w:t>Postgresql 8.3.0 - Interativo - Guia de Orientação e Desenvolvimento</w:t>
            </w:r>
            <w:r>
              <w:rPr>
                <w:rFonts w:cs="Arial"/>
                <w:sz w:val="20"/>
                <w:szCs w:val="20"/>
              </w:rPr>
              <w:t>. Editora Érica, 2008.</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6600007C" w14:textId="77777777" w:rsidR="00746677" w:rsidRDefault="00C4746A">
            <w:pPr>
              <w:ind w:firstLine="0"/>
              <w:jc w:val="center"/>
              <w:rPr>
                <w:rFonts w:cs="Arial"/>
                <w:sz w:val="20"/>
                <w:szCs w:val="20"/>
              </w:rPr>
            </w:pPr>
            <w:r>
              <w:rPr>
                <w:rFonts w:cs="Arial"/>
                <w:sz w:val="20"/>
                <w:szCs w:val="20"/>
              </w:rPr>
              <w:t>C</w:t>
            </w:r>
          </w:p>
        </w:tc>
      </w:tr>
    </w:tbl>
    <w:p w14:paraId="39DEBEBE" w14:textId="77777777" w:rsidR="00746677" w:rsidRDefault="00746677">
      <w:pPr>
        <w:ind w:firstLine="0"/>
      </w:pPr>
    </w:p>
    <w:p w14:paraId="314863BA" w14:textId="77777777" w:rsidR="005C2F67" w:rsidRDefault="005C2F67">
      <w:pPr>
        <w:ind w:firstLine="0"/>
      </w:pPr>
    </w:p>
    <w:p w14:paraId="4126B534" w14:textId="77777777" w:rsidR="005C2F67" w:rsidRDefault="005C2F67">
      <w:pPr>
        <w:ind w:firstLine="0"/>
      </w:pPr>
    </w:p>
    <w:tbl>
      <w:tblPr>
        <w:tblW w:w="8724" w:type="dxa"/>
        <w:jc w:val="center"/>
        <w:tblBorders>
          <w:top w:val="single" w:sz="2" w:space="0" w:color="000001"/>
          <w:left w:val="single" w:sz="2" w:space="0" w:color="000001"/>
          <w:bottom w:val="single" w:sz="2" w:space="0" w:color="000001"/>
          <w:insideH w:val="single" w:sz="2" w:space="0" w:color="000001"/>
        </w:tblBorders>
        <w:tblCellMar>
          <w:top w:w="55" w:type="dxa"/>
          <w:left w:w="51" w:type="dxa"/>
          <w:bottom w:w="55" w:type="dxa"/>
          <w:right w:w="55" w:type="dxa"/>
        </w:tblCellMar>
        <w:tblLook w:val="0000" w:firstRow="0" w:lastRow="0" w:firstColumn="0" w:lastColumn="0" w:noHBand="0" w:noVBand="0"/>
      </w:tblPr>
      <w:tblGrid>
        <w:gridCol w:w="2406"/>
        <w:gridCol w:w="5463"/>
        <w:gridCol w:w="855"/>
      </w:tblGrid>
      <w:tr w:rsidR="00746677" w14:paraId="23BA6B0A" w14:textId="77777777">
        <w:trPr>
          <w:jc w:val="center"/>
        </w:trPr>
        <w:tc>
          <w:tcPr>
            <w:tcW w:w="2406" w:type="dxa"/>
            <w:tcBorders>
              <w:top w:val="single" w:sz="2" w:space="0" w:color="000001"/>
              <w:left w:val="single" w:sz="2" w:space="0" w:color="000001"/>
              <w:bottom w:val="single" w:sz="2" w:space="0" w:color="000001"/>
            </w:tcBorders>
            <w:shd w:val="clear" w:color="auto" w:fill="auto"/>
            <w:tcMar>
              <w:left w:w="51" w:type="dxa"/>
            </w:tcMar>
          </w:tcPr>
          <w:p w14:paraId="0502758B" w14:textId="77777777" w:rsidR="00746677" w:rsidRDefault="00C4746A">
            <w:pPr>
              <w:ind w:firstLine="0"/>
              <w:jc w:val="center"/>
              <w:rPr>
                <w:rFonts w:cs="Arial"/>
                <w:b/>
                <w:bCs/>
                <w:sz w:val="20"/>
                <w:szCs w:val="20"/>
              </w:rPr>
            </w:pPr>
            <w:r>
              <w:rPr>
                <w:rFonts w:cs="Arial"/>
                <w:b/>
                <w:bCs/>
                <w:sz w:val="20"/>
                <w:szCs w:val="20"/>
              </w:rPr>
              <w:t>Disciplina:</w:t>
            </w: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4A640D51" w14:textId="77777777" w:rsidR="00746677" w:rsidRDefault="00C4746A">
            <w:pPr>
              <w:ind w:firstLine="0"/>
              <w:jc w:val="center"/>
              <w:rPr>
                <w:rFonts w:cs="Arial"/>
                <w:b/>
                <w:bCs/>
                <w:sz w:val="20"/>
                <w:szCs w:val="20"/>
              </w:rPr>
            </w:pPr>
            <w:r>
              <w:rPr>
                <w:rFonts w:cs="Arial"/>
                <w:b/>
                <w:bCs/>
                <w:sz w:val="20"/>
                <w:szCs w:val="20"/>
              </w:rPr>
              <w:t>Referências Bibliográficas</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tcPr>
          <w:p w14:paraId="7B5FC2A0" w14:textId="77777777" w:rsidR="00746677" w:rsidRDefault="00C4746A">
            <w:pPr>
              <w:ind w:firstLine="0"/>
              <w:jc w:val="center"/>
              <w:rPr>
                <w:rFonts w:cs="Arial"/>
                <w:b/>
                <w:bCs/>
                <w:sz w:val="20"/>
                <w:szCs w:val="20"/>
              </w:rPr>
            </w:pPr>
            <w:r>
              <w:rPr>
                <w:rFonts w:cs="Arial"/>
                <w:b/>
                <w:bCs/>
                <w:sz w:val="20"/>
                <w:szCs w:val="20"/>
              </w:rPr>
              <w:t>Uso:</w:t>
            </w:r>
          </w:p>
        </w:tc>
      </w:tr>
      <w:tr w:rsidR="00746677" w14:paraId="323F11B9" w14:textId="77777777">
        <w:trPr>
          <w:jc w:val="center"/>
        </w:trPr>
        <w:tc>
          <w:tcPr>
            <w:tcW w:w="2406" w:type="dxa"/>
            <w:vMerge w:val="restart"/>
            <w:tcBorders>
              <w:top w:val="single" w:sz="2" w:space="0" w:color="000001"/>
              <w:left w:val="single" w:sz="2" w:space="0" w:color="000001"/>
              <w:bottom w:val="single" w:sz="2" w:space="0" w:color="000001"/>
            </w:tcBorders>
            <w:shd w:val="clear" w:color="auto" w:fill="auto"/>
            <w:tcMar>
              <w:left w:w="51" w:type="dxa"/>
            </w:tcMar>
            <w:vAlign w:val="center"/>
          </w:tcPr>
          <w:p w14:paraId="41A91C4D" w14:textId="77777777" w:rsidR="00746677" w:rsidRDefault="00C4746A">
            <w:pPr>
              <w:ind w:firstLine="0"/>
              <w:jc w:val="center"/>
              <w:rPr>
                <w:rFonts w:cs="Arial"/>
                <w:sz w:val="20"/>
                <w:szCs w:val="20"/>
              </w:rPr>
            </w:pPr>
            <w:r>
              <w:rPr>
                <w:rFonts w:cs="Arial"/>
                <w:sz w:val="20"/>
                <w:szCs w:val="20"/>
              </w:rPr>
              <w:lastRenderedPageBreak/>
              <w:t>Redes III - Segurança</w:t>
            </w: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0FAF7C42" w14:textId="77777777" w:rsidR="00746677" w:rsidRDefault="00C4746A">
            <w:pPr>
              <w:ind w:firstLine="0"/>
              <w:rPr>
                <w:rFonts w:eastAsia="MS Mincho" w:cs="Arial"/>
                <w:iCs/>
                <w:sz w:val="20"/>
                <w:szCs w:val="20"/>
              </w:rPr>
            </w:pPr>
            <w:r>
              <w:rPr>
                <w:rFonts w:cs="Arial"/>
                <w:sz w:val="20"/>
                <w:szCs w:val="20"/>
              </w:rPr>
              <w:t xml:space="preserve">STALLINGS, W. </w:t>
            </w:r>
            <w:r>
              <w:rPr>
                <w:rFonts w:cs="Arial"/>
                <w:b/>
                <w:sz w:val="20"/>
                <w:szCs w:val="20"/>
              </w:rPr>
              <w:t>Criptografia e Segurança de Redes</w:t>
            </w:r>
            <w:r>
              <w:rPr>
                <w:rFonts w:cs="Arial"/>
                <w:sz w:val="20"/>
                <w:szCs w:val="20"/>
              </w:rPr>
              <w:t xml:space="preserve"> – 6ª edição – Ed. Pearson Education, 2014.</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5A3EB1FD" w14:textId="77777777" w:rsidR="00746677" w:rsidRDefault="00C4746A">
            <w:pPr>
              <w:ind w:firstLine="0"/>
              <w:jc w:val="center"/>
              <w:rPr>
                <w:rFonts w:cs="Arial"/>
                <w:sz w:val="20"/>
                <w:szCs w:val="20"/>
              </w:rPr>
            </w:pPr>
            <w:r>
              <w:rPr>
                <w:rFonts w:cs="Arial"/>
                <w:sz w:val="20"/>
                <w:szCs w:val="20"/>
              </w:rPr>
              <w:t>B</w:t>
            </w:r>
          </w:p>
        </w:tc>
      </w:tr>
      <w:tr w:rsidR="00746677" w14:paraId="53B92B3E" w14:textId="77777777">
        <w:trPr>
          <w:jc w:val="center"/>
        </w:trPr>
        <w:tc>
          <w:tcPr>
            <w:tcW w:w="2406" w:type="dxa"/>
            <w:vMerge/>
            <w:tcBorders>
              <w:top w:val="single" w:sz="2" w:space="0" w:color="000001"/>
              <w:left w:val="single" w:sz="2" w:space="0" w:color="000001"/>
              <w:bottom w:val="single" w:sz="2" w:space="0" w:color="000001"/>
            </w:tcBorders>
            <w:shd w:val="clear" w:color="auto" w:fill="auto"/>
            <w:tcMar>
              <w:left w:w="51" w:type="dxa"/>
            </w:tcMar>
          </w:tcPr>
          <w:p w14:paraId="3897C5BE" w14:textId="77777777" w:rsidR="00746677" w:rsidRDefault="00746677">
            <w:pPr>
              <w:ind w:firstLine="0"/>
              <w:rPr>
                <w:rFonts w:cs="Arial"/>
                <w:sz w:val="20"/>
                <w:szCs w:val="20"/>
              </w:rPr>
            </w:pP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3189D434" w14:textId="77777777" w:rsidR="00746677" w:rsidRDefault="00C4746A">
            <w:pPr>
              <w:ind w:firstLine="0"/>
              <w:rPr>
                <w:rFonts w:eastAsia="MS Mincho" w:cs="Arial"/>
                <w:iCs/>
                <w:sz w:val="20"/>
                <w:szCs w:val="20"/>
              </w:rPr>
            </w:pPr>
            <w:r>
              <w:rPr>
                <w:rFonts w:eastAsia="MS Mincho" w:cs="Arial"/>
                <w:iCs/>
                <w:sz w:val="20"/>
                <w:szCs w:val="20"/>
              </w:rPr>
              <w:t xml:space="preserve">ALENCAR, M. S. </w:t>
            </w:r>
            <w:r>
              <w:rPr>
                <w:rFonts w:eastAsia="MS Mincho" w:cs="Arial"/>
                <w:b/>
                <w:iCs/>
                <w:sz w:val="20"/>
                <w:szCs w:val="20"/>
              </w:rPr>
              <w:t>Informação, Codificação e Segurança de Redes</w:t>
            </w:r>
            <w:r>
              <w:rPr>
                <w:rFonts w:eastAsia="MS Mincho" w:cs="Arial"/>
                <w:iCs/>
                <w:sz w:val="20"/>
                <w:szCs w:val="20"/>
              </w:rPr>
              <w:t xml:space="preserve"> – 1ª edição – Ed. Campus, 2015.</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0F9EA1FD" w14:textId="77777777" w:rsidR="00746677" w:rsidRDefault="00C4746A">
            <w:pPr>
              <w:ind w:firstLine="0"/>
              <w:jc w:val="center"/>
              <w:rPr>
                <w:rFonts w:cs="Arial"/>
                <w:sz w:val="20"/>
                <w:szCs w:val="20"/>
              </w:rPr>
            </w:pPr>
            <w:r>
              <w:rPr>
                <w:rFonts w:cs="Arial"/>
                <w:sz w:val="20"/>
                <w:szCs w:val="20"/>
              </w:rPr>
              <w:t>B</w:t>
            </w:r>
          </w:p>
        </w:tc>
      </w:tr>
      <w:tr w:rsidR="00746677" w14:paraId="0D4E0F8D" w14:textId="77777777">
        <w:trPr>
          <w:jc w:val="center"/>
        </w:trPr>
        <w:tc>
          <w:tcPr>
            <w:tcW w:w="2406" w:type="dxa"/>
            <w:vMerge/>
            <w:tcBorders>
              <w:top w:val="single" w:sz="2" w:space="0" w:color="000001"/>
              <w:left w:val="single" w:sz="2" w:space="0" w:color="000001"/>
              <w:bottom w:val="single" w:sz="2" w:space="0" w:color="000001"/>
            </w:tcBorders>
            <w:shd w:val="clear" w:color="auto" w:fill="auto"/>
            <w:tcMar>
              <w:left w:w="51" w:type="dxa"/>
            </w:tcMar>
          </w:tcPr>
          <w:p w14:paraId="01BCDC8B" w14:textId="77777777" w:rsidR="00746677" w:rsidRDefault="00746677">
            <w:pPr>
              <w:ind w:firstLine="0"/>
              <w:rPr>
                <w:rFonts w:cs="Arial"/>
                <w:sz w:val="20"/>
                <w:szCs w:val="20"/>
              </w:rPr>
            </w:pP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45656D01" w14:textId="77777777" w:rsidR="00746677" w:rsidRDefault="00C4746A">
            <w:pPr>
              <w:ind w:firstLine="0"/>
              <w:rPr>
                <w:rFonts w:eastAsia="MS Mincho" w:cs="Arial"/>
                <w:iCs/>
                <w:sz w:val="20"/>
                <w:szCs w:val="20"/>
              </w:rPr>
            </w:pPr>
            <w:r>
              <w:rPr>
                <w:rFonts w:eastAsia="MS Mincho" w:cs="Arial"/>
                <w:iCs/>
                <w:sz w:val="20"/>
                <w:szCs w:val="20"/>
              </w:rPr>
              <w:t xml:space="preserve">KUROSE J. F;  ROSS K. W. </w:t>
            </w:r>
            <w:r>
              <w:rPr>
                <w:rFonts w:eastAsia="MS Mincho" w:cs="Arial"/>
                <w:b/>
                <w:iCs/>
                <w:sz w:val="20"/>
                <w:szCs w:val="20"/>
              </w:rPr>
              <w:t>Redes de Computadores e a Internet</w:t>
            </w:r>
            <w:r>
              <w:rPr>
                <w:rFonts w:eastAsia="MS Mincho" w:cs="Arial"/>
                <w:iCs/>
                <w:sz w:val="20"/>
                <w:szCs w:val="20"/>
              </w:rPr>
              <w:t xml:space="preserve"> – uma abordagem top - down - 6ª edição - Ed. Pearson, São Paulo, 2013.</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5F139528" w14:textId="77777777" w:rsidR="00746677" w:rsidRDefault="00C4746A">
            <w:pPr>
              <w:ind w:firstLine="0"/>
              <w:jc w:val="center"/>
              <w:rPr>
                <w:rFonts w:cs="Arial"/>
                <w:sz w:val="20"/>
                <w:szCs w:val="20"/>
              </w:rPr>
            </w:pPr>
            <w:r>
              <w:rPr>
                <w:rFonts w:cs="Arial"/>
                <w:sz w:val="20"/>
                <w:szCs w:val="20"/>
              </w:rPr>
              <w:t>B</w:t>
            </w:r>
          </w:p>
        </w:tc>
      </w:tr>
      <w:tr w:rsidR="00746677" w14:paraId="49AB237B" w14:textId="77777777">
        <w:trPr>
          <w:jc w:val="center"/>
        </w:trPr>
        <w:tc>
          <w:tcPr>
            <w:tcW w:w="2406" w:type="dxa"/>
            <w:vMerge/>
            <w:tcBorders>
              <w:top w:val="single" w:sz="2" w:space="0" w:color="000001"/>
              <w:left w:val="single" w:sz="2" w:space="0" w:color="000001"/>
              <w:bottom w:val="single" w:sz="2" w:space="0" w:color="000001"/>
            </w:tcBorders>
            <w:shd w:val="clear" w:color="auto" w:fill="auto"/>
            <w:tcMar>
              <w:left w:w="51" w:type="dxa"/>
            </w:tcMar>
          </w:tcPr>
          <w:p w14:paraId="06B75CE8" w14:textId="77777777" w:rsidR="00746677" w:rsidRDefault="00746677">
            <w:pPr>
              <w:ind w:firstLine="0"/>
              <w:rPr>
                <w:rFonts w:cs="Arial"/>
                <w:sz w:val="20"/>
                <w:szCs w:val="20"/>
              </w:rPr>
            </w:pP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4373EB1A" w14:textId="77777777" w:rsidR="00746677" w:rsidRDefault="00C4746A">
            <w:pPr>
              <w:pStyle w:val="Ttulo2"/>
              <w:spacing w:after="60" w:line="276" w:lineRule="auto"/>
              <w:ind w:firstLine="0"/>
              <w:rPr>
                <w:rFonts w:ascii="Arial" w:hAnsi="Arial" w:cs="Arial"/>
                <w:color w:val="00000A"/>
                <w:sz w:val="20"/>
                <w:szCs w:val="20"/>
              </w:rPr>
            </w:pPr>
            <w:r>
              <w:rPr>
                <w:rFonts w:ascii="Arial" w:hAnsi="Arial" w:cs="Arial"/>
                <w:color w:val="00000A"/>
                <w:sz w:val="20"/>
                <w:szCs w:val="20"/>
              </w:rPr>
              <w:t xml:space="preserve">MORIMOTO, C. E. Redes </w:t>
            </w:r>
            <w:r>
              <w:rPr>
                <w:rFonts w:ascii="Arial" w:hAnsi="Arial" w:cs="Arial"/>
                <w:b/>
                <w:color w:val="00000A"/>
                <w:sz w:val="20"/>
                <w:szCs w:val="20"/>
              </w:rPr>
              <w:t>- Guia Prático</w:t>
            </w:r>
            <w:r>
              <w:rPr>
                <w:rFonts w:ascii="Arial" w:hAnsi="Arial" w:cs="Arial"/>
                <w:color w:val="00000A"/>
                <w:sz w:val="20"/>
                <w:szCs w:val="20"/>
              </w:rPr>
              <w:t xml:space="preserve">. 2ª edição - Sul Editores, 2011. </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510F0E79" w14:textId="77777777" w:rsidR="00746677" w:rsidRDefault="00C4746A">
            <w:pPr>
              <w:ind w:firstLine="0"/>
              <w:jc w:val="center"/>
              <w:rPr>
                <w:rFonts w:cs="Arial"/>
                <w:sz w:val="20"/>
                <w:szCs w:val="20"/>
              </w:rPr>
            </w:pPr>
            <w:r>
              <w:rPr>
                <w:rFonts w:cs="Arial"/>
                <w:sz w:val="20"/>
                <w:szCs w:val="20"/>
              </w:rPr>
              <w:t>C</w:t>
            </w:r>
          </w:p>
        </w:tc>
      </w:tr>
      <w:tr w:rsidR="00746677" w14:paraId="74ED7553" w14:textId="77777777">
        <w:trPr>
          <w:jc w:val="center"/>
        </w:trPr>
        <w:tc>
          <w:tcPr>
            <w:tcW w:w="2406" w:type="dxa"/>
            <w:vMerge/>
            <w:tcBorders>
              <w:top w:val="single" w:sz="2" w:space="0" w:color="000001"/>
              <w:left w:val="single" w:sz="2" w:space="0" w:color="000001"/>
              <w:bottom w:val="single" w:sz="2" w:space="0" w:color="000001"/>
            </w:tcBorders>
            <w:shd w:val="clear" w:color="auto" w:fill="auto"/>
            <w:tcMar>
              <w:left w:w="51" w:type="dxa"/>
            </w:tcMar>
          </w:tcPr>
          <w:p w14:paraId="457CF243" w14:textId="77777777" w:rsidR="00746677" w:rsidRDefault="00746677">
            <w:pPr>
              <w:ind w:firstLine="0"/>
              <w:rPr>
                <w:rFonts w:cs="Arial"/>
                <w:sz w:val="20"/>
                <w:szCs w:val="20"/>
              </w:rPr>
            </w:pP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6566C03E" w14:textId="77777777" w:rsidR="00746677" w:rsidRDefault="00C4746A">
            <w:pPr>
              <w:pStyle w:val="Ttulo2"/>
              <w:spacing w:after="60" w:line="276" w:lineRule="auto"/>
              <w:ind w:firstLine="0"/>
              <w:rPr>
                <w:rFonts w:ascii="Arial" w:hAnsi="Arial" w:cs="Arial"/>
                <w:color w:val="00000A"/>
                <w:sz w:val="20"/>
                <w:szCs w:val="20"/>
              </w:rPr>
            </w:pPr>
            <w:r>
              <w:rPr>
                <w:rFonts w:ascii="Arial" w:hAnsi="Arial" w:cs="Arial"/>
                <w:color w:val="00000A"/>
                <w:sz w:val="20"/>
                <w:szCs w:val="20"/>
              </w:rPr>
              <w:t xml:space="preserve">TORRES, G. </w:t>
            </w:r>
            <w:r>
              <w:rPr>
                <w:rFonts w:ascii="Arial" w:hAnsi="Arial" w:cs="Arial"/>
                <w:b/>
                <w:color w:val="00000A"/>
                <w:sz w:val="20"/>
                <w:szCs w:val="20"/>
              </w:rPr>
              <w:t>Redes de Computadores</w:t>
            </w:r>
            <w:r>
              <w:rPr>
                <w:rFonts w:ascii="Arial" w:hAnsi="Arial" w:cs="Arial"/>
                <w:color w:val="00000A"/>
                <w:sz w:val="20"/>
                <w:szCs w:val="20"/>
              </w:rPr>
              <w:t xml:space="preserve"> - Curso Completo. 10ª edição – Ed. FCA, 2013. </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31E9E470" w14:textId="77777777" w:rsidR="00746677" w:rsidRDefault="00C4746A">
            <w:pPr>
              <w:ind w:firstLine="0"/>
              <w:jc w:val="center"/>
              <w:rPr>
                <w:rFonts w:cs="Arial"/>
                <w:sz w:val="20"/>
                <w:szCs w:val="20"/>
              </w:rPr>
            </w:pPr>
            <w:r>
              <w:rPr>
                <w:rFonts w:cs="Arial"/>
                <w:sz w:val="20"/>
                <w:szCs w:val="20"/>
              </w:rPr>
              <w:t>C</w:t>
            </w:r>
          </w:p>
        </w:tc>
      </w:tr>
      <w:tr w:rsidR="00746677" w14:paraId="4FC1C1CA" w14:textId="77777777">
        <w:trPr>
          <w:jc w:val="center"/>
        </w:trPr>
        <w:tc>
          <w:tcPr>
            <w:tcW w:w="2406" w:type="dxa"/>
            <w:vMerge/>
            <w:tcBorders>
              <w:top w:val="single" w:sz="2" w:space="0" w:color="000001"/>
              <w:left w:val="single" w:sz="2" w:space="0" w:color="000001"/>
              <w:bottom w:val="single" w:sz="2" w:space="0" w:color="000001"/>
            </w:tcBorders>
            <w:shd w:val="clear" w:color="auto" w:fill="auto"/>
            <w:tcMar>
              <w:left w:w="51" w:type="dxa"/>
            </w:tcMar>
          </w:tcPr>
          <w:p w14:paraId="54BAECC8" w14:textId="77777777" w:rsidR="00746677" w:rsidRDefault="00746677">
            <w:pPr>
              <w:ind w:firstLine="0"/>
              <w:rPr>
                <w:rFonts w:cs="Arial"/>
                <w:sz w:val="20"/>
                <w:szCs w:val="20"/>
              </w:rPr>
            </w:pP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221AA9C5" w14:textId="77777777" w:rsidR="00746677" w:rsidRDefault="00C4746A">
            <w:pPr>
              <w:pStyle w:val="Ttulo2"/>
              <w:spacing w:after="60" w:line="276" w:lineRule="auto"/>
              <w:ind w:firstLine="0"/>
              <w:rPr>
                <w:rFonts w:ascii="Arial" w:hAnsi="Arial" w:cs="Arial"/>
                <w:color w:val="00000A"/>
                <w:sz w:val="20"/>
                <w:szCs w:val="20"/>
              </w:rPr>
            </w:pPr>
            <w:r>
              <w:rPr>
                <w:rFonts w:ascii="Arial" w:hAnsi="Arial" w:cs="Arial"/>
                <w:color w:val="00000A"/>
                <w:sz w:val="20"/>
                <w:szCs w:val="20"/>
              </w:rPr>
              <w:t xml:space="preserve">PINHEIRO, JOSÉ MAURÍCIO DOS S. </w:t>
            </w:r>
            <w:r>
              <w:rPr>
                <w:rFonts w:ascii="Arial" w:hAnsi="Arial" w:cs="Arial"/>
                <w:b/>
                <w:color w:val="00000A"/>
                <w:sz w:val="20"/>
                <w:szCs w:val="20"/>
              </w:rPr>
              <w:t>Guia Completo de Cabeamento de Redes</w:t>
            </w:r>
            <w:r>
              <w:rPr>
                <w:rFonts w:ascii="Arial" w:hAnsi="Arial" w:cs="Arial"/>
                <w:color w:val="00000A"/>
                <w:sz w:val="20"/>
                <w:szCs w:val="20"/>
              </w:rPr>
              <w:t xml:space="preserve"> – 2ª edição – Ed. Elsevier, 2015</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73EFC0BB" w14:textId="77777777" w:rsidR="00746677" w:rsidRDefault="00C4746A">
            <w:pPr>
              <w:ind w:firstLine="0"/>
              <w:jc w:val="center"/>
              <w:rPr>
                <w:rFonts w:cs="Arial"/>
                <w:sz w:val="20"/>
                <w:szCs w:val="20"/>
              </w:rPr>
            </w:pPr>
            <w:r>
              <w:rPr>
                <w:rFonts w:cs="Arial"/>
                <w:sz w:val="20"/>
                <w:szCs w:val="20"/>
              </w:rPr>
              <w:t>C</w:t>
            </w:r>
          </w:p>
        </w:tc>
      </w:tr>
      <w:tr w:rsidR="00746677" w14:paraId="54FAAB12" w14:textId="77777777">
        <w:trPr>
          <w:jc w:val="center"/>
        </w:trPr>
        <w:tc>
          <w:tcPr>
            <w:tcW w:w="2406" w:type="dxa"/>
            <w:vMerge/>
            <w:tcBorders>
              <w:top w:val="single" w:sz="2" w:space="0" w:color="000001"/>
              <w:left w:val="single" w:sz="2" w:space="0" w:color="000001"/>
              <w:bottom w:val="single" w:sz="2" w:space="0" w:color="000001"/>
            </w:tcBorders>
            <w:shd w:val="clear" w:color="auto" w:fill="auto"/>
            <w:tcMar>
              <w:left w:w="51" w:type="dxa"/>
            </w:tcMar>
          </w:tcPr>
          <w:p w14:paraId="573445F6" w14:textId="77777777" w:rsidR="00746677" w:rsidRDefault="00746677">
            <w:pPr>
              <w:ind w:firstLine="0"/>
              <w:rPr>
                <w:rFonts w:cs="Arial"/>
                <w:sz w:val="20"/>
                <w:szCs w:val="20"/>
              </w:rPr>
            </w:pP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0B6CD792" w14:textId="77777777" w:rsidR="00746677" w:rsidRDefault="00C4746A">
            <w:pPr>
              <w:pStyle w:val="Ttulo2"/>
              <w:spacing w:after="60" w:line="276" w:lineRule="auto"/>
              <w:ind w:firstLine="0"/>
              <w:rPr>
                <w:rFonts w:ascii="Arial" w:hAnsi="Arial" w:cs="Arial"/>
                <w:b/>
                <w:bCs/>
                <w:color w:val="00000A"/>
                <w:sz w:val="20"/>
                <w:szCs w:val="20"/>
              </w:rPr>
            </w:pPr>
            <w:r>
              <w:rPr>
                <w:rFonts w:ascii="Arial" w:hAnsi="Arial" w:cs="Arial"/>
                <w:color w:val="00000A"/>
                <w:sz w:val="20"/>
                <w:szCs w:val="20"/>
              </w:rPr>
              <w:t xml:space="preserve">MARIN, P. S. </w:t>
            </w:r>
            <w:r>
              <w:rPr>
                <w:rFonts w:ascii="Arial" w:hAnsi="Arial" w:cs="Arial"/>
                <w:b/>
                <w:color w:val="00000A"/>
                <w:sz w:val="20"/>
                <w:szCs w:val="20"/>
              </w:rPr>
              <w:t>Cabeamento Estruturado</w:t>
            </w:r>
            <w:r>
              <w:rPr>
                <w:rFonts w:ascii="Arial" w:hAnsi="Arial" w:cs="Arial"/>
                <w:color w:val="00000A"/>
                <w:sz w:val="20"/>
                <w:szCs w:val="20"/>
              </w:rPr>
              <w:t xml:space="preserve"> – 1ª edição – Ed. Érica, 2014.</w:t>
            </w:r>
            <w:r>
              <w:rPr>
                <w:rFonts w:ascii="Arial" w:hAnsi="Arial" w:cs="Arial"/>
                <w:b/>
                <w:bCs/>
                <w:color w:val="00000A"/>
                <w:sz w:val="20"/>
                <w:szCs w:val="20"/>
              </w:rPr>
              <w:t xml:space="preserve"> </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6996B069" w14:textId="77777777" w:rsidR="00746677" w:rsidRDefault="00C4746A">
            <w:pPr>
              <w:ind w:firstLine="0"/>
              <w:jc w:val="center"/>
              <w:rPr>
                <w:rFonts w:cs="Arial"/>
                <w:sz w:val="20"/>
                <w:szCs w:val="20"/>
              </w:rPr>
            </w:pPr>
            <w:r>
              <w:rPr>
                <w:rFonts w:cs="Arial"/>
                <w:sz w:val="20"/>
                <w:szCs w:val="20"/>
              </w:rPr>
              <w:t>C</w:t>
            </w:r>
          </w:p>
        </w:tc>
      </w:tr>
      <w:tr w:rsidR="00746677" w14:paraId="7B448515" w14:textId="77777777">
        <w:trPr>
          <w:jc w:val="center"/>
        </w:trPr>
        <w:tc>
          <w:tcPr>
            <w:tcW w:w="2406" w:type="dxa"/>
            <w:vMerge/>
            <w:tcBorders>
              <w:top w:val="single" w:sz="2" w:space="0" w:color="000001"/>
              <w:left w:val="single" w:sz="2" w:space="0" w:color="000001"/>
              <w:bottom w:val="single" w:sz="2" w:space="0" w:color="000001"/>
            </w:tcBorders>
            <w:shd w:val="clear" w:color="auto" w:fill="auto"/>
            <w:tcMar>
              <w:left w:w="51" w:type="dxa"/>
            </w:tcMar>
          </w:tcPr>
          <w:p w14:paraId="2F81C634" w14:textId="77777777" w:rsidR="00746677" w:rsidRDefault="00746677">
            <w:pPr>
              <w:ind w:firstLine="0"/>
              <w:rPr>
                <w:rFonts w:cs="Arial"/>
                <w:sz w:val="20"/>
                <w:szCs w:val="20"/>
              </w:rPr>
            </w:pP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209D8B9D" w14:textId="77777777" w:rsidR="00746677" w:rsidRDefault="00C4746A">
            <w:pPr>
              <w:ind w:firstLine="0"/>
              <w:rPr>
                <w:rFonts w:cs="Arial"/>
                <w:sz w:val="20"/>
                <w:szCs w:val="20"/>
              </w:rPr>
            </w:pPr>
            <w:r>
              <w:rPr>
                <w:rFonts w:cs="Arial"/>
                <w:sz w:val="20"/>
                <w:szCs w:val="20"/>
              </w:rPr>
              <w:t xml:space="preserve">COMER D. E. </w:t>
            </w:r>
            <w:r>
              <w:rPr>
                <w:rFonts w:cs="Arial"/>
                <w:b/>
                <w:sz w:val="20"/>
                <w:szCs w:val="20"/>
              </w:rPr>
              <w:t>Redes de Computadores e a Internet</w:t>
            </w:r>
            <w:r>
              <w:rPr>
                <w:rFonts w:cs="Arial"/>
                <w:sz w:val="20"/>
                <w:szCs w:val="20"/>
              </w:rPr>
              <w:t xml:space="preserve"> - Vol. I - 6ª edição – Ed. Bookman, 2016.</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5701CDE4" w14:textId="77777777" w:rsidR="00746677" w:rsidRDefault="00C4746A">
            <w:pPr>
              <w:ind w:firstLine="0"/>
              <w:jc w:val="center"/>
              <w:rPr>
                <w:rFonts w:cs="Arial"/>
                <w:sz w:val="20"/>
                <w:szCs w:val="20"/>
              </w:rPr>
            </w:pPr>
            <w:r>
              <w:rPr>
                <w:rFonts w:cs="Arial"/>
                <w:sz w:val="20"/>
                <w:szCs w:val="20"/>
              </w:rPr>
              <w:t>C</w:t>
            </w:r>
          </w:p>
        </w:tc>
      </w:tr>
    </w:tbl>
    <w:p w14:paraId="0EB26DFE" w14:textId="77777777" w:rsidR="00746677" w:rsidRDefault="00746677">
      <w:pPr>
        <w:ind w:firstLine="0"/>
      </w:pPr>
    </w:p>
    <w:tbl>
      <w:tblPr>
        <w:tblW w:w="8724" w:type="dxa"/>
        <w:jc w:val="center"/>
        <w:tblBorders>
          <w:top w:val="single" w:sz="2" w:space="0" w:color="000001"/>
          <w:left w:val="single" w:sz="2" w:space="0" w:color="000001"/>
          <w:bottom w:val="single" w:sz="2" w:space="0" w:color="000001"/>
          <w:insideH w:val="single" w:sz="2" w:space="0" w:color="000001"/>
        </w:tblBorders>
        <w:tblCellMar>
          <w:top w:w="55" w:type="dxa"/>
          <w:left w:w="51" w:type="dxa"/>
          <w:bottom w:w="55" w:type="dxa"/>
          <w:right w:w="55" w:type="dxa"/>
        </w:tblCellMar>
        <w:tblLook w:val="0000" w:firstRow="0" w:lastRow="0" w:firstColumn="0" w:lastColumn="0" w:noHBand="0" w:noVBand="0"/>
      </w:tblPr>
      <w:tblGrid>
        <w:gridCol w:w="2406"/>
        <w:gridCol w:w="5463"/>
        <w:gridCol w:w="855"/>
      </w:tblGrid>
      <w:tr w:rsidR="00746677" w14:paraId="20201042" w14:textId="77777777">
        <w:trPr>
          <w:jc w:val="center"/>
        </w:trPr>
        <w:tc>
          <w:tcPr>
            <w:tcW w:w="2406" w:type="dxa"/>
            <w:tcBorders>
              <w:top w:val="single" w:sz="2" w:space="0" w:color="000001"/>
              <w:left w:val="single" w:sz="2" w:space="0" w:color="000001"/>
              <w:bottom w:val="single" w:sz="2" w:space="0" w:color="000001"/>
            </w:tcBorders>
            <w:shd w:val="clear" w:color="auto" w:fill="auto"/>
            <w:tcMar>
              <w:left w:w="51" w:type="dxa"/>
            </w:tcMar>
          </w:tcPr>
          <w:p w14:paraId="6E326A62" w14:textId="77777777" w:rsidR="00746677" w:rsidRDefault="00C4746A">
            <w:pPr>
              <w:ind w:firstLine="0"/>
              <w:jc w:val="center"/>
              <w:rPr>
                <w:rFonts w:cs="Arial"/>
                <w:b/>
                <w:bCs/>
                <w:sz w:val="20"/>
                <w:szCs w:val="20"/>
              </w:rPr>
            </w:pPr>
            <w:r>
              <w:rPr>
                <w:rFonts w:cs="Arial"/>
                <w:b/>
                <w:bCs/>
                <w:sz w:val="20"/>
                <w:szCs w:val="20"/>
              </w:rPr>
              <w:t>Disciplina:</w:t>
            </w: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1F282BE3" w14:textId="77777777" w:rsidR="00746677" w:rsidRDefault="00C4746A">
            <w:pPr>
              <w:ind w:firstLine="0"/>
              <w:jc w:val="center"/>
              <w:rPr>
                <w:rFonts w:cs="Arial"/>
                <w:b/>
                <w:bCs/>
                <w:sz w:val="20"/>
                <w:szCs w:val="20"/>
              </w:rPr>
            </w:pPr>
            <w:r>
              <w:rPr>
                <w:rFonts w:cs="Arial"/>
                <w:b/>
                <w:bCs/>
                <w:sz w:val="20"/>
                <w:szCs w:val="20"/>
              </w:rPr>
              <w:t>Referências Bibliográficas</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tcPr>
          <w:p w14:paraId="632867B9" w14:textId="77777777" w:rsidR="00746677" w:rsidRDefault="00C4746A">
            <w:pPr>
              <w:ind w:firstLine="0"/>
              <w:jc w:val="center"/>
              <w:rPr>
                <w:rFonts w:cs="Arial"/>
                <w:b/>
                <w:bCs/>
                <w:sz w:val="20"/>
                <w:szCs w:val="20"/>
              </w:rPr>
            </w:pPr>
            <w:r>
              <w:rPr>
                <w:rFonts w:cs="Arial"/>
                <w:b/>
                <w:bCs/>
                <w:sz w:val="20"/>
                <w:szCs w:val="20"/>
              </w:rPr>
              <w:t>Uso:</w:t>
            </w:r>
          </w:p>
        </w:tc>
      </w:tr>
      <w:tr w:rsidR="00746677" w14:paraId="6BD5F929" w14:textId="77777777">
        <w:trPr>
          <w:jc w:val="center"/>
        </w:trPr>
        <w:tc>
          <w:tcPr>
            <w:tcW w:w="2406" w:type="dxa"/>
            <w:vMerge w:val="restart"/>
            <w:tcBorders>
              <w:top w:val="single" w:sz="2" w:space="0" w:color="000001"/>
              <w:left w:val="single" w:sz="2" w:space="0" w:color="000001"/>
              <w:bottom w:val="single" w:sz="2" w:space="0" w:color="000001"/>
            </w:tcBorders>
            <w:shd w:val="clear" w:color="auto" w:fill="auto"/>
            <w:tcMar>
              <w:left w:w="51" w:type="dxa"/>
            </w:tcMar>
            <w:vAlign w:val="center"/>
          </w:tcPr>
          <w:p w14:paraId="091C649C" w14:textId="77777777" w:rsidR="00746677" w:rsidRDefault="00C4746A" w:rsidP="006258BC">
            <w:pPr>
              <w:ind w:firstLine="0"/>
              <w:jc w:val="center"/>
              <w:rPr>
                <w:rFonts w:cs="Arial"/>
                <w:sz w:val="20"/>
                <w:szCs w:val="20"/>
              </w:rPr>
            </w:pPr>
            <w:r>
              <w:rPr>
                <w:rFonts w:cs="Arial"/>
                <w:sz w:val="20"/>
                <w:szCs w:val="20"/>
              </w:rPr>
              <w:t>Inglês Instrumental II</w:t>
            </w: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214C63BB" w14:textId="77777777" w:rsidR="00746677" w:rsidRDefault="00C4746A">
            <w:pPr>
              <w:ind w:firstLine="0"/>
              <w:rPr>
                <w:rFonts w:cs="Arial"/>
                <w:sz w:val="20"/>
                <w:szCs w:val="20"/>
              </w:rPr>
            </w:pPr>
            <w:r>
              <w:rPr>
                <w:rFonts w:cs="Arial"/>
                <w:sz w:val="20"/>
                <w:szCs w:val="20"/>
              </w:rPr>
              <w:t xml:space="preserve">CRUZ, D. T.; SILVA, A.V.; ROSAS, M. </w:t>
            </w:r>
            <w:r>
              <w:rPr>
                <w:rFonts w:cs="Arial"/>
                <w:b/>
                <w:sz w:val="20"/>
                <w:szCs w:val="20"/>
              </w:rPr>
              <w:t>Inglês.com.textos para informática</w:t>
            </w:r>
            <w:r>
              <w:rPr>
                <w:rFonts w:cs="Arial"/>
                <w:sz w:val="20"/>
                <w:szCs w:val="20"/>
              </w:rPr>
              <w:t>. Salvador: Editora Disal, 2006.</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0A9AB31C" w14:textId="77777777" w:rsidR="00746677" w:rsidRDefault="00C4746A">
            <w:pPr>
              <w:ind w:firstLine="0"/>
              <w:jc w:val="center"/>
              <w:rPr>
                <w:rFonts w:cs="Arial"/>
                <w:sz w:val="20"/>
                <w:szCs w:val="20"/>
              </w:rPr>
            </w:pPr>
            <w:r>
              <w:rPr>
                <w:rFonts w:cs="Arial"/>
                <w:sz w:val="20"/>
                <w:szCs w:val="20"/>
              </w:rPr>
              <w:t>B</w:t>
            </w:r>
          </w:p>
        </w:tc>
      </w:tr>
      <w:tr w:rsidR="00746677" w14:paraId="752434BB" w14:textId="77777777">
        <w:trPr>
          <w:jc w:val="center"/>
        </w:trPr>
        <w:tc>
          <w:tcPr>
            <w:tcW w:w="2406" w:type="dxa"/>
            <w:vMerge/>
            <w:tcBorders>
              <w:top w:val="single" w:sz="2" w:space="0" w:color="000001"/>
              <w:left w:val="single" w:sz="2" w:space="0" w:color="000001"/>
              <w:bottom w:val="single" w:sz="2" w:space="0" w:color="000001"/>
            </w:tcBorders>
            <w:shd w:val="clear" w:color="auto" w:fill="auto"/>
            <w:tcMar>
              <w:left w:w="51" w:type="dxa"/>
            </w:tcMar>
          </w:tcPr>
          <w:p w14:paraId="0AC47862" w14:textId="77777777" w:rsidR="00746677" w:rsidRDefault="00746677">
            <w:pPr>
              <w:ind w:firstLine="0"/>
              <w:rPr>
                <w:rFonts w:cs="Arial"/>
                <w:sz w:val="20"/>
                <w:szCs w:val="20"/>
              </w:rPr>
            </w:pP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2E4AFD07" w14:textId="77777777" w:rsidR="00746677" w:rsidRDefault="00C4746A">
            <w:pPr>
              <w:ind w:firstLine="0"/>
              <w:rPr>
                <w:rFonts w:cs="Arial"/>
                <w:sz w:val="20"/>
                <w:szCs w:val="20"/>
              </w:rPr>
            </w:pPr>
            <w:r>
              <w:rPr>
                <w:rFonts w:cs="Arial"/>
                <w:sz w:val="20"/>
                <w:szCs w:val="20"/>
                <w:lang w:val="en-US"/>
              </w:rPr>
              <w:t xml:space="preserve">ESTERAS, S. R. </w:t>
            </w:r>
            <w:r>
              <w:rPr>
                <w:rFonts w:cs="Arial"/>
                <w:b/>
                <w:sz w:val="20"/>
                <w:szCs w:val="20"/>
                <w:lang w:val="en-US"/>
              </w:rPr>
              <w:t>Infotech: English for Computer Users</w:t>
            </w:r>
            <w:r>
              <w:rPr>
                <w:rFonts w:cs="Arial"/>
                <w:sz w:val="20"/>
                <w:szCs w:val="20"/>
                <w:lang w:val="en-US"/>
              </w:rPr>
              <w:t>. Cambridge: Cambridge University Press, 2004.</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0DD9BC94" w14:textId="77777777" w:rsidR="00746677" w:rsidRDefault="00C4746A">
            <w:pPr>
              <w:ind w:firstLine="0"/>
              <w:jc w:val="center"/>
              <w:rPr>
                <w:rFonts w:cs="Arial"/>
                <w:sz w:val="20"/>
                <w:szCs w:val="20"/>
              </w:rPr>
            </w:pPr>
            <w:r>
              <w:rPr>
                <w:rFonts w:cs="Arial"/>
                <w:sz w:val="20"/>
                <w:szCs w:val="20"/>
              </w:rPr>
              <w:t>B</w:t>
            </w:r>
          </w:p>
        </w:tc>
      </w:tr>
      <w:tr w:rsidR="00746677" w14:paraId="5B3224FF" w14:textId="77777777">
        <w:trPr>
          <w:jc w:val="center"/>
        </w:trPr>
        <w:tc>
          <w:tcPr>
            <w:tcW w:w="2406" w:type="dxa"/>
            <w:vMerge/>
            <w:tcBorders>
              <w:top w:val="single" w:sz="2" w:space="0" w:color="000001"/>
              <w:left w:val="single" w:sz="2" w:space="0" w:color="000001"/>
              <w:bottom w:val="single" w:sz="2" w:space="0" w:color="000001"/>
            </w:tcBorders>
            <w:shd w:val="clear" w:color="auto" w:fill="auto"/>
            <w:tcMar>
              <w:left w:w="51" w:type="dxa"/>
            </w:tcMar>
          </w:tcPr>
          <w:p w14:paraId="0907E844" w14:textId="77777777" w:rsidR="00746677" w:rsidRDefault="00746677">
            <w:pPr>
              <w:ind w:firstLine="0"/>
              <w:rPr>
                <w:rFonts w:cs="Arial"/>
                <w:sz w:val="20"/>
                <w:szCs w:val="20"/>
              </w:rPr>
            </w:pP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0F6635C6" w14:textId="77777777" w:rsidR="00746677" w:rsidRDefault="00C4746A">
            <w:pPr>
              <w:ind w:firstLine="0"/>
              <w:rPr>
                <w:rFonts w:cs="Arial"/>
                <w:sz w:val="20"/>
                <w:szCs w:val="20"/>
              </w:rPr>
            </w:pPr>
            <w:r>
              <w:rPr>
                <w:rFonts w:cs="Arial"/>
                <w:sz w:val="20"/>
                <w:szCs w:val="20"/>
              </w:rPr>
              <w:t xml:space="preserve">GALANTE, T. Prado. </w:t>
            </w:r>
            <w:r>
              <w:rPr>
                <w:rFonts w:cs="Arial"/>
                <w:b/>
                <w:sz w:val="20"/>
                <w:szCs w:val="20"/>
              </w:rPr>
              <w:t>Inglês Básico para Informática</w:t>
            </w:r>
            <w:r>
              <w:rPr>
                <w:rFonts w:cs="Arial"/>
                <w:sz w:val="20"/>
                <w:szCs w:val="20"/>
              </w:rPr>
              <w:t>. Editora Atlas,1996.</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5F29A1D4" w14:textId="77777777" w:rsidR="00746677" w:rsidRDefault="00C4746A">
            <w:pPr>
              <w:ind w:firstLine="0"/>
              <w:jc w:val="center"/>
              <w:rPr>
                <w:rFonts w:cs="Arial"/>
                <w:sz w:val="20"/>
                <w:szCs w:val="20"/>
              </w:rPr>
            </w:pPr>
            <w:r>
              <w:rPr>
                <w:rFonts w:cs="Arial"/>
                <w:sz w:val="20"/>
                <w:szCs w:val="20"/>
              </w:rPr>
              <w:t>B</w:t>
            </w:r>
          </w:p>
        </w:tc>
      </w:tr>
      <w:tr w:rsidR="00746677" w14:paraId="56F8CC82" w14:textId="77777777">
        <w:trPr>
          <w:jc w:val="center"/>
        </w:trPr>
        <w:tc>
          <w:tcPr>
            <w:tcW w:w="2406" w:type="dxa"/>
            <w:vMerge/>
            <w:tcBorders>
              <w:top w:val="single" w:sz="2" w:space="0" w:color="000001"/>
              <w:left w:val="single" w:sz="2" w:space="0" w:color="000001"/>
              <w:bottom w:val="single" w:sz="2" w:space="0" w:color="000001"/>
            </w:tcBorders>
            <w:shd w:val="clear" w:color="auto" w:fill="auto"/>
            <w:tcMar>
              <w:left w:w="51" w:type="dxa"/>
            </w:tcMar>
          </w:tcPr>
          <w:p w14:paraId="2DC22274" w14:textId="77777777" w:rsidR="00746677" w:rsidRDefault="00746677">
            <w:pPr>
              <w:ind w:firstLine="0"/>
              <w:rPr>
                <w:rFonts w:cs="Arial"/>
                <w:sz w:val="20"/>
                <w:szCs w:val="20"/>
              </w:rPr>
            </w:pP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0BB0917D" w14:textId="77777777" w:rsidR="00746677" w:rsidRDefault="00C4746A">
            <w:pPr>
              <w:ind w:firstLine="0"/>
              <w:rPr>
                <w:rFonts w:cs="Arial"/>
                <w:sz w:val="20"/>
                <w:szCs w:val="20"/>
              </w:rPr>
            </w:pPr>
            <w:r>
              <w:rPr>
                <w:rFonts w:cs="Arial"/>
                <w:sz w:val="20"/>
                <w:szCs w:val="20"/>
              </w:rPr>
              <w:t xml:space="preserve">GALLO, L. R. </w:t>
            </w:r>
            <w:r>
              <w:rPr>
                <w:rFonts w:cs="Arial"/>
                <w:b/>
                <w:sz w:val="20"/>
                <w:szCs w:val="20"/>
              </w:rPr>
              <w:t>Inglês Instrumental para informática</w:t>
            </w:r>
            <w:r>
              <w:rPr>
                <w:rFonts w:cs="Arial"/>
                <w:sz w:val="20"/>
                <w:szCs w:val="20"/>
              </w:rPr>
              <w:t>. São Paulo: Ícone, 2011.</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0FCA179E" w14:textId="77777777" w:rsidR="00746677" w:rsidRDefault="00C4746A">
            <w:pPr>
              <w:ind w:firstLine="0"/>
              <w:jc w:val="center"/>
              <w:rPr>
                <w:rFonts w:cs="Arial"/>
                <w:sz w:val="20"/>
                <w:szCs w:val="20"/>
              </w:rPr>
            </w:pPr>
            <w:r>
              <w:rPr>
                <w:rFonts w:cs="Arial"/>
                <w:sz w:val="20"/>
                <w:szCs w:val="20"/>
              </w:rPr>
              <w:t>C</w:t>
            </w:r>
          </w:p>
        </w:tc>
      </w:tr>
      <w:tr w:rsidR="00746677" w14:paraId="607794A3" w14:textId="77777777">
        <w:trPr>
          <w:jc w:val="center"/>
        </w:trPr>
        <w:tc>
          <w:tcPr>
            <w:tcW w:w="2406" w:type="dxa"/>
            <w:vMerge/>
            <w:tcBorders>
              <w:top w:val="single" w:sz="2" w:space="0" w:color="000001"/>
              <w:left w:val="single" w:sz="2" w:space="0" w:color="000001"/>
              <w:bottom w:val="single" w:sz="2" w:space="0" w:color="000001"/>
            </w:tcBorders>
            <w:shd w:val="clear" w:color="auto" w:fill="auto"/>
            <w:tcMar>
              <w:left w:w="51" w:type="dxa"/>
            </w:tcMar>
          </w:tcPr>
          <w:p w14:paraId="21CA7557" w14:textId="77777777" w:rsidR="00746677" w:rsidRDefault="00746677">
            <w:pPr>
              <w:ind w:firstLine="0"/>
              <w:rPr>
                <w:rFonts w:cs="Arial"/>
                <w:sz w:val="20"/>
                <w:szCs w:val="20"/>
              </w:rPr>
            </w:pP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6F044379" w14:textId="77777777" w:rsidR="00746677" w:rsidRDefault="00C4746A">
            <w:pPr>
              <w:ind w:firstLine="0"/>
              <w:rPr>
                <w:rFonts w:cs="Arial"/>
                <w:sz w:val="20"/>
                <w:szCs w:val="20"/>
              </w:rPr>
            </w:pPr>
            <w:r>
              <w:rPr>
                <w:rFonts w:cs="Arial"/>
                <w:sz w:val="20"/>
                <w:szCs w:val="20"/>
              </w:rPr>
              <w:t xml:space="preserve">THOMPSON, M. A. </w:t>
            </w:r>
            <w:r>
              <w:rPr>
                <w:rFonts w:cs="Arial"/>
                <w:b/>
                <w:sz w:val="20"/>
                <w:szCs w:val="20"/>
              </w:rPr>
              <w:t>Inglês instrumental: estratégias de leitura para informática e internet</w:t>
            </w:r>
            <w:r>
              <w:rPr>
                <w:rFonts w:cs="Arial"/>
                <w:sz w:val="20"/>
                <w:szCs w:val="20"/>
              </w:rPr>
              <w:t>. São Paulo: Saraiva, 2015.</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119D73FE" w14:textId="77777777" w:rsidR="00746677" w:rsidRDefault="00C4746A">
            <w:pPr>
              <w:ind w:firstLine="0"/>
              <w:jc w:val="center"/>
              <w:rPr>
                <w:rFonts w:cs="Arial"/>
                <w:sz w:val="20"/>
                <w:szCs w:val="20"/>
              </w:rPr>
            </w:pPr>
            <w:r>
              <w:rPr>
                <w:rFonts w:cs="Arial"/>
                <w:sz w:val="20"/>
                <w:szCs w:val="20"/>
              </w:rPr>
              <w:t>C</w:t>
            </w:r>
          </w:p>
        </w:tc>
      </w:tr>
      <w:tr w:rsidR="00746677" w14:paraId="1DAEE228" w14:textId="77777777">
        <w:trPr>
          <w:jc w:val="center"/>
        </w:trPr>
        <w:tc>
          <w:tcPr>
            <w:tcW w:w="2406" w:type="dxa"/>
            <w:vMerge/>
            <w:tcBorders>
              <w:top w:val="single" w:sz="2" w:space="0" w:color="000001"/>
              <w:left w:val="single" w:sz="2" w:space="0" w:color="000001"/>
              <w:bottom w:val="single" w:sz="2" w:space="0" w:color="000001"/>
            </w:tcBorders>
            <w:shd w:val="clear" w:color="auto" w:fill="auto"/>
            <w:tcMar>
              <w:left w:w="51" w:type="dxa"/>
            </w:tcMar>
          </w:tcPr>
          <w:p w14:paraId="668E2859" w14:textId="77777777" w:rsidR="00746677" w:rsidRDefault="00746677">
            <w:pPr>
              <w:ind w:firstLine="0"/>
              <w:rPr>
                <w:rFonts w:cs="Arial"/>
                <w:sz w:val="20"/>
                <w:szCs w:val="20"/>
              </w:rPr>
            </w:pP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76AED730" w14:textId="77777777" w:rsidR="00746677" w:rsidRDefault="00C4746A">
            <w:pPr>
              <w:ind w:firstLine="0"/>
              <w:rPr>
                <w:rFonts w:cs="Arial"/>
                <w:sz w:val="20"/>
                <w:szCs w:val="20"/>
              </w:rPr>
            </w:pPr>
            <w:r>
              <w:rPr>
                <w:rFonts w:cs="Arial"/>
                <w:sz w:val="20"/>
                <w:szCs w:val="20"/>
                <w:lang w:val="en-US"/>
              </w:rPr>
              <w:t xml:space="preserve">LONGMAN. </w:t>
            </w:r>
            <w:r>
              <w:rPr>
                <w:rFonts w:cs="Arial"/>
                <w:b/>
                <w:sz w:val="20"/>
                <w:szCs w:val="20"/>
                <w:lang w:val="en-US"/>
              </w:rPr>
              <w:t>Dictionary of Contemporary English</w:t>
            </w:r>
            <w:r>
              <w:rPr>
                <w:rFonts w:cs="Arial"/>
                <w:sz w:val="20"/>
                <w:szCs w:val="20"/>
                <w:lang w:val="en-US"/>
              </w:rPr>
              <w:t xml:space="preserve">. </w:t>
            </w:r>
            <w:r>
              <w:rPr>
                <w:rFonts w:cs="Arial"/>
                <w:sz w:val="20"/>
                <w:szCs w:val="20"/>
              </w:rPr>
              <w:t>Longman, 2009.</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2C824C1E" w14:textId="77777777" w:rsidR="00746677" w:rsidRDefault="00C4746A">
            <w:pPr>
              <w:ind w:firstLine="0"/>
              <w:jc w:val="center"/>
              <w:rPr>
                <w:rFonts w:cs="Arial"/>
                <w:sz w:val="20"/>
                <w:szCs w:val="20"/>
              </w:rPr>
            </w:pPr>
            <w:r>
              <w:rPr>
                <w:rFonts w:cs="Arial"/>
                <w:sz w:val="20"/>
                <w:szCs w:val="20"/>
              </w:rPr>
              <w:t>C</w:t>
            </w:r>
          </w:p>
        </w:tc>
      </w:tr>
      <w:tr w:rsidR="00746677" w14:paraId="02F1847E" w14:textId="77777777">
        <w:trPr>
          <w:jc w:val="center"/>
        </w:trPr>
        <w:tc>
          <w:tcPr>
            <w:tcW w:w="2406" w:type="dxa"/>
            <w:vMerge/>
            <w:tcBorders>
              <w:top w:val="single" w:sz="2" w:space="0" w:color="000001"/>
              <w:left w:val="single" w:sz="2" w:space="0" w:color="000001"/>
              <w:bottom w:val="single" w:sz="2" w:space="0" w:color="000001"/>
            </w:tcBorders>
            <w:shd w:val="clear" w:color="auto" w:fill="auto"/>
            <w:tcMar>
              <w:left w:w="51" w:type="dxa"/>
            </w:tcMar>
          </w:tcPr>
          <w:p w14:paraId="5926E867" w14:textId="77777777" w:rsidR="00746677" w:rsidRDefault="00746677">
            <w:pPr>
              <w:ind w:firstLine="0"/>
              <w:rPr>
                <w:rFonts w:cs="Arial"/>
                <w:sz w:val="20"/>
                <w:szCs w:val="20"/>
              </w:rPr>
            </w:pP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44AEA962" w14:textId="77777777" w:rsidR="00746677" w:rsidRDefault="00C4746A">
            <w:pPr>
              <w:ind w:firstLine="0"/>
              <w:rPr>
                <w:rFonts w:cs="Arial"/>
                <w:sz w:val="20"/>
                <w:szCs w:val="20"/>
              </w:rPr>
            </w:pPr>
            <w:r>
              <w:rPr>
                <w:rFonts w:cs="Arial"/>
                <w:sz w:val="20"/>
                <w:szCs w:val="20"/>
              </w:rPr>
              <w:t xml:space="preserve">SAWAYA, M. R. </w:t>
            </w:r>
            <w:r>
              <w:rPr>
                <w:rFonts w:cs="Arial"/>
                <w:b/>
                <w:sz w:val="20"/>
                <w:szCs w:val="20"/>
              </w:rPr>
              <w:t>Dicionário de Informática &amp; Internet - Inglês/português</w:t>
            </w:r>
            <w:r>
              <w:rPr>
                <w:rFonts w:cs="Arial"/>
                <w:sz w:val="20"/>
                <w:szCs w:val="20"/>
              </w:rPr>
              <w:t>. Editora Nobel, 2003.</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7BA4F901" w14:textId="77777777" w:rsidR="00746677" w:rsidRDefault="00C4746A">
            <w:pPr>
              <w:ind w:firstLine="0"/>
              <w:jc w:val="center"/>
              <w:rPr>
                <w:rFonts w:cs="Arial"/>
                <w:sz w:val="20"/>
                <w:szCs w:val="20"/>
              </w:rPr>
            </w:pPr>
            <w:r>
              <w:rPr>
                <w:rFonts w:cs="Arial"/>
                <w:sz w:val="20"/>
                <w:szCs w:val="20"/>
              </w:rPr>
              <w:t>C</w:t>
            </w:r>
          </w:p>
        </w:tc>
      </w:tr>
      <w:tr w:rsidR="00746677" w14:paraId="1D06F5EB" w14:textId="77777777">
        <w:trPr>
          <w:jc w:val="center"/>
        </w:trPr>
        <w:tc>
          <w:tcPr>
            <w:tcW w:w="2406" w:type="dxa"/>
            <w:vMerge/>
            <w:tcBorders>
              <w:top w:val="single" w:sz="2" w:space="0" w:color="000001"/>
              <w:left w:val="single" w:sz="2" w:space="0" w:color="000001"/>
              <w:bottom w:val="single" w:sz="2" w:space="0" w:color="000001"/>
            </w:tcBorders>
            <w:shd w:val="clear" w:color="auto" w:fill="auto"/>
            <w:tcMar>
              <w:left w:w="51" w:type="dxa"/>
            </w:tcMar>
          </w:tcPr>
          <w:p w14:paraId="06748342" w14:textId="77777777" w:rsidR="00746677" w:rsidRDefault="00746677">
            <w:pPr>
              <w:ind w:firstLine="0"/>
              <w:rPr>
                <w:rFonts w:cs="Arial"/>
                <w:sz w:val="20"/>
                <w:szCs w:val="20"/>
              </w:rPr>
            </w:pP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3EDC3845" w14:textId="77777777" w:rsidR="00746677" w:rsidRDefault="00C4746A">
            <w:pPr>
              <w:ind w:firstLine="0"/>
              <w:rPr>
                <w:rFonts w:cs="Arial"/>
                <w:sz w:val="20"/>
                <w:szCs w:val="20"/>
              </w:rPr>
            </w:pPr>
            <w:r>
              <w:rPr>
                <w:rFonts w:cs="Arial"/>
                <w:sz w:val="20"/>
                <w:szCs w:val="20"/>
              </w:rPr>
              <w:t xml:space="preserve">SOUZA, A. G. F.; ABSY, C. A.; COSTA, G. C. da.; MELLO, L. F. de. </w:t>
            </w:r>
            <w:r>
              <w:rPr>
                <w:rFonts w:cs="Arial"/>
                <w:b/>
                <w:sz w:val="20"/>
                <w:szCs w:val="20"/>
              </w:rPr>
              <w:t>Leitura em língua inglesa: uma abordagem instrumenta</w:t>
            </w:r>
            <w:r>
              <w:rPr>
                <w:rFonts w:cs="Arial"/>
                <w:sz w:val="20"/>
                <w:szCs w:val="20"/>
              </w:rPr>
              <w:t>l. Porto Alegre: Disal, 2010.</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21678FDE" w14:textId="77777777" w:rsidR="00746677" w:rsidRDefault="00C4746A">
            <w:pPr>
              <w:ind w:firstLine="0"/>
              <w:jc w:val="center"/>
              <w:rPr>
                <w:rFonts w:cs="Arial"/>
                <w:sz w:val="20"/>
                <w:szCs w:val="20"/>
              </w:rPr>
            </w:pPr>
            <w:r>
              <w:rPr>
                <w:rFonts w:cs="Arial"/>
                <w:sz w:val="20"/>
                <w:szCs w:val="20"/>
              </w:rPr>
              <w:t>C</w:t>
            </w:r>
          </w:p>
        </w:tc>
      </w:tr>
    </w:tbl>
    <w:p w14:paraId="2F14E9AD" w14:textId="77777777" w:rsidR="00746677" w:rsidRDefault="00746677">
      <w:pPr>
        <w:ind w:firstLine="0"/>
      </w:pPr>
    </w:p>
    <w:p w14:paraId="50555941" w14:textId="77777777" w:rsidR="005C2F67" w:rsidRDefault="005C2F67">
      <w:pPr>
        <w:ind w:firstLine="0"/>
      </w:pPr>
    </w:p>
    <w:tbl>
      <w:tblPr>
        <w:tblW w:w="8724" w:type="dxa"/>
        <w:jc w:val="center"/>
        <w:tblBorders>
          <w:top w:val="single" w:sz="2" w:space="0" w:color="000001"/>
          <w:left w:val="single" w:sz="2" w:space="0" w:color="000001"/>
          <w:bottom w:val="single" w:sz="2" w:space="0" w:color="000001"/>
          <w:insideH w:val="single" w:sz="2" w:space="0" w:color="000001"/>
        </w:tblBorders>
        <w:tblCellMar>
          <w:top w:w="55" w:type="dxa"/>
          <w:left w:w="51" w:type="dxa"/>
          <w:bottom w:w="55" w:type="dxa"/>
          <w:right w:w="55" w:type="dxa"/>
        </w:tblCellMar>
        <w:tblLook w:val="0000" w:firstRow="0" w:lastRow="0" w:firstColumn="0" w:lastColumn="0" w:noHBand="0" w:noVBand="0"/>
      </w:tblPr>
      <w:tblGrid>
        <w:gridCol w:w="2406"/>
        <w:gridCol w:w="5463"/>
        <w:gridCol w:w="855"/>
      </w:tblGrid>
      <w:tr w:rsidR="00746677" w14:paraId="03D8F47D" w14:textId="77777777">
        <w:trPr>
          <w:jc w:val="center"/>
        </w:trPr>
        <w:tc>
          <w:tcPr>
            <w:tcW w:w="2406" w:type="dxa"/>
            <w:tcBorders>
              <w:top w:val="single" w:sz="2" w:space="0" w:color="000001"/>
              <w:left w:val="single" w:sz="2" w:space="0" w:color="000001"/>
              <w:bottom w:val="single" w:sz="2" w:space="0" w:color="000001"/>
            </w:tcBorders>
            <w:shd w:val="clear" w:color="auto" w:fill="auto"/>
            <w:tcMar>
              <w:left w:w="51" w:type="dxa"/>
            </w:tcMar>
          </w:tcPr>
          <w:p w14:paraId="754DF06C" w14:textId="77777777" w:rsidR="00746677" w:rsidRDefault="00C4746A">
            <w:pPr>
              <w:ind w:firstLine="0"/>
              <w:jc w:val="center"/>
              <w:rPr>
                <w:rFonts w:cs="Arial"/>
                <w:b/>
                <w:bCs/>
                <w:sz w:val="20"/>
                <w:szCs w:val="20"/>
              </w:rPr>
            </w:pPr>
            <w:r>
              <w:rPr>
                <w:rFonts w:cs="Arial"/>
                <w:b/>
                <w:bCs/>
                <w:sz w:val="20"/>
                <w:szCs w:val="20"/>
              </w:rPr>
              <w:t>Disciplina:</w:t>
            </w: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4A0D48F5" w14:textId="77777777" w:rsidR="00746677" w:rsidRDefault="00C4746A">
            <w:pPr>
              <w:ind w:firstLine="0"/>
              <w:jc w:val="center"/>
              <w:rPr>
                <w:rFonts w:cs="Arial"/>
                <w:b/>
                <w:bCs/>
                <w:sz w:val="20"/>
                <w:szCs w:val="20"/>
              </w:rPr>
            </w:pPr>
            <w:r>
              <w:rPr>
                <w:rFonts w:cs="Arial"/>
                <w:b/>
                <w:bCs/>
                <w:sz w:val="20"/>
                <w:szCs w:val="20"/>
              </w:rPr>
              <w:t>Referências Bibliográficas</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tcPr>
          <w:p w14:paraId="7AB4C43B" w14:textId="77777777" w:rsidR="00746677" w:rsidRDefault="00C4746A">
            <w:pPr>
              <w:ind w:firstLine="0"/>
              <w:jc w:val="center"/>
              <w:rPr>
                <w:rFonts w:cs="Arial"/>
                <w:b/>
                <w:bCs/>
                <w:sz w:val="20"/>
                <w:szCs w:val="20"/>
              </w:rPr>
            </w:pPr>
            <w:r>
              <w:rPr>
                <w:rFonts w:cs="Arial"/>
                <w:b/>
                <w:bCs/>
                <w:sz w:val="20"/>
                <w:szCs w:val="20"/>
              </w:rPr>
              <w:t>Uso:</w:t>
            </w:r>
          </w:p>
        </w:tc>
      </w:tr>
      <w:tr w:rsidR="00746677" w14:paraId="2C8A0F29" w14:textId="77777777">
        <w:trPr>
          <w:jc w:val="center"/>
        </w:trPr>
        <w:tc>
          <w:tcPr>
            <w:tcW w:w="2406" w:type="dxa"/>
            <w:vMerge w:val="restart"/>
            <w:tcBorders>
              <w:top w:val="single" w:sz="2" w:space="0" w:color="000001"/>
              <w:left w:val="single" w:sz="2" w:space="0" w:color="000001"/>
              <w:bottom w:val="single" w:sz="2" w:space="0" w:color="000001"/>
            </w:tcBorders>
            <w:shd w:val="clear" w:color="auto" w:fill="auto"/>
            <w:tcMar>
              <w:left w:w="51" w:type="dxa"/>
            </w:tcMar>
            <w:vAlign w:val="center"/>
          </w:tcPr>
          <w:p w14:paraId="35280600" w14:textId="77777777" w:rsidR="00746677" w:rsidRDefault="00C4746A" w:rsidP="006258BC">
            <w:pPr>
              <w:ind w:firstLine="0"/>
              <w:jc w:val="center"/>
              <w:rPr>
                <w:rFonts w:cs="Arial"/>
                <w:sz w:val="20"/>
                <w:szCs w:val="20"/>
              </w:rPr>
            </w:pPr>
            <w:r>
              <w:rPr>
                <w:rFonts w:cs="Arial"/>
                <w:sz w:val="20"/>
                <w:szCs w:val="20"/>
              </w:rPr>
              <w:t>Sistemas Operacionais III – Administrador Linux</w:t>
            </w: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5B7AF661" w14:textId="77777777" w:rsidR="00746677" w:rsidRDefault="00C4746A">
            <w:pPr>
              <w:pStyle w:val="Ttulo2"/>
              <w:spacing w:after="60" w:line="240" w:lineRule="auto"/>
              <w:ind w:firstLine="0"/>
              <w:rPr>
                <w:rFonts w:ascii="Arial" w:hAnsi="Arial" w:cs="Arial"/>
                <w:color w:val="00000A"/>
                <w:sz w:val="20"/>
                <w:szCs w:val="20"/>
              </w:rPr>
            </w:pPr>
            <w:r>
              <w:rPr>
                <w:rFonts w:ascii="Arial" w:hAnsi="Arial" w:cs="Arial"/>
                <w:color w:val="00000A"/>
                <w:sz w:val="20"/>
                <w:szCs w:val="20"/>
              </w:rPr>
              <w:t xml:space="preserve">FILHO, J. E. M. </w:t>
            </w:r>
            <w:r>
              <w:rPr>
                <w:rFonts w:ascii="Arial" w:hAnsi="Arial" w:cs="Arial"/>
                <w:b/>
                <w:color w:val="00000A"/>
                <w:sz w:val="20"/>
                <w:szCs w:val="20"/>
              </w:rPr>
              <w:t>Descobrindo o Linux</w:t>
            </w:r>
            <w:r>
              <w:rPr>
                <w:rFonts w:ascii="Arial" w:hAnsi="Arial" w:cs="Arial"/>
                <w:color w:val="00000A"/>
                <w:sz w:val="20"/>
                <w:szCs w:val="20"/>
              </w:rPr>
              <w:t>: Entenda o Sistema Operacional GNU/Linux – 3ª edição – Ed. Novatec, 2012.</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174AD2EA" w14:textId="77777777" w:rsidR="00746677" w:rsidRDefault="00C4746A">
            <w:pPr>
              <w:ind w:firstLine="0"/>
              <w:jc w:val="center"/>
              <w:rPr>
                <w:rFonts w:cs="Arial"/>
                <w:sz w:val="20"/>
                <w:szCs w:val="20"/>
              </w:rPr>
            </w:pPr>
            <w:r>
              <w:rPr>
                <w:rFonts w:cs="Arial"/>
                <w:sz w:val="20"/>
                <w:szCs w:val="20"/>
              </w:rPr>
              <w:t>B</w:t>
            </w:r>
          </w:p>
        </w:tc>
      </w:tr>
      <w:tr w:rsidR="00746677" w14:paraId="72059840" w14:textId="77777777">
        <w:trPr>
          <w:jc w:val="center"/>
        </w:trPr>
        <w:tc>
          <w:tcPr>
            <w:tcW w:w="2406" w:type="dxa"/>
            <w:vMerge/>
            <w:tcBorders>
              <w:top w:val="single" w:sz="2" w:space="0" w:color="000001"/>
              <w:left w:val="single" w:sz="2" w:space="0" w:color="000001"/>
              <w:bottom w:val="single" w:sz="2" w:space="0" w:color="000001"/>
            </w:tcBorders>
            <w:shd w:val="clear" w:color="auto" w:fill="auto"/>
            <w:tcMar>
              <w:left w:w="51" w:type="dxa"/>
            </w:tcMar>
          </w:tcPr>
          <w:p w14:paraId="47745B8E" w14:textId="77777777" w:rsidR="00746677" w:rsidRDefault="00746677">
            <w:pPr>
              <w:ind w:firstLine="0"/>
              <w:rPr>
                <w:rFonts w:cs="Arial"/>
                <w:sz w:val="20"/>
                <w:szCs w:val="20"/>
              </w:rPr>
            </w:pP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55E93140" w14:textId="77777777" w:rsidR="00746677" w:rsidRDefault="00C4746A">
            <w:pPr>
              <w:pStyle w:val="Ttulo2"/>
              <w:spacing w:after="60" w:line="240" w:lineRule="auto"/>
              <w:ind w:firstLine="0"/>
              <w:rPr>
                <w:rFonts w:ascii="Arial" w:hAnsi="Arial" w:cs="Arial"/>
                <w:color w:val="00000A"/>
                <w:sz w:val="20"/>
                <w:szCs w:val="20"/>
              </w:rPr>
            </w:pPr>
            <w:r>
              <w:rPr>
                <w:rFonts w:ascii="Arial" w:hAnsi="Arial" w:cs="Arial"/>
                <w:color w:val="00000A"/>
                <w:sz w:val="20"/>
                <w:szCs w:val="20"/>
              </w:rPr>
              <w:t xml:space="preserve">NEGUS, C. </w:t>
            </w:r>
            <w:r>
              <w:rPr>
                <w:rFonts w:ascii="Arial" w:hAnsi="Arial" w:cs="Arial"/>
                <w:b/>
                <w:color w:val="00000A"/>
                <w:sz w:val="20"/>
                <w:szCs w:val="20"/>
              </w:rPr>
              <w:t>Linux a Bíblia</w:t>
            </w:r>
            <w:r>
              <w:rPr>
                <w:rFonts w:ascii="Arial" w:hAnsi="Arial" w:cs="Arial"/>
                <w:color w:val="00000A"/>
                <w:sz w:val="20"/>
                <w:szCs w:val="20"/>
              </w:rPr>
              <w:t>: O mais Abrangente e Definitivo Guia sobre Linux – 1ª edição – Ed. Alta Books, 2014.</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6E1335D8" w14:textId="77777777" w:rsidR="00746677" w:rsidRDefault="00C4746A">
            <w:pPr>
              <w:ind w:firstLine="0"/>
              <w:jc w:val="center"/>
              <w:rPr>
                <w:rFonts w:cs="Arial"/>
                <w:sz w:val="20"/>
                <w:szCs w:val="20"/>
              </w:rPr>
            </w:pPr>
            <w:r>
              <w:rPr>
                <w:rFonts w:cs="Arial"/>
                <w:sz w:val="20"/>
                <w:szCs w:val="20"/>
              </w:rPr>
              <w:t>B</w:t>
            </w:r>
          </w:p>
        </w:tc>
      </w:tr>
      <w:tr w:rsidR="00746677" w14:paraId="43BCFE7B" w14:textId="77777777">
        <w:trPr>
          <w:jc w:val="center"/>
        </w:trPr>
        <w:tc>
          <w:tcPr>
            <w:tcW w:w="2406" w:type="dxa"/>
            <w:vMerge/>
            <w:tcBorders>
              <w:top w:val="single" w:sz="2" w:space="0" w:color="000001"/>
              <w:left w:val="single" w:sz="2" w:space="0" w:color="000001"/>
              <w:bottom w:val="single" w:sz="2" w:space="0" w:color="000001"/>
            </w:tcBorders>
            <w:shd w:val="clear" w:color="auto" w:fill="auto"/>
            <w:tcMar>
              <w:left w:w="51" w:type="dxa"/>
            </w:tcMar>
          </w:tcPr>
          <w:p w14:paraId="5BAEC7F5" w14:textId="77777777" w:rsidR="00746677" w:rsidRDefault="00746677">
            <w:pPr>
              <w:ind w:firstLine="0"/>
              <w:rPr>
                <w:rFonts w:cs="Arial"/>
                <w:sz w:val="20"/>
                <w:szCs w:val="20"/>
              </w:rPr>
            </w:pP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5B39F3D2" w14:textId="77777777" w:rsidR="00746677" w:rsidRDefault="00C4746A">
            <w:pPr>
              <w:spacing w:line="240" w:lineRule="auto"/>
              <w:ind w:firstLine="0"/>
              <w:rPr>
                <w:rFonts w:cs="Arial"/>
                <w:sz w:val="20"/>
                <w:szCs w:val="20"/>
              </w:rPr>
            </w:pPr>
            <w:r>
              <w:rPr>
                <w:rFonts w:cs="Arial"/>
                <w:sz w:val="20"/>
                <w:szCs w:val="20"/>
              </w:rPr>
              <w:t xml:space="preserve">MORIMOTO, C. E. </w:t>
            </w:r>
            <w:r>
              <w:rPr>
                <w:rFonts w:cs="Arial"/>
                <w:b/>
                <w:sz w:val="20"/>
                <w:szCs w:val="20"/>
              </w:rPr>
              <w:t>Servidores Linux</w:t>
            </w:r>
            <w:r>
              <w:rPr>
                <w:rFonts w:cs="Arial"/>
                <w:sz w:val="20"/>
                <w:szCs w:val="20"/>
              </w:rPr>
              <w:t xml:space="preserve"> – Guia Prático - 1ª edição – Ed. Sulina, 2008.</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594B95C1" w14:textId="77777777" w:rsidR="00746677" w:rsidRDefault="00C4746A">
            <w:pPr>
              <w:ind w:firstLine="0"/>
              <w:jc w:val="center"/>
              <w:rPr>
                <w:rFonts w:cs="Arial"/>
                <w:sz w:val="20"/>
                <w:szCs w:val="20"/>
              </w:rPr>
            </w:pPr>
            <w:r>
              <w:rPr>
                <w:rFonts w:cs="Arial"/>
                <w:sz w:val="20"/>
                <w:szCs w:val="20"/>
              </w:rPr>
              <w:t>B</w:t>
            </w:r>
          </w:p>
        </w:tc>
      </w:tr>
      <w:tr w:rsidR="00746677" w14:paraId="484131C4" w14:textId="77777777">
        <w:trPr>
          <w:jc w:val="center"/>
        </w:trPr>
        <w:tc>
          <w:tcPr>
            <w:tcW w:w="2406" w:type="dxa"/>
            <w:vMerge/>
            <w:tcBorders>
              <w:top w:val="single" w:sz="2" w:space="0" w:color="000001"/>
              <w:left w:val="single" w:sz="2" w:space="0" w:color="000001"/>
              <w:bottom w:val="single" w:sz="2" w:space="0" w:color="000001"/>
            </w:tcBorders>
            <w:shd w:val="clear" w:color="auto" w:fill="auto"/>
            <w:tcMar>
              <w:left w:w="51" w:type="dxa"/>
            </w:tcMar>
          </w:tcPr>
          <w:p w14:paraId="447B87B4" w14:textId="77777777" w:rsidR="00746677" w:rsidRDefault="00746677">
            <w:pPr>
              <w:ind w:firstLine="0"/>
              <w:rPr>
                <w:rFonts w:cs="Arial"/>
                <w:sz w:val="20"/>
                <w:szCs w:val="20"/>
              </w:rPr>
            </w:pP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5211E81F" w14:textId="77777777" w:rsidR="00746677" w:rsidRDefault="00C4746A">
            <w:pPr>
              <w:suppressAutoHyphens/>
              <w:spacing w:line="240" w:lineRule="auto"/>
              <w:ind w:firstLine="0"/>
              <w:rPr>
                <w:rFonts w:cs="Arial"/>
                <w:sz w:val="20"/>
                <w:szCs w:val="20"/>
              </w:rPr>
            </w:pPr>
            <w:r>
              <w:rPr>
                <w:rFonts w:cs="Arial"/>
                <w:sz w:val="20"/>
                <w:szCs w:val="20"/>
              </w:rPr>
              <w:t xml:space="preserve">DA SILVA, G. M. </w:t>
            </w:r>
            <w:r>
              <w:rPr>
                <w:rFonts w:cs="Arial"/>
                <w:b/>
                <w:sz w:val="20"/>
                <w:szCs w:val="20"/>
              </w:rPr>
              <w:t>Guia Foca GNU/Linux</w:t>
            </w:r>
            <w:r>
              <w:rPr>
                <w:rFonts w:cs="Arial"/>
                <w:sz w:val="20"/>
                <w:szCs w:val="20"/>
              </w:rPr>
              <w:t>. Disponível em: http://www.guiafoca.org/. Acesso em 07 de fevereiro de 2017.</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1402BE0A" w14:textId="77777777" w:rsidR="00746677" w:rsidRDefault="00C4746A">
            <w:pPr>
              <w:ind w:firstLine="0"/>
              <w:jc w:val="center"/>
              <w:rPr>
                <w:rFonts w:cs="Arial"/>
                <w:sz w:val="20"/>
                <w:szCs w:val="20"/>
              </w:rPr>
            </w:pPr>
            <w:r>
              <w:rPr>
                <w:rFonts w:cs="Arial"/>
                <w:sz w:val="20"/>
                <w:szCs w:val="20"/>
              </w:rPr>
              <w:t>C</w:t>
            </w:r>
          </w:p>
        </w:tc>
      </w:tr>
      <w:tr w:rsidR="00746677" w14:paraId="237BC066" w14:textId="77777777">
        <w:trPr>
          <w:jc w:val="center"/>
        </w:trPr>
        <w:tc>
          <w:tcPr>
            <w:tcW w:w="2406" w:type="dxa"/>
            <w:vMerge/>
            <w:tcBorders>
              <w:top w:val="single" w:sz="2" w:space="0" w:color="000001"/>
              <w:left w:val="single" w:sz="2" w:space="0" w:color="000001"/>
              <w:bottom w:val="single" w:sz="2" w:space="0" w:color="000001"/>
            </w:tcBorders>
            <w:shd w:val="clear" w:color="auto" w:fill="auto"/>
            <w:tcMar>
              <w:left w:w="51" w:type="dxa"/>
            </w:tcMar>
          </w:tcPr>
          <w:p w14:paraId="081F0585" w14:textId="77777777" w:rsidR="00746677" w:rsidRDefault="00746677">
            <w:pPr>
              <w:ind w:firstLine="0"/>
              <w:rPr>
                <w:rFonts w:cs="Arial"/>
                <w:sz w:val="20"/>
                <w:szCs w:val="20"/>
              </w:rPr>
            </w:pP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29238693" w14:textId="77777777" w:rsidR="00746677" w:rsidRDefault="00C4746A">
            <w:pPr>
              <w:pStyle w:val="Ttulo2"/>
              <w:spacing w:after="60" w:line="240" w:lineRule="auto"/>
              <w:ind w:firstLine="0"/>
              <w:rPr>
                <w:rFonts w:ascii="Arial" w:hAnsi="Arial" w:cs="Arial"/>
                <w:color w:val="00000A"/>
                <w:sz w:val="20"/>
                <w:szCs w:val="20"/>
              </w:rPr>
            </w:pPr>
            <w:r>
              <w:rPr>
                <w:rFonts w:ascii="Arial" w:hAnsi="Arial" w:cs="Arial"/>
                <w:color w:val="00000A"/>
                <w:sz w:val="20"/>
                <w:szCs w:val="20"/>
              </w:rPr>
              <w:t xml:space="preserve">SYNDER, G. </w:t>
            </w:r>
            <w:r>
              <w:rPr>
                <w:rFonts w:ascii="Arial" w:hAnsi="Arial" w:cs="Arial"/>
                <w:b/>
                <w:color w:val="00000A"/>
                <w:sz w:val="20"/>
                <w:szCs w:val="20"/>
              </w:rPr>
              <w:t>Manual Completo do Linux</w:t>
            </w:r>
            <w:r>
              <w:rPr>
                <w:rFonts w:ascii="Arial" w:hAnsi="Arial" w:cs="Arial"/>
                <w:color w:val="00000A"/>
                <w:sz w:val="20"/>
                <w:szCs w:val="20"/>
              </w:rPr>
              <w:t xml:space="preserve">: Guia do Administrador – 2ª edição – Ed. Pearson, 2007. </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52EE8546" w14:textId="77777777" w:rsidR="00746677" w:rsidRDefault="00C4746A">
            <w:pPr>
              <w:ind w:firstLine="0"/>
              <w:jc w:val="center"/>
              <w:rPr>
                <w:rFonts w:cs="Arial"/>
                <w:sz w:val="20"/>
                <w:szCs w:val="20"/>
              </w:rPr>
            </w:pPr>
            <w:r>
              <w:rPr>
                <w:rFonts w:cs="Arial"/>
                <w:sz w:val="20"/>
                <w:szCs w:val="20"/>
              </w:rPr>
              <w:t>C</w:t>
            </w:r>
          </w:p>
        </w:tc>
      </w:tr>
      <w:tr w:rsidR="00746677" w14:paraId="526B56D8" w14:textId="77777777">
        <w:trPr>
          <w:jc w:val="center"/>
        </w:trPr>
        <w:tc>
          <w:tcPr>
            <w:tcW w:w="2406" w:type="dxa"/>
            <w:vMerge/>
            <w:tcBorders>
              <w:top w:val="single" w:sz="2" w:space="0" w:color="000001"/>
              <w:left w:val="single" w:sz="2" w:space="0" w:color="000001"/>
              <w:bottom w:val="single" w:sz="2" w:space="0" w:color="000001"/>
            </w:tcBorders>
            <w:shd w:val="clear" w:color="auto" w:fill="auto"/>
            <w:tcMar>
              <w:left w:w="51" w:type="dxa"/>
            </w:tcMar>
          </w:tcPr>
          <w:p w14:paraId="5D90C718" w14:textId="77777777" w:rsidR="00746677" w:rsidRDefault="00746677">
            <w:pPr>
              <w:ind w:firstLine="0"/>
              <w:rPr>
                <w:rFonts w:cs="Arial"/>
                <w:sz w:val="20"/>
                <w:szCs w:val="20"/>
              </w:rPr>
            </w:pP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1632CCD9" w14:textId="77777777" w:rsidR="00746677" w:rsidRDefault="00C4746A">
            <w:pPr>
              <w:pStyle w:val="Ttulo2"/>
              <w:spacing w:after="60" w:line="240" w:lineRule="auto"/>
              <w:ind w:firstLine="0"/>
              <w:rPr>
                <w:rFonts w:ascii="Arial" w:hAnsi="Arial" w:cs="Arial"/>
                <w:color w:val="00000A"/>
                <w:sz w:val="20"/>
                <w:szCs w:val="20"/>
              </w:rPr>
            </w:pPr>
            <w:r>
              <w:rPr>
                <w:rFonts w:ascii="Arial" w:hAnsi="Arial" w:cs="Arial"/>
                <w:color w:val="00000A"/>
                <w:sz w:val="20"/>
                <w:szCs w:val="20"/>
              </w:rPr>
              <w:t xml:space="preserve">DA SILVA, G. M. </w:t>
            </w:r>
            <w:r>
              <w:rPr>
                <w:rFonts w:ascii="Arial" w:hAnsi="Arial" w:cs="Arial"/>
                <w:b/>
                <w:color w:val="00000A"/>
                <w:sz w:val="20"/>
                <w:szCs w:val="20"/>
              </w:rPr>
              <w:t>Guia Foca</w:t>
            </w:r>
            <w:r>
              <w:rPr>
                <w:rFonts w:ascii="Arial" w:hAnsi="Arial" w:cs="Arial"/>
                <w:color w:val="00000A"/>
                <w:sz w:val="20"/>
                <w:szCs w:val="20"/>
              </w:rPr>
              <w:t xml:space="preserve"> – Nível 1 Iniciante - 1ª edição – Ed. Linux, 2011.</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35E94E3D" w14:textId="77777777" w:rsidR="00746677" w:rsidRDefault="00C4746A">
            <w:pPr>
              <w:ind w:firstLine="0"/>
              <w:jc w:val="center"/>
              <w:rPr>
                <w:rFonts w:cs="Arial"/>
                <w:sz w:val="20"/>
                <w:szCs w:val="20"/>
              </w:rPr>
            </w:pPr>
            <w:r>
              <w:rPr>
                <w:rFonts w:cs="Arial"/>
                <w:sz w:val="20"/>
                <w:szCs w:val="20"/>
              </w:rPr>
              <w:t>C</w:t>
            </w:r>
          </w:p>
        </w:tc>
      </w:tr>
      <w:tr w:rsidR="00746677" w14:paraId="14A2BA98" w14:textId="77777777">
        <w:trPr>
          <w:jc w:val="center"/>
        </w:trPr>
        <w:tc>
          <w:tcPr>
            <w:tcW w:w="2406" w:type="dxa"/>
            <w:vMerge/>
            <w:tcBorders>
              <w:top w:val="single" w:sz="2" w:space="0" w:color="000001"/>
              <w:left w:val="single" w:sz="2" w:space="0" w:color="000001"/>
              <w:bottom w:val="single" w:sz="2" w:space="0" w:color="000001"/>
            </w:tcBorders>
            <w:shd w:val="clear" w:color="auto" w:fill="auto"/>
            <w:tcMar>
              <w:left w:w="51" w:type="dxa"/>
            </w:tcMar>
          </w:tcPr>
          <w:p w14:paraId="7AEF90C1" w14:textId="77777777" w:rsidR="00746677" w:rsidRDefault="00746677">
            <w:pPr>
              <w:ind w:firstLine="0"/>
              <w:rPr>
                <w:rFonts w:cs="Arial"/>
                <w:sz w:val="20"/>
                <w:szCs w:val="20"/>
              </w:rPr>
            </w:pP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539138B8" w14:textId="77777777" w:rsidR="00746677" w:rsidRDefault="00C4746A">
            <w:pPr>
              <w:suppressAutoHyphens/>
              <w:spacing w:line="240" w:lineRule="auto"/>
              <w:ind w:firstLine="0"/>
              <w:rPr>
                <w:rFonts w:cs="Arial"/>
                <w:sz w:val="20"/>
                <w:szCs w:val="20"/>
              </w:rPr>
            </w:pPr>
            <w:r>
              <w:rPr>
                <w:rFonts w:cs="Arial"/>
                <w:sz w:val="20"/>
                <w:szCs w:val="20"/>
              </w:rPr>
              <w:t xml:space="preserve">NOAL, L. A. J. </w:t>
            </w:r>
            <w:r>
              <w:rPr>
                <w:rFonts w:cs="Arial"/>
                <w:b/>
                <w:sz w:val="20"/>
                <w:szCs w:val="20"/>
              </w:rPr>
              <w:t>Linux para Linuxers</w:t>
            </w:r>
            <w:r>
              <w:rPr>
                <w:rFonts w:cs="Arial"/>
                <w:sz w:val="20"/>
                <w:szCs w:val="20"/>
              </w:rPr>
              <w:t>: do desktop ao datacenter – 1ª edição – Ed. Novatec, 2016.</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0539C762" w14:textId="77777777" w:rsidR="00746677" w:rsidRDefault="00C4746A">
            <w:pPr>
              <w:ind w:firstLine="0"/>
              <w:jc w:val="center"/>
              <w:rPr>
                <w:rFonts w:cs="Arial"/>
                <w:sz w:val="20"/>
                <w:szCs w:val="20"/>
              </w:rPr>
            </w:pPr>
            <w:r>
              <w:rPr>
                <w:rFonts w:cs="Arial"/>
                <w:sz w:val="20"/>
                <w:szCs w:val="20"/>
              </w:rPr>
              <w:t>C</w:t>
            </w:r>
          </w:p>
        </w:tc>
      </w:tr>
      <w:tr w:rsidR="00746677" w14:paraId="6C9AF7A5" w14:textId="77777777">
        <w:trPr>
          <w:jc w:val="center"/>
        </w:trPr>
        <w:tc>
          <w:tcPr>
            <w:tcW w:w="2406" w:type="dxa"/>
            <w:vMerge/>
            <w:tcBorders>
              <w:top w:val="single" w:sz="2" w:space="0" w:color="000001"/>
              <w:left w:val="single" w:sz="2" w:space="0" w:color="000001"/>
              <w:bottom w:val="single" w:sz="2" w:space="0" w:color="000001"/>
            </w:tcBorders>
            <w:shd w:val="clear" w:color="auto" w:fill="auto"/>
            <w:tcMar>
              <w:left w:w="51" w:type="dxa"/>
            </w:tcMar>
          </w:tcPr>
          <w:p w14:paraId="41DD1157" w14:textId="77777777" w:rsidR="00746677" w:rsidRDefault="00746677">
            <w:pPr>
              <w:ind w:firstLine="0"/>
              <w:rPr>
                <w:rFonts w:cs="Arial"/>
                <w:sz w:val="20"/>
                <w:szCs w:val="20"/>
              </w:rPr>
            </w:pP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58EF1251" w14:textId="77777777" w:rsidR="00746677" w:rsidRDefault="00C4746A">
            <w:pPr>
              <w:spacing w:line="240" w:lineRule="auto"/>
              <w:ind w:firstLine="0"/>
              <w:rPr>
                <w:rFonts w:cs="Arial"/>
                <w:sz w:val="20"/>
                <w:szCs w:val="20"/>
              </w:rPr>
            </w:pPr>
            <w:r>
              <w:rPr>
                <w:rFonts w:cs="Arial"/>
                <w:sz w:val="20"/>
                <w:szCs w:val="20"/>
              </w:rPr>
              <w:t xml:space="preserve">STUART, B. L. </w:t>
            </w:r>
            <w:r>
              <w:rPr>
                <w:rFonts w:cs="Arial"/>
                <w:b/>
                <w:sz w:val="20"/>
                <w:szCs w:val="20"/>
              </w:rPr>
              <w:t>Princípios de Sistemas Operacionais</w:t>
            </w:r>
            <w:r>
              <w:rPr>
                <w:rFonts w:cs="Arial"/>
                <w:sz w:val="20"/>
                <w:szCs w:val="20"/>
              </w:rPr>
              <w:t>. Projetos e Aplicações – 1ª edição - Ed. Cengage CTP, 2010.</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669E93DA" w14:textId="77777777" w:rsidR="00746677" w:rsidRDefault="00C4746A">
            <w:pPr>
              <w:ind w:firstLine="0"/>
              <w:jc w:val="center"/>
              <w:rPr>
                <w:rFonts w:cs="Arial"/>
                <w:sz w:val="20"/>
                <w:szCs w:val="20"/>
              </w:rPr>
            </w:pPr>
            <w:r>
              <w:rPr>
                <w:rFonts w:cs="Arial"/>
                <w:sz w:val="20"/>
                <w:szCs w:val="20"/>
              </w:rPr>
              <w:t>C</w:t>
            </w:r>
          </w:p>
        </w:tc>
      </w:tr>
    </w:tbl>
    <w:p w14:paraId="101B72E6" w14:textId="77777777" w:rsidR="00746677" w:rsidRDefault="00746677">
      <w:pPr>
        <w:ind w:firstLine="0"/>
      </w:pPr>
    </w:p>
    <w:tbl>
      <w:tblPr>
        <w:tblW w:w="8724" w:type="dxa"/>
        <w:jc w:val="center"/>
        <w:tblBorders>
          <w:top w:val="single" w:sz="2" w:space="0" w:color="000001"/>
          <w:left w:val="single" w:sz="2" w:space="0" w:color="000001"/>
          <w:bottom w:val="single" w:sz="2" w:space="0" w:color="000001"/>
          <w:insideH w:val="single" w:sz="2" w:space="0" w:color="000001"/>
        </w:tblBorders>
        <w:tblCellMar>
          <w:top w:w="55" w:type="dxa"/>
          <w:left w:w="51" w:type="dxa"/>
          <w:bottom w:w="55" w:type="dxa"/>
          <w:right w:w="55" w:type="dxa"/>
        </w:tblCellMar>
        <w:tblLook w:val="0000" w:firstRow="0" w:lastRow="0" w:firstColumn="0" w:lastColumn="0" w:noHBand="0" w:noVBand="0"/>
      </w:tblPr>
      <w:tblGrid>
        <w:gridCol w:w="2406"/>
        <w:gridCol w:w="5463"/>
        <w:gridCol w:w="855"/>
      </w:tblGrid>
      <w:tr w:rsidR="00746677" w14:paraId="3E73E81D" w14:textId="77777777">
        <w:trPr>
          <w:jc w:val="center"/>
        </w:trPr>
        <w:tc>
          <w:tcPr>
            <w:tcW w:w="2406" w:type="dxa"/>
            <w:tcBorders>
              <w:top w:val="single" w:sz="2" w:space="0" w:color="000001"/>
              <w:left w:val="single" w:sz="2" w:space="0" w:color="000001"/>
              <w:bottom w:val="single" w:sz="2" w:space="0" w:color="000001"/>
            </w:tcBorders>
            <w:shd w:val="clear" w:color="auto" w:fill="auto"/>
            <w:tcMar>
              <w:left w:w="51" w:type="dxa"/>
            </w:tcMar>
          </w:tcPr>
          <w:p w14:paraId="0813A212" w14:textId="77777777" w:rsidR="00746677" w:rsidRDefault="00C4746A">
            <w:pPr>
              <w:ind w:firstLine="0"/>
              <w:jc w:val="center"/>
              <w:rPr>
                <w:rFonts w:cs="Arial"/>
                <w:b/>
                <w:bCs/>
                <w:sz w:val="20"/>
                <w:szCs w:val="20"/>
              </w:rPr>
            </w:pPr>
            <w:r>
              <w:rPr>
                <w:rFonts w:cs="Arial"/>
                <w:b/>
                <w:bCs/>
                <w:sz w:val="20"/>
                <w:szCs w:val="20"/>
              </w:rPr>
              <w:t>Disciplina:</w:t>
            </w: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743D4F13" w14:textId="77777777" w:rsidR="00746677" w:rsidRDefault="00C4746A">
            <w:pPr>
              <w:ind w:firstLine="0"/>
              <w:jc w:val="center"/>
              <w:rPr>
                <w:rFonts w:cs="Arial"/>
                <w:b/>
                <w:bCs/>
                <w:sz w:val="20"/>
                <w:szCs w:val="20"/>
              </w:rPr>
            </w:pPr>
            <w:r>
              <w:rPr>
                <w:rFonts w:cs="Arial"/>
                <w:b/>
                <w:bCs/>
                <w:sz w:val="20"/>
                <w:szCs w:val="20"/>
              </w:rPr>
              <w:t>Referências Bibliográficas</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tcPr>
          <w:p w14:paraId="6F0F7121" w14:textId="77777777" w:rsidR="00746677" w:rsidRDefault="00C4746A">
            <w:pPr>
              <w:ind w:firstLine="0"/>
              <w:jc w:val="center"/>
              <w:rPr>
                <w:rFonts w:cs="Arial"/>
                <w:b/>
                <w:bCs/>
                <w:sz w:val="20"/>
                <w:szCs w:val="20"/>
              </w:rPr>
            </w:pPr>
            <w:r>
              <w:rPr>
                <w:rFonts w:cs="Arial"/>
                <w:b/>
                <w:bCs/>
                <w:sz w:val="20"/>
                <w:szCs w:val="20"/>
              </w:rPr>
              <w:t>Uso:</w:t>
            </w:r>
          </w:p>
        </w:tc>
      </w:tr>
      <w:tr w:rsidR="00746677" w14:paraId="69234EFE" w14:textId="77777777">
        <w:trPr>
          <w:jc w:val="center"/>
        </w:trPr>
        <w:tc>
          <w:tcPr>
            <w:tcW w:w="2406" w:type="dxa"/>
            <w:vMerge w:val="restart"/>
            <w:tcBorders>
              <w:top w:val="single" w:sz="2" w:space="0" w:color="000001"/>
              <w:left w:val="single" w:sz="2" w:space="0" w:color="000001"/>
              <w:bottom w:val="single" w:sz="2" w:space="0" w:color="000001"/>
            </w:tcBorders>
            <w:shd w:val="clear" w:color="auto" w:fill="auto"/>
            <w:tcMar>
              <w:left w:w="51" w:type="dxa"/>
            </w:tcMar>
            <w:vAlign w:val="center"/>
          </w:tcPr>
          <w:p w14:paraId="7F9C7460" w14:textId="77777777" w:rsidR="00746677" w:rsidRDefault="00C4746A" w:rsidP="006258BC">
            <w:pPr>
              <w:ind w:firstLine="0"/>
              <w:jc w:val="center"/>
              <w:rPr>
                <w:rFonts w:cs="Arial"/>
                <w:sz w:val="20"/>
                <w:szCs w:val="20"/>
              </w:rPr>
            </w:pPr>
            <w:r>
              <w:rPr>
                <w:rFonts w:cs="Arial"/>
                <w:sz w:val="20"/>
                <w:szCs w:val="20"/>
              </w:rPr>
              <w:t>Governança em TI</w:t>
            </w: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302990E5" w14:textId="77777777" w:rsidR="00746677" w:rsidRDefault="00C4746A">
            <w:pPr>
              <w:spacing w:after="120" w:line="240" w:lineRule="auto"/>
              <w:ind w:firstLine="0"/>
              <w:rPr>
                <w:rFonts w:eastAsia="Arial" w:cs="Arial"/>
                <w:sz w:val="20"/>
                <w:szCs w:val="20"/>
              </w:rPr>
            </w:pPr>
            <w:r>
              <w:rPr>
                <w:rFonts w:eastAsia="Arial" w:cs="Arial"/>
                <w:sz w:val="20"/>
                <w:szCs w:val="20"/>
              </w:rPr>
              <w:t xml:space="preserve">FERNANDES, Aguinaldo Aragon; ABREU, Vladimir Ferraz de. </w:t>
            </w:r>
            <w:r>
              <w:rPr>
                <w:rFonts w:eastAsia="Arial" w:cs="Arial"/>
                <w:b/>
                <w:sz w:val="20"/>
                <w:szCs w:val="20"/>
              </w:rPr>
              <w:t>Implantando a Governança de TI</w:t>
            </w:r>
            <w:r>
              <w:rPr>
                <w:rFonts w:eastAsia="Arial" w:cs="Arial"/>
                <w:sz w:val="20"/>
                <w:szCs w:val="20"/>
              </w:rPr>
              <w:t>: da Estratégia à Gestão de Processos e Serviços. 4ª ed. Brasport, 2014.</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45A86B25" w14:textId="77777777" w:rsidR="00746677" w:rsidRDefault="00C4746A">
            <w:pPr>
              <w:ind w:firstLine="0"/>
              <w:jc w:val="center"/>
              <w:rPr>
                <w:rFonts w:cs="Arial"/>
                <w:sz w:val="20"/>
                <w:szCs w:val="20"/>
              </w:rPr>
            </w:pPr>
            <w:r>
              <w:rPr>
                <w:rFonts w:cs="Arial"/>
                <w:sz w:val="20"/>
                <w:szCs w:val="20"/>
              </w:rPr>
              <w:t>B</w:t>
            </w:r>
          </w:p>
        </w:tc>
      </w:tr>
      <w:tr w:rsidR="00746677" w14:paraId="4770533F" w14:textId="77777777">
        <w:trPr>
          <w:jc w:val="center"/>
        </w:trPr>
        <w:tc>
          <w:tcPr>
            <w:tcW w:w="2406" w:type="dxa"/>
            <w:vMerge/>
            <w:tcBorders>
              <w:top w:val="single" w:sz="2" w:space="0" w:color="000001"/>
              <w:left w:val="single" w:sz="2" w:space="0" w:color="000001"/>
              <w:bottom w:val="single" w:sz="2" w:space="0" w:color="000001"/>
            </w:tcBorders>
            <w:shd w:val="clear" w:color="auto" w:fill="auto"/>
            <w:tcMar>
              <w:left w:w="51" w:type="dxa"/>
            </w:tcMar>
          </w:tcPr>
          <w:p w14:paraId="0A9A5D57" w14:textId="77777777" w:rsidR="00746677" w:rsidRDefault="00746677">
            <w:pPr>
              <w:ind w:firstLine="0"/>
              <w:jc w:val="center"/>
              <w:rPr>
                <w:rFonts w:cs="Arial"/>
                <w:sz w:val="20"/>
                <w:szCs w:val="20"/>
              </w:rPr>
            </w:pP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5EFB77C5" w14:textId="77777777" w:rsidR="00746677" w:rsidRDefault="00C4746A">
            <w:pPr>
              <w:spacing w:after="120" w:line="240" w:lineRule="auto"/>
              <w:ind w:firstLine="0"/>
              <w:rPr>
                <w:rFonts w:eastAsia="Arial" w:cs="Arial"/>
                <w:sz w:val="20"/>
                <w:szCs w:val="20"/>
              </w:rPr>
            </w:pPr>
            <w:r>
              <w:rPr>
                <w:rFonts w:eastAsia="Arial" w:cs="Arial"/>
                <w:sz w:val="20"/>
                <w:szCs w:val="20"/>
              </w:rPr>
              <w:t>ALBERTIN, Rosa; ALBERTIN,</w:t>
            </w:r>
            <w:r>
              <w:rPr>
                <w:sz w:val="20"/>
                <w:szCs w:val="20"/>
              </w:rPr>
              <w:t xml:space="preserve"> </w:t>
            </w:r>
            <w:r>
              <w:rPr>
                <w:rFonts w:eastAsia="Arial" w:cs="Arial"/>
                <w:sz w:val="20"/>
                <w:szCs w:val="20"/>
              </w:rPr>
              <w:t xml:space="preserve">Albert. </w:t>
            </w:r>
            <w:r>
              <w:rPr>
                <w:rFonts w:eastAsia="Arial" w:cs="Arial"/>
                <w:b/>
                <w:sz w:val="20"/>
                <w:szCs w:val="20"/>
              </w:rPr>
              <w:t>Estratégia de Governança de Tecnologia de Informação</w:t>
            </w:r>
            <w:r>
              <w:rPr>
                <w:rFonts w:eastAsia="Arial" w:cs="Arial"/>
                <w:sz w:val="20"/>
                <w:szCs w:val="20"/>
              </w:rPr>
              <w:t>. 1ª ed. Elsevier, 2009.</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702E9E00" w14:textId="77777777" w:rsidR="00746677" w:rsidRDefault="00C4746A">
            <w:pPr>
              <w:ind w:firstLine="0"/>
              <w:jc w:val="center"/>
              <w:rPr>
                <w:rFonts w:cs="Arial"/>
                <w:sz w:val="20"/>
                <w:szCs w:val="20"/>
              </w:rPr>
            </w:pPr>
            <w:r>
              <w:rPr>
                <w:rFonts w:cs="Arial"/>
                <w:sz w:val="20"/>
                <w:szCs w:val="20"/>
              </w:rPr>
              <w:t>B</w:t>
            </w:r>
          </w:p>
        </w:tc>
      </w:tr>
      <w:tr w:rsidR="00746677" w14:paraId="665A7333" w14:textId="77777777">
        <w:trPr>
          <w:jc w:val="center"/>
        </w:trPr>
        <w:tc>
          <w:tcPr>
            <w:tcW w:w="2406" w:type="dxa"/>
            <w:vMerge/>
            <w:tcBorders>
              <w:top w:val="single" w:sz="2" w:space="0" w:color="000001"/>
              <w:left w:val="single" w:sz="2" w:space="0" w:color="000001"/>
              <w:bottom w:val="single" w:sz="2" w:space="0" w:color="000001"/>
            </w:tcBorders>
            <w:shd w:val="clear" w:color="auto" w:fill="auto"/>
            <w:tcMar>
              <w:left w:w="51" w:type="dxa"/>
            </w:tcMar>
          </w:tcPr>
          <w:p w14:paraId="3B366B6F" w14:textId="77777777" w:rsidR="00746677" w:rsidRDefault="00746677">
            <w:pPr>
              <w:ind w:firstLine="0"/>
              <w:jc w:val="center"/>
              <w:rPr>
                <w:rFonts w:cs="Arial"/>
                <w:sz w:val="20"/>
                <w:szCs w:val="20"/>
              </w:rPr>
            </w:pP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31C4491B" w14:textId="77777777" w:rsidR="00746677" w:rsidRDefault="00C4746A">
            <w:pPr>
              <w:spacing w:line="240" w:lineRule="auto"/>
              <w:ind w:firstLine="0"/>
              <w:rPr>
                <w:sz w:val="20"/>
                <w:szCs w:val="20"/>
              </w:rPr>
            </w:pPr>
            <w:r>
              <w:rPr>
                <w:rFonts w:eastAsia="Arial" w:cs="Arial"/>
                <w:sz w:val="20"/>
                <w:szCs w:val="20"/>
              </w:rPr>
              <w:t xml:space="preserve">WEILL, Peter. Governança de TI. </w:t>
            </w:r>
            <w:r>
              <w:rPr>
                <w:rFonts w:eastAsia="Arial" w:cs="Arial"/>
                <w:b/>
                <w:sz w:val="20"/>
                <w:szCs w:val="20"/>
              </w:rPr>
              <w:t>Tecnologia da Informação</w:t>
            </w:r>
            <w:r>
              <w:rPr>
                <w:rFonts w:eastAsia="Arial" w:cs="Arial"/>
                <w:sz w:val="20"/>
                <w:szCs w:val="20"/>
              </w:rPr>
              <w:t>. 1ª ed. M. Books, 2005.</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52356B19" w14:textId="77777777" w:rsidR="00746677" w:rsidRDefault="00C4746A">
            <w:pPr>
              <w:ind w:firstLine="0"/>
              <w:jc w:val="center"/>
              <w:rPr>
                <w:rFonts w:cs="Arial"/>
                <w:sz w:val="20"/>
                <w:szCs w:val="20"/>
              </w:rPr>
            </w:pPr>
            <w:r>
              <w:rPr>
                <w:rFonts w:cs="Arial"/>
                <w:sz w:val="20"/>
                <w:szCs w:val="20"/>
              </w:rPr>
              <w:t>B</w:t>
            </w:r>
          </w:p>
        </w:tc>
      </w:tr>
      <w:tr w:rsidR="00746677" w14:paraId="085B2A34" w14:textId="77777777">
        <w:trPr>
          <w:jc w:val="center"/>
        </w:trPr>
        <w:tc>
          <w:tcPr>
            <w:tcW w:w="2406" w:type="dxa"/>
            <w:vMerge/>
            <w:tcBorders>
              <w:top w:val="single" w:sz="2" w:space="0" w:color="000001"/>
              <w:left w:val="single" w:sz="2" w:space="0" w:color="000001"/>
              <w:bottom w:val="single" w:sz="2" w:space="0" w:color="000001"/>
            </w:tcBorders>
            <w:shd w:val="clear" w:color="auto" w:fill="auto"/>
            <w:tcMar>
              <w:left w:w="51" w:type="dxa"/>
            </w:tcMar>
          </w:tcPr>
          <w:p w14:paraId="3702528E" w14:textId="77777777" w:rsidR="00746677" w:rsidRDefault="00746677">
            <w:pPr>
              <w:ind w:firstLine="0"/>
              <w:jc w:val="center"/>
              <w:rPr>
                <w:rFonts w:cs="Arial"/>
                <w:sz w:val="20"/>
                <w:szCs w:val="20"/>
              </w:rPr>
            </w:pP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6F25E20E" w14:textId="77777777" w:rsidR="00746677" w:rsidRDefault="00C4746A">
            <w:pPr>
              <w:spacing w:after="120" w:line="240" w:lineRule="auto"/>
              <w:ind w:firstLine="0"/>
              <w:rPr>
                <w:rFonts w:eastAsia="Arial" w:cs="Arial"/>
                <w:sz w:val="20"/>
                <w:szCs w:val="20"/>
              </w:rPr>
            </w:pPr>
            <w:r>
              <w:rPr>
                <w:rFonts w:eastAsia="Arial" w:cs="Arial"/>
                <w:sz w:val="20"/>
                <w:szCs w:val="20"/>
              </w:rPr>
              <w:t xml:space="preserve">FREITAS, Marcos A. S. </w:t>
            </w:r>
            <w:r>
              <w:rPr>
                <w:rFonts w:eastAsia="Arial" w:cs="Arial"/>
                <w:b/>
                <w:sz w:val="20"/>
                <w:szCs w:val="20"/>
              </w:rPr>
              <w:t>Fundamentos do Gerenciamento de Serviço de TI</w:t>
            </w:r>
            <w:r>
              <w:rPr>
                <w:rFonts w:eastAsia="Arial" w:cs="Arial"/>
                <w:sz w:val="20"/>
                <w:szCs w:val="20"/>
              </w:rPr>
              <w:t>. 2ª ed. Brasport, 2013.</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1B5E3670" w14:textId="77777777" w:rsidR="00746677" w:rsidRDefault="00C4746A">
            <w:pPr>
              <w:ind w:firstLine="0"/>
              <w:jc w:val="center"/>
              <w:rPr>
                <w:rFonts w:cs="Arial"/>
                <w:sz w:val="20"/>
                <w:szCs w:val="20"/>
              </w:rPr>
            </w:pPr>
            <w:r>
              <w:rPr>
                <w:rFonts w:cs="Arial"/>
                <w:sz w:val="20"/>
                <w:szCs w:val="20"/>
              </w:rPr>
              <w:t>C</w:t>
            </w:r>
          </w:p>
        </w:tc>
      </w:tr>
      <w:tr w:rsidR="00746677" w14:paraId="6EEF99F3" w14:textId="77777777">
        <w:trPr>
          <w:trHeight w:val="564"/>
          <w:jc w:val="center"/>
        </w:trPr>
        <w:tc>
          <w:tcPr>
            <w:tcW w:w="2406" w:type="dxa"/>
            <w:vMerge/>
            <w:tcBorders>
              <w:top w:val="single" w:sz="2" w:space="0" w:color="000001"/>
              <w:left w:val="single" w:sz="2" w:space="0" w:color="000001"/>
              <w:bottom w:val="single" w:sz="2" w:space="0" w:color="000001"/>
            </w:tcBorders>
            <w:shd w:val="clear" w:color="auto" w:fill="auto"/>
            <w:tcMar>
              <w:left w:w="51" w:type="dxa"/>
            </w:tcMar>
          </w:tcPr>
          <w:p w14:paraId="2C6EB341" w14:textId="77777777" w:rsidR="00746677" w:rsidRDefault="00746677">
            <w:pPr>
              <w:ind w:firstLine="0"/>
              <w:jc w:val="center"/>
              <w:rPr>
                <w:rFonts w:cs="Arial"/>
                <w:sz w:val="20"/>
                <w:szCs w:val="20"/>
              </w:rPr>
            </w:pP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2DDF9E74" w14:textId="77777777" w:rsidR="00746677" w:rsidRDefault="00C4746A">
            <w:pPr>
              <w:spacing w:after="120" w:line="240" w:lineRule="auto"/>
              <w:ind w:firstLine="0"/>
              <w:rPr>
                <w:rFonts w:eastAsia="Arial" w:cs="Arial"/>
                <w:sz w:val="20"/>
                <w:szCs w:val="20"/>
              </w:rPr>
            </w:pPr>
            <w:r>
              <w:rPr>
                <w:rFonts w:eastAsia="Arial" w:cs="Arial"/>
                <w:sz w:val="20"/>
                <w:szCs w:val="20"/>
              </w:rPr>
              <w:t xml:space="preserve">BON, Jan V. </w:t>
            </w:r>
            <w:r>
              <w:rPr>
                <w:rFonts w:eastAsia="Arial" w:cs="Arial"/>
                <w:b/>
                <w:sz w:val="20"/>
                <w:szCs w:val="20"/>
              </w:rPr>
              <w:t>Guia de Referência ITIL</w:t>
            </w:r>
            <w:r>
              <w:rPr>
                <w:rFonts w:eastAsia="Arial" w:cs="Arial"/>
                <w:sz w:val="20"/>
                <w:szCs w:val="20"/>
              </w:rPr>
              <w:t>. 1ª ed. Elsevier, 2012.</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76CE99CF" w14:textId="77777777" w:rsidR="00746677" w:rsidRDefault="00C4746A">
            <w:pPr>
              <w:ind w:firstLine="0"/>
              <w:jc w:val="center"/>
              <w:rPr>
                <w:rFonts w:cs="Arial"/>
                <w:sz w:val="20"/>
                <w:szCs w:val="20"/>
              </w:rPr>
            </w:pPr>
            <w:r>
              <w:rPr>
                <w:rFonts w:cs="Arial"/>
                <w:sz w:val="20"/>
                <w:szCs w:val="20"/>
              </w:rPr>
              <w:t>C</w:t>
            </w:r>
          </w:p>
        </w:tc>
      </w:tr>
      <w:tr w:rsidR="00746677" w14:paraId="0B415B9E" w14:textId="77777777">
        <w:trPr>
          <w:jc w:val="center"/>
        </w:trPr>
        <w:tc>
          <w:tcPr>
            <w:tcW w:w="2406" w:type="dxa"/>
            <w:vMerge/>
            <w:tcBorders>
              <w:top w:val="single" w:sz="2" w:space="0" w:color="000001"/>
              <w:left w:val="single" w:sz="2" w:space="0" w:color="000001"/>
              <w:bottom w:val="single" w:sz="2" w:space="0" w:color="000001"/>
            </w:tcBorders>
            <w:shd w:val="clear" w:color="auto" w:fill="auto"/>
            <w:tcMar>
              <w:left w:w="51" w:type="dxa"/>
            </w:tcMar>
          </w:tcPr>
          <w:p w14:paraId="78F1F3F0" w14:textId="77777777" w:rsidR="00746677" w:rsidRDefault="00746677">
            <w:pPr>
              <w:ind w:firstLine="0"/>
              <w:jc w:val="center"/>
              <w:rPr>
                <w:rFonts w:cs="Arial"/>
                <w:sz w:val="20"/>
                <w:szCs w:val="20"/>
              </w:rPr>
            </w:pP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75283758" w14:textId="77777777" w:rsidR="00746677" w:rsidRDefault="00C4746A">
            <w:pPr>
              <w:spacing w:after="120" w:line="240" w:lineRule="auto"/>
              <w:ind w:firstLine="0"/>
              <w:rPr>
                <w:rFonts w:eastAsia="Arial" w:cs="Arial"/>
                <w:b/>
                <w:sz w:val="20"/>
                <w:szCs w:val="20"/>
              </w:rPr>
            </w:pPr>
            <w:r>
              <w:rPr>
                <w:rFonts w:eastAsia="Arial" w:cs="Arial"/>
                <w:sz w:val="20"/>
                <w:szCs w:val="20"/>
              </w:rPr>
              <w:t xml:space="preserve">MANOEL, Sérgio S. </w:t>
            </w:r>
            <w:r>
              <w:rPr>
                <w:rFonts w:eastAsia="Arial" w:cs="Arial"/>
                <w:b/>
                <w:sz w:val="20"/>
                <w:szCs w:val="20"/>
              </w:rPr>
              <w:t>Governança de Segurança da Informação</w:t>
            </w:r>
            <w:r>
              <w:rPr>
                <w:rFonts w:eastAsia="Arial" w:cs="Arial"/>
                <w:sz w:val="20"/>
                <w:szCs w:val="20"/>
              </w:rPr>
              <w:t>: como criar oportunidades para o seu negócio. Brasport, 1ª ed, 2014.</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22E0203C" w14:textId="77777777" w:rsidR="00746677" w:rsidRDefault="00C4746A">
            <w:pPr>
              <w:ind w:firstLine="0"/>
              <w:jc w:val="center"/>
              <w:rPr>
                <w:rFonts w:cs="Arial"/>
                <w:sz w:val="20"/>
                <w:szCs w:val="20"/>
              </w:rPr>
            </w:pPr>
            <w:r>
              <w:rPr>
                <w:rFonts w:cs="Arial"/>
                <w:sz w:val="20"/>
                <w:szCs w:val="20"/>
              </w:rPr>
              <w:t>C</w:t>
            </w:r>
          </w:p>
        </w:tc>
      </w:tr>
      <w:tr w:rsidR="00746677" w14:paraId="06CEEBC5" w14:textId="77777777">
        <w:trPr>
          <w:jc w:val="center"/>
        </w:trPr>
        <w:tc>
          <w:tcPr>
            <w:tcW w:w="2406" w:type="dxa"/>
            <w:vMerge/>
            <w:tcBorders>
              <w:top w:val="single" w:sz="2" w:space="0" w:color="000001"/>
              <w:left w:val="single" w:sz="2" w:space="0" w:color="000001"/>
              <w:bottom w:val="single" w:sz="2" w:space="0" w:color="000001"/>
            </w:tcBorders>
            <w:shd w:val="clear" w:color="auto" w:fill="auto"/>
            <w:tcMar>
              <w:left w:w="51" w:type="dxa"/>
            </w:tcMar>
          </w:tcPr>
          <w:p w14:paraId="65646A41" w14:textId="77777777" w:rsidR="00746677" w:rsidRDefault="00746677">
            <w:pPr>
              <w:ind w:firstLine="0"/>
              <w:jc w:val="center"/>
              <w:rPr>
                <w:rFonts w:cs="Arial"/>
                <w:sz w:val="20"/>
                <w:szCs w:val="20"/>
              </w:rPr>
            </w:pP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584D1FBF" w14:textId="77777777" w:rsidR="00746677" w:rsidRDefault="00C4746A">
            <w:pPr>
              <w:spacing w:after="120" w:line="240" w:lineRule="auto"/>
              <w:ind w:firstLine="0"/>
              <w:rPr>
                <w:rFonts w:eastAsia="Arial" w:cs="Arial"/>
                <w:b/>
                <w:sz w:val="20"/>
                <w:szCs w:val="20"/>
              </w:rPr>
            </w:pPr>
            <w:r>
              <w:rPr>
                <w:rFonts w:eastAsia="Arial" w:cs="Arial"/>
                <w:sz w:val="20"/>
                <w:szCs w:val="20"/>
              </w:rPr>
              <w:t xml:space="preserve">MARCUS, Rocco. </w:t>
            </w:r>
            <w:r>
              <w:rPr>
                <w:rFonts w:eastAsia="Arial" w:cs="Arial"/>
                <w:b/>
                <w:sz w:val="20"/>
                <w:szCs w:val="20"/>
              </w:rPr>
              <w:t>Governança de TIC</w:t>
            </w:r>
            <w:r>
              <w:rPr>
                <w:rFonts w:eastAsia="Arial" w:cs="Arial"/>
                <w:sz w:val="20"/>
                <w:szCs w:val="20"/>
              </w:rPr>
              <w:t xml:space="preserve"> - Guia Prático de Apoio à Implantação. Self Publishing, 2016.</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21C7BDF4" w14:textId="77777777" w:rsidR="00746677" w:rsidRDefault="00C4746A">
            <w:pPr>
              <w:ind w:firstLine="0"/>
              <w:jc w:val="center"/>
              <w:rPr>
                <w:rFonts w:cs="Arial"/>
                <w:sz w:val="20"/>
                <w:szCs w:val="20"/>
              </w:rPr>
            </w:pPr>
            <w:r>
              <w:rPr>
                <w:rFonts w:cs="Arial"/>
                <w:sz w:val="20"/>
                <w:szCs w:val="20"/>
              </w:rPr>
              <w:t>C</w:t>
            </w:r>
          </w:p>
        </w:tc>
      </w:tr>
      <w:tr w:rsidR="00746677" w14:paraId="7C1BD18B" w14:textId="77777777">
        <w:trPr>
          <w:jc w:val="center"/>
        </w:trPr>
        <w:tc>
          <w:tcPr>
            <w:tcW w:w="2406" w:type="dxa"/>
            <w:vMerge/>
            <w:tcBorders>
              <w:top w:val="single" w:sz="2" w:space="0" w:color="000001"/>
              <w:left w:val="single" w:sz="2" w:space="0" w:color="000001"/>
              <w:bottom w:val="single" w:sz="2" w:space="0" w:color="000001"/>
            </w:tcBorders>
            <w:shd w:val="clear" w:color="auto" w:fill="auto"/>
            <w:tcMar>
              <w:left w:w="51" w:type="dxa"/>
            </w:tcMar>
          </w:tcPr>
          <w:p w14:paraId="4B37ABE6" w14:textId="77777777" w:rsidR="00746677" w:rsidRDefault="00746677">
            <w:pPr>
              <w:ind w:firstLine="0"/>
              <w:jc w:val="center"/>
              <w:rPr>
                <w:rFonts w:cs="Arial"/>
                <w:sz w:val="20"/>
                <w:szCs w:val="20"/>
              </w:rPr>
            </w:pPr>
          </w:p>
        </w:tc>
        <w:tc>
          <w:tcPr>
            <w:tcW w:w="5463" w:type="dxa"/>
            <w:tcBorders>
              <w:top w:val="single" w:sz="2" w:space="0" w:color="000001"/>
              <w:left w:val="single" w:sz="2" w:space="0" w:color="000001"/>
              <w:bottom w:val="single" w:sz="2" w:space="0" w:color="000001"/>
            </w:tcBorders>
            <w:shd w:val="clear" w:color="auto" w:fill="auto"/>
            <w:tcMar>
              <w:left w:w="51" w:type="dxa"/>
            </w:tcMar>
          </w:tcPr>
          <w:p w14:paraId="31CA6D66" w14:textId="77777777" w:rsidR="00746677" w:rsidRDefault="00C4746A">
            <w:pPr>
              <w:spacing w:line="240" w:lineRule="auto"/>
              <w:ind w:firstLine="0"/>
              <w:rPr>
                <w:sz w:val="20"/>
                <w:szCs w:val="20"/>
              </w:rPr>
            </w:pPr>
            <w:r>
              <w:rPr>
                <w:rFonts w:eastAsia="Arial" w:cs="Arial"/>
                <w:sz w:val="20"/>
                <w:szCs w:val="20"/>
              </w:rPr>
              <w:t xml:space="preserve">SILVEIRA, Alexandre Di M. da. </w:t>
            </w:r>
            <w:r>
              <w:rPr>
                <w:rFonts w:eastAsia="Arial" w:cs="Arial"/>
                <w:b/>
                <w:sz w:val="20"/>
                <w:szCs w:val="20"/>
              </w:rPr>
              <w:t>Governança Corporativa no Brasil e no Mundo</w:t>
            </w:r>
            <w:r>
              <w:rPr>
                <w:rFonts w:eastAsia="Arial" w:cs="Arial"/>
                <w:sz w:val="20"/>
                <w:szCs w:val="20"/>
              </w:rPr>
              <w:t>. Teoria e Prática. Elsevier, 2ª ed., 2015.</w:t>
            </w:r>
          </w:p>
        </w:tc>
        <w:tc>
          <w:tcPr>
            <w:tcW w:w="855"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14:paraId="3DD3A989" w14:textId="77777777" w:rsidR="00746677" w:rsidRDefault="00C4746A">
            <w:pPr>
              <w:ind w:firstLine="0"/>
              <w:jc w:val="center"/>
              <w:rPr>
                <w:rFonts w:cs="Arial"/>
                <w:sz w:val="20"/>
                <w:szCs w:val="20"/>
              </w:rPr>
            </w:pPr>
            <w:r>
              <w:rPr>
                <w:rFonts w:cs="Arial"/>
                <w:sz w:val="20"/>
                <w:szCs w:val="20"/>
              </w:rPr>
              <w:t>C</w:t>
            </w:r>
          </w:p>
        </w:tc>
      </w:tr>
    </w:tbl>
    <w:p w14:paraId="5242CD76" w14:textId="77777777" w:rsidR="00941D71" w:rsidRDefault="00941D71">
      <w:pPr>
        <w:pStyle w:val="PPCTtulo"/>
      </w:pPr>
    </w:p>
    <w:p w14:paraId="67D10D65" w14:textId="77777777" w:rsidR="00941D71" w:rsidRDefault="00941D71">
      <w:pPr>
        <w:spacing w:line="240" w:lineRule="auto"/>
        <w:ind w:firstLine="0"/>
        <w:jc w:val="left"/>
        <w:rPr>
          <w:b/>
          <w:caps/>
        </w:rPr>
      </w:pPr>
      <w:r>
        <w:br w:type="page"/>
      </w:r>
    </w:p>
    <w:p w14:paraId="59FBBA40" w14:textId="77777777" w:rsidR="00746677" w:rsidRDefault="00C4746A">
      <w:pPr>
        <w:pStyle w:val="PPCTtulo"/>
      </w:pPr>
      <w:bookmarkStart w:id="38" w:name="_Toc494893523"/>
      <w:r>
        <w:lastRenderedPageBreak/>
        <w:t>1</w:t>
      </w:r>
      <w:r w:rsidR="004379DF">
        <w:t>1</w:t>
      </w:r>
      <w:r>
        <w:t>. Perfil do profissional docente e técnico</w:t>
      </w:r>
      <w:bookmarkEnd w:id="38"/>
    </w:p>
    <w:p w14:paraId="29250BEF" w14:textId="77777777" w:rsidR="00746677" w:rsidRDefault="00C4746A">
      <w:pPr>
        <w:spacing w:after="160" w:line="259" w:lineRule="auto"/>
      </w:pPr>
      <w:r>
        <w:t>Para o curso técnico em Informática para Internet atuarão os seguintes professores:</w:t>
      </w:r>
    </w:p>
    <w:tbl>
      <w:tblPr>
        <w:tblW w:w="9210"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Look w:val="04A0" w:firstRow="1" w:lastRow="0" w:firstColumn="1" w:lastColumn="0" w:noHBand="0" w:noVBand="1"/>
      </w:tblPr>
      <w:tblGrid>
        <w:gridCol w:w="2689"/>
        <w:gridCol w:w="2239"/>
        <w:gridCol w:w="4282"/>
      </w:tblGrid>
      <w:tr w:rsidR="00746677" w14:paraId="404D5B04" w14:textId="77777777" w:rsidTr="00131E5E">
        <w:trPr>
          <w:trHeight w:val="510"/>
        </w:trPr>
        <w:tc>
          <w:tcPr>
            <w:tcW w:w="2689" w:type="dxa"/>
            <w:tcBorders>
              <w:top w:val="single" w:sz="4" w:space="0" w:color="00000A"/>
              <w:left w:val="single" w:sz="4" w:space="0" w:color="00000A"/>
              <w:bottom w:val="single" w:sz="4" w:space="0" w:color="00000A"/>
              <w:right w:val="single" w:sz="4" w:space="0" w:color="00000A"/>
            </w:tcBorders>
            <w:shd w:val="clear" w:color="auto" w:fill="D9D9D9"/>
            <w:tcMar>
              <w:left w:w="108" w:type="dxa"/>
            </w:tcMar>
            <w:vAlign w:val="center"/>
          </w:tcPr>
          <w:p w14:paraId="0D478BC5" w14:textId="77777777" w:rsidR="00746677" w:rsidRDefault="00C4746A">
            <w:pPr>
              <w:spacing w:line="240" w:lineRule="auto"/>
              <w:ind w:firstLine="0"/>
              <w:jc w:val="center"/>
              <w:rPr>
                <w:b/>
                <w:sz w:val="20"/>
                <w:szCs w:val="20"/>
              </w:rPr>
            </w:pPr>
            <w:r>
              <w:rPr>
                <w:b/>
                <w:sz w:val="20"/>
                <w:szCs w:val="20"/>
              </w:rPr>
              <w:t>Professor</w:t>
            </w:r>
          </w:p>
        </w:tc>
        <w:tc>
          <w:tcPr>
            <w:tcW w:w="2239" w:type="dxa"/>
            <w:tcBorders>
              <w:top w:val="single" w:sz="4" w:space="0" w:color="00000A"/>
              <w:left w:val="single" w:sz="4" w:space="0" w:color="00000A"/>
              <w:bottom w:val="single" w:sz="4" w:space="0" w:color="00000A"/>
              <w:right w:val="single" w:sz="4" w:space="0" w:color="00000A"/>
            </w:tcBorders>
            <w:shd w:val="clear" w:color="auto" w:fill="D9D9D9"/>
            <w:tcMar>
              <w:left w:w="108" w:type="dxa"/>
            </w:tcMar>
            <w:vAlign w:val="center"/>
          </w:tcPr>
          <w:p w14:paraId="0CC9C409" w14:textId="77777777" w:rsidR="00746677" w:rsidRDefault="00C4746A">
            <w:pPr>
              <w:spacing w:line="240" w:lineRule="auto"/>
              <w:ind w:firstLine="0"/>
              <w:jc w:val="center"/>
              <w:rPr>
                <w:b/>
                <w:sz w:val="20"/>
                <w:szCs w:val="20"/>
              </w:rPr>
            </w:pPr>
            <w:r>
              <w:rPr>
                <w:b/>
                <w:sz w:val="20"/>
                <w:szCs w:val="20"/>
              </w:rPr>
              <w:t>Área de Formação</w:t>
            </w:r>
          </w:p>
        </w:tc>
        <w:tc>
          <w:tcPr>
            <w:tcW w:w="4282" w:type="dxa"/>
            <w:tcBorders>
              <w:top w:val="single" w:sz="4" w:space="0" w:color="00000A"/>
              <w:left w:val="single" w:sz="4" w:space="0" w:color="00000A"/>
              <w:bottom w:val="single" w:sz="4" w:space="0" w:color="00000A"/>
              <w:right w:val="single" w:sz="4" w:space="0" w:color="00000A"/>
            </w:tcBorders>
            <w:shd w:val="clear" w:color="auto" w:fill="D9D9D9"/>
            <w:tcMar>
              <w:left w:w="108" w:type="dxa"/>
            </w:tcMar>
            <w:vAlign w:val="center"/>
          </w:tcPr>
          <w:p w14:paraId="33723AFA" w14:textId="77777777" w:rsidR="00746677" w:rsidRDefault="00C4746A">
            <w:pPr>
              <w:spacing w:line="240" w:lineRule="auto"/>
              <w:ind w:firstLine="0"/>
              <w:jc w:val="center"/>
              <w:rPr>
                <w:b/>
                <w:sz w:val="20"/>
                <w:szCs w:val="20"/>
              </w:rPr>
            </w:pPr>
            <w:r>
              <w:rPr>
                <w:b/>
                <w:sz w:val="20"/>
                <w:szCs w:val="20"/>
              </w:rPr>
              <w:t>Atuação</w:t>
            </w:r>
          </w:p>
        </w:tc>
      </w:tr>
      <w:tr w:rsidR="00746677" w14:paraId="28A904F6" w14:textId="77777777" w:rsidTr="00131E5E">
        <w:trPr>
          <w:trHeight w:val="510"/>
        </w:trPr>
        <w:tc>
          <w:tcPr>
            <w:tcW w:w="2689"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72A98C41" w14:textId="77777777" w:rsidR="00746677" w:rsidRPr="001948D3" w:rsidRDefault="00C4746A">
            <w:pPr>
              <w:spacing w:line="240" w:lineRule="auto"/>
              <w:ind w:firstLine="0"/>
              <w:jc w:val="left"/>
              <w:rPr>
                <w:sz w:val="20"/>
                <w:szCs w:val="20"/>
              </w:rPr>
            </w:pPr>
            <w:r w:rsidRPr="001948D3">
              <w:rPr>
                <w:sz w:val="20"/>
                <w:szCs w:val="20"/>
              </w:rPr>
              <w:t>Bruno Carlos da Cunha Costa</w:t>
            </w:r>
            <w:r w:rsidR="00E42C4A" w:rsidRPr="001948D3">
              <w:rPr>
                <w:sz w:val="20"/>
                <w:szCs w:val="20"/>
              </w:rPr>
              <w:t>, M.Sc.</w:t>
            </w:r>
          </w:p>
          <w:p w14:paraId="6D7697B7" w14:textId="77777777" w:rsidR="00E42C4A" w:rsidRPr="001948D3" w:rsidRDefault="00E42C4A">
            <w:pPr>
              <w:spacing w:line="240" w:lineRule="auto"/>
              <w:ind w:firstLine="0"/>
              <w:jc w:val="left"/>
              <w:rPr>
                <w:sz w:val="20"/>
                <w:szCs w:val="20"/>
              </w:rPr>
            </w:pPr>
            <w:r w:rsidRPr="001948D3">
              <w:rPr>
                <w:sz w:val="20"/>
                <w:szCs w:val="20"/>
              </w:rPr>
              <w:t xml:space="preserve">CPF: </w:t>
            </w:r>
            <w:r w:rsidR="0082034A" w:rsidRPr="001948D3">
              <w:rPr>
                <w:sz w:val="20"/>
                <w:szCs w:val="20"/>
              </w:rPr>
              <w:t>120116977</w:t>
            </w:r>
            <w:r w:rsidR="005626EA">
              <w:rPr>
                <w:sz w:val="20"/>
                <w:szCs w:val="20"/>
              </w:rPr>
              <w:t>-</w:t>
            </w:r>
            <w:r w:rsidRPr="001948D3">
              <w:rPr>
                <w:sz w:val="20"/>
                <w:szCs w:val="20"/>
              </w:rPr>
              <w:t>19</w:t>
            </w:r>
          </w:p>
        </w:tc>
        <w:tc>
          <w:tcPr>
            <w:tcW w:w="2239"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79A73C4A" w14:textId="77777777" w:rsidR="00746677" w:rsidRPr="001948D3" w:rsidRDefault="001948D3">
            <w:pPr>
              <w:spacing w:line="240" w:lineRule="auto"/>
              <w:ind w:firstLine="0"/>
              <w:jc w:val="center"/>
              <w:rPr>
                <w:sz w:val="20"/>
                <w:szCs w:val="20"/>
              </w:rPr>
            </w:pPr>
            <w:r w:rsidRPr="001948D3">
              <w:rPr>
                <w:sz w:val="20"/>
                <w:szCs w:val="20"/>
              </w:rPr>
              <w:t xml:space="preserve">Ciência da Computação e </w:t>
            </w:r>
            <w:r w:rsidR="00C4746A" w:rsidRPr="001948D3">
              <w:rPr>
                <w:sz w:val="20"/>
                <w:szCs w:val="20"/>
              </w:rPr>
              <w:t>Informática</w:t>
            </w:r>
          </w:p>
        </w:tc>
        <w:tc>
          <w:tcPr>
            <w:tcW w:w="4282"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1FC0E9FB" w14:textId="77777777" w:rsidR="00746677" w:rsidRPr="001948D3" w:rsidRDefault="005548B3">
            <w:pPr>
              <w:spacing w:line="240" w:lineRule="auto"/>
              <w:ind w:firstLine="0"/>
              <w:jc w:val="center"/>
              <w:rPr>
                <w:sz w:val="20"/>
                <w:szCs w:val="20"/>
              </w:rPr>
            </w:pPr>
            <w:r w:rsidRPr="001948D3">
              <w:rPr>
                <w:sz w:val="20"/>
                <w:szCs w:val="20"/>
              </w:rPr>
              <w:t>Banco de Dados I</w:t>
            </w:r>
          </w:p>
          <w:p w14:paraId="46DD08D7" w14:textId="77777777" w:rsidR="00746677" w:rsidRPr="001948D3" w:rsidRDefault="005548B3" w:rsidP="005548B3">
            <w:pPr>
              <w:spacing w:line="240" w:lineRule="auto"/>
              <w:ind w:firstLine="0"/>
              <w:jc w:val="center"/>
              <w:rPr>
                <w:sz w:val="20"/>
                <w:szCs w:val="20"/>
              </w:rPr>
            </w:pPr>
            <w:r w:rsidRPr="001948D3">
              <w:rPr>
                <w:sz w:val="20"/>
                <w:szCs w:val="20"/>
              </w:rPr>
              <w:t>Banco de Dados II</w:t>
            </w:r>
          </w:p>
        </w:tc>
      </w:tr>
      <w:tr w:rsidR="000D7D45" w14:paraId="4F0C6795" w14:textId="77777777" w:rsidTr="00131E5E">
        <w:trPr>
          <w:trHeight w:val="510"/>
        </w:trPr>
        <w:tc>
          <w:tcPr>
            <w:tcW w:w="2689"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77301792" w14:textId="77777777" w:rsidR="000D7D45" w:rsidRPr="001948D3" w:rsidRDefault="005548B3">
            <w:pPr>
              <w:spacing w:line="240" w:lineRule="auto"/>
              <w:ind w:firstLine="0"/>
              <w:jc w:val="left"/>
              <w:rPr>
                <w:sz w:val="20"/>
                <w:szCs w:val="20"/>
              </w:rPr>
            </w:pPr>
            <w:r w:rsidRPr="001948D3">
              <w:rPr>
                <w:sz w:val="20"/>
                <w:szCs w:val="20"/>
              </w:rPr>
              <w:t xml:space="preserve">Caio Henriques Sica Lamas, </w:t>
            </w:r>
            <w:r w:rsidR="0082034A" w:rsidRPr="001948D3">
              <w:rPr>
                <w:sz w:val="20"/>
                <w:szCs w:val="20"/>
              </w:rPr>
              <w:t>Esp.</w:t>
            </w:r>
          </w:p>
          <w:p w14:paraId="0B0543D0" w14:textId="77777777" w:rsidR="005548B3" w:rsidRPr="001948D3" w:rsidRDefault="005548B3">
            <w:pPr>
              <w:spacing w:line="240" w:lineRule="auto"/>
              <w:ind w:firstLine="0"/>
              <w:jc w:val="left"/>
              <w:rPr>
                <w:sz w:val="20"/>
                <w:szCs w:val="20"/>
              </w:rPr>
            </w:pPr>
            <w:r w:rsidRPr="001948D3">
              <w:rPr>
                <w:sz w:val="20"/>
                <w:szCs w:val="20"/>
              </w:rPr>
              <w:t xml:space="preserve">CPF: </w:t>
            </w:r>
            <w:r w:rsidR="0082034A" w:rsidRPr="001948D3">
              <w:rPr>
                <w:sz w:val="20"/>
                <w:szCs w:val="20"/>
              </w:rPr>
              <w:t>122891897</w:t>
            </w:r>
            <w:r w:rsidR="005626EA">
              <w:rPr>
                <w:sz w:val="20"/>
                <w:szCs w:val="20"/>
              </w:rPr>
              <w:t>-</w:t>
            </w:r>
            <w:r w:rsidR="0082034A" w:rsidRPr="001948D3">
              <w:rPr>
                <w:sz w:val="20"/>
                <w:szCs w:val="20"/>
              </w:rPr>
              <w:t>07</w:t>
            </w:r>
          </w:p>
        </w:tc>
        <w:tc>
          <w:tcPr>
            <w:tcW w:w="2239"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64073B22" w14:textId="77777777" w:rsidR="000D7D45" w:rsidRPr="001948D3" w:rsidRDefault="0082034A">
            <w:pPr>
              <w:spacing w:line="240" w:lineRule="auto"/>
              <w:ind w:firstLine="0"/>
              <w:jc w:val="center"/>
              <w:rPr>
                <w:sz w:val="20"/>
                <w:szCs w:val="20"/>
              </w:rPr>
            </w:pPr>
            <w:r w:rsidRPr="001948D3">
              <w:rPr>
                <w:rFonts w:cs="Arial"/>
                <w:color w:val="222222"/>
                <w:sz w:val="20"/>
                <w:szCs w:val="20"/>
                <w:shd w:val="clear" w:color="auto" w:fill="FFFFFF"/>
              </w:rPr>
              <w:t>Análise e Desenvolvimento de Sistemas</w:t>
            </w:r>
          </w:p>
        </w:tc>
        <w:tc>
          <w:tcPr>
            <w:tcW w:w="4282"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04746684" w14:textId="77777777" w:rsidR="005548B3" w:rsidRPr="001948D3" w:rsidRDefault="005548B3" w:rsidP="005548B3">
            <w:pPr>
              <w:spacing w:line="240" w:lineRule="auto"/>
              <w:ind w:firstLine="0"/>
              <w:jc w:val="center"/>
              <w:rPr>
                <w:sz w:val="20"/>
                <w:szCs w:val="20"/>
              </w:rPr>
            </w:pPr>
            <w:r w:rsidRPr="001948D3">
              <w:rPr>
                <w:sz w:val="20"/>
                <w:szCs w:val="20"/>
              </w:rPr>
              <w:t>Web Design</w:t>
            </w:r>
          </w:p>
          <w:p w14:paraId="008D7D4B" w14:textId="77777777" w:rsidR="000D7D45" w:rsidRPr="001948D3" w:rsidRDefault="005548B3" w:rsidP="005548B3">
            <w:pPr>
              <w:spacing w:line="240" w:lineRule="auto"/>
              <w:ind w:firstLine="0"/>
              <w:jc w:val="center"/>
              <w:rPr>
                <w:sz w:val="20"/>
                <w:szCs w:val="20"/>
              </w:rPr>
            </w:pPr>
            <w:r w:rsidRPr="001948D3">
              <w:rPr>
                <w:sz w:val="20"/>
                <w:szCs w:val="20"/>
              </w:rPr>
              <w:t>Programação C#</w:t>
            </w:r>
          </w:p>
        </w:tc>
      </w:tr>
      <w:tr w:rsidR="005548B3" w14:paraId="2695940B" w14:textId="77777777" w:rsidTr="00131E5E">
        <w:trPr>
          <w:trHeight w:val="510"/>
        </w:trPr>
        <w:tc>
          <w:tcPr>
            <w:tcW w:w="2689"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29EEA7F5" w14:textId="77777777" w:rsidR="005548B3" w:rsidRPr="001948D3" w:rsidRDefault="005548B3" w:rsidP="005548B3">
            <w:pPr>
              <w:spacing w:line="240" w:lineRule="auto"/>
              <w:ind w:firstLine="0"/>
              <w:jc w:val="left"/>
              <w:rPr>
                <w:sz w:val="20"/>
                <w:szCs w:val="20"/>
              </w:rPr>
            </w:pPr>
            <w:r w:rsidRPr="001948D3">
              <w:rPr>
                <w:sz w:val="20"/>
                <w:szCs w:val="20"/>
              </w:rPr>
              <w:t>Dione Sousa Albuquerque de Lima, M.Sc.</w:t>
            </w:r>
          </w:p>
          <w:p w14:paraId="43AE255D" w14:textId="77777777" w:rsidR="005548B3" w:rsidRPr="001948D3" w:rsidRDefault="005548B3" w:rsidP="005548B3">
            <w:pPr>
              <w:spacing w:line="240" w:lineRule="auto"/>
              <w:ind w:firstLine="0"/>
              <w:jc w:val="left"/>
              <w:rPr>
                <w:sz w:val="20"/>
                <w:szCs w:val="20"/>
              </w:rPr>
            </w:pPr>
            <w:r w:rsidRPr="001948D3">
              <w:rPr>
                <w:sz w:val="20"/>
                <w:szCs w:val="20"/>
              </w:rPr>
              <w:t>CPF: 037964604-88</w:t>
            </w:r>
          </w:p>
        </w:tc>
        <w:tc>
          <w:tcPr>
            <w:tcW w:w="2239"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0ADC45F1" w14:textId="77777777" w:rsidR="005548B3" w:rsidRPr="001948D3" w:rsidRDefault="005548B3" w:rsidP="005548B3">
            <w:pPr>
              <w:spacing w:line="240" w:lineRule="auto"/>
              <w:ind w:firstLine="0"/>
              <w:jc w:val="center"/>
              <w:rPr>
                <w:sz w:val="20"/>
                <w:szCs w:val="20"/>
              </w:rPr>
            </w:pPr>
            <w:r w:rsidRPr="001948D3">
              <w:rPr>
                <w:sz w:val="20"/>
                <w:szCs w:val="20"/>
              </w:rPr>
              <w:t>Informática</w:t>
            </w:r>
          </w:p>
        </w:tc>
        <w:tc>
          <w:tcPr>
            <w:tcW w:w="4282"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3F73EA45" w14:textId="77777777" w:rsidR="005548B3" w:rsidRPr="001948D3" w:rsidRDefault="005548B3" w:rsidP="005548B3">
            <w:pPr>
              <w:spacing w:line="240" w:lineRule="auto"/>
              <w:ind w:firstLine="0"/>
              <w:jc w:val="center"/>
              <w:rPr>
                <w:sz w:val="20"/>
                <w:szCs w:val="20"/>
              </w:rPr>
            </w:pPr>
            <w:r w:rsidRPr="001948D3">
              <w:rPr>
                <w:sz w:val="20"/>
                <w:szCs w:val="20"/>
              </w:rPr>
              <w:t>Redes I – Cabeamento Estruturado;</w:t>
            </w:r>
          </w:p>
          <w:p w14:paraId="5CEF29FD" w14:textId="77777777" w:rsidR="005548B3" w:rsidRPr="001948D3" w:rsidRDefault="005548B3" w:rsidP="005548B3">
            <w:pPr>
              <w:spacing w:line="240" w:lineRule="auto"/>
              <w:ind w:firstLine="0"/>
              <w:jc w:val="center"/>
              <w:rPr>
                <w:sz w:val="20"/>
                <w:szCs w:val="20"/>
              </w:rPr>
            </w:pPr>
            <w:r w:rsidRPr="001948D3">
              <w:rPr>
                <w:sz w:val="20"/>
                <w:szCs w:val="20"/>
              </w:rPr>
              <w:t>Redes II – Redes sem Fio;</w:t>
            </w:r>
          </w:p>
          <w:p w14:paraId="5E2AAF57" w14:textId="77777777" w:rsidR="005548B3" w:rsidRPr="001948D3" w:rsidRDefault="005548B3" w:rsidP="005548B3">
            <w:pPr>
              <w:spacing w:line="240" w:lineRule="auto"/>
              <w:ind w:firstLine="0"/>
              <w:jc w:val="center"/>
              <w:rPr>
                <w:sz w:val="20"/>
                <w:szCs w:val="20"/>
              </w:rPr>
            </w:pPr>
            <w:r w:rsidRPr="001948D3">
              <w:rPr>
                <w:sz w:val="20"/>
                <w:szCs w:val="20"/>
              </w:rPr>
              <w:t>Redes III – Segurança;</w:t>
            </w:r>
          </w:p>
        </w:tc>
      </w:tr>
      <w:tr w:rsidR="005548B3" w14:paraId="6FEFE362" w14:textId="77777777" w:rsidTr="00131E5E">
        <w:trPr>
          <w:trHeight w:val="510"/>
        </w:trPr>
        <w:tc>
          <w:tcPr>
            <w:tcW w:w="2689"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535D3200" w14:textId="77777777" w:rsidR="005548B3" w:rsidRPr="00F13626" w:rsidRDefault="005548B3" w:rsidP="005548B3">
            <w:pPr>
              <w:spacing w:line="240" w:lineRule="auto"/>
              <w:ind w:firstLine="0"/>
              <w:jc w:val="left"/>
              <w:rPr>
                <w:sz w:val="20"/>
                <w:szCs w:val="20"/>
                <w:lang w:val="en-US"/>
              </w:rPr>
            </w:pPr>
            <w:r w:rsidRPr="00F13626">
              <w:rPr>
                <w:sz w:val="20"/>
                <w:szCs w:val="20"/>
                <w:lang w:val="en-US"/>
              </w:rPr>
              <w:t xml:space="preserve">Ely Severiano Junior, </w:t>
            </w:r>
            <w:r w:rsidR="0082034A" w:rsidRPr="00F13626">
              <w:rPr>
                <w:sz w:val="20"/>
                <w:szCs w:val="20"/>
                <w:lang w:val="en-US"/>
              </w:rPr>
              <w:t>B.Sc.</w:t>
            </w:r>
          </w:p>
          <w:p w14:paraId="39541932" w14:textId="77777777" w:rsidR="005548B3" w:rsidRPr="001948D3" w:rsidRDefault="0082034A" w:rsidP="005548B3">
            <w:pPr>
              <w:spacing w:line="240" w:lineRule="auto"/>
              <w:ind w:firstLine="0"/>
              <w:jc w:val="left"/>
              <w:rPr>
                <w:sz w:val="20"/>
                <w:szCs w:val="20"/>
              </w:rPr>
            </w:pPr>
            <w:r w:rsidRPr="001948D3">
              <w:rPr>
                <w:sz w:val="20"/>
                <w:szCs w:val="20"/>
              </w:rPr>
              <w:t>CPF: 12038467706</w:t>
            </w:r>
          </w:p>
        </w:tc>
        <w:tc>
          <w:tcPr>
            <w:tcW w:w="2239"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6A575BEB" w14:textId="77777777" w:rsidR="005548B3" w:rsidRPr="001948D3" w:rsidRDefault="001948D3" w:rsidP="005548B3">
            <w:pPr>
              <w:spacing w:line="240" w:lineRule="auto"/>
              <w:ind w:firstLine="0"/>
              <w:jc w:val="center"/>
              <w:rPr>
                <w:sz w:val="20"/>
                <w:szCs w:val="20"/>
              </w:rPr>
            </w:pPr>
            <w:r w:rsidRPr="001948D3">
              <w:rPr>
                <w:sz w:val="20"/>
                <w:szCs w:val="20"/>
              </w:rPr>
              <w:t>Sistemas de Informação</w:t>
            </w:r>
          </w:p>
        </w:tc>
        <w:tc>
          <w:tcPr>
            <w:tcW w:w="4282"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346E2E86" w14:textId="77777777" w:rsidR="00165183" w:rsidRPr="001948D3" w:rsidRDefault="00165183" w:rsidP="005548B3">
            <w:pPr>
              <w:spacing w:line="240" w:lineRule="auto"/>
              <w:ind w:firstLine="0"/>
              <w:jc w:val="center"/>
              <w:rPr>
                <w:sz w:val="20"/>
                <w:szCs w:val="20"/>
              </w:rPr>
            </w:pPr>
            <w:r w:rsidRPr="001948D3">
              <w:rPr>
                <w:sz w:val="20"/>
                <w:szCs w:val="20"/>
              </w:rPr>
              <w:t>Sistemas Operacionais I – Desktop</w:t>
            </w:r>
          </w:p>
          <w:p w14:paraId="01FB9098" w14:textId="77777777" w:rsidR="005548B3" w:rsidRPr="001948D3" w:rsidRDefault="00836105" w:rsidP="005548B3">
            <w:pPr>
              <w:spacing w:line="240" w:lineRule="auto"/>
              <w:ind w:firstLine="0"/>
              <w:jc w:val="center"/>
              <w:rPr>
                <w:sz w:val="20"/>
                <w:szCs w:val="20"/>
              </w:rPr>
            </w:pPr>
            <w:r w:rsidRPr="001948D3">
              <w:rPr>
                <w:sz w:val="20"/>
                <w:szCs w:val="20"/>
              </w:rPr>
              <w:t>Empreendedorismo em Informática</w:t>
            </w:r>
          </w:p>
          <w:p w14:paraId="2AE6B664" w14:textId="77777777" w:rsidR="005548B3" w:rsidRPr="001948D3" w:rsidRDefault="00836105" w:rsidP="00165183">
            <w:pPr>
              <w:spacing w:line="240" w:lineRule="auto"/>
              <w:ind w:firstLine="0"/>
              <w:jc w:val="center"/>
              <w:rPr>
                <w:sz w:val="20"/>
                <w:szCs w:val="20"/>
              </w:rPr>
            </w:pPr>
            <w:r w:rsidRPr="001948D3">
              <w:rPr>
                <w:sz w:val="20"/>
                <w:szCs w:val="20"/>
              </w:rPr>
              <w:t>Governança em TI</w:t>
            </w:r>
          </w:p>
        </w:tc>
      </w:tr>
      <w:tr w:rsidR="005548B3" w14:paraId="4209DD7C" w14:textId="77777777" w:rsidTr="00131E5E">
        <w:trPr>
          <w:trHeight w:val="510"/>
        </w:trPr>
        <w:tc>
          <w:tcPr>
            <w:tcW w:w="2689"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60F31B43" w14:textId="77777777" w:rsidR="005548B3" w:rsidRPr="001948D3" w:rsidRDefault="005548B3" w:rsidP="005548B3">
            <w:pPr>
              <w:spacing w:line="240" w:lineRule="auto"/>
              <w:ind w:firstLine="0"/>
              <w:jc w:val="left"/>
              <w:rPr>
                <w:sz w:val="20"/>
                <w:szCs w:val="20"/>
              </w:rPr>
            </w:pPr>
            <w:r w:rsidRPr="001948D3">
              <w:rPr>
                <w:sz w:val="20"/>
                <w:szCs w:val="20"/>
              </w:rPr>
              <w:t>Leonardo Luis da Silva Nardi, Esp.</w:t>
            </w:r>
          </w:p>
          <w:p w14:paraId="6969D27F" w14:textId="77777777" w:rsidR="005548B3" w:rsidRPr="001948D3" w:rsidRDefault="005548B3" w:rsidP="005548B3">
            <w:pPr>
              <w:spacing w:line="240" w:lineRule="auto"/>
              <w:ind w:firstLine="0"/>
              <w:jc w:val="left"/>
              <w:rPr>
                <w:sz w:val="20"/>
                <w:szCs w:val="20"/>
              </w:rPr>
            </w:pPr>
            <w:r w:rsidRPr="001948D3">
              <w:rPr>
                <w:sz w:val="20"/>
                <w:szCs w:val="20"/>
              </w:rPr>
              <w:t>CPF: 076865997-36</w:t>
            </w:r>
          </w:p>
        </w:tc>
        <w:tc>
          <w:tcPr>
            <w:tcW w:w="2239"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1BBD4754" w14:textId="77777777" w:rsidR="005548B3" w:rsidRPr="001948D3" w:rsidRDefault="005548B3" w:rsidP="005548B3">
            <w:pPr>
              <w:spacing w:line="240" w:lineRule="auto"/>
              <w:ind w:firstLine="0"/>
              <w:jc w:val="center"/>
              <w:rPr>
                <w:sz w:val="20"/>
                <w:szCs w:val="20"/>
              </w:rPr>
            </w:pPr>
            <w:r w:rsidRPr="001948D3">
              <w:rPr>
                <w:sz w:val="20"/>
                <w:szCs w:val="20"/>
              </w:rPr>
              <w:t>Ciência da Computação</w:t>
            </w:r>
          </w:p>
        </w:tc>
        <w:tc>
          <w:tcPr>
            <w:tcW w:w="4282"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4766184A" w14:textId="77777777" w:rsidR="005548B3" w:rsidRPr="001948D3" w:rsidRDefault="005548B3" w:rsidP="005548B3">
            <w:pPr>
              <w:spacing w:line="240" w:lineRule="auto"/>
              <w:ind w:firstLine="0"/>
              <w:jc w:val="center"/>
              <w:rPr>
                <w:sz w:val="20"/>
                <w:szCs w:val="20"/>
              </w:rPr>
            </w:pPr>
            <w:r w:rsidRPr="001948D3">
              <w:rPr>
                <w:sz w:val="20"/>
                <w:szCs w:val="20"/>
              </w:rPr>
              <w:t>Projeto de Sistemas e Orientação a Objetos com UML</w:t>
            </w:r>
          </w:p>
          <w:p w14:paraId="32BEA042" w14:textId="77777777" w:rsidR="005548B3" w:rsidRPr="001948D3" w:rsidRDefault="005548B3" w:rsidP="005548B3">
            <w:pPr>
              <w:spacing w:line="240" w:lineRule="auto"/>
              <w:ind w:firstLine="0"/>
              <w:jc w:val="center"/>
              <w:rPr>
                <w:sz w:val="20"/>
                <w:szCs w:val="20"/>
              </w:rPr>
            </w:pPr>
            <w:r w:rsidRPr="001948D3">
              <w:rPr>
                <w:sz w:val="20"/>
                <w:szCs w:val="20"/>
              </w:rPr>
              <w:t>Programação Web I – Java</w:t>
            </w:r>
          </w:p>
          <w:p w14:paraId="5616C17E" w14:textId="77777777" w:rsidR="005548B3" w:rsidRPr="001948D3" w:rsidRDefault="005548B3" w:rsidP="005548B3">
            <w:pPr>
              <w:spacing w:line="240" w:lineRule="auto"/>
              <w:ind w:firstLine="0"/>
              <w:jc w:val="center"/>
              <w:rPr>
                <w:sz w:val="20"/>
                <w:szCs w:val="20"/>
              </w:rPr>
            </w:pPr>
            <w:r w:rsidRPr="001948D3">
              <w:rPr>
                <w:sz w:val="20"/>
                <w:szCs w:val="20"/>
              </w:rPr>
              <w:t>Programação Web II – Java</w:t>
            </w:r>
          </w:p>
        </w:tc>
      </w:tr>
      <w:tr w:rsidR="00956576" w14:paraId="3539C746" w14:textId="77777777" w:rsidTr="00131E5E">
        <w:trPr>
          <w:trHeight w:val="510"/>
        </w:trPr>
        <w:tc>
          <w:tcPr>
            <w:tcW w:w="2689"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0F82A84E" w14:textId="77777777" w:rsidR="00956576" w:rsidRPr="001948D3" w:rsidRDefault="00956576" w:rsidP="00956576">
            <w:pPr>
              <w:spacing w:line="240" w:lineRule="auto"/>
              <w:ind w:firstLine="0"/>
              <w:jc w:val="left"/>
              <w:rPr>
                <w:sz w:val="20"/>
                <w:szCs w:val="20"/>
              </w:rPr>
            </w:pPr>
            <w:r w:rsidRPr="001948D3">
              <w:rPr>
                <w:sz w:val="20"/>
                <w:szCs w:val="20"/>
              </w:rPr>
              <w:t>Loise Tarouquela Medeiros, M.Sc.</w:t>
            </w:r>
          </w:p>
          <w:p w14:paraId="227F6C0A" w14:textId="77777777" w:rsidR="00956576" w:rsidRPr="001948D3" w:rsidRDefault="00956576" w:rsidP="00956576">
            <w:pPr>
              <w:spacing w:line="240" w:lineRule="auto"/>
              <w:ind w:firstLine="0"/>
              <w:jc w:val="left"/>
              <w:rPr>
                <w:sz w:val="20"/>
                <w:szCs w:val="20"/>
              </w:rPr>
            </w:pPr>
            <w:r w:rsidRPr="001948D3">
              <w:rPr>
                <w:sz w:val="20"/>
                <w:szCs w:val="20"/>
              </w:rPr>
              <w:t>CPF: 083.048.857-00</w:t>
            </w:r>
          </w:p>
        </w:tc>
        <w:tc>
          <w:tcPr>
            <w:tcW w:w="2239"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0D607BDA" w14:textId="77777777" w:rsidR="00956576" w:rsidRPr="001948D3" w:rsidRDefault="00956576" w:rsidP="00956576">
            <w:pPr>
              <w:spacing w:line="240" w:lineRule="auto"/>
              <w:ind w:firstLine="0"/>
              <w:jc w:val="center"/>
              <w:rPr>
                <w:sz w:val="20"/>
                <w:szCs w:val="20"/>
              </w:rPr>
            </w:pPr>
            <w:r w:rsidRPr="001948D3">
              <w:rPr>
                <w:sz w:val="20"/>
                <w:szCs w:val="20"/>
              </w:rPr>
              <w:t xml:space="preserve">Engenharia Mecânica </w:t>
            </w:r>
          </w:p>
        </w:tc>
        <w:tc>
          <w:tcPr>
            <w:tcW w:w="4282"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497C00DC" w14:textId="77777777" w:rsidR="00956576" w:rsidRPr="001948D3" w:rsidRDefault="00956576" w:rsidP="00956576">
            <w:pPr>
              <w:spacing w:line="240" w:lineRule="auto"/>
              <w:ind w:firstLine="0"/>
              <w:jc w:val="center"/>
              <w:rPr>
                <w:sz w:val="20"/>
                <w:szCs w:val="20"/>
              </w:rPr>
            </w:pPr>
            <w:r w:rsidRPr="001948D3">
              <w:rPr>
                <w:sz w:val="20"/>
                <w:szCs w:val="20"/>
              </w:rPr>
              <w:t>Algoritmos e Lógica de Programação</w:t>
            </w:r>
          </w:p>
        </w:tc>
      </w:tr>
      <w:tr w:rsidR="00956576" w14:paraId="178BC3A2" w14:textId="77777777" w:rsidTr="00131E5E">
        <w:trPr>
          <w:trHeight w:val="510"/>
        </w:trPr>
        <w:tc>
          <w:tcPr>
            <w:tcW w:w="2689"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049E899F" w14:textId="77777777" w:rsidR="00956576" w:rsidRPr="001948D3" w:rsidRDefault="00956576" w:rsidP="00956576">
            <w:pPr>
              <w:spacing w:line="240" w:lineRule="auto"/>
              <w:ind w:firstLine="0"/>
              <w:jc w:val="left"/>
              <w:rPr>
                <w:sz w:val="20"/>
                <w:szCs w:val="20"/>
              </w:rPr>
            </w:pPr>
            <w:r w:rsidRPr="001948D3">
              <w:rPr>
                <w:sz w:val="20"/>
                <w:szCs w:val="20"/>
              </w:rPr>
              <w:t>Marcel Alvaro de Amorim, D.Sc.</w:t>
            </w:r>
          </w:p>
          <w:p w14:paraId="51124D49" w14:textId="77777777" w:rsidR="00956576" w:rsidRPr="001948D3" w:rsidRDefault="00956576" w:rsidP="00956576">
            <w:pPr>
              <w:spacing w:line="240" w:lineRule="auto"/>
              <w:ind w:firstLine="0"/>
              <w:jc w:val="left"/>
              <w:rPr>
                <w:sz w:val="20"/>
                <w:szCs w:val="20"/>
              </w:rPr>
            </w:pPr>
            <w:r w:rsidRPr="001948D3">
              <w:rPr>
                <w:sz w:val="20"/>
                <w:szCs w:val="20"/>
              </w:rPr>
              <w:t>CPF: 099.133.637-21</w:t>
            </w:r>
          </w:p>
        </w:tc>
        <w:tc>
          <w:tcPr>
            <w:tcW w:w="2239"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462BD005" w14:textId="77777777" w:rsidR="00956576" w:rsidRPr="001948D3" w:rsidRDefault="00956576" w:rsidP="00956576">
            <w:pPr>
              <w:spacing w:line="240" w:lineRule="auto"/>
              <w:ind w:firstLine="0"/>
              <w:jc w:val="center"/>
              <w:rPr>
                <w:sz w:val="20"/>
                <w:szCs w:val="20"/>
              </w:rPr>
            </w:pPr>
            <w:r w:rsidRPr="001948D3">
              <w:rPr>
                <w:sz w:val="20"/>
                <w:szCs w:val="20"/>
              </w:rPr>
              <w:t>Letras</w:t>
            </w:r>
          </w:p>
        </w:tc>
        <w:tc>
          <w:tcPr>
            <w:tcW w:w="4282"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19D83C3E" w14:textId="77777777" w:rsidR="00956576" w:rsidRPr="001948D3" w:rsidRDefault="00956576" w:rsidP="00956576">
            <w:pPr>
              <w:spacing w:line="240" w:lineRule="auto"/>
              <w:ind w:firstLine="0"/>
              <w:jc w:val="center"/>
              <w:rPr>
                <w:sz w:val="20"/>
                <w:szCs w:val="20"/>
              </w:rPr>
            </w:pPr>
            <w:r w:rsidRPr="001948D3">
              <w:rPr>
                <w:sz w:val="20"/>
                <w:szCs w:val="20"/>
              </w:rPr>
              <w:t>Inglês Instrumental</w:t>
            </w:r>
          </w:p>
        </w:tc>
      </w:tr>
      <w:tr w:rsidR="00956576" w14:paraId="7F8954F0" w14:textId="77777777" w:rsidTr="00131E5E">
        <w:trPr>
          <w:trHeight w:val="510"/>
        </w:trPr>
        <w:tc>
          <w:tcPr>
            <w:tcW w:w="2689"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67DCDEAA" w14:textId="77777777" w:rsidR="00956576" w:rsidRPr="001948D3" w:rsidRDefault="00956576" w:rsidP="00956576">
            <w:pPr>
              <w:spacing w:line="240" w:lineRule="auto"/>
              <w:ind w:firstLine="0"/>
              <w:jc w:val="left"/>
              <w:rPr>
                <w:rFonts w:cs="Arial"/>
                <w:color w:val="000000"/>
                <w:sz w:val="20"/>
                <w:szCs w:val="20"/>
                <w:shd w:val="clear" w:color="auto" w:fill="FFFFFF"/>
              </w:rPr>
            </w:pPr>
            <w:r w:rsidRPr="001948D3">
              <w:rPr>
                <w:rFonts w:cs="Arial"/>
                <w:color w:val="000000"/>
                <w:sz w:val="20"/>
                <w:szCs w:val="20"/>
                <w:shd w:val="clear" w:color="auto" w:fill="FFFFFF"/>
              </w:rPr>
              <w:t xml:space="preserve">Rafael de Oliveira Costa, </w:t>
            </w:r>
            <w:r w:rsidR="001948D3" w:rsidRPr="001948D3">
              <w:rPr>
                <w:rFonts w:cs="Arial"/>
                <w:color w:val="000000"/>
                <w:sz w:val="20"/>
                <w:szCs w:val="20"/>
                <w:shd w:val="clear" w:color="auto" w:fill="FFFFFF"/>
              </w:rPr>
              <w:t>M.Sc.</w:t>
            </w:r>
          </w:p>
          <w:p w14:paraId="1F56FE2B" w14:textId="77777777" w:rsidR="00956576" w:rsidRPr="001948D3" w:rsidRDefault="001948D3" w:rsidP="00956576">
            <w:pPr>
              <w:spacing w:line="240" w:lineRule="auto"/>
              <w:ind w:firstLine="0"/>
              <w:jc w:val="left"/>
              <w:rPr>
                <w:sz w:val="20"/>
                <w:szCs w:val="20"/>
              </w:rPr>
            </w:pPr>
            <w:r w:rsidRPr="001948D3">
              <w:rPr>
                <w:rFonts w:cs="Arial"/>
                <w:color w:val="000000"/>
                <w:sz w:val="20"/>
                <w:szCs w:val="20"/>
                <w:shd w:val="clear" w:color="auto" w:fill="FFFFFF"/>
              </w:rPr>
              <w:t>CPF: 106.288.307-18</w:t>
            </w:r>
          </w:p>
        </w:tc>
        <w:tc>
          <w:tcPr>
            <w:tcW w:w="2239"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67618C5D" w14:textId="77777777" w:rsidR="00956576" w:rsidRPr="001948D3" w:rsidRDefault="001948D3" w:rsidP="00956576">
            <w:pPr>
              <w:spacing w:line="240" w:lineRule="auto"/>
              <w:ind w:firstLine="0"/>
              <w:jc w:val="center"/>
              <w:rPr>
                <w:sz w:val="20"/>
                <w:szCs w:val="20"/>
              </w:rPr>
            </w:pPr>
            <w:r>
              <w:rPr>
                <w:sz w:val="20"/>
                <w:szCs w:val="20"/>
              </w:rPr>
              <w:t>Informática</w:t>
            </w:r>
          </w:p>
        </w:tc>
        <w:tc>
          <w:tcPr>
            <w:tcW w:w="4282"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center"/>
          </w:tcPr>
          <w:p w14:paraId="2452B656" w14:textId="77777777" w:rsidR="00956576" w:rsidRPr="001948D3" w:rsidRDefault="00956576" w:rsidP="00956576">
            <w:pPr>
              <w:spacing w:line="240" w:lineRule="auto"/>
              <w:ind w:firstLine="0"/>
              <w:jc w:val="center"/>
              <w:rPr>
                <w:sz w:val="20"/>
                <w:szCs w:val="20"/>
              </w:rPr>
            </w:pPr>
            <w:r w:rsidRPr="001948D3">
              <w:rPr>
                <w:sz w:val="20"/>
                <w:szCs w:val="20"/>
              </w:rPr>
              <w:t>Manutenção e Montagem de Computadores</w:t>
            </w:r>
          </w:p>
          <w:p w14:paraId="1429BFF6" w14:textId="77777777" w:rsidR="00956576" w:rsidRPr="001948D3" w:rsidRDefault="00956576" w:rsidP="00956576">
            <w:pPr>
              <w:spacing w:line="240" w:lineRule="auto"/>
              <w:ind w:firstLine="0"/>
              <w:jc w:val="center"/>
              <w:rPr>
                <w:sz w:val="20"/>
                <w:szCs w:val="20"/>
              </w:rPr>
            </w:pPr>
            <w:r w:rsidRPr="001948D3">
              <w:rPr>
                <w:sz w:val="20"/>
                <w:szCs w:val="20"/>
              </w:rPr>
              <w:t>Sistemas Operacionais II – Server</w:t>
            </w:r>
          </w:p>
          <w:p w14:paraId="20B5F51E" w14:textId="77777777" w:rsidR="00956576" w:rsidRPr="001948D3" w:rsidRDefault="00956576" w:rsidP="00956576">
            <w:pPr>
              <w:spacing w:line="240" w:lineRule="auto"/>
              <w:ind w:firstLine="0"/>
              <w:jc w:val="center"/>
              <w:rPr>
                <w:sz w:val="20"/>
                <w:szCs w:val="20"/>
              </w:rPr>
            </w:pPr>
            <w:r w:rsidRPr="001948D3">
              <w:rPr>
                <w:sz w:val="20"/>
                <w:szCs w:val="20"/>
              </w:rPr>
              <w:t>Sistemas Operacionais III - Administrador Linux</w:t>
            </w:r>
          </w:p>
        </w:tc>
      </w:tr>
    </w:tbl>
    <w:p w14:paraId="528C819C" w14:textId="77777777" w:rsidR="00746677" w:rsidRDefault="00746677">
      <w:pPr>
        <w:spacing w:after="160" w:line="259" w:lineRule="auto"/>
        <w:ind w:firstLine="0"/>
      </w:pPr>
    </w:p>
    <w:p w14:paraId="7355126A" w14:textId="77777777" w:rsidR="00746677" w:rsidRDefault="00C4746A">
      <w:pPr>
        <w:spacing w:after="160"/>
        <w:ind w:firstLine="708"/>
      </w:pPr>
      <w:r>
        <w:t xml:space="preserve">O </w:t>
      </w:r>
      <w:r w:rsidR="0068012D" w:rsidRPr="0068012D">
        <w:rPr>
          <w:i/>
        </w:rPr>
        <w:t>C</w:t>
      </w:r>
      <w:r w:rsidRPr="0068012D">
        <w:rPr>
          <w:i/>
        </w:rPr>
        <w:t>ampus</w:t>
      </w:r>
      <w:r>
        <w:t xml:space="preserve"> </w:t>
      </w:r>
      <w:r w:rsidR="0068012D">
        <w:t xml:space="preserve">de </w:t>
      </w:r>
      <w:r>
        <w:t xml:space="preserve">São João de Meriti </w:t>
      </w:r>
      <w:r w:rsidR="0068012D">
        <w:t xml:space="preserve">do IFRJ </w:t>
      </w:r>
      <w:r>
        <w:t xml:space="preserve">conta com salas de aulas e salas de funcionamento dos setores administrativos e pedagógicos sendo: Direção Geral, Direção de Administração e Direção de Ensino, Coordenações de Curso, Coordenação de Turno, Coordenação Técnico Pedagógica, Coordenação de Extensão, Coordenação de Pesquisa, Coordenação de Integração Empresa Escola, Secretaria Acadêmica; Sala para os Professores; Sala reservada ao Núcleo de Apoio as Pessoas com Necessidades Especiais e Núcleo de Estudos Afro-Brasileiros e Indígenas; Setor de Recursos Didáticos; Coordenação de Suporte de Tecnologia da Informação; Auditório e Quadra poliesportiva coberta. </w:t>
      </w:r>
      <w:r>
        <w:br w:type="page"/>
      </w:r>
    </w:p>
    <w:p w14:paraId="21B0570F" w14:textId="77777777" w:rsidR="00746677" w:rsidRDefault="004379DF">
      <w:pPr>
        <w:pStyle w:val="PPCTtulo"/>
      </w:pPr>
      <w:bookmarkStart w:id="39" w:name="_Toc494893524"/>
      <w:r>
        <w:lastRenderedPageBreak/>
        <w:t>12</w:t>
      </w:r>
      <w:r w:rsidR="00C4746A">
        <w:t>. Estágio profissional supervisionado</w:t>
      </w:r>
      <w:bookmarkEnd w:id="39"/>
    </w:p>
    <w:p w14:paraId="05089951" w14:textId="77777777" w:rsidR="00746677" w:rsidRDefault="00C4746A">
      <w:r>
        <w:t xml:space="preserve">O Estágio Supervisionado Curricular no Curso Técnico em Informática para Internet não terá caráter obrigatório, porém, o </w:t>
      </w:r>
      <w:r>
        <w:rPr>
          <w:i/>
        </w:rPr>
        <w:t>Campus</w:t>
      </w:r>
      <w:r>
        <w:t xml:space="preserve"> </w:t>
      </w:r>
      <w:r w:rsidR="0068012D">
        <w:t xml:space="preserve">de </w:t>
      </w:r>
      <w:r>
        <w:t>São João de Meriti</w:t>
      </w:r>
      <w:r w:rsidR="0068012D">
        <w:t xml:space="preserve"> do IFRJ</w:t>
      </w:r>
      <w:r>
        <w:t>, através de um serviço gratuito e integrado ao mercado de trabalho, oferecerá oportunidades de estágios a seus discentes ou egressos por meio de um banco atualizado de empresas parceiras, com sucessivas ofertas.</w:t>
      </w:r>
    </w:p>
    <w:p w14:paraId="35EE7B1D" w14:textId="77777777" w:rsidR="00746677" w:rsidRDefault="00C4746A">
      <w:r>
        <w:t>Conforme o Regulamento do Estágio Curricular Supervisionado dos Cursos do IFRJ, o estágio tem por objetivo a “participação do aluno em atividades que articulem ensino, pesquisa e extensão, tríade que privilegia a formação integral do profissional, consolidando-se em situações concretas do ambiente educacional a articulação entre a teoria e a prática”. A sistematização do Estágio Curricular Supervisionado é operacionalizada em regulamento próprio disponível na CoIEE</w:t>
      </w:r>
      <w:r>
        <w:rPr>
          <w:rFonts w:cs="Arial"/>
          <w:shd w:val="clear" w:color="auto" w:fill="FFFFFF"/>
        </w:rPr>
        <w:t xml:space="preserve"> (Coordenação de Integração Escola-Empresa)</w:t>
      </w:r>
      <w:r>
        <w:t>.</w:t>
      </w:r>
    </w:p>
    <w:p w14:paraId="18F5D457" w14:textId="77777777" w:rsidR="00746677" w:rsidRDefault="00C4746A">
      <w:r>
        <w:t>De acordo com a legislação em vigor foram estabelecidos objetivos, diretrizes e normas, visando unificar os processos de atendimentos, tais quais:</w:t>
      </w:r>
    </w:p>
    <w:p w14:paraId="29DFC80D" w14:textId="77777777" w:rsidR="00746677" w:rsidRDefault="00C4746A" w:rsidP="00685A9F">
      <w:pPr>
        <w:numPr>
          <w:ilvl w:val="0"/>
          <w:numId w:val="2"/>
        </w:numPr>
        <w:ind w:left="851"/>
      </w:pPr>
      <w:r>
        <w:t>Incentivar o acesso de educandos e formandos à prática profissional;</w:t>
      </w:r>
    </w:p>
    <w:p w14:paraId="090A6847" w14:textId="77777777" w:rsidR="00746677" w:rsidRDefault="00C4746A" w:rsidP="00685A9F">
      <w:pPr>
        <w:numPr>
          <w:ilvl w:val="0"/>
          <w:numId w:val="2"/>
        </w:numPr>
        <w:ind w:left="851"/>
      </w:pPr>
      <w:r>
        <w:t>Estabelecer ligação entre os cursos com as expectativas do mercado;</w:t>
      </w:r>
    </w:p>
    <w:p w14:paraId="6F4F1F31" w14:textId="77777777" w:rsidR="00746677" w:rsidRDefault="00C4746A" w:rsidP="00685A9F">
      <w:pPr>
        <w:numPr>
          <w:ilvl w:val="0"/>
          <w:numId w:val="2"/>
        </w:numPr>
        <w:ind w:left="851"/>
      </w:pPr>
      <w:r>
        <w:t>Propor parcerias que colaborem para a melhoria constante da qualificação dos discentes e egressos;</w:t>
      </w:r>
    </w:p>
    <w:p w14:paraId="496C8BDE" w14:textId="77777777" w:rsidR="00746677" w:rsidRDefault="00C4746A" w:rsidP="00685A9F">
      <w:pPr>
        <w:numPr>
          <w:ilvl w:val="0"/>
          <w:numId w:val="2"/>
        </w:numPr>
        <w:ind w:left="851"/>
      </w:pPr>
      <w:r>
        <w:t>O acesso, tanto para o discente e egresso quanto para as empresas se cadastrarem, deve ser feito pela CoIEE;</w:t>
      </w:r>
    </w:p>
    <w:p w14:paraId="643EA13B" w14:textId="77777777" w:rsidR="00746677" w:rsidRDefault="00C4746A" w:rsidP="00685A9F">
      <w:pPr>
        <w:numPr>
          <w:ilvl w:val="0"/>
          <w:numId w:val="2"/>
        </w:numPr>
        <w:ind w:left="851"/>
      </w:pPr>
      <w:r>
        <w:t>O processamento de avaliação é feito através do sistema pelo estudante e validado pelo Coordenador do Curso ou pelo Orientador do Estágio, a partir de 90 (noventa) dias;</w:t>
      </w:r>
    </w:p>
    <w:p w14:paraId="51BC4F9D" w14:textId="77777777" w:rsidR="00746677" w:rsidRDefault="00C4746A" w:rsidP="00685A9F">
      <w:pPr>
        <w:numPr>
          <w:ilvl w:val="0"/>
          <w:numId w:val="2"/>
        </w:numPr>
        <w:ind w:left="851"/>
      </w:pPr>
      <w:r>
        <w:t>O estágio curricular supervisionado consta de atividades de prática profissional, e em situações reais de trabalho realizadas a partir do 1º período;</w:t>
      </w:r>
    </w:p>
    <w:p w14:paraId="40472B8D" w14:textId="77777777" w:rsidR="00746677" w:rsidRDefault="00C4746A" w:rsidP="00685A9F">
      <w:pPr>
        <w:numPr>
          <w:ilvl w:val="0"/>
          <w:numId w:val="2"/>
        </w:numPr>
        <w:ind w:left="851"/>
      </w:pPr>
      <w:r>
        <w:t>O estágio realizado em serviço não estabelece vínculo empregatício, podendo o estagiário receber bolsa de estágio e estar segurado contra acidentes, de acordo com a lei nº 11.788, de 25 de setembro de 2008, conhecida como lei do estágio;</w:t>
      </w:r>
    </w:p>
    <w:p w14:paraId="055EA12F" w14:textId="77777777" w:rsidR="00746677" w:rsidRDefault="00C4746A" w:rsidP="00685A9F">
      <w:pPr>
        <w:numPr>
          <w:ilvl w:val="0"/>
          <w:numId w:val="2"/>
        </w:numPr>
        <w:ind w:left="851"/>
      </w:pPr>
      <w:r>
        <w:lastRenderedPageBreak/>
        <w:t>O estágio ocorre em instituições públicas ou privadas que tenham condições de proporcionar experiência prática na linha de formação;</w:t>
      </w:r>
    </w:p>
    <w:p w14:paraId="1A5A3D33" w14:textId="77777777" w:rsidR="00E42C4A" w:rsidRDefault="00C4746A" w:rsidP="00685A9F">
      <w:pPr>
        <w:numPr>
          <w:ilvl w:val="0"/>
          <w:numId w:val="2"/>
        </w:numPr>
        <w:ind w:left="851"/>
      </w:pPr>
      <w:r>
        <w:t>Os estágios são coordenados pelos respectivos professores designados para orientação e supervisão, os quais deverão acompanhar o trabalho dos discentes, desde a aprovação do plano de atividades até a apresentação do relatório final correspondente.</w:t>
      </w:r>
    </w:p>
    <w:p w14:paraId="12EA9F0D" w14:textId="77777777" w:rsidR="00E42C4A" w:rsidRDefault="00E42C4A" w:rsidP="00E42C4A">
      <w:pPr>
        <w:ind w:firstLine="0"/>
        <w:jc w:val="left"/>
      </w:pPr>
    </w:p>
    <w:p w14:paraId="4DE4812D" w14:textId="77777777" w:rsidR="00746677" w:rsidRDefault="00E42C4A" w:rsidP="00E42C4A">
      <w:pPr>
        <w:ind w:firstLine="491"/>
      </w:pPr>
      <w:bookmarkStart w:id="40" w:name="_Hlk486321645"/>
      <w:r w:rsidRPr="00E42C4A">
        <w:t xml:space="preserve">O estágio não </w:t>
      </w:r>
      <w:r w:rsidR="00C21BB4">
        <w:t xml:space="preserve">é </w:t>
      </w:r>
      <w:r w:rsidRPr="00E42C4A">
        <w:t xml:space="preserve">obrigatório, porém caso o aluno deseje, </w:t>
      </w:r>
      <w:r w:rsidR="005E32F8" w:rsidRPr="005E32F8">
        <w:t>a carga</w:t>
      </w:r>
      <w:r w:rsidR="005E32F8">
        <w:t xml:space="preserve"> horária é de 240h</w:t>
      </w:r>
      <w:r w:rsidR="00C21BB4">
        <w:t>.</w:t>
      </w:r>
      <w:r w:rsidR="005E32F8">
        <w:t xml:space="preserve"> </w:t>
      </w:r>
      <w:r w:rsidR="00C21BB4">
        <w:t>O</w:t>
      </w:r>
      <w:r w:rsidR="005E32F8" w:rsidRPr="005E32F8">
        <w:t xml:space="preserve"> aluno precisa </w:t>
      </w:r>
      <w:r w:rsidRPr="00E42C4A">
        <w:t xml:space="preserve">estar regularmente matriculado no segundo ou terceiro </w:t>
      </w:r>
      <w:r w:rsidR="00C21BB4">
        <w:t>semestre</w:t>
      </w:r>
      <w:r w:rsidRPr="00E42C4A">
        <w:t xml:space="preserve"> do curso técnico e </w:t>
      </w:r>
      <w:r w:rsidR="008F2F81">
        <w:t xml:space="preserve">o estágio </w:t>
      </w:r>
      <w:r w:rsidRPr="00E42C4A">
        <w:t xml:space="preserve">deverá ser </w:t>
      </w:r>
      <w:r w:rsidR="008F2F81">
        <w:t>finalizado</w:t>
      </w:r>
      <w:r w:rsidRPr="00E42C4A">
        <w:t xml:space="preserve"> antes do último dia de aula do 3º </w:t>
      </w:r>
      <w:r w:rsidR="005E32F8">
        <w:t>semestre</w:t>
      </w:r>
      <w:r w:rsidR="008F2F81">
        <w:t>,</w:t>
      </w:r>
      <w:r w:rsidRPr="00E42C4A">
        <w:t xml:space="preserve"> </w:t>
      </w:r>
      <w:r w:rsidR="008F2F81">
        <w:t>d</w:t>
      </w:r>
      <w:r w:rsidRPr="00E42C4A">
        <w:t>ata em que o status do aluno será CONCLUINTE, no sistema acadêmico.</w:t>
      </w:r>
      <w:bookmarkEnd w:id="40"/>
      <w:r w:rsidR="00C4746A">
        <w:br w:type="page"/>
      </w:r>
    </w:p>
    <w:p w14:paraId="523C71D0" w14:textId="77777777" w:rsidR="00746677" w:rsidRDefault="00C4746A">
      <w:pPr>
        <w:pStyle w:val="PPCTtulo"/>
      </w:pPr>
      <w:bookmarkStart w:id="41" w:name="_Toc494893525"/>
      <w:r>
        <w:lastRenderedPageBreak/>
        <w:t>1</w:t>
      </w:r>
      <w:r w:rsidR="004379DF">
        <w:t>3</w:t>
      </w:r>
      <w:r>
        <w:t>. Certificação e diplomas</w:t>
      </w:r>
      <w:r w:rsidR="0068012D">
        <w:t xml:space="preserve"> - </w:t>
      </w:r>
      <w:r w:rsidR="0068012D" w:rsidRPr="0068012D">
        <w:t>a serem emitidos de acordo com a Resolução CNE/CEB nº 06/12</w:t>
      </w:r>
      <w:bookmarkEnd w:id="41"/>
    </w:p>
    <w:p w14:paraId="73E729ED" w14:textId="77777777" w:rsidR="00746677" w:rsidRDefault="00C4746A">
      <w:bookmarkStart w:id="42" w:name="_Hlk486322011"/>
      <w:r>
        <w:t>O curso Técnico em Informática para Internet não oferece certificação parcial. Após a integralização de toda a carga horária prevista para o curso, o aluno receberá o diploma Técni</w:t>
      </w:r>
      <w:r w:rsidR="008F2F81">
        <w:t>co em Informática para Internet,</w:t>
      </w:r>
      <w:r w:rsidR="008F2F81" w:rsidRPr="008F2F81">
        <w:t xml:space="preserve"> desde que tenha concluído o </w:t>
      </w:r>
      <w:r w:rsidR="008F2F81">
        <w:t>E</w:t>
      </w:r>
      <w:r w:rsidR="008F2F81" w:rsidRPr="008F2F81">
        <w:t xml:space="preserve">nsino </w:t>
      </w:r>
      <w:r w:rsidR="008F2F81">
        <w:t>M</w:t>
      </w:r>
      <w:r w:rsidR="008F2F81" w:rsidRPr="008F2F81">
        <w:t>édio.</w:t>
      </w:r>
    </w:p>
    <w:bookmarkEnd w:id="42"/>
    <w:p w14:paraId="0640627C" w14:textId="77777777" w:rsidR="00746677" w:rsidRDefault="00C4746A">
      <w:r>
        <w:t>Quanto a continuidade dos estudos, os egressos do Curso Técnico em Informática para Internet poderão dar prosseguimento a seus estudos a nível de graduação em diversos cursos distribuídos entre tecnólogos, licenciatura, bacharelado e engenharia de computação.</w:t>
      </w:r>
      <w:r>
        <w:br w:type="page"/>
      </w:r>
    </w:p>
    <w:p w14:paraId="6F0EEC69" w14:textId="77777777" w:rsidR="00746677" w:rsidRDefault="00C4746A">
      <w:pPr>
        <w:pStyle w:val="PPCTtulo"/>
      </w:pPr>
      <w:bookmarkStart w:id="43" w:name="_Toc494893526"/>
      <w:r>
        <w:lastRenderedPageBreak/>
        <w:t>Referências bibliográficas</w:t>
      </w:r>
      <w:bookmarkEnd w:id="43"/>
    </w:p>
    <w:p w14:paraId="2A906F48" w14:textId="77777777" w:rsidR="00020EE4" w:rsidRPr="00020EE4" w:rsidRDefault="00C4746A" w:rsidP="00020EE4">
      <w:pPr>
        <w:widowControl w:val="0"/>
        <w:autoSpaceDE w:val="0"/>
        <w:autoSpaceDN w:val="0"/>
        <w:adjustRightInd w:val="0"/>
        <w:spacing w:after="240"/>
        <w:ind w:firstLine="0"/>
        <w:rPr>
          <w:rFonts w:cs="Arial"/>
          <w:noProof/>
          <w:szCs w:val="24"/>
        </w:rPr>
      </w:pPr>
      <w:r>
        <w:fldChar w:fldCharType="begin" w:fldLock="1"/>
      </w:r>
      <w:r>
        <w:instrText>ADDIN Mendeley Bibliography CSL_BIBLIOGRAPHY</w:instrText>
      </w:r>
      <w:r>
        <w:fldChar w:fldCharType="separate"/>
      </w:r>
      <w:bookmarkStart w:id="44" w:name="__Fieldmark__4232_3860821349"/>
      <w:r w:rsidR="00020EE4" w:rsidRPr="00020EE4">
        <w:rPr>
          <w:rFonts w:cs="Arial"/>
          <w:noProof/>
          <w:szCs w:val="24"/>
        </w:rPr>
        <w:t xml:space="preserve">ABES. </w:t>
      </w:r>
      <w:r w:rsidR="00020EE4" w:rsidRPr="00020EE4">
        <w:rPr>
          <w:rFonts w:cs="Arial"/>
          <w:b/>
          <w:bCs/>
          <w:noProof/>
          <w:szCs w:val="24"/>
        </w:rPr>
        <w:t>Mercado de TI no Brasil cresce 9,2% em 2015</w:t>
      </w:r>
      <w:r w:rsidR="00020EE4" w:rsidRPr="00020EE4">
        <w:rPr>
          <w:rFonts w:cs="Arial"/>
          <w:noProof/>
          <w:szCs w:val="24"/>
        </w:rPr>
        <w:t xml:space="preserve">. Disponível em: &lt;http://www.abessoftware.com.br/noticias/mercado-de-ti-no-brasil-cresce-92-em-2015&gt;. Acesso em: 16 fev. 2017. </w:t>
      </w:r>
    </w:p>
    <w:p w14:paraId="0209EFCE" w14:textId="77777777" w:rsidR="00020EE4" w:rsidRPr="00020EE4" w:rsidRDefault="00020EE4" w:rsidP="00020EE4">
      <w:pPr>
        <w:widowControl w:val="0"/>
        <w:autoSpaceDE w:val="0"/>
        <w:autoSpaceDN w:val="0"/>
        <w:adjustRightInd w:val="0"/>
        <w:spacing w:after="240"/>
        <w:ind w:firstLine="0"/>
        <w:rPr>
          <w:rFonts w:cs="Arial"/>
          <w:noProof/>
          <w:szCs w:val="24"/>
        </w:rPr>
      </w:pPr>
      <w:r w:rsidRPr="00020EE4">
        <w:rPr>
          <w:rFonts w:cs="Arial"/>
          <w:noProof/>
          <w:szCs w:val="24"/>
        </w:rPr>
        <w:t xml:space="preserve">IBGE. </w:t>
      </w:r>
      <w:r w:rsidRPr="00020EE4">
        <w:rPr>
          <w:rFonts w:cs="Arial"/>
          <w:b/>
          <w:bCs/>
          <w:noProof/>
          <w:szCs w:val="24"/>
        </w:rPr>
        <w:t>Censo 2010</w:t>
      </w:r>
      <w:r w:rsidRPr="00020EE4">
        <w:rPr>
          <w:rFonts w:cs="Arial"/>
          <w:noProof/>
          <w:szCs w:val="24"/>
        </w:rPr>
        <w:t xml:space="preserve">. </w:t>
      </w:r>
    </w:p>
    <w:p w14:paraId="524172B9" w14:textId="77777777" w:rsidR="00020EE4" w:rsidRPr="00020EE4" w:rsidRDefault="00020EE4" w:rsidP="00020EE4">
      <w:pPr>
        <w:widowControl w:val="0"/>
        <w:autoSpaceDE w:val="0"/>
        <w:autoSpaceDN w:val="0"/>
        <w:adjustRightInd w:val="0"/>
        <w:spacing w:after="240"/>
        <w:ind w:firstLine="0"/>
        <w:rPr>
          <w:rFonts w:cs="Arial"/>
          <w:noProof/>
          <w:szCs w:val="24"/>
        </w:rPr>
      </w:pPr>
      <w:r w:rsidRPr="00020EE4">
        <w:rPr>
          <w:rFonts w:cs="Arial"/>
          <w:noProof/>
          <w:szCs w:val="24"/>
        </w:rPr>
        <w:t xml:space="preserve">MEC. </w:t>
      </w:r>
      <w:r w:rsidRPr="00020EE4">
        <w:rPr>
          <w:rFonts w:cs="Arial"/>
          <w:b/>
          <w:bCs/>
          <w:noProof/>
          <w:szCs w:val="24"/>
        </w:rPr>
        <w:t>Catálogo Nacional de Cursos Técnicos</w:t>
      </w:r>
      <w:r w:rsidRPr="00020EE4">
        <w:rPr>
          <w:rFonts w:cs="Arial"/>
          <w:noProof/>
          <w:szCs w:val="24"/>
        </w:rPr>
        <w:t xml:space="preserve">. 3. ed. Brasília/DF: Secretaria de Educação Profissional e Tecnológica, 2014. </w:t>
      </w:r>
    </w:p>
    <w:p w14:paraId="33DB0897" w14:textId="77777777" w:rsidR="00020EE4" w:rsidRPr="00020EE4" w:rsidRDefault="00020EE4" w:rsidP="00020EE4">
      <w:pPr>
        <w:widowControl w:val="0"/>
        <w:autoSpaceDE w:val="0"/>
        <w:autoSpaceDN w:val="0"/>
        <w:adjustRightInd w:val="0"/>
        <w:spacing w:after="240"/>
        <w:ind w:firstLine="0"/>
        <w:rPr>
          <w:rFonts w:cs="Arial"/>
          <w:noProof/>
          <w:szCs w:val="24"/>
        </w:rPr>
      </w:pPr>
      <w:r w:rsidRPr="00020EE4">
        <w:rPr>
          <w:rFonts w:cs="Arial"/>
          <w:noProof/>
          <w:szCs w:val="24"/>
        </w:rPr>
        <w:t xml:space="preserve">OSORIO, M. et al. </w:t>
      </w:r>
      <w:r w:rsidRPr="00020EE4">
        <w:rPr>
          <w:rFonts w:cs="Arial"/>
          <w:b/>
          <w:bCs/>
          <w:noProof/>
          <w:szCs w:val="24"/>
        </w:rPr>
        <w:t>Uma agenda para o Rio de Janeiro: estratégias e políticas públicas para o desenvolvimento socioeconômico</w:t>
      </w:r>
      <w:r w:rsidRPr="00020EE4">
        <w:rPr>
          <w:rFonts w:cs="Arial"/>
          <w:noProof/>
          <w:szCs w:val="24"/>
        </w:rPr>
        <w:t xml:space="preserve">. 1. ed. [s.l: s.n.]. </w:t>
      </w:r>
    </w:p>
    <w:p w14:paraId="74E54A1D" w14:textId="77777777" w:rsidR="00020EE4" w:rsidRPr="00020EE4" w:rsidRDefault="00020EE4" w:rsidP="00020EE4">
      <w:pPr>
        <w:widowControl w:val="0"/>
        <w:autoSpaceDE w:val="0"/>
        <w:autoSpaceDN w:val="0"/>
        <w:adjustRightInd w:val="0"/>
        <w:spacing w:after="240"/>
        <w:ind w:firstLine="0"/>
        <w:rPr>
          <w:rFonts w:cs="Arial"/>
          <w:noProof/>
        </w:rPr>
      </w:pPr>
      <w:r w:rsidRPr="00020EE4">
        <w:rPr>
          <w:rFonts w:cs="Arial"/>
          <w:noProof/>
          <w:szCs w:val="24"/>
        </w:rPr>
        <w:t xml:space="preserve">VEJA. </w:t>
      </w:r>
      <w:r w:rsidRPr="00020EE4">
        <w:rPr>
          <w:rFonts w:cs="Arial"/>
          <w:b/>
          <w:bCs/>
          <w:noProof/>
          <w:szCs w:val="24"/>
        </w:rPr>
        <w:t>Desemprego está alto, mas há setores em que falta mão de obra</w:t>
      </w:r>
      <w:r w:rsidRPr="00020EE4">
        <w:rPr>
          <w:rFonts w:cs="Arial"/>
          <w:noProof/>
          <w:szCs w:val="24"/>
        </w:rPr>
        <w:t xml:space="preserve">. Disponível em: &lt;http://veja.abril.com.br/economia/desemprego-esta-alto-mas-ha-setores-em-que-falta-mao-de-obra/&gt;. Acesso em: 16 fev. 2017. </w:t>
      </w:r>
    </w:p>
    <w:bookmarkEnd w:id="44"/>
    <w:p w14:paraId="1B5942C2" w14:textId="77777777" w:rsidR="00746677" w:rsidRDefault="00C4746A" w:rsidP="00020EE4">
      <w:pPr>
        <w:spacing w:after="240"/>
        <w:ind w:firstLine="0"/>
      </w:pPr>
      <w:r>
        <w:fldChar w:fldCharType="end"/>
      </w:r>
    </w:p>
    <w:p w14:paraId="4A62C8A5" w14:textId="77777777" w:rsidR="00941D71" w:rsidRDefault="00941D71">
      <w:pPr>
        <w:spacing w:line="240" w:lineRule="auto"/>
        <w:ind w:firstLine="0"/>
        <w:jc w:val="left"/>
      </w:pPr>
      <w:r>
        <w:br w:type="page"/>
      </w:r>
    </w:p>
    <w:p w14:paraId="4AB8364F" w14:textId="77777777" w:rsidR="00941D71" w:rsidRPr="00D30525" w:rsidRDefault="00DF4D9A" w:rsidP="00D14F2A">
      <w:pPr>
        <w:pStyle w:val="PPCTtulo"/>
        <w:jc w:val="center"/>
      </w:pPr>
      <w:bookmarkStart w:id="45" w:name="_Toc494893527"/>
      <w:r>
        <w:lastRenderedPageBreak/>
        <w:t xml:space="preserve">Anexo I - </w:t>
      </w:r>
      <w:r w:rsidR="00941D71" w:rsidRPr="00D30525">
        <w:t xml:space="preserve">Ementário do Curso Técnico em </w:t>
      </w:r>
      <w:r w:rsidR="00D14F2A">
        <w:br/>
      </w:r>
      <w:r w:rsidR="00941D71">
        <w:t>Informática para Internet</w:t>
      </w:r>
      <w:bookmarkEnd w:id="45"/>
    </w:p>
    <w:p w14:paraId="180862C6" w14:textId="77777777" w:rsidR="00941D71" w:rsidRDefault="00941D71" w:rsidP="00D14F2A">
      <w:pPr>
        <w:ind w:firstLine="0"/>
        <w:jc w:val="center"/>
        <w:rPr>
          <w:b/>
        </w:rPr>
      </w:pPr>
      <w:r w:rsidRPr="00D14F2A">
        <w:rPr>
          <w:b/>
        </w:rPr>
        <w:t>Campus São João de Meriti</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494"/>
      </w:tblGrid>
      <w:tr w:rsidR="001E77E3" w:rsidRPr="00C21778" w14:paraId="6F8FC7B4" w14:textId="77777777" w:rsidTr="001D242E">
        <w:tc>
          <w:tcPr>
            <w:tcW w:w="8494" w:type="dxa"/>
            <w:shd w:val="clear" w:color="auto" w:fill="auto"/>
          </w:tcPr>
          <w:p w14:paraId="14C1F2E4" w14:textId="77777777" w:rsidR="001E77E3" w:rsidRPr="00C21778" w:rsidRDefault="001E77E3" w:rsidP="001D242E">
            <w:pPr>
              <w:ind w:firstLine="0"/>
              <w:rPr>
                <w:rFonts w:cs="Arial"/>
                <w:szCs w:val="24"/>
              </w:rPr>
            </w:pPr>
            <w:r w:rsidRPr="00C21778">
              <w:rPr>
                <w:rFonts w:cs="Arial"/>
                <w:b/>
                <w:szCs w:val="24"/>
              </w:rPr>
              <w:t xml:space="preserve">DISCIPLINA: </w:t>
            </w:r>
            <w:r w:rsidRPr="00C21778">
              <w:rPr>
                <w:rFonts w:cs="Arial"/>
                <w:szCs w:val="24"/>
              </w:rPr>
              <w:t>Algoritmos e Lógica de Programação</w:t>
            </w:r>
          </w:p>
        </w:tc>
      </w:tr>
      <w:tr w:rsidR="001E77E3" w:rsidRPr="00C21778" w14:paraId="1A991925" w14:textId="77777777" w:rsidTr="001D242E">
        <w:tc>
          <w:tcPr>
            <w:tcW w:w="8494" w:type="dxa"/>
            <w:shd w:val="clear" w:color="auto" w:fill="auto"/>
          </w:tcPr>
          <w:p w14:paraId="79ED2B0A" w14:textId="77777777" w:rsidR="001E77E3" w:rsidRPr="00C21778" w:rsidRDefault="001E77E3" w:rsidP="001D242E">
            <w:pPr>
              <w:ind w:firstLine="0"/>
              <w:rPr>
                <w:rFonts w:cs="Arial"/>
                <w:szCs w:val="24"/>
              </w:rPr>
            </w:pPr>
            <w:r w:rsidRPr="00C21778">
              <w:rPr>
                <w:rFonts w:cs="Arial"/>
                <w:b/>
                <w:szCs w:val="24"/>
              </w:rPr>
              <w:t xml:space="preserve">EMENTA: </w:t>
            </w:r>
            <w:r w:rsidRPr="00C21778">
              <w:rPr>
                <w:rFonts w:cs="Arial"/>
                <w:szCs w:val="24"/>
              </w:rPr>
              <w:t xml:space="preserve">Introdução à </w:t>
            </w:r>
            <w:r>
              <w:rPr>
                <w:rFonts w:cs="Arial"/>
                <w:szCs w:val="24"/>
              </w:rPr>
              <w:t>l</w:t>
            </w:r>
            <w:r w:rsidRPr="00C21778">
              <w:rPr>
                <w:rFonts w:cs="Arial"/>
                <w:szCs w:val="24"/>
              </w:rPr>
              <w:t xml:space="preserve">ógica de </w:t>
            </w:r>
            <w:r>
              <w:rPr>
                <w:rFonts w:cs="Arial"/>
                <w:szCs w:val="24"/>
              </w:rPr>
              <w:t>p</w:t>
            </w:r>
            <w:r w:rsidRPr="00C21778">
              <w:rPr>
                <w:rFonts w:cs="Arial"/>
                <w:szCs w:val="24"/>
              </w:rPr>
              <w:t>rogramação. Estruturas de condicionais. Estruturas de dados. Funções e procedimentos. Os fundamentos da linguagem Java Script. Estruturas de condicionais em Java Script. Elementos de interação com o usuário.</w:t>
            </w:r>
          </w:p>
        </w:tc>
      </w:tr>
    </w:tbl>
    <w:p w14:paraId="7E665350" w14:textId="77777777" w:rsidR="001E77E3" w:rsidRPr="00C21778" w:rsidRDefault="001E77E3" w:rsidP="001E77E3">
      <w:pPr>
        <w:tabs>
          <w:tab w:val="left" w:pos="2624"/>
          <w:tab w:val="left" w:pos="3522"/>
          <w:tab w:val="left" w:pos="3959"/>
        </w:tabs>
        <w:jc w:val="center"/>
        <w:rPr>
          <w:rFonts w:cs="Arial"/>
          <w:b/>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494"/>
      </w:tblGrid>
      <w:tr w:rsidR="001E77E3" w:rsidRPr="00C21778" w14:paraId="6142A069" w14:textId="77777777" w:rsidTr="001D242E">
        <w:tc>
          <w:tcPr>
            <w:tcW w:w="8494" w:type="dxa"/>
            <w:shd w:val="clear" w:color="auto" w:fill="auto"/>
          </w:tcPr>
          <w:p w14:paraId="36973114" w14:textId="77777777" w:rsidR="001E77E3" w:rsidRPr="00C21778" w:rsidRDefault="001E77E3" w:rsidP="001D242E">
            <w:pPr>
              <w:ind w:firstLine="0"/>
              <w:rPr>
                <w:rFonts w:cs="Arial"/>
                <w:szCs w:val="24"/>
              </w:rPr>
            </w:pPr>
            <w:r w:rsidRPr="00C21778">
              <w:rPr>
                <w:rFonts w:cs="Arial"/>
                <w:b/>
                <w:szCs w:val="24"/>
              </w:rPr>
              <w:t xml:space="preserve">DISCIPLINA: </w:t>
            </w:r>
            <w:r w:rsidRPr="00C21778">
              <w:rPr>
                <w:rFonts w:cs="Arial"/>
                <w:szCs w:val="24"/>
              </w:rPr>
              <w:t>Manutenção e Montagem de Computadores</w:t>
            </w:r>
          </w:p>
        </w:tc>
      </w:tr>
      <w:tr w:rsidR="001E77E3" w:rsidRPr="00C21778" w14:paraId="20087763" w14:textId="77777777" w:rsidTr="001D242E">
        <w:tc>
          <w:tcPr>
            <w:tcW w:w="8494" w:type="dxa"/>
            <w:shd w:val="clear" w:color="auto" w:fill="auto"/>
          </w:tcPr>
          <w:p w14:paraId="5410B54F" w14:textId="77777777" w:rsidR="001E77E3" w:rsidRPr="00C21778" w:rsidRDefault="001E77E3" w:rsidP="001D242E">
            <w:pPr>
              <w:ind w:firstLine="0"/>
              <w:rPr>
                <w:rFonts w:cs="Arial"/>
                <w:szCs w:val="24"/>
              </w:rPr>
            </w:pPr>
            <w:r w:rsidRPr="00C21778">
              <w:rPr>
                <w:rFonts w:cs="Arial"/>
                <w:b/>
                <w:szCs w:val="24"/>
              </w:rPr>
              <w:t xml:space="preserve">EMENTA: </w:t>
            </w:r>
            <w:r w:rsidRPr="00C21778">
              <w:rPr>
                <w:rFonts w:cs="Arial"/>
                <w:szCs w:val="24"/>
              </w:rPr>
              <w:t>As peças do computador.</w:t>
            </w:r>
            <w:r w:rsidRPr="00C21778">
              <w:rPr>
                <w:rFonts w:cs="Arial"/>
                <w:bCs/>
                <w:szCs w:val="24"/>
              </w:rPr>
              <w:t xml:space="preserve"> Placa </w:t>
            </w:r>
            <w:r>
              <w:rPr>
                <w:rFonts w:cs="Arial"/>
                <w:bCs/>
                <w:szCs w:val="24"/>
              </w:rPr>
              <w:t>m</w:t>
            </w:r>
            <w:r w:rsidRPr="00C21778">
              <w:rPr>
                <w:rFonts w:cs="Arial"/>
                <w:bCs/>
                <w:szCs w:val="24"/>
              </w:rPr>
              <w:t xml:space="preserve">ãe. Processadores. Memória. Disco Rígido. Montagem e </w:t>
            </w:r>
            <w:r>
              <w:rPr>
                <w:rFonts w:cs="Arial"/>
                <w:bCs/>
                <w:szCs w:val="24"/>
              </w:rPr>
              <w:t>d</w:t>
            </w:r>
            <w:r w:rsidRPr="00C21778">
              <w:rPr>
                <w:rFonts w:cs="Arial"/>
                <w:bCs/>
                <w:szCs w:val="24"/>
              </w:rPr>
              <w:t xml:space="preserve">esmontagem do </w:t>
            </w:r>
            <w:r>
              <w:rPr>
                <w:rFonts w:cs="Arial"/>
                <w:bCs/>
                <w:szCs w:val="24"/>
              </w:rPr>
              <w:t>c</w:t>
            </w:r>
            <w:r w:rsidRPr="00C21778">
              <w:rPr>
                <w:rFonts w:cs="Arial"/>
                <w:bCs/>
                <w:szCs w:val="24"/>
              </w:rPr>
              <w:t>omputador.</w:t>
            </w:r>
          </w:p>
        </w:tc>
      </w:tr>
    </w:tbl>
    <w:p w14:paraId="7FD8C2B7" w14:textId="77777777" w:rsidR="001E77E3" w:rsidRPr="00C21778" w:rsidRDefault="001E77E3" w:rsidP="001E77E3">
      <w:pPr>
        <w:spacing w:line="240" w:lineRule="auto"/>
        <w:ind w:firstLine="0"/>
        <w:rPr>
          <w:rFonts w:cs="Arial"/>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494"/>
      </w:tblGrid>
      <w:tr w:rsidR="001E77E3" w:rsidRPr="00C21778" w14:paraId="1D09B330" w14:textId="77777777" w:rsidTr="001D242E">
        <w:tc>
          <w:tcPr>
            <w:tcW w:w="8494" w:type="dxa"/>
            <w:shd w:val="clear" w:color="auto" w:fill="auto"/>
          </w:tcPr>
          <w:p w14:paraId="39B2D7B3" w14:textId="77777777" w:rsidR="001E77E3" w:rsidRPr="00C21778" w:rsidRDefault="001E77E3" w:rsidP="001D242E">
            <w:pPr>
              <w:ind w:firstLine="0"/>
              <w:rPr>
                <w:rFonts w:cs="Arial"/>
                <w:szCs w:val="24"/>
              </w:rPr>
            </w:pPr>
            <w:r w:rsidRPr="00C21778">
              <w:rPr>
                <w:rFonts w:cs="Arial"/>
                <w:b/>
                <w:szCs w:val="24"/>
              </w:rPr>
              <w:t xml:space="preserve">DISCIPLINA: </w:t>
            </w:r>
            <w:r w:rsidRPr="00C21778">
              <w:rPr>
                <w:rFonts w:cs="Arial"/>
                <w:bCs/>
                <w:szCs w:val="24"/>
              </w:rPr>
              <w:t>Web Design</w:t>
            </w:r>
          </w:p>
        </w:tc>
      </w:tr>
      <w:tr w:rsidR="001E77E3" w:rsidRPr="00C21778" w14:paraId="6BC9365A" w14:textId="77777777" w:rsidTr="001D242E">
        <w:tc>
          <w:tcPr>
            <w:tcW w:w="8494" w:type="dxa"/>
            <w:shd w:val="clear" w:color="auto" w:fill="auto"/>
          </w:tcPr>
          <w:p w14:paraId="182C0504" w14:textId="77777777" w:rsidR="001E77E3" w:rsidRPr="00C21778" w:rsidRDefault="001E77E3" w:rsidP="001D242E">
            <w:pPr>
              <w:ind w:firstLine="0"/>
              <w:rPr>
                <w:rFonts w:cs="Arial"/>
                <w:szCs w:val="24"/>
              </w:rPr>
            </w:pPr>
            <w:r w:rsidRPr="00C21778">
              <w:rPr>
                <w:rFonts w:cs="Arial"/>
                <w:b/>
                <w:szCs w:val="24"/>
              </w:rPr>
              <w:t xml:space="preserve">EMENTA: </w:t>
            </w:r>
            <w:r w:rsidRPr="00C21778">
              <w:rPr>
                <w:rFonts w:cs="Arial"/>
                <w:szCs w:val="24"/>
              </w:rPr>
              <w:t>Entendo um projeto de Web Design. Fundamentos do design. Sistema de Cores. Introdução ao HTML. Conceitos do e</w:t>
            </w:r>
            <w:r>
              <w:rPr>
                <w:rFonts w:cs="Arial"/>
                <w:szCs w:val="24"/>
              </w:rPr>
              <w:t>lemento HTML Listas. Folhas de e</w:t>
            </w:r>
            <w:r w:rsidRPr="00C21778">
              <w:rPr>
                <w:rFonts w:cs="Arial"/>
                <w:szCs w:val="24"/>
              </w:rPr>
              <w:t>stilo (CSS). Acessibilidade na Web.</w:t>
            </w:r>
          </w:p>
        </w:tc>
      </w:tr>
    </w:tbl>
    <w:p w14:paraId="21371AFA" w14:textId="77777777" w:rsidR="001E77E3" w:rsidRPr="00C21778" w:rsidRDefault="001E77E3" w:rsidP="001E77E3">
      <w:pPr>
        <w:spacing w:line="240" w:lineRule="auto"/>
        <w:ind w:firstLine="0"/>
        <w:rPr>
          <w:rFonts w:cs="Arial"/>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494"/>
      </w:tblGrid>
      <w:tr w:rsidR="001E77E3" w:rsidRPr="00C21778" w14:paraId="16D4E35A" w14:textId="77777777" w:rsidTr="001D242E">
        <w:tc>
          <w:tcPr>
            <w:tcW w:w="8494" w:type="dxa"/>
            <w:shd w:val="clear" w:color="auto" w:fill="auto"/>
          </w:tcPr>
          <w:p w14:paraId="5A129B19" w14:textId="77777777" w:rsidR="001E77E3" w:rsidRPr="00C21778" w:rsidRDefault="001E77E3" w:rsidP="001D242E">
            <w:pPr>
              <w:ind w:firstLine="0"/>
              <w:rPr>
                <w:rFonts w:cs="Arial"/>
                <w:szCs w:val="24"/>
              </w:rPr>
            </w:pPr>
            <w:r w:rsidRPr="00C21778">
              <w:rPr>
                <w:rFonts w:cs="Arial"/>
                <w:b/>
                <w:szCs w:val="24"/>
              </w:rPr>
              <w:t xml:space="preserve">DISCIPLINA: </w:t>
            </w:r>
            <w:r w:rsidRPr="00C21778">
              <w:rPr>
                <w:rFonts w:cs="Arial"/>
                <w:szCs w:val="24"/>
              </w:rPr>
              <w:t>Redes I -</w:t>
            </w:r>
            <w:r w:rsidRPr="00C21778">
              <w:rPr>
                <w:rFonts w:cs="Arial"/>
                <w:b/>
                <w:szCs w:val="24"/>
              </w:rPr>
              <w:t xml:space="preserve"> </w:t>
            </w:r>
            <w:r w:rsidRPr="00C21778">
              <w:rPr>
                <w:rFonts w:cs="Arial"/>
                <w:szCs w:val="24"/>
              </w:rPr>
              <w:t>Cabeamento Estruturado</w:t>
            </w:r>
          </w:p>
        </w:tc>
      </w:tr>
      <w:tr w:rsidR="001E77E3" w:rsidRPr="00C21778" w14:paraId="5084A5D7" w14:textId="77777777" w:rsidTr="001D242E">
        <w:tc>
          <w:tcPr>
            <w:tcW w:w="8494" w:type="dxa"/>
            <w:shd w:val="clear" w:color="auto" w:fill="auto"/>
          </w:tcPr>
          <w:p w14:paraId="0022C24D" w14:textId="77777777" w:rsidR="001E77E3" w:rsidRPr="00C21778" w:rsidRDefault="001E77E3" w:rsidP="001D242E">
            <w:pPr>
              <w:ind w:firstLine="0"/>
              <w:rPr>
                <w:rFonts w:cs="Arial"/>
                <w:szCs w:val="24"/>
              </w:rPr>
            </w:pPr>
            <w:r w:rsidRPr="00C21778">
              <w:rPr>
                <w:rFonts w:cs="Arial"/>
                <w:b/>
                <w:szCs w:val="24"/>
              </w:rPr>
              <w:t xml:space="preserve">EMENTA: </w:t>
            </w:r>
            <w:r>
              <w:rPr>
                <w:rFonts w:cs="Arial"/>
                <w:szCs w:val="24"/>
              </w:rPr>
              <w:t>Conceitos e Objetivos das re</w:t>
            </w:r>
            <w:r w:rsidRPr="00C21778">
              <w:rPr>
                <w:rFonts w:cs="Arial"/>
                <w:szCs w:val="24"/>
              </w:rPr>
              <w:t xml:space="preserve">des de </w:t>
            </w:r>
            <w:r>
              <w:rPr>
                <w:rFonts w:cs="Arial"/>
                <w:szCs w:val="24"/>
              </w:rPr>
              <w:t>c</w:t>
            </w:r>
            <w:r w:rsidRPr="00C21778">
              <w:rPr>
                <w:rFonts w:cs="Arial"/>
                <w:szCs w:val="24"/>
              </w:rPr>
              <w:t xml:space="preserve">omputadores. Tipos de </w:t>
            </w:r>
            <w:r>
              <w:rPr>
                <w:rFonts w:cs="Arial"/>
                <w:szCs w:val="24"/>
              </w:rPr>
              <w:t>r</w:t>
            </w:r>
            <w:r w:rsidRPr="00C21778">
              <w:rPr>
                <w:rFonts w:cs="Arial"/>
                <w:szCs w:val="24"/>
              </w:rPr>
              <w:t xml:space="preserve">ede. As diferentes topologias. Meios de </w:t>
            </w:r>
            <w:r>
              <w:rPr>
                <w:rFonts w:cs="Arial"/>
                <w:szCs w:val="24"/>
              </w:rPr>
              <w:t>t</w:t>
            </w:r>
            <w:r w:rsidRPr="00C21778">
              <w:rPr>
                <w:rFonts w:cs="Arial"/>
                <w:szCs w:val="24"/>
              </w:rPr>
              <w:t xml:space="preserve">ransmissão. Hardware. Protocolo de </w:t>
            </w:r>
            <w:r>
              <w:rPr>
                <w:rFonts w:cs="Arial"/>
                <w:szCs w:val="24"/>
              </w:rPr>
              <w:t>a</w:t>
            </w:r>
            <w:r w:rsidRPr="00C21778">
              <w:rPr>
                <w:rFonts w:cs="Arial"/>
                <w:szCs w:val="24"/>
              </w:rPr>
              <w:t xml:space="preserve">cesso ao </w:t>
            </w:r>
            <w:r>
              <w:rPr>
                <w:rFonts w:cs="Arial"/>
                <w:szCs w:val="24"/>
              </w:rPr>
              <w:t>m</w:t>
            </w:r>
            <w:r w:rsidRPr="00C21778">
              <w:rPr>
                <w:rFonts w:cs="Arial"/>
                <w:szCs w:val="24"/>
              </w:rPr>
              <w:t xml:space="preserve">eio. Serviços de </w:t>
            </w:r>
            <w:r>
              <w:rPr>
                <w:rFonts w:cs="Arial"/>
                <w:szCs w:val="24"/>
              </w:rPr>
              <w:t>r</w:t>
            </w:r>
            <w:r w:rsidRPr="00C21778">
              <w:rPr>
                <w:rFonts w:cs="Arial"/>
                <w:szCs w:val="24"/>
              </w:rPr>
              <w:t xml:space="preserve">ede. Arquitetura de </w:t>
            </w:r>
            <w:r>
              <w:rPr>
                <w:rFonts w:cs="Arial"/>
                <w:szCs w:val="24"/>
              </w:rPr>
              <w:t>s</w:t>
            </w:r>
            <w:r w:rsidRPr="00C21778">
              <w:rPr>
                <w:rFonts w:cs="Arial"/>
                <w:szCs w:val="24"/>
              </w:rPr>
              <w:t xml:space="preserve">erviços. Software de </w:t>
            </w:r>
            <w:r>
              <w:rPr>
                <w:rFonts w:cs="Arial"/>
                <w:szCs w:val="24"/>
              </w:rPr>
              <w:t>r</w:t>
            </w:r>
            <w:r w:rsidRPr="00C21778">
              <w:rPr>
                <w:rFonts w:cs="Arial"/>
                <w:szCs w:val="24"/>
              </w:rPr>
              <w:t xml:space="preserve">ede. Modelo de </w:t>
            </w:r>
            <w:r>
              <w:rPr>
                <w:rFonts w:cs="Arial"/>
                <w:szCs w:val="24"/>
              </w:rPr>
              <w:t>r</w:t>
            </w:r>
            <w:r w:rsidRPr="00C21778">
              <w:rPr>
                <w:rFonts w:cs="Arial"/>
                <w:szCs w:val="24"/>
              </w:rPr>
              <w:t>eferência OSI. Protocolo TCP/IP.</w:t>
            </w:r>
          </w:p>
        </w:tc>
      </w:tr>
    </w:tbl>
    <w:p w14:paraId="0BDB06D9" w14:textId="77777777" w:rsidR="001E77E3" w:rsidRPr="00C21778" w:rsidRDefault="001E77E3" w:rsidP="001E77E3">
      <w:pPr>
        <w:spacing w:line="240" w:lineRule="auto"/>
        <w:ind w:firstLine="0"/>
        <w:rPr>
          <w:rFonts w:cs="Arial"/>
          <w:szCs w:val="24"/>
        </w:rPr>
      </w:pPr>
    </w:p>
    <w:p w14:paraId="6CA2573F" w14:textId="77777777" w:rsidR="001E77E3" w:rsidRPr="00C21778" w:rsidRDefault="001E77E3" w:rsidP="001E77E3">
      <w:pPr>
        <w:spacing w:line="240" w:lineRule="auto"/>
        <w:ind w:firstLine="0"/>
        <w:rPr>
          <w:rFonts w:cs="Arial"/>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494"/>
      </w:tblGrid>
      <w:tr w:rsidR="001E77E3" w:rsidRPr="00C21778" w14:paraId="51870FF4" w14:textId="77777777" w:rsidTr="001D242E">
        <w:tc>
          <w:tcPr>
            <w:tcW w:w="8494" w:type="dxa"/>
            <w:shd w:val="clear" w:color="auto" w:fill="auto"/>
          </w:tcPr>
          <w:p w14:paraId="2AF9F05E" w14:textId="77777777" w:rsidR="001E77E3" w:rsidRPr="00C21778" w:rsidRDefault="001E77E3" w:rsidP="001D242E">
            <w:pPr>
              <w:ind w:firstLine="0"/>
              <w:rPr>
                <w:rFonts w:cs="Arial"/>
                <w:szCs w:val="24"/>
              </w:rPr>
            </w:pPr>
            <w:r w:rsidRPr="00C21778">
              <w:rPr>
                <w:rFonts w:cs="Arial"/>
                <w:b/>
                <w:szCs w:val="24"/>
              </w:rPr>
              <w:t xml:space="preserve">DISCIPLINA: </w:t>
            </w:r>
            <w:r w:rsidRPr="00C21778">
              <w:rPr>
                <w:rFonts w:cs="Arial"/>
                <w:szCs w:val="24"/>
              </w:rPr>
              <w:t>Sistemas Operacionais I - Desktop</w:t>
            </w:r>
          </w:p>
        </w:tc>
      </w:tr>
      <w:tr w:rsidR="001E77E3" w:rsidRPr="00C21778" w14:paraId="3B70EEEB" w14:textId="77777777" w:rsidTr="001D242E">
        <w:tc>
          <w:tcPr>
            <w:tcW w:w="8494" w:type="dxa"/>
            <w:shd w:val="clear" w:color="auto" w:fill="auto"/>
          </w:tcPr>
          <w:p w14:paraId="457BDA42" w14:textId="77777777" w:rsidR="001E77E3" w:rsidRPr="00C21778" w:rsidRDefault="001E77E3" w:rsidP="001D242E">
            <w:pPr>
              <w:ind w:firstLine="0"/>
              <w:rPr>
                <w:rFonts w:cs="Arial"/>
                <w:szCs w:val="24"/>
              </w:rPr>
            </w:pPr>
            <w:r w:rsidRPr="00C21778">
              <w:rPr>
                <w:rFonts w:cs="Arial"/>
                <w:b/>
                <w:szCs w:val="24"/>
              </w:rPr>
              <w:t xml:space="preserve">EMENTA: </w:t>
            </w:r>
            <w:r w:rsidRPr="005373DA">
              <w:rPr>
                <w:rFonts w:cs="Arial"/>
                <w:szCs w:val="24"/>
              </w:rPr>
              <w:t xml:space="preserve">Conceitos de </w:t>
            </w:r>
            <w:r>
              <w:rPr>
                <w:rFonts w:cs="Arial"/>
                <w:szCs w:val="24"/>
              </w:rPr>
              <w:t>s</w:t>
            </w:r>
            <w:r w:rsidRPr="005373DA">
              <w:rPr>
                <w:rFonts w:cs="Arial"/>
                <w:szCs w:val="24"/>
              </w:rPr>
              <w:t>istemas Operacionais</w:t>
            </w:r>
            <w:r w:rsidRPr="00C21778">
              <w:rPr>
                <w:rFonts w:cs="Arial"/>
                <w:szCs w:val="24"/>
              </w:rPr>
              <w:t>.</w:t>
            </w:r>
            <w:r>
              <w:rPr>
                <w:rFonts w:cs="Arial"/>
                <w:szCs w:val="24"/>
              </w:rPr>
              <w:t xml:space="preserve"> </w:t>
            </w:r>
            <w:r w:rsidRPr="007C4097">
              <w:t xml:space="preserve">Arquitetura e </w:t>
            </w:r>
            <w:r>
              <w:t>f</w:t>
            </w:r>
            <w:r w:rsidRPr="007C4097">
              <w:t xml:space="preserve">unções dos </w:t>
            </w:r>
            <w:r>
              <w:t>s</w:t>
            </w:r>
            <w:r w:rsidRPr="007C4097">
              <w:t xml:space="preserve">istemas </w:t>
            </w:r>
            <w:r>
              <w:t>o</w:t>
            </w:r>
            <w:r w:rsidRPr="007C4097">
              <w:t>peracionais</w:t>
            </w:r>
            <w:r>
              <w:t xml:space="preserve">. </w:t>
            </w:r>
            <w:r w:rsidRPr="007C4097">
              <w:t xml:space="preserve">Prática de </w:t>
            </w:r>
            <w:r>
              <w:t>s</w:t>
            </w:r>
            <w:r w:rsidRPr="007C4097">
              <w:t xml:space="preserve">istemas </w:t>
            </w:r>
            <w:r>
              <w:t>o</w:t>
            </w:r>
            <w:r w:rsidRPr="007C4097">
              <w:t xml:space="preserve">peracionais </w:t>
            </w:r>
            <w:r>
              <w:t>d</w:t>
            </w:r>
            <w:r w:rsidRPr="007C4097">
              <w:t>esktop</w:t>
            </w:r>
            <w:r>
              <w:t>.</w:t>
            </w:r>
          </w:p>
        </w:tc>
      </w:tr>
    </w:tbl>
    <w:p w14:paraId="768A7826" w14:textId="77777777" w:rsidR="001E77E3" w:rsidRDefault="001E77E3" w:rsidP="001E77E3">
      <w:pPr>
        <w:ind w:firstLine="0"/>
        <w:rPr>
          <w:rFonts w:cs="Arial"/>
          <w:szCs w:val="24"/>
        </w:rPr>
      </w:pPr>
    </w:p>
    <w:tbl>
      <w:tblPr>
        <w:tblW w:w="8494"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Look w:val="04A0" w:firstRow="1" w:lastRow="0" w:firstColumn="1" w:lastColumn="0" w:noHBand="0" w:noVBand="1"/>
      </w:tblPr>
      <w:tblGrid>
        <w:gridCol w:w="8494"/>
      </w:tblGrid>
      <w:tr w:rsidR="001E77E3" w:rsidRPr="00C21778" w14:paraId="086C7054" w14:textId="77777777" w:rsidTr="001D242E">
        <w:tc>
          <w:tcPr>
            <w:tcW w:w="8494"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14:paraId="39302E49" w14:textId="77777777" w:rsidR="001E77E3" w:rsidRPr="00C21778" w:rsidRDefault="001E77E3" w:rsidP="001D242E">
            <w:pPr>
              <w:ind w:firstLine="0"/>
              <w:rPr>
                <w:rFonts w:cs="Arial"/>
                <w:szCs w:val="24"/>
              </w:rPr>
            </w:pPr>
            <w:r w:rsidRPr="00C21778">
              <w:rPr>
                <w:rFonts w:cs="Arial"/>
                <w:b/>
                <w:szCs w:val="24"/>
              </w:rPr>
              <w:t xml:space="preserve">DISCIPLINA: </w:t>
            </w:r>
            <w:r>
              <w:rPr>
                <w:rFonts w:cs="Arial"/>
                <w:szCs w:val="24"/>
              </w:rPr>
              <w:t>Inglês Instrumental</w:t>
            </w:r>
          </w:p>
        </w:tc>
      </w:tr>
      <w:tr w:rsidR="001E77E3" w:rsidRPr="00C21778" w14:paraId="6F90BC81" w14:textId="77777777" w:rsidTr="001D242E">
        <w:tc>
          <w:tcPr>
            <w:tcW w:w="8494"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14:paraId="431DF6C5" w14:textId="77777777" w:rsidR="001E77E3" w:rsidRPr="00C21778" w:rsidRDefault="001E77E3" w:rsidP="001D242E">
            <w:pPr>
              <w:ind w:firstLine="0"/>
              <w:rPr>
                <w:rFonts w:cs="Arial"/>
                <w:szCs w:val="24"/>
              </w:rPr>
            </w:pPr>
            <w:r w:rsidRPr="00C21778">
              <w:rPr>
                <w:rFonts w:cs="Arial"/>
                <w:b/>
                <w:szCs w:val="24"/>
              </w:rPr>
              <w:lastRenderedPageBreak/>
              <w:t xml:space="preserve">EMENTA: </w:t>
            </w:r>
            <w:r w:rsidRPr="00C21778">
              <w:rPr>
                <w:rFonts w:cs="Arial"/>
                <w:szCs w:val="24"/>
              </w:rPr>
              <w:t xml:space="preserve">O Inglês no </w:t>
            </w:r>
            <w:r>
              <w:rPr>
                <w:rFonts w:cs="Arial"/>
                <w:szCs w:val="24"/>
              </w:rPr>
              <w:t>m</w:t>
            </w:r>
            <w:r w:rsidRPr="00C21778">
              <w:rPr>
                <w:rFonts w:cs="Arial"/>
                <w:szCs w:val="24"/>
              </w:rPr>
              <w:t xml:space="preserve">undo </w:t>
            </w:r>
            <w:r>
              <w:rPr>
                <w:rFonts w:cs="Arial"/>
                <w:szCs w:val="24"/>
              </w:rPr>
              <w:t>c</w:t>
            </w:r>
            <w:r w:rsidRPr="00C21778">
              <w:rPr>
                <w:rFonts w:cs="Arial"/>
                <w:szCs w:val="24"/>
              </w:rPr>
              <w:t xml:space="preserve">ontemporâneo. Estratégias de leitura: ferramentas. Leitura e </w:t>
            </w:r>
            <w:r>
              <w:rPr>
                <w:rFonts w:cs="Arial"/>
                <w:szCs w:val="24"/>
              </w:rPr>
              <w:t>g</w:t>
            </w:r>
            <w:r w:rsidRPr="00C21778">
              <w:rPr>
                <w:rFonts w:cs="Arial"/>
                <w:szCs w:val="24"/>
              </w:rPr>
              <w:t xml:space="preserve">ramática </w:t>
            </w:r>
            <w:r>
              <w:rPr>
                <w:rFonts w:cs="Arial"/>
                <w:szCs w:val="24"/>
              </w:rPr>
              <w:t>c</w:t>
            </w:r>
            <w:r w:rsidRPr="00C21778">
              <w:rPr>
                <w:rFonts w:cs="Arial"/>
                <w:szCs w:val="24"/>
              </w:rPr>
              <w:t xml:space="preserve">ontextualizada. Vocabulário e </w:t>
            </w:r>
            <w:r>
              <w:rPr>
                <w:rFonts w:cs="Arial"/>
                <w:szCs w:val="24"/>
              </w:rPr>
              <w:t>l</w:t>
            </w:r>
            <w:r w:rsidRPr="00C21778">
              <w:rPr>
                <w:rFonts w:cs="Arial"/>
                <w:szCs w:val="24"/>
              </w:rPr>
              <w:t xml:space="preserve">eitura em </w:t>
            </w:r>
            <w:r>
              <w:rPr>
                <w:rFonts w:cs="Arial"/>
                <w:szCs w:val="24"/>
              </w:rPr>
              <w:t>l</w:t>
            </w:r>
            <w:r w:rsidRPr="00C21778">
              <w:rPr>
                <w:rFonts w:cs="Arial"/>
                <w:szCs w:val="24"/>
              </w:rPr>
              <w:t xml:space="preserve">íngua </w:t>
            </w:r>
            <w:r>
              <w:rPr>
                <w:rFonts w:cs="Arial"/>
                <w:szCs w:val="24"/>
              </w:rPr>
              <w:t>i</w:t>
            </w:r>
            <w:r w:rsidRPr="00C21778">
              <w:rPr>
                <w:rFonts w:cs="Arial"/>
                <w:szCs w:val="24"/>
              </w:rPr>
              <w:t xml:space="preserve">nglesa. A </w:t>
            </w:r>
            <w:r>
              <w:rPr>
                <w:rFonts w:cs="Arial"/>
                <w:szCs w:val="24"/>
              </w:rPr>
              <w:t>l</w:t>
            </w:r>
            <w:r w:rsidRPr="00C21778">
              <w:rPr>
                <w:rFonts w:cs="Arial"/>
                <w:szCs w:val="24"/>
              </w:rPr>
              <w:t xml:space="preserve">íngua </w:t>
            </w:r>
            <w:r>
              <w:rPr>
                <w:rFonts w:cs="Arial"/>
                <w:szCs w:val="24"/>
              </w:rPr>
              <w:t>i</w:t>
            </w:r>
            <w:r w:rsidRPr="00C21778">
              <w:rPr>
                <w:rFonts w:cs="Arial"/>
                <w:szCs w:val="24"/>
              </w:rPr>
              <w:t xml:space="preserve">nglesa no </w:t>
            </w:r>
            <w:r>
              <w:rPr>
                <w:rFonts w:cs="Arial"/>
                <w:szCs w:val="24"/>
              </w:rPr>
              <w:t>m</w:t>
            </w:r>
            <w:r w:rsidRPr="00C21778">
              <w:rPr>
                <w:rFonts w:cs="Arial"/>
                <w:szCs w:val="24"/>
              </w:rPr>
              <w:t xml:space="preserve">undo da </w:t>
            </w:r>
            <w:r>
              <w:rPr>
                <w:rFonts w:cs="Arial"/>
                <w:szCs w:val="24"/>
              </w:rPr>
              <w:t>c</w:t>
            </w:r>
            <w:r w:rsidRPr="00C21778">
              <w:rPr>
                <w:rFonts w:cs="Arial"/>
                <w:szCs w:val="24"/>
              </w:rPr>
              <w:t>omputação.</w:t>
            </w:r>
          </w:p>
        </w:tc>
      </w:tr>
    </w:tbl>
    <w:p w14:paraId="1E9C9202" w14:textId="77777777" w:rsidR="001E77E3" w:rsidRPr="00C21778" w:rsidRDefault="001E77E3" w:rsidP="001E77E3">
      <w:pPr>
        <w:ind w:firstLine="0"/>
        <w:rPr>
          <w:rFonts w:cs="Arial"/>
          <w:szCs w:val="24"/>
        </w:rPr>
      </w:pPr>
    </w:p>
    <w:tbl>
      <w:tblPr>
        <w:tblpPr w:leftFromText="142" w:rightFromText="142" w:vertAnchor="text" w:horzAnchor="margin" w:tblpY="1"/>
        <w:tblW w:w="8494"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Look w:val="04A0" w:firstRow="1" w:lastRow="0" w:firstColumn="1" w:lastColumn="0" w:noHBand="0" w:noVBand="1"/>
      </w:tblPr>
      <w:tblGrid>
        <w:gridCol w:w="8494"/>
      </w:tblGrid>
      <w:tr w:rsidR="001E77E3" w:rsidRPr="00C21778" w14:paraId="6D242BF0" w14:textId="77777777" w:rsidTr="001D242E">
        <w:tc>
          <w:tcPr>
            <w:tcW w:w="8494"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14:paraId="779A14FD" w14:textId="77777777" w:rsidR="001E77E3" w:rsidRPr="00C21778" w:rsidRDefault="001E77E3" w:rsidP="001D242E">
            <w:pPr>
              <w:ind w:firstLine="0"/>
              <w:rPr>
                <w:rFonts w:cs="Arial"/>
                <w:szCs w:val="24"/>
              </w:rPr>
            </w:pPr>
            <w:r w:rsidRPr="00C21778">
              <w:rPr>
                <w:rFonts w:cs="Arial"/>
                <w:b/>
                <w:szCs w:val="24"/>
              </w:rPr>
              <w:t xml:space="preserve">DISCIPLINA: </w:t>
            </w:r>
            <w:r w:rsidRPr="00C21778">
              <w:rPr>
                <w:rFonts w:cs="Arial"/>
                <w:szCs w:val="24"/>
              </w:rPr>
              <w:t>Banco de Dados I</w:t>
            </w:r>
          </w:p>
        </w:tc>
      </w:tr>
      <w:tr w:rsidR="001E77E3" w:rsidRPr="00C21778" w14:paraId="37F6EBA2" w14:textId="77777777" w:rsidTr="001D242E">
        <w:tc>
          <w:tcPr>
            <w:tcW w:w="8494"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14:paraId="1FB6841C" w14:textId="77777777" w:rsidR="001E77E3" w:rsidRPr="00C21778" w:rsidRDefault="001E77E3" w:rsidP="001D242E">
            <w:pPr>
              <w:ind w:firstLine="0"/>
              <w:rPr>
                <w:rFonts w:cs="Arial"/>
                <w:szCs w:val="24"/>
              </w:rPr>
            </w:pPr>
            <w:r w:rsidRPr="00C21778">
              <w:rPr>
                <w:rFonts w:cs="Arial"/>
                <w:b/>
                <w:szCs w:val="24"/>
              </w:rPr>
              <w:t xml:space="preserve">EMENTA: </w:t>
            </w:r>
            <w:r w:rsidRPr="00C21778">
              <w:rPr>
                <w:rFonts w:cs="Arial"/>
                <w:szCs w:val="24"/>
              </w:rPr>
              <w:t xml:space="preserve">Histórico e </w:t>
            </w:r>
            <w:r>
              <w:rPr>
                <w:rFonts w:cs="Arial"/>
                <w:szCs w:val="24"/>
              </w:rPr>
              <w:t>e</w:t>
            </w:r>
            <w:r w:rsidRPr="00C21778">
              <w:rPr>
                <w:rFonts w:cs="Arial"/>
                <w:szCs w:val="24"/>
              </w:rPr>
              <w:t>volução dos SGBD´s. Construindo modelos relacionais. Interpretação de mini-mundos para a construção de Modelos Entidade-. Criando consultas com SQL.</w:t>
            </w:r>
          </w:p>
        </w:tc>
      </w:tr>
    </w:tbl>
    <w:p w14:paraId="16BA67F1" w14:textId="77777777" w:rsidR="001E77E3" w:rsidRPr="00C21778" w:rsidRDefault="001E77E3" w:rsidP="001E77E3">
      <w:pPr>
        <w:spacing w:line="240" w:lineRule="auto"/>
        <w:ind w:firstLine="0"/>
        <w:rPr>
          <w:rFonts w:cs="Arial"/>
          <w:szCs w:val="24"/>
        </w:rPr>
      </w:pPr>
    </w:p>
    <w:p w14:paraId="083243F9" w14:textId="77777777" w:rsidR="001E77E3" w:rsidRPr="00C21778" w:rsidRDefault="001E77E3" w:rsidP="001E77E3">
      <w:pPr>
        <w:spacing w:line="240" w:lineRule="auto"/>
        <w:ind w:firstLine="0"/>
        <w:rPr>
          <w:rFonts w:cs="Arial"/>
          <w:szCs w:val="24"/>
        </w:rPr>
      </w:pPr>
    </w:p>
    <w:p w14:paraId="0B665C83" w14:textId="77777777" w:rsidR="001E77E3" w:rsidRPr="00C21778" w:rsidRDefault="001E77E3" w:rsidP="001E77E3">
      <w:pPr>
        <w:spacing w:line="240" w:lineRule="auto"/>
        <w:ind w:firstLine="0"/>
        <w:rPr>
          <w:rFonts w:cs="Arial"/>
          <w:szCs w:val="24"/>
        </w:rPr>
      </w:pPr>
    </w:p>
    <w:p w14:paraId="70F7B1C7" w14:textId="77777777" w:rsidR="001E77E3" w:rsidRPr="00C21778" w:rsidRDefault="001E77E3" w:rsidP="001E77E3">
      <w:pPr>
        <w:spacing w:line="240" w:lineRule="auto"/>
        <w:ind w:firstLine="0"/>
        <w:rPr>
          <w:rFonts w:cs="Arial"/>
          <w:szCs w:val="24"/>
        </w:rPr>
      </w:pPr>
    </w:p>
    <w:p w14:paraId="696C153A" w14:textId="77777777" w:rsidR="001E77E3" w:rsidRPr="00C21778" w:rsidRDefault="001E77E3" w:rsidP="001E77E3">
      <w:pPr>
        <w:spacing w:line="240" w:lineRule="auto"/>
        <w:ind w:firstLine="0"/>
        <w:rPr>
          <w:rFonts w:cs="Arial"/>
          <w:szCs w:val="24"/>
        </w:rPr>
      </w:pPr>
    </w:p>
    <w:p w14:paraId="72774EAC" w14:textId="77777777" w:rsidR="001E77E3" w:rsidRPr="00C21778" w:rsidRDefault="001E77E3" w:rsidP="001E77E3">
      <w:pPr>
        <w:spacing w:line="240" w:lineRule="auto"/>
        <w:ind w:firstLine="0"/>
        <w:rPr>
          <w:rFonts w:cs="Arial"/>
          <w:szCs w:val="24"/>
        </w:rPr>
      </w:pPr>
    </w:p>
    <w:p w14:paraId="66121F4F" w14:textId="77777777" w:rsidR="001E77E3" w:rsidRPr="00C21778" w:rsidRDefault="001E77E3" w:rsidP="001E77E3">
      <w:pPr>
        <w:spacing w:line="240" w:lineRule="auto"/>
        <w:ind w:firstLine="0"/>
        <w:rPr>
          <w:rFonts w:cs="Arial"/>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494"/>
      </w:tblGrid>
      <w:tr w:rsidR="001E77E3" w:rsidRPr="00C21778" w14:paraId="44313CFA" w14:textId="77777777" w:rsidTr="001D242E">
        <w:tc>
          <w:tcPr>
            <w:tcW w:w="8494" w:type="dxa"/>
            <w:shd w:val="clear" w:color="auto" w:fill="auto"/>
          </w:tcPr>
          <w:p w14:paraId="6047F93B" w14:textId="77777777" w:rsidR="001E77E3" w:rsidRPr="00C21778" w:rsidRDefault="001E77E3" w:rsidP="001D242E">
            <w:pPr>
              <w:ind w:firstLine="0"/>
              <w:rPr>
                <w:rFonts w:cs="Arial"/>
                <w:szCs w:val="24"/>
              </w:rPr>
            </w:pPr>
            <w:r w:rsidRPr="00C21778">
              <w:rPr>
                <w:rFonts w:cs="Arial"/>
                <w:b/>
                <w:szCs w:val="24"/>
              </w:rPr>
              <w:t xml:space="preserve">DISCIPLINA: </w:t>
            </w:r>
            <w:r w:rsidRPr="00C21778">
              <w:rPr>
                <w:rFonts w:eastAsia="Times New Roman" w:cs="Arial"/>
                <w:bCs/>
                <w:szCs w:val="24"/>
                <w:lang w:eastAsia="pt-BR"/>
              </w:rPr>
              <w:t>Projeto de Sistemas e Orientação a Objetos com UML</w:t>
            </w:r>
          </w:p>
        </w:tc>
      </w:tr>
      <w:tr w:rsidR="001E77E3" w:rsidRPr="00C21778" w14:paraId="1B3E9CB5" w14:textId="77777777" w:rsidTr="001D242E">
        <w:tc>
          <w:tcPr>
            <w:tcW w:w="8494" w:type="dxa"/>
            <w:shd w:val="clear" w:color="auto" w:fill="auto"/>
          </w:tcPr>
          <w:p w14:paraId="2FFD15EB" w14:textId="77777777" w:rsidR="001E77E3" w:rsidRPr="00C21778" w:rsidRDefault="001E77E3" w:rsidP="001D242E">
            <w:pPr>
              <w:ind w:firstLine="0"/>
              <w:rPr>
                <w:rFonts w:cs="Arial"/>
                <w:szCs w:val="24"/>
              </w:rPr>
            </w:pPr>
            <w:r w:rsidRPr="00C21778">
              <w:rPr>
                <w:rFonts w:cs="Arial"/>
                <w:b/>
                <w:szCs w:val="24"/>
              </w:rPr>
              <w:t xml:space="preserve">EMENTA: </w:t>
            </w:r>
            <w:r w:rsidRPr="00C21778">
              <w:rPr>
                <w:rFonts w:cs="Arial"/>
                <w:bCs/>
                <w:szCs w:val="24"/>
              </w:rPr>
              <w:t>Conceituando a UML e Orientação a Objetos</w:t>
            </w:r>
            <w:r w:rsidRPr="00C21778">
              <w:rPr>
                <w:rFonts w:cs="Arial"/>
                <w:szCs w:val="24"/>
              </w:rPr>
              <w:t xml:space="preserve">. </w:t>
            </w:r>
            <w:r w:rsidRPr="00C21778">
              <w:rPr>
                <w:rFonts w:cs="Arial"/>
                <w:bCs/>
                <w:szCs w:val="24"/>
              </w:rPr>
              <w:t>Diagrama de Caso de Uso</w:t>
            </w:r>
            <w:r w:rsidRPr="00C21778">
              <w:rPr>
                <w:rFonts w:cs="Arial"/>
                <w:szCs w:val="24"/>
              </w:rPr>
              <w:t xml:space="preserve">. </w:t>
            </w:r>
            <w:r w:rsidRPr="00C21778">
              <w:rPr>
                <w:rFonts w:cs="Arial"/>
                <w:bCs/>
                <w:szCs w:val="24"/>
              </w:rPr>
              <w:t>Diagrama de Classe</w:t>
            </w:r>
            <w:r w:rsidRPr="00C21778">
              <w:rPr>
                <w:rFonts w:cs="Arial"/>
                <w:szCs w:val="24"/>
              </w:rPr>
              <w:t xml:space="preserve">. Conceituando os </w:t>
            </w:r>
            <w:r w:rsidRPr="00C21778">
              <w:rPr>
                <w:rFonts w:cs="Arial"/>
                <w:bCs/>
                <w:szCs w:val="24"/>
              </w:rPr>
              <w:t>demais diagramas da UML</w:t>
            </w:r>
          </w:p>
        </w:tc>
      </w:tr>
    </w:tbl>
    <w:p w14:paraId="4C0E9868" w14:textId="77777777" w:rsidR="001E77E3" w:rsidRPr="00C21778" w:rsidRDefault="001E77E3" w:rsidP="001E77E3">
      <w:pPr>
        <w:spacing w:line="240" w:lineRule="auto"/>
        <w:ind w:firstLine="0"/>
        <w:rPr>
          <w:rFonts w:cs="Arial"/>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494"/>
      </w:tblGrid>
      <w:tr w:rsidR="001E77E3" w:rsidRPr="00C21778" w14:paraId="1194FC77" w14:textId="77777777" w:rsidTr="001D242E">
        <w:tc>
          <w:tcPr>
            <w:tcW w:w="8494" w:type="dxa"/>
            <w:shd w:val="clear" w:color="auto" w:fill="auto"/>
          </w:tcPr>
          <w:p w14:paraId="66F9A0A6" w14:textId="77777777" w:rsidR="001E77E3" w:rsidRPr="00C21778" w:rsidRDefault="001E77E3" w:rsidP="001D242E">
            <w:pPr>
              <w:ind w:firstLine="0"/>
              <w:rPr>
                <w:rFonts w:cs="Arial"/>
                <w:szCs w:val="24"/>
              </w:rPr>
            </w:pPr>
            <w:r w:rsidRPr="00C21778">
              <w:rPr>
                <w:rFonts w:cs="Arial"/>
                <w:b/>
                <w:szCs w:val="24"/>
              </w:rPr>
              <w:t xml:space="preserve">DISCIPLINA: </w:t>
            </w:r>
            <w:r w:rsidRPr="00C21778">
              <w:rPr>
                <w:rFonts w:cs="Arial"/>
                <w:szCs w:val="24"/>
              </w:rPr>
              <w:t>Sistemas Operacionais II - Server</w:t>
            </w:r>
          </w:p>
        </w:tc>
      </w:tr>
      <w:tr w:rsidR="001E77E3" w:rsidRPr="00C21778" w14:paraId="4D5596D9" w14:textId="77777777" w:rsidTr="001D242E">
        <w:tc>
          <w:tcPr>
            <w:tcW w:w="8494" w:type="dxa"/>
            <w:shd w:val="clear" w:color="auto" w:fill="auto"/>
          </w:tcPr>
          <w:p w14:paraId="1BA613E2" w14:textId="77777777" w:rsidR="001E77E3" w:rsidRPr="00C21778" w:rsidRDefault="001E77E3" w:rsidP="001D242E">
            <w:pPr>
              <w:ind w:firstLine="0"/>
              <w:rPr>
                <w:rFonts w:cs="Arial"/>
                <w:szCs w:val="24"/>
              </w:rPr>
            </w:pPr>
            <w:r w:rsidRPr="00C21778">
              <w:rPr>
                <w:rFonts w:cs="Arial"/>
                <w:b/>
                <w:szCs w:val="24"/>
              </w:rPr>
              <w:t xml:space="preserve">EMENTA: </w:t>
            </w:r>
            <w:r w:rsidRPr="00C21778">
              <w:rPr>
                <w:rFonts w:cs="Arial"/>
                <w:szCs w:val="24"/>
              </w:rPr>
              <w:t xml:space="preserve">Conceituando e configurando o </w:t>
            </w:r>
            <w:r>
              <w:rPr>
                <w:rFonts w:cs="Arial"/>
                <w:szCs w:val="24"/>
              </w:rPr>
              <w:t>s</w:t>
            </w:r>
            <w:r w:rsidRPr="00C21778">
              <w:rPr>
                <w:rFonts w:cs="Arial"/>
                <w:szCs w:val="24"/>
              </w:rPr>
              <w:t xml:space="preserve">istema </w:t>
            </w:r>
            <w:r>
              <w:rPr>
                <w:rFonts w:cs="Arial"/>
                <w:szCs w:val="24"/>
              </w:rPr>
              <w:t>o</w:t>
            </w:r>
            <w:r w:rsidRPr="00C21778">
              <w:rPr>
                <w:rFonts w:cs="Arial"/>
                <w:szCs w:val="24"/>
              </w:rPr>
              <w:t xml:space="preserve">peracional Windows Server. </w:t>
            </w:r>
            <w:r w:rsidRPr="00C21778">
              <w:rPr>
                <w:rFonts w:eastAsia="MS Mincho" w:cs="Arial"/>
                <w:color w:val="000000"/>
                <w:szCs w:val="24"/>
              </w:rPr>
              <w:t xml:space="preserve">Administrando o Windows Server. Contas de </w:t>
            </w:r>
            <w:r>
              <w:rPr>
                <w:rFonts w:eastAsia="MS Mincho" w:cs="Arial"/>
                <w:color w:val="000000"/>
                <w:szCs w:val="24"/>
              </w:rPr>
              <w:t>u</w:t>
            </w:r>
            <w:r w:rsidRPr="00C21778">
              <w:rPr>
                <w:rFonts w:eastAsia="MS Mincho" w:cs="Arial"/>
                <w:color w:val="000000"/>
                <w:szCs w:val="24"/>
              </w:rPr>
              <w:t xml:space="preserve">suário. Contas de </w:t>
            </w:r>
            <w:r>
              <w:rPr>
                <w:rFonts w:eastAsia="MS Mincho" w:cs="Arial"/>
                <w:color w:val="000000"/>
                <w:szCs w:val="24"/>
              </w:rPr>
              <w:t>g</w:t>
            </w:r>
            <w:r w:rsidRPr="00C21778">
              <w:rPr>
                <w:rFonts w:eastAsia="MS Mincho" w:cs="Arial"/>
                <w:color w:val="000000"/>
                <w:szCs w:val="24"/>
              </w:rPr>
              <w:t xml:space="preserve">rupo. Contas de </w:t>
            </w:r>
            <w:r>
              <w:rPr>
                <w:rFonts w:eastAsia="MS Mincho" w:cs="Arial"/>
                <w:color w:val="000000"/>
                <w:szCs w:val="24"/>
              </w:rPr>
              <w:t>c</w:t>
            </w:r>
            <w:r w:rsidRPr="00C21778">
              <w:rPr>
                <w:rFonts w:eastAsia="MS Mincho" w:cs="Arial"/>
                <w:color w:val="000000"/>
                <w:szCs w:val="24"/>
              </w:rPr>
              <w:t xml:space="preserve">omputadores. Arquivos e </w:t>
            </w:r>
            <w:r>
              <w:rPr>
                <w:rFonts w:eastAsia="MS Mincho" w:cs="Arial"/>
                <w:color w:val="000000"/>
                <w:szCs w:val="24"/>
              </w:rPr>
              <w:t>p</w:t>
            </w:r>
            <w:r w:rsidRPr="00C21778">
              <w:rPr>
                <w:rFonts w:eastAsia="MS Mincho" w:cs="Arial"/>
                <w:color w:val="000000"/>
                <w:szCs w:val="24"/>
              </w:rPr>
              <w:t xml:space="preserve">astas. Backup e </w:t>
            </w:r>
            <w:r>
              <w:rPr>
                <w:rFonts w:eastAsia="MS Mincho" w:cs="Arial"/>
                <w:color w:val="000000"/>
                <w:szCs w:val="24"/>
              </w:rPr>
              <w:t>d</w:t>
            </w:r>
            <w:r w:rsidRPr="00C21778">
              <w:rPr>
                <w:rFonts w:eastAsia="MS Mincho" w:cs="Arial"/>
                <w:color w:val="000000"/>
                <w:szCs w:val="24"/>
              </w:rPr>
              <w:t xml:space="preserve">ados. Atualização do </w:t>
            </w:r>
            <w:r>
              <w:rPr>
                <w:rFonts w:eastAsia="MS Mincho" w:cs="Arial"/>
                <w:color w:val="000000"/>
                <w:szCs w:val="24"/>
              </w:rPr>
              <w:t>s</w:t>
            </w:r>
            <w:r w:rsidRPr="00C21778">
              <w:rPr>
                <w:rFonts w:eastAsia="MS Mincho" w:cs="Arial"/>
                <w:color w:val="000000"/>
                <w:szCs w:val="24"/>
              </w:rPr>
              <w:t>istema.</w:t>
            </w:r>
          </w:p>
        </w:tc>
      </w:tr>
    </w:tbl>
    <w:p w14:paraId="6788E330" w14:textId="77777777" w:rsidR="001E77E3" w:rsidRPr="00C21778" w:rsidRDefault="001E77E3" w:rsidP="001E77E3">
      <w:pPr>
        <w:spacing w:line="240" w:lineRule="auto"/>
        <w:ind w:firstLine="0"/>
        <w:rPr>
          <w:rFonts w:cs="Arial"/>
          <w:szCs w:val="24"/>
        </w:rPr>
      </w:pPr>
    </w:p>
    <w:tbl>
      <w:tblPr>
        <w:tblW w:w="8494"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Look w:val="04A0" w:firstRow="1" w:lastRow="0" w:firstColumn="1" w:lastColumn="0" w:noHBand="0" w:noVBand="1"/>
      </w:tblPr>
      <w:tblGrid>
        <w:gridCol w:w="8494"/>
      </w:tblGrid>
      <w:tr w:rsidR="001E77E3" w:rsidRPr="00C21778" w14:paraId="2576C869" w14:textId="77777777" w:rsidTr="001D242E">
        <w:tc>
          <w:tcPr>
            <w:tcW w:w="8494"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14:paraId="098098E9" w14:textId="77777777" w:rsidR="001E77E3" w:rsidRPr="00C21778" w:rsidRDefault="001E77E3" w:rsidP="001D242E">
            <w:pPr>
              <w:ind w:firstLine="0"/>
              <w:rPr>
                <w:rFonts w:cs="Arial"/>
                <w:szCs w:val="24"/>
              </w:rPr>
            </w:pPr>
            <w:r w:rsidRPr="00C21778">
              <w:rPr>
                <w:rFonts w:cs="Arial"/>
                <w:b/>
                <w:szCs w:val="24"/>
              </w:rPr>
              <w:t xml:space="preserve">DISCIPLINA: </w:t>
            </w:r>
            <w:r w:rsidRPr="00C21778">
              <w:rPr>
                <w:rFonts w:cs="Arial"/>
                <w:szCs w:val="24"/>
              </w:rPr>
              <w:t>Programação C#</w:t>
            </w:r>
          </w:p>
        </w:tc>
      </w:tr>
      <w:tr w:rsidR="001E77E3" w:rsidRPr="00C21778" w14:paraId="0402DC3A" w14:textId="77777777" w:rsidTr="001D242E">
        <w:tc>
          <w:tcPr>
            <w:tcW w:w="8494"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14:paraId="58F32C99" w14:textId="77777777" w:rsidR="001E77E3" w:rsidRPr="00C21778" w:rsidRDefault="001E77E3" w:rsidP="001D242E">
            <w:pPr>
              <w:ind w:firstLine="0"/>
              <w:rPr>
                <w:rFonts w:cs="Arial"/>
                <w:szCs w:val="24"/>
              </w:rPr>
            </w:pPr>
            <w:r w:rsidRPr="00C21778">
              <w:rPr>
                <w:rFonts w:cs="Arial"/>
                <w:b/>
                <w:szCs w:val="24"/>
              </w:rPr>
              <w:t xml:space="preserve">EMENTA: </w:t>
            </w:r>
            <w:r w:rsidRPr="00C21778">
              <w:rPr>
                <w:rFonts w:cs="Arial"/>
                <w:szCs w:val="24"/>
              </w:rPr>
              <w:t xml:space="preserve">Conhecendo o </w:t>
            </w:r>
            <w:r>
              <w:rPr>
                <w:rFonts w:cs="Arial"/>
                <w:szCs w:val="24"/>
              </w:rPr>
              <w:t>a</w:t>
            </w:r>
            <w:r w:rsidRPr="00C21778">
              <w:rPr>
                <w:rFonts w:cs="Arial"/>
                <w:szCs w:val="24"/>
              </w:rPr>
              <w:t xml:space="preserve">mbiente de </w:t>
            </w:r>
            <w:r>
              <w:rPr>
                <w:rFonts w:cs="Arial"/>
                <w:szCs w:val="24"/>
              </w:rPr>
              <w:t>p</w:t>
            </w:r>
            <w:r w:rsidRPr="00C21778">
              <w:rPr>
                <w:rFonts w:cs="Arial"/>
                <w:szCs w:val="24"/>
              </w:rPr>
              <w:t>rogramação Visual Studio. Implementando Orientação a Objetos.</w:t>
            </w:r>
          </w:p>
        </w:tc>
      </w:tr>
    </w:tbl>
    <w:p w14:paraId="7CC74D19" w14:textId="77777777" w:rsidR="001E77E3" w:rsidRPr="00C21778" w:rsidRDefault="001E77E3" w:rsidP="001E77E3">
      <w:pPr>
        <w:spacing w:line="240" w:lineRule="auto"/>
        <w:ind w:firstLine="0"/>
        <w:rPr>
          <w:rFonts w:cs="Arial"/>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494"/>
      </w:tblGrid>
      <w:tr w:rsidR="001E77E3" w:rsidRPr="00C21778" w14:paraId="78971FD2" w14:textId="77777777" w:rsidTr="001D242E">
        <w:tc>
          <w:tcPr>
            <w:tcW w:w="8494" w:type="dxa"/>
            <w:shd w:val="clear" w:color="auto" w:fill="auto"/>
          </w:tcPr>
          <w:p w14:paraId="04E5A27C" w14:textId="77777777" w:rsidR="001E77E3" w:rsidRPr="00C21778" w:rsidRDefault="001E77E3" w:rsidP="001D242E">
            <w:pPr>
              <w:ind w:firstLine="0"/>
              <w:rPr>
                <w:rFonts w:cs="Arial"/>
                <w:szCs w:val="24"/>
              </w:rPr>
            </w:pPr>
            <w:r w:rsidRPr="00C21778">
              <w:rPr>
                <w:rFonts w:cs="Arial"/>
                <w:b/>
                <w:szCs w:val="24"/>
              </w:rPr>
              <w:t xml:space="preserve">DISCIPLINA: </w:t>
            </w:r>
            <w:r w:rsidRPr="00C21778">
              <w:rPr>
                <w:rFonts w:cs="Arial"/>
                <w:bCs/>
                <w:szCs w:val="24"/>
              </w:rPr>
              <w:t>Programação Web I – JAVA</w:t>
            </w:r>
          </w:p>
        </w:tc>
      </w:tr>
      <w:tr w:rsidR="001E77E3" w:rsidRPr="00C21778" w14:paraId="770EB22B" w14:textId="77777777" w:rsidTr="001D242E">
        <w:tc>
          <w:tcPr>
            <w:tcW w:w="8494" w:type="dxa"/>
            <w:shd w:val="clear" w:color="auto" w:fill="auto"/>
          </w:tcPr>
          <w:p w14:paraId="58ACC502" w14:textId="77777777" w:rsidR="001E77E3" w:rsidRPr="00C21778" w:rsidRDefault="001E77E3" w:rsidP="001D242E">
            <w:pPr>
              <w:ind w:firstLine="0"/>
              <w:rPr>
                <w:rFonts w:cs="Arial"/>
                <w:szCs w:val="24"/>
              </w:rPr>
            </w:pPr>
            <w:r w:rsidRPr="00C21778">
              <w:rPr>
                <w:rFonts w:cs="Arial"/>
                <w:b/>
                <w:szCs w:val="24"/>
              </w:rPr>
              <w:t xml:space="preserve">EMENTA: </w:t>
            </w:r>
            <w:r w:rsidRPr="00C21778">
              <w:rPr>
                <w:rFonts w:cs="Arial"/>
                <w:bCs/>
                <w:szCs w:val="24"/>
              </w:rPr>
              <w:t>Conceituando Servidor Web, Servlets e JSP</w:t>
            </w:r>
            <w:r w:rsidRPr="00C21778">
              <w:rPr>
                <w:rFonts w:cs="Arial"/>
                <w:szCs w:val="24"/>
              </w:rPr>
              <w:t xml:space="preserve">. Programar a camada view com </w:t>
            </w:r>
            <w:r w:rsidRPr="00C21778">
              <w:rPr>
                <w:rFonts w:eastAsia="Arial" w:cs="Arial"/>
                <w:szCs w:val="24"/>
              </w:rPr>
              <w:t>JSP</w:t>
            </w:r>
            <w:r w:rsidRPr="00C21778">
              <w:rPr>
                <w:rFonts w:cs="Arial"/>
                <w:szCs w:val="24"/>
              </w:rPr>
              <w:t xml:space="preserve">. Conceitos </w:t>
            </w:r>
            <w:r w:rsidRPr="00C21778">
              <w:rPr>
                <w:rFonts w:eastAsia="Arial" w:cs="Arial"/>
                <w:szCs w:val="24"/>
              </w:rPr>
              <w:t>JDBC</w:t>
            </w:r>
            <w:r w:rsidRPr="00C21778">
              <w:rPr>
                <w:rFonts w:cs="Arial"/>
                <w:szCs w:val="24"/>
              </w:rPr>
              <w:t>.</w:t>
            </w:r>
          </w:p>
        </w:tc>
      </w:tr>
    </w:tbl>
    <w:p w14:paraId="09D610AA" w14:textId="77777777" w:rsidR="001E77E3" w:rsidRPr="00C21778" w:rsidRDefault="001E77E3" w:rsidP="001E77E3">
      <w:pPr>
        <w:spacing w:line="240" w:lineRule="auto"/>
        <w:ind w:firstLine="0"/>
        <w:rPr>
          <w:rFonts w:cs="Arial"/>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494"/>
      </w:tblGrid>
      <w:tr w:rsidR="001E77E3" w:rsidRPr="00C21778" w14:paraId="53F24A93" w14:textId="77777777" w:rsidTr="001D242E">
        <w:tc>
          <w:tcPr>
            <w:tcW w:w="8494" w:type="dxa"/>
            <w:shd w:val="clear" w:color="auto" w:fill="auto"/>
          </w:tcPr>
          <w:p w14:paraId="7449F2BE" w14:textId="77777777" w:rsidR="001E77E3" w:rsidRPr="00C21778" w:rsidRDefault="001E77E3" w:rsidP="001D242E">
            <w:pPr>
              <w:ind w:firstLine="0"/>
              <w:rPr>
                <w:rFonts w:cs="Arial"/>
                <w:szCs w:val="24"/>
              </w:rPr>
            </w:pPr>
            <w:r w:rsidRPr="00C21778">
              <w:rPr>
                <w:rFonts w:cs="Arial"/>
                <w:b/>
                <w:szCs w:val="24"/>
              </w:rPr>
              <w:t xml:space="preserve">DISCIPLINA: </w:t>
            </w:r>
            <w:r w:rsidRPr="00C21778">
              <w:rPr>
                <w:rFonts w:cs="Arial"/>
                <w:szCs w:val="24"/>
              </w:rPr>
              <w:t>Redes II</w:t>
            </w:r>
            <w:r w:rsidRPr="00C21778">
              <w:rPr>
                <w:rFonts w:cs="Arial"/>
                <w:b/>
                <w:szCs w:val="24"/>
              </w:rPr>
              <w:t xml:space="preserve"> - </w:t>
            </w:r>
            <w:r w:rsidRPr="00C21778">
              <w:rPr>
                <w:rFonts w:cs="Arial"/>
                <w:szCs w:val="24"/>
              </w:rPr>
              <w:t>Redes sem Fio</w:t>
            </w:r>
          </w:p>
        </w:tc>
      </w:tr>
      <w:tr w:rsidR="001E77E3" w:rsidRPr="00C21778" w14:paraId="2433F121" w14:textId="77777777" w:rsidTr="001D242E">
        <w:tc>
          <w:tcPr>
            <w:tcW w:w="8494" w:type="dxa"/>
            <w:shd w:val="clear" w:color="auto" w:fill="auto"/>
          </w:tcPr>
          <w:p w14:paraId="1123C472" w14:textId="77777777" w:rsidR="001E77E3" w:rsidRPr="00C21778" w:rsidRDefault="001E77E3" w:rsidP="001D242E">
            <w:pPr>
              <w:ind w:firstLine="0"/>
              <w:rPr>
                <w:rFonts w:cs="Arial"/>
                <w:szCs w:val="24"/>
              </w:rPr>
            </w:pPr>
            <w:r w:rsidRPr="00C21778">
              <w:rPr>
                <w:rFonts w:cs="Arial"/>
                <w:b/>
                <w:szCs w:val="24"/>
              </w:rPr>
              <w:t xml:space="preserve">EMENTA: </w:t>
            </w:r>
            <w:r w:rsidRPr="00C21778">
              <w:rPr>
                <w:rFonts w:eastAsia="MS Mincho" w:cs="Arial"/>
                <w:color w:val="000000"/>
                <w:szCs w:val="24"/>
              </w:rPr>
              <w:t xml:space="preserve">Conceitos e </w:t>
            </w:r>
            <w:r>
              <w:rPr>
                <w:rFonts w:eastAsia="MS Mincho" w:cs="Arial"/>
                <w:color w:val="000000"/>
                <w:szCs w:val="24"/>
              </w:rPr>
              <w:t>o</w:t>
            </w:r>
            <w:r w:rsidRPr="00C21778">
              <w:rPr>
                <w:rFonts w:eastAsia="MS Mincho" w:cs="Arial"/>
                <w:color w:val="000000"/>
                <w:szCs w:val="24"/>
              </w:rPr>
              <w:t xml:space="preserve">bjetivo das Redes Sem Fio. Hardware de </w:t>
            </w:r>
            <w:r>
              <w:rPr>
                <w:rFonts w:eastAsia="MS Mincho" w:cs="Arial"/>
                <w:color w:val="000000"/>
                <w:szCs w:val="24"/>
              </w:rPr>
              <w:t>r</w:t>
            </w:r>
            <w:r w:rsidRPr="00C21778">
              <w:rPr>
                <w:rFonts w:eastAsia="MS Mincho" w:cs="Arial"/>
                <w:color w:val="000000"/>
                <w:szCs w:val="24"/>
              </w:rPr>
              <w:t xml:space="preserve">ede </w:t>
            </w:r>
            <w:r>
              <w:rPr>
                <w:rFonts w:eastAsia="MS Mincho" w:cs="Arial"/>
                <w:color w:val="000000"/>
                <w:szCs w:val="24"/>
              </w:rPr>
              <w:t>s</w:t>
            </w:r>
            <w:r w:rsidRPr="00C21778">
              <w:rPr>
                <w:rFonts w:eastAsia="MS Mincho" w:cs="Arial"/>
                <w:color w:val="000000"/>
                <w:szCs w:val="24"/>
              </w:rPr>
              <w:t xml:space="preserve">em </w:t>
            </w:r>
            <w:r>
              <w:rPr>
                <w:rFonts w:eastAsia="MS Mincho" w:cs="Arial"/>
                <w:color w:val="000000"/>
                <w:szCs w:val="24"/>
              </w:rPr>
              <w:t>f</w:t>
            </w:r>
            <w:r w:rsidRPr="00C21778">
              <w:rPr>
                <w:rFonts w:eastAsia="MS Mincho" w:cs="Arial"/>
                <w:color w:val="000000"/>
                <w:szCs w:val="24"/>
              </w:rPr>
              <w:t xml:space="preserve">io. Redes Ad Hoc. Rede </w:t>
            </w:r>
            <w:r>
              <w:rPr>
                <w:rFonts w:eastAsia="MS Mincho" w:cs="Arial"/>
                <w:color w:val="000000"/>
                <w:szCs w:val="24"/>
              </w:rPr>
              <w:t>i</w:t>
            </w:r>
            <w:r w:rsidRPr="00C21778">
              <w:rPr>
                <w:rFonts w:eastAsia="MS Mincho" w:cs="Arial"/>
                <w:color w:val="000000"/>
                <w:szCs w:val="24"/>
              </w:rPr>
              <w:t xml:space="preserve">nfraestrutura. Técnicas de </w:t>
            </w:r>
            <w:r>
              <w:rPr>
                <w:rFonts w:eastAsia="MS Mincho" w:cs="Arial"/>
                <w:color w:val="000000"/>
                <w:szCs w:val="24"/>
              </w:rPr>
              <w:t>s</w:t>
            </w:r>
            <w:r w:rsidRPr="00C21778">
              <w:rPr>
                <w:rFonts w:eastAsia="MS Mincho" w:cs="Arial"/>
                <w:color w:val="000000"/>
                <w:szCs w:val="24"/>
              </w:rPr>
              <w:t>egurança.</w:t>
            </w:r>
          </w:p>
        </w:tc>
      </w:tr>
    </w:tbl>
    <w:p w14:paraId="77B63CCD" w14:textId="77777777" w:rsidR="001E77E3" w:rsidRPr="00C21778" w:rsidRDefault="001E77E3" w:rsidP="001E77E3">
      <w:pPr>
        <w:spacing w:line="240" w:lineRule="auto"/>
        <w:ind w:firstLine="0"/>
        <w:rPr>
          <w:rFonts w:cs="Arial"/>
          <w:szCs w:val="24"/>
        </w:rPr>
      </w:pPr>
    </w:p>
    <w:tbl>
      <w:tblPr>
        <w:tblW w:w="8494"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Look w:val="04A0" w:firstRow="1" w:lastRow="0" w:firstColumn="1" w:lastColumn="0" w:noHBand="0" w:noVBand="1"/>
      </w:tblPr>
      <w:tblGrid>
        <w:gridCol w:w="8494"/>
      </w:tblGrid>
      <w:tr w:rsidR="001E77E3" w:rsidRPr="00C21778" w14:paraId="42E21C38" w14:textId="77777777" w:rsidTr="001D242E">
        <w:tc>
          <w:tcPr>
            <w:tcW w:w="8494"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14:paraId="25477F0F" w14:textId="77777777" w:rsidR="001E77E3" w:rsidRPr="00C21778" w:rsidRDefault="001E77E3" w:rsidP="001D242E">
            <w:pPr>
              <w:ind w:firstLine="0"/>
              <w:rPr>
                <w:rFonts w:cs="Arial"/>
                <w:szCs w:val="24"/>
              </w:rPr>
            </w:pPr>
            <w:r w:rsidRPr="00C21778">
              <w:rPr>
                <w:rFonts w:cs="Arial"/>
                <w:b/>
                <w:szCs w:val="24"/>
              </w:rPr>
              <w:t xml:space="preserve">DISCIPLINA: </w:t>
            </w:r>
            <w:r w:rsidRPr="00C21778">
              <w:rPr>
                <w:rFonts w:cs="Arial"/>
                <w:szCs w:val="24"/>
              </w:rPr>
              <w:t>Empreendedorismo em Informática</w:t>
            </w:r>
          </w:p>
        </w:tc>
      </w:tr>
      <w:tr w:rsidR="001E77E3" w:rsidRPr="00C21778" w14:paraId="6F757BC5" w14:textId="77777777" w:rsidTr="001D242E">
        <w:tc>
          <w:tcPr>
            <w:tcW w:w="8494"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14:paraId="77616BE7" w14:textId="77777777" w:rsidR="001E77E3" w:rsidRPr="00C21778" w:rsidRDefault="001E77E3" w:rsidP="001D242E">
            <w:pPr>
              <w:ind w:firstLine="0"/>
              <w:rPr>
                <w:rFonts w:cs="Arial"/>
                <w:szCs w:val="24"/>
              </w:rPr>
            </w:pPr>
            <w:r w:rsidRPr="00C21778">
              <w:rPr>
                <w:rFonts w:cs="Arial"/>
                <w:b/>
                <w:szCs w:val="24"/>
              </w:rPr>
              <w:lastRenderedPageBreak/>
              <w:t xml:space="preserve">EMENTA: </w:t>
            </w:r>
            <w:r w:rsidRPr="00C21778">
              <w:rPr>
                <w:rFonts w:cs="Arial"/>
                <w:szCs w:val="24"/>
              </w:rPr>
              <w:t xml:space="preserve">Conceituando Empreendedorismo. Tipos de </w:t>
            </w:r>
            <w:r>
              <w:rPr>
                <w:rFonts w:cs="Arial"/>
                <w:szCs w:val="24"/>
              </w:rPr>
              <w:t>s</w:t>
            </w:r>
            <w:r w:rsidRPr="00C21778">
              <w:rPr>
                <w:rFonts w:cs="Arial"/>
                <w:szCs w:val="24"/>
              </w:rPr>
              <w:t xml:space="preserve">erviço. Compreendendo as finanças. Plano de </w:t>
            </w:r>
            <w:r>
              <w:rPr>
                <w:rFonts w:cs="Arial"/>
                <w:szCs w:val="24"/>
              </w:rPr>
              <w:t>m</w:t>
            </w:r>
            <w:r w:rsidRPr="00C21778">
              <w:rPr>
                <w:rFonts w:cs="Arial"/>
                <w:szCs w:val="24"/>
              </w:rPr>
              <w:t xml:space="preserve">arketing e </w:t>
            </w:r>
            <w:r>
              <w:rPr>
                <w:rFonts w:cs="Arial"/>
                <w:szCs w:val="24"/>
              </w:rPr>
              <w:t>l</w:t>
            </w:r>
            <w:r w:rsidRPr="00C21778">
              <w:rPr>
                <w:rFonts w:cs="Arial"/>
                <w:szCs w:val="24"/>
              </w:rPr>
              <w:t>egislação.</w:t>
            </w:r>
          </w:p>
        </w:tc>
      </w:tr>
    </w:tbl>
    <w:p w14:paraId="091A2257" w14:textId="77777777" w:rsidR="001E77E3" w:rsidRPr="00C21778" w:rsidRDefault="001E77E3" w:rsidP="001E77E3">
      <w:pPr>
        <w:spacing w:line="240" w:lineRule="auto"/>
        <w:ind w:firstLine="0"/>
        <w:rPr>
          <w:rFonts w:cs="Arial"/>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359"/>
      </w:tblGrid>
      <w:tr w:rsidR="001E77E3" w:rsidRPr="00C21778" w14:paraId="14B18B52" w14:textId="77777777" w:rsidTr="001D242E">
        <w:tc>
          <w:tcPr>
            <w:tcW w:w="8359" w:type="dxa"/>
            <w:shd w:val="clear" w:color="auto" w:fill="auto"/>
          </w:tcPr>
          <w:p w14:paraId="4AA41B21" w14:textId="77777777" w:rsidR="001E77E3" w:rsidRPr="00C21778" w:rsidRDefault="001E77E3" w:rsidP="001D242E">
            <w:pPr>
              <w:ind w:firstLine="0"/>
              <w:rPr>
                <w:rFonts w:cs="Arial"/>
                <w:szCs w:val="24"/>
              </w:rPr>
            </w:pPr>
            <w:r w:rsidRPr="00C21778">
              <w:rPr>
                <w:rFonts w:cs="Arial"/>
                <w:b/>
                <w:szCs w:val="24"/>
              </w:rPr>
              <w:t xml:space="preserve">DISCIPLINA: </w:t>
            </w:r>
            <w:r w:rsidRPr="00C21778">
              <w:rPr>
                <w:rFonts w:cs="Arial"/>
                <w:bCs/>
                <w:szCs w:val="24"/>
              </w:rPr>
              <w:t>Programação Web II – Java para Web</w:t>
            </w:r>
          </w:p>
        </w:tc>
      </w:tr>
      <w:tr w:rsidR="001E77E3" w:rsidRPr="00C21778" w14:paraId="31D201F6" w14:textId="77777777" w:rsidTr="001D242E">
        <w:tc>
          <w:tcPr>
            <w:tcW w:w="8359" w:type="dxa"/>
            <w:shd w:val="clear" w:color="auto" w:fill="auto"/>
          </w:tcPr>
          <w:p w14:paraId="7A3A8374" w14:textId="77777777" w:rsidR="001E77E3" w:rsidRPr="00C21778" w:rsidRDefault="001E77E3" w:rsidP="001D242E">
            <w:pPr>
              <w:ind w:firstLine="0"/>
              <w:rPr>
                <w:rFonts w:cs="Arial"/>
                <w:szCs w:val="24"/>
              </w:rPr>
            </w:pPr>
            <w:r w:rsidRPr="00C21778">
              <w:rPr>
                <w:rFonts w:cs="Arial"/>
                <w:b/>
                <w:szCs w:val="24"/>
              </w:rPr>
              <w:t xml:space="preserve">EMENTA: </w:t>
            </w:r>
            <w:r w:rsidRPr="00C21778">
              <w:rPr>
                <w:rFonts w:cs="Arial"/>
                <w:bCs/>
                <w:szCs w:val="24"/>
              </w:rPr>
              <w:t>Conceituando Servidor Web, Servlets, JSF, RichFaces e Primefaces</w:t>
            </w:r>
            <w:r w:rsidRPr="00C21778">
              <w:rPr>
                <w:rFonts w:cs="Arial"/>
                <w:szCs w:val="24"/>
              </w:rPr>
              <w:t xml:space="preserve">. Programar a camada view com </w:t>
            </w:r>
            <w:r w:rsidRPr="00C21778">
              <w:rPr>
                <w:rFonts w:eastAsia="Arial" w:cs="Arial"/>
                <w:szCs w:val="24"/>
              </w:rPr>
              <w:t>JSF</w:t>
            </w:r>
            <w:r w:rsidRPr="00C21778">
              <w:rPr>
                <w:rFonts w:cs="Arial"/>
                <w:szCs w:val="24"/>
              </w:rPr>
              <w:t xml:space="preserve">. </w:t>
            </w:r>
            <w:r w:rsidRPr="00C21778">
              <w:rPr>
                <w:rFonts w:eastAsia="Arial" w:cs="Arial"/>
                <w:szCs w:val="24"/>
              </w:rPr>
              <w:t>EJB, Hibernate e JPA</w:t>
            </w:r>
            <w:r w:rsidRPr="00C21778">
              <w:rPr>
                <w:rFonts w:cs="Arial"/>
                <w:szCs w:val="24"/>
              </w:rPr>
              <w:t>.</w:t>
            </w:r>
          </w:p>
        </w:tc>
      </w:tr>
    </w:tbl>
    <w:p w14:paraId="60A207EB" w14:textId="77777777" w:rsidR="001E77E3" w:rsidRPr="00C21778" w:rsidRDefault="001E77E3" w:rsidP="001E77E3">
      <w:pPr>
        <w:ind w:firstLine="0"/>
        <w:rPr>
          <w:rFonts w:cs="Arial"/>
          <w:szCs w:val="24"/>
        </w:rPr>
      </w:pPr>
    </w:p>
    <w:tbl>
      <w:tblPr>
        <w:tblW w:w="8494"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Look w:val="04A0" w:firstRow="1" w:lastRow="0" w:firstColumn="1" w:lastColumn="0" w:noHBand="0" w:noVBand="1"/>
      </w:tblPr>
      <w:tblGrid>
        <w:gridCol w:w="8494"/>
      </w:tblGrid>
      <w:tr w:rsidR="001E77E3" w:rsidRPr="00C21778" w14:paraId="5570B56B" w14:textId="77777777" w:rsidTr="001D242E">
        <w:tc>
          <w:tcPr>
            <w:tcW w:w="8494"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14:paraId="43169C23" w14:textId="77777777" w:rsidR="001E77E3" w:rsidRPr="00C21778" w:rsidRDefault="001E77E3" w:rsidP="001D242E">
            <w:pPr>
              <w:ind w:firstLine="0"/>
              <w:rPr>
                <w:rFonts w:cs="Arial"/>
                <w:szCs w:val="24"/>
              </w:rPr>
            </w:pPr>
            <w:r w:rsidRPr="00C21778">
              <w:rPr>
                <w:rFonts w:cs="Arial"/>
                <w:b/>
                <w:szCs w:val="24"/>
              </w:rPr>
              <w:t xml:space="preserve">DISCIPLINA: </w:t>
            </w:r>
            <w:r w:rsidRPr="00C21778">
              <w:rPr>
                <w:rFonts w:cs="Arial"/>
                <w:szCs w:val="24"/>
              </w:rPr>
              <w:t>Banco de Dados II</w:t>
            </w:r>
          </w:p>
        </w:tc>
      </w:tr>
      <w:tr w:rsidR="001E77E3" w:rsidRPr="00C21778" w14:paraId="14DE2874" w14:textId="77777777" w:rsidTr="001D242E">
        <w:tc>
          <w:tcPr>
            <w:tcW w:w="8494"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14:paraId="5FECA761" w14:textId="77777777" w:rsidR="001E77E3" w:rsidRPr="00C21778" w:rsidRDefault="001E77E3" w:rsidP="001D242E">
            <w:pPr>
              <w:ind w:firstLine="0"/>
              <w:rPr>
                <w:rFonts w:cs="Arial"/>
                <w:szCs w:val="24"/>
              </w:rPr>
            </w:pPr>
            <w:r w:rsidRPr="00C21778">
              <w:rPr>
                <w:rFonts w:cs="Arial"/>
                <w:b/>
                <w:szCs w:val="24"/>
              </w:rPr>
              <w:t xml:space="preserve">EMENTA: </w:t>
            </w:r>
            <w:r w:rsidRPr="00C21778">
              <w:rPr>
                <w:rFonts w:cs="Arial"/>
                <w:szCs w:val="24"/>
              </w:rPr>
              <w:t>Introdução a administração de banco de dados. Conhecendo os SGBD´s. Configurando os SGBD´s. Construindo consultas. Indices e Views. Monitorando um SGBD.</w:t>
            </w:r>
          </w:p>
        </w:tc>
      </w:tr>
    </w:tbl>
    <w:p w14:paraId="29C2B96B" w14:textId="77777777" w:rsidR="001E77E3" w:rsidRPr="00C21778" w:rsidRDefault="001E77E3" w:rsidP="001E77E3">
      <w:pPr>
        <w:spacing w:line="240" w:lineRule="auto"/>
        <w:ind w:firstLine="0"/>
        <w:rPr>
          <w:rFonts w:cs="Arial"/>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494"/>
      </w:tblGrid>
      <w:tr w:rsidR="001E77E3" w:rsidRPr="00C21778" w14:paraId="4CED695D" w14:textId="77777777" w:rsidTr="001D242E">
        <w:tc>
          <w:tcPr>
            <w:tcW w:w="8494" w:type="dxa"/>
            <w:shd w:val="clear" w:color="auto" w:fill="auto"/>
          </w:tcPr>
          <w:p w14:paraId="2E4FF817" w14:textId="77777777" w:rsidR="001E77E3" w:rsidRPr="00C21778" w:rsidRDefault="001E77E3" w:rsidP="001D242E">
            <w:pPr>
              <w:ind w:firstLine="0"/>
              <w:rPr>
                <w:rFonts w:cs="Arial"/>
                <w:szCs w:val="24"/>
              </w:rPr>
            </w:pPr>
            <w:r w:rsidRPr="00C21778">
              <w:rPr>
                <w:rFonts w:cs="Arial"/>
                <w:b/>
                <w:szCs w:val="24"/>
              </w:rPr>
              <w:t xml:space="preserve">DISCIPLINA: </w:t>
            </w:r>
            <w:r w:rsidRPr="00C21778">
              <w:rPr>
                <w:rFonts w:cs="Arial"/>
                <w:szCs w:val="24"/>
              </w:rPr>
              <w:t>Redes III - Segurança</w:t>
            </w:r>
          </w:p>
        </w:tc>
      </w:tr>
      <w:tr w:rsidR="001E77E3" w:rsidRPr="00C21778" w14:paraId="7379AC96" w14:textId="77777777" w:rsidTr="001D242E">
        <w:tc>
          <w:tcPr>
            <w:tcW w:w="8494" w:type="dxa"/>
            <w:shd w:val="clear" w:color="auto" w:fill="auto"/>
          </w:tcPr>
          <w:p w14:paraId="4AEFFAE9" w14:textId="77777777" w:rsidR="001E77E3" w:rsidRPr="00C21778" w:rsidRDefault="001E77E3" w:rsidP="001D242E">
            <w:pPr>
              <w:ind w:firstLine="0"/>
              <w:rPr>
                <w:rFonts w:cs="Arial"/>
                <w:szCs w:val="24"/>
              </w:rPr>
            </w:pPr>
            <w:r w:rsidRPr="00C21778">
              <w:rPr>
                <w:rFonts w:cs="Arial"/>
                <w:b/>
                <w:szCs w:val="24"/>
              </w:rPr>
              <w:t xml:space="preserve">EMENTA: </w:t>
            </w:r>
            <w:r w:rsidRPr="00C21778">
              <w:rPr>
                <w:rFonts w:eastAsia="MS Mincho" w:cs="Arial"/>
                <w:color w:val="000000"/>
                <w:szCs w:val="24"/>
              </w:rPr>
              <w:t xml:space="preserve">Políticas de Segurança em Redes. Tipos de </w:t>
            </w:r>
            <w:r>
              <w:rPr>
                <w:rFonts w:eastAsia="MS Mincho" w:cs="Arial"/>
                <w:color w:val="000000"/>
                <w:szCs w:val="24"/>
              </w:rPr>
              <w:t>a</w:t>
            </w:r>
            <w:r w:rsidRPr="00C21778">
              <w:rPr>
                <w:rFonts w:eastAsia="MS Mincho" w:cs="Arial"/>
                <w:color w:val="000000"/>
                <w:szCs w:val="24"/>
              </w:rPr>
              <w:t xml:space="preserve">taque. Vulnerabilidade da Rede. Incidentes. Responsabilidade do </w:t>
            </w:r>
            <w:r>
              <w:rPr>
                <w:rFonts w:eastAsia="MS Mincho" w:cs="Arial"/>
                <w:color w:val="000000"/>
                <w:szCs w:val="24"/>
              </w:rPr>
              <w:t>a</w:t>
            </w:r>
            <w:r w:rsidRPr="00C21778">
              <w:rPr>
                <w:rFonts w:eastAsia="MS Mincho" w:cs="Arial"/>
                <w:color w:val="000000"/>
                <w:szCs w:val="24"/>
              </w:rPr>
              <w:t xml:space="preserve">taque. Técnicas de </w:t>
            </w:r>
            <w:r>
              <w:rPr>
                <w:rFonts w:eastAsia="MS Mincho" w:cs="Arial"/>
                <w:color w:val="000000"/>
                <w:szCs w:val="24"/>
              </w:rPr>
              <w:t>p</w:t>
            </w:r>
            <w:r w:rsidRPr="00C21778">
              <w:rPr>
                <w:rFonts w:eastAsia="MS Mincho" w:cs="Arial"/>
                <w:color w:val="000000"/>
                <w:szCs w:val="24"/>
              </w:rPr>
              <w:t>revenção.</w:t>
            </w:r>
          </w:p>
        </w:tc>
      </w:tr>
    </w:tbl>
    <w:p w14:paraId="1DDEDE92" w14:textId="77777777" w:rsidR="001E77E3" w:rsidRPr="00C21778" w:rsidRDefault="001E77E3" w:rsidP="001E77E3">
      <w:pPr>
        <w:spacing w:line="240" w:lineRule="auto"/>
        <w:ind w:firstLine="0"/>
        <w:rPr>
          <w:rFonts w:cs="Arial"/>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494"/>
      </w:tblGrid>
      <w:tr w:rsidR="001E77E3" w:rsidRPr="00C21778" w14:paraId="3A4557B6" w14:textId="77777777" w:rsidTr="001D242E">
        <w:tc>
          <w:tcPr>
            <w:tcW w:w="8494" w:type="dxa"/>
            <w:shd w:val="clear" w:color="auto" w:fill="auto"/>
          </w:tcPr>
          <w:p w14:paraId="0A0D460F" w14:textId="77777777" w:rsidR="001E77E3" w:rsidRPr="00C21778" w:rsidRDefault="001E77E3" w:rsidP="001D242E">
            <w:pPr>
              <w:ind w:firstLine="0"/>
              <w:rPr>
                <w:rFonts w:cs="Arial"/>
                <w:szCs w:val="24"/>
              </w:rPr>
            </w:pPr>
            <w:r w:rsidRPr="00C21778">
              <w:rPr>
                <w:rFonts w:cs="Arial"/>
                <w:b/>
                <w:szCs w:val="24"/>
              </w:rPr>
              <w:t xml:space="preserve">DISCIPLINA: </w:t>
            </w:r>
            <w:r w:rsidRPr="00C21778">
              <w:rPr>
                <w:rFonts w:cs="Arial"/>
                <w:bCs/>
                <w:szCs w:val="24"/>
              </w:rPr>
              <w:t>Sistemas Operacionais III – Administrador Linux</w:t>
            </w:r>
          </w:p>
        </w:tc>
      </w:tr>
      <w:tr w:rsidR="001E77E3" w:rsidRPr="00C21778" w14:paraId="44DABF68" w14:textId="77777777" w:rsidTr="001D242E">
        <w:tc>
          <w:tcPr>
            <w:tcW w:w="8494" w:type="dxa"/>
            <w:shd w:val="clear" w:color="auto" w:fill="auto"/>
          </w:tcPr>
          <w:p w14:paraId="1142A5AE" w14:textId="77777777" w:rsidR="001E77E3" w:rsidRPr="00C21778" w:rsidRDefault="001E77E3" w:rsidP="001D242E">
            <w:pPr>
              <w:ind w:firstLine="0"/>
              <w:rPr>
                <w:rFonts w:cs="Arial"/>
                <w:szCs w:val="24"/>
              </w:rPr>
            </w:pPr>
            <w:r w:rsidRPr="00C21778">
              <w:rPr>
                <w:rFonts w:cs="Arial"/>
                <w:b/>
                <w:szCs w:val="24"/>
              </w:rPr>
              <w:t xml:space="preserve">EMENTA: </w:t>
            </w:r>
            <w:r w:rsidRPr="00C21778">
              <w:rPr>
                <w:rFonts w:cs="Arial"/>
                <w:szCs w:val="24"/>
              </w:rPr>
              <w:t xml:space="preserve">Conceitos de </w:t>
            </w:r>
            <w:r>
              <w:rPr>
                <w:rFonts w:cs="Arial"/>
                <w:szCs w:val="24"/>
              </w:rPr>
              <w:t>s</w:t>
            </w:r>
            <w:r w:rsidRPr="00C21778">
              <w:rPr>
                <w:rFonts w:cs="Arial"/>
                <w:szCs w:val="24"/>
              </w:rPr>
              <w:t xml:space="preserve">istema </w:t>
            </w:r>
            <w:r>
              <w:rPr>
                <w:rFonts w:cs="Arial"/>
                <w:szCs w:val="24"/>
              </w:rPr>
              <w:t>o</w:t>
            </w:r>
            <w:r w:rsidRPr="00C21778">
              <w:rPr>
                <w:rFonts w:cs="Arial"/>
                <w:szCs w:val="24"/>
              </w:rPr>
              <w:t xml:space="preserve">peracional Linux. Distribuições Linux. Instalando o Linux. Conhecendo o </w:t>
            </w:r>
            <w:r>
              <w:rPr>
                <w:rFonts w:cs="Arial"/>
                <w:szCs w:val="24"/>
              </w:rPr>
              <w:t>s</w:t>
            </w:r>
            <w:r w:rsidRPr="00C21778">
              <w:rPr>
                <w:rFonts w:cs="Arial"/>
                <w:szCs w:val="24"/>
              </w:rPr>
              <w:t xml:space="preserve">istema. Árvores de </w:t>
            </w:r>
            <w:r>
              <w:rPr>
                <w:rFonts w:cs="Arial"/>
                <w:szCs w:val="24"/>
              </w:rPr>
              <w:t>d</w:t>
            </w:r>
            <w:r w:rsidRPr="00C21778">
              <w:rPr>
                <w:rFonts w:cs="Arial"/>
                <w:szCs w:val="24"/>
              </w:rPr>
              <w:t xml:space="preserve">iretório. Administração do </w:t>
            </w:r>
            <w:r>
              <w:rPr>
                <w:rFonts w:cs="Arial"/>
                <w:szCs w:val="24"/>
              </w:rPr>
              <w:t>s</w:t>
            </w:r>
            <w:r w:rsidRPr="00C21778">
              <w:rPr>
                <w:rFonts w:cs="Arial"/>
                <w:szCs w:val="24"/>
              </w:rPr>
              <w:t xml:space="preserve">istema. Servidores e </w:t>
            </w:r>
            <w:r>
              <w:rPr>
                <w:rFonts w:cs="Arial"/>
                <w:szCs w:val="24"/>
              </w:rPr>
              <w:t>r</w:t>
            </w:r>
            <w:r w:rsidRPr="00C21778">
              <w:rPr>
                <w:rFonts w:cs="Arial"/>
                <w:szCs w:val="24"/>
              </w:rPr>
              <w:t xml:space="preserve">edes com Linux. Terminal de </w:t>
            </w:r>
            <w:r>
              <w:rPr>
                <w:rFonts w:cs="Arial"/>
                <w:szCs w:val="24"/>
              </w:rPr>
              <w:t>c</w:t>
            </w:r>
            <w:r w:rsidRPr="00C21778">
              <w:rPr>
                <w:rFonts w:cs="Arial"/>
                <w:szCs w:val="24"/>
              </w:rPr>
              <w:t>omandos.</w:t>
            </w:r>
          </w:p>
        </w:tc>
      </w:tr>
    </w:tbl>
    <w:p w14:paraId="16EDBF4B" w14:textId="77777777" w:rsidR="001E77E3" w:rsidRPr="00C21778" w:rsidRDefault="001E77E3" w:rsidP="001E77E3">
      <w:pPr>
        <w:ind w:firstLine="0"/>
        <w:rPr>
          <w:rFonts w:cs="Arial"/>
          <w:szCs w:val="24"/>
        </w:rPr>
      </w:pPr>
    </w:p>
    <w:tbl>
      <w:tblPr>
        <w:tblW w:w="8494"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Look w:val="04A0" w:firstRow="1" w:lastRow="0" w:firstColumn="1" w:lastColumn="0" w:noHBand="0" w:noVBand="1"/>
      </w:tblPr>
      <w:tblGrid>
        <w:gridCol w:w="8494"/>
      </w:tblGrid>
      <w:tr w:rsidR="001E77E3" w:rsidRPr="00C21778" w14:paraId="07B896ED" w14:textId="77777777" w:rsidTr="001D242E">
        <w:tc>
          <w:tcPr>
            <w:tcW w:w="8494"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14:paraId="39D050CD" w14:textId="77777777" w:rsidR="001E77E3" w:rsidRPr="00C21778" w:rsidRDefault="001E77E3" w:rsidP="001D242E">
            <w:pPr>
              <w:ind w:firstLine="0"/>
              <w:rPr>
                <w:rFonts w:cs="Arial"/>
                <w:szCs w:val="24"/>
              </w:rPr>
            </w:pPr>
            <w:r w:rsidRPr="00C21778">
              <w:rPr>
                <w:rFonts w:cs="Arial"/>
                <w:b/>
                <w:szCs w:val="24"/>
              </w:rPr>
              <w:t xml:space="preserve">DISCIPLINA: </w:t>
            </w:r>
            <w:r w:rsidRPr="00C21778">
              <w:rPr>
                <w:rFonts w:cs="Arial"/>
                <w:szCs w:val="24"/>
              </w:rPr>
              <w:t>Governança em TI</w:t>
            </w:r>
          </w:p>
        </w:tc>
      </w:tr>
      <w:tr w:rsidR="001E77E3" w:rsidRPr="00C21778" w14:paraId="65822E4E" w14:textId="77777777" w:rsidTr="001D242E">
        <w:tc>
          <w:tcPr>
            <w:tcW w:w="8494"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14:paraId="4F82BC64" w14:textId="77777777" w:rsidR="001E77E3" w:rsidRPr="00C21778" w:rsidRDefault="001E77E3" w:rsidP="001D242E">
            <w:pPr>
              <w:ind w:firstLine="0"/>
              <w:rPr>
                <w:rFonts w:cs="Arial"/>
                <w:szCs w:val="24"/>
              </w:rPr>
            </w:pPr>
            <w:r w:rsidRPr="00C21778">
              <w:rPr>
                <w:rFonts w:cs="Arial"/>
                <w:b/>
                <w:szCs w:val="24"/>
              </w:rPr>
              <w:t xml:space="preserve">EMENTA: </w:t>
            </w:r>
            <w:r w:rsidRPr="00C21778">
              <w:rPr>
                <w:rFonts w:cs="Arial"/>
                <w:szCs w:val="24"/>
              </w:rPr>
              <w:t xml:space="preserve">Gerenciamento de </w:t>
            </w:r>
            <w:r>
              <w:rPr>
                <w:rFonts w:cs="Arial"/>
                <w:szCs w:val="24"/>
              </w:rPr>
              <w:t>s</w:t>
            </w:r>
            <w:r w:rsidRPr="00C21778">
              <w:rPr>
                <w:rFonts w:cs="Arial"/>
                <w:szCs w:val="24"/>
              </w:rPr>
              <w:t xml:space="preserve">erviços de TI. Central de </w:t>
            </w:r>
            <w:r>
              <w:rPr>
                <w:rFonts w:cs="Arial"/>
                <w:szCs w:val="24"/>
              </w:rPr>
              <w:t>s</w:t>
            </w:r>
            <w:r w:rsidRPr="00C21778">
              <w:rPr>
                <w:rFonts w:cs="Arial"/>
                <w:szCs w:val="24"/>
              </w:rPr>
              <w:t xml:space="preserve">erviços e </w:t>
            </w:r>
            <w:r>
              <w:rPr>
                <w:rFonts w:cs="Arial"/>
                <w:szCs w:val="24"/>
              </w:rPr>
              <w:t>g</w:t>
            </w:r>
            <w:r w:rsidRPr="00C21778">
              <w:rPr>
                <w:rFonts w:cs="Arial"/>
                <w:szCs w:val="24"/>
              </w:rPr>
              <w:t xml:space="preserve">erenciamento de </w:t>
            </w:r>
            <w:r>
              <w:rPr>
                <w:rFonts w:cs="Arial"/>
                <w:szCs w:val="24"/>
              </w:rPr>
              <w:t>i</w:t>
            </w:r>
            <w:r w:rsidRPr="00C21778">
              <w:rPr>
                <w:rFonts w:cs="Arial"/>
                <w:szCs w:val="24"/>
              </w:rPr>
              <w:t xml:space="preserve">ncidentes. Gerenciamento de </w:t>
            </w:r>
            <w:r>
              <w:rPr>
                <w:rFonts w:cs="Arial"/>
                <w:szCs w:val="24"/>
              </w:rPr>
              <w:t>incidente.</w:t>
            </w:r>
            <w:r w:rsidRPr="00C21778">
              <w:rPr>
                <w:rFonts w:cs="Arial"/>
                <w:szCs w:val="24"/>
              </w:rPr>
              <w:t xml:space="preserve"> Gerenciamento de </w:t>
            </w:r>
            <w:r>
              <w:rPr>
                <w:rFonts w:cs="Arial"/>
                <w:szCs w:val="24"/>
              </w:rPr>
              <w:t>p</w:t>
            </w:r>
            <w:r w:rsidRPr="00C21778">
              <w:rPr>
                <w:rFonts w:cs="Arial"/>
                <w:szCs w:val="24"/>
              </w:rPr>
              <w:t xml:space="preserve">roblema e de </w:t>
            </w:r>
            <w:r>
              <w:rPr>
                <w:rFonts w:cs="Arial"/>
                <w:szCs w:val="24"/>
              </w:rPr>
              <w:t>m</w:t>
            </w:r>
            <w:r w:rsidRPr="00C21778">
              <w:rPr>
                <w:rFonts w:cs="Arial"/>
                <w:szCs w:val="24"/>
              </w:rPr>
              <w:t xml:space="preserve">udanças. Gerenciamento de </w:t>
            </w:r>
            <w:r>
              <w:rPr>
                <w:rFonts w:cs="Arial"/>
                <w:szCs w:val="24"/>
              </w:rPr>
              <w:t>l</w:t>
            </w:r>
            <w:r w:rsidRPr="00C21778">
              <w:rPr>
                <w:rFonts w:cs="Arial"/>
                <w:szCs w:val="24"/>
              </w:rPr>
              <w:t xml:space="preserve">iberação e </w:t>
            </w:r>
            <w:r>
              <w:rPr>
                <w:rFonts w:cs="Arial"/>
                <w:szCs w:val="24"/>
              </w:rPr>
              <w:t>c</w:t>
            </w:r>
            <w:r w:rsidRPr="00C21778">
              <w:rPr>
                <w:rFonts w:cs="Arial"/>
                <w:szCs w:val="24"/>
              </w:rPr>
              <w:t xml:space="preserve">onfiguração. Gerenciamento de </w:t>
            </w:r>
            <w:r>
              <w:rPr>
                <w:rFonts w:cs="Arial"/>
                <w:szCs w:val="24"/>
              </w:rPr>
              <w:t>n</w:t>
            </w:r>
            <w:r w:rsidRPr="00C21778">
              <w:rPr>
                <w:rFonts w:cs="Arial"/>
                <w:szCs w:val="24"/>
              </w:rPr>
              <w:t xml:space="preserve">ível de </w:t>
            </w:r>
            <w:r>
              <w:rPr>
                <w:rFonts w:cs="Arial"/>
                <w:szCs w:val="24"/>
              </w:rPr>
              <w:t>s</w:t>
            </w:r>
            <w:r w:rsidRPr="00C21778">
              <w:rPr>
                <w:rFonts w:cs="Arial"/>
                <w:szCs w:val="24"/>
              </w:rPr>
              <w:t xml:space="preserve">erviço. Gerenciamento de capacidade, disponibilidade, continuidade e financeiro. Evolução </w:t>
            </w:r>
            <w:r>
              <w:rPr>
                <w:rFonts w:cs="Arial"/>
                <w:szCs w:val="24"/>
              </w:rPr>
              <w:t>d</w:t>
            </w:r>
            <w:r w:rsidRPr="00C21778">
              <w:rPr>
                <w:rFonts w:cs="Arial"/>
                <w:szCs w:val="24"/>
              </w:rPr>
              <w:t xml:space="preserve">a </w:t>
            </w:r>
            <w:r>
              <w:rPr>
                <w:rFonts w:cs="Arial"/>
                <w:szCs w:val="24"/>
              </w:rPr>
              <w:t>g</w:t>
            </w:r>
            <w:r w:rsidRPr="00C21778">
              <w:rPr>
                <w:rFonts w:cs="Arial"/>
                <w:szCs w:val="24"/>
              </w:rPr>
              <w:t xml:space="preserve">estão de TI. O que é Governança em TI, estruturas, domínios, responsabilidades, benefícios. O que é COBIT, aplicação, origem, evolução, princípios, filosofia, estrutura, família de produtos. A </w:t>
            </w:r>
            <w:r>
              <w:rPr>
                <w:rFonts w:cs="Arial"/>
                <w:szCs w:val="24"/>
              </w:rPr>
              <w:t>e</w:t>
            </w:r>
            <w:r w:rsidRPr="00C21778">
              <w:rPr>
                <w:rFonts w:cs="Arial"/>
                <w:szCs w:val="24"/>
              </w:rPr>
              <w:t xml:space="preserve">strutura do </w:t>
            </w:r>
            <w:r>
              <w:rPr>
                <w:rFonts w:cs="Arial"/>
                <w:szCs w:val="24"/>
              </w:rPr>
              <w:t>f</w:t>
            </w:r>
            <w:r w:rsidRPr="00C21778">
              <w:rPr>
                <w:rFonts w:cs="Arial"/>
                <w:szCs w:val="24"/>
              </w:rPr>
              <w:t>ramework COBIT.</w:t>
            </w:r>
          </w:p>
        </w:tc>
      </w:tr>
    </w:tbl>
    <w:p w14:paraId="4E374857" w14:textId="77777777" w:rsidR="00746677" w:rsidRPr="00C21778" w:rsidRDefault="00746677" w:rsidP="001E77E3">
      <w:pPr>
        <w:ind w:firstLine="0"/>
        <w:rPr>
          <w:rFonts w:cs="Arial"/>
          <w:szCs w:val="24"/>
        </w:rPr>
      </w:pPr>
    </w:p>
    <w:sectPr w:rsidR="00746677" w:rsidRPr="00C21778">
      <w:footerReference w:type="default" r:id="rId16"/>
      <w:pgSz w:w="11906" w:h="16838"/>
      <w:pgMar w:top="1701" w:right="1418" w:bottom="1701" w:left="1418" w:header="709" w:footer="709" w:gutter="0"/>
      <w:cols w:space="720"/>
      <w:formProt w:val="0"/>
      <w:titlePg/>
      <w:docGrid w:linePitch="360" w:charSpace="-614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0B93D5" w14:textId="77777777" w:rsidR="00AC5EAF" w:rsidRDefault="00AC5EAF">
      <w:pPr>
        <w:spacing w:line="240" w:lineRule="auto"/>
      </w:pPr>
      <w:r>
        <w:separator/>
      </w:r>
    </w:p>
    <w:p w14:paraId="4C335521" w14:textId="77777777" w:rsidR="00AC5EAF" w:rsidRDefault="00AC5EAF"/>
  </w:endnote>
  <w:endnote w:type="continuationSeparator" w:id="0">
    <w:p w14:paraId="39A05504" w14:textId="77777777" w:rsidR="00AC5EAF" w:rsidRDefault="00AC5EAF">
      <w:pPr>
        <w:spacing w:line="240" w:lineRule="auto"/>
      </w:pPr>
      <w:r>
        <w:continuationSeparator/>
      </w:r>
    </w:p>
    <w:p w14:paraId="56EA514B" w14:textId="77777777" w:rsidR="00AC5EAF" w:rsidRDefault="00AC5EA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Verdana">
    <w:panose1 w:val="020B0604030504040204"/>
    <w:charset w:val="00"/>
    <w:family w:val="swiss"/>
    <w:pitch w:val="variable"/>
    <w:sig w:usb0="A10006FF" w:usb1="4000205B" w:usb2="0000001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70E614" w14:textId="77777777" w:rsidR="00F13626" w:rsidRDefault="00F13626" w:rsidP="000634D8">
    <w:pPr>
      <w:jc w:val="right"/>
    </w:pPr>
  </w:p>
  <w:p w14:paraId="043750EE" w14:textId="77777777" w:rsidR="00F13626" w:rsidRDefault="00F13626"/>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04A566" w14:textId="77777777" w:rsidR="00F13626" w:rsidRDefault="00F13626">
    <w:pPr>
      <w:jc w:val="right"/>
    </w:pPr>
  </w:p>
  <w:p w14:paraId="4F4A177D" w14:textId="77777777" w:rsidR="00F13626" w:rsidRDefault="00F13626"/>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BD176D" w14:textId="41646D33" w:rsidR="00F13626" w:rsidRPr="008F2F81" w:rsidRDefault="00F13626">
    <w:pPr>
      <w:jc w:val="right"/>
      <w:rPr>
        <w:sz w:val="20"/>
        <w:szCs w:val="20"/>
      </w:rPr>
    </w:pPr>
    <w:r w:rsidRPr="008F2F81">
      <w:rPr>
        <w:sz w:val="20"/>
        <w:szCs w:val="20"/>
      </w:rPr>
      <w:fldChar w:fldCharType="begin"/>
    </w:r>
    <w:r w:rsidRPr="008F2F81">
      <w:rPr>
        <w:sz w:val="20"/>
        <w:szCs w:val="20"/>
      </w:rPr>
      <w:instrText>PAGE</w:instrText>
    </w:r>
    <w:r w:rsidRPr="008F2F81">
      <w:rPr>
        <w:sz w:val="20"/>
        <w:szCs w:val="20"/>
      </w:rPr>
      <w:fldChar w:fldCharType="separate"/>
    </w:r>
    <w:r w:rsidR="00FB3152">
      <w:rPr>
        <w:noProof/>
        <w:sz w:val="20"/>
        <w:szCs w:val="20"/>
      </w:rPr>
      <w:t>13</w:t>
    </w:r>
    <w:r w:rsidRPr="008F2F81">
      <w:rPr>
        <w:sz w:val="20"/>
        <w:szCs w:val="20"/>
      </w:rPr>
      <w:fldChar w:fldCharType="end"/>
    </w:r>
  </w:p>
  <w:p w14:paraId="023890CF" w14:textId="77777777" w:rsidR="00F13626" w:rsidRDefault="00F13626"/>
  <w:p w14:paraId="4F18115E" w14:textId="77777777" w:rsidR="00F13626" w:rsidRDefault="00F13626"/>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B10DED" w14:textId="77777777" w:rsidR="00AC5EAF" w:rsidRDefault="00AC5EAF">
      <w:pPr>
        <w:spacing w:line="240" w:lineRule="auto"/>
      </w:pPr>
      <w:r>
        <w:separator/>
      </w:r>
    </w:p>
    <w:p w14:paraId="64701E6D" w14:textId="77777777" w:rsidR="00AC5EAF" w:rsidRDefault="00AC5EAF"/>
  </w:footnote>
  <w:footnote w:type="continuationSeparator" w:id="0">
    <w:p w14:paraId="53571C60" w14:textId="77777777" w:rsidR="00AC5EAF" w:rsidRDefault="00AC5EAF">
      <w:pPr>
        <w:spacing w:line="240" w:lineRule="auto"/>
      </w:pPr>
      <w:r>
        <w:continuationSeparator/>
      </w:r>
    </w:p>
    <w:p w14:paraId="4FE88290" w14:textId="77777777" w:rsidR="00AC5EAF" w:rsidRDefault="00AC5EA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390C2F" w14:textId="77777777" w:rsidR="00F13626" w:rsidRDefault="00F13626">
    <w:pPr>
      <w:pStyle w:val="Cabealho"/>
    </w:pPr>
  </w:p>
  <w:p w14:paraId="38952F75" w14:textId="77777777" w:rsidR="00F13626" w:rsidRDefault="00F13626">
    <w:pPr>
      <w:pStyle w:val="Cabealh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2E006F" w14:textId="77777777" w:rsidR="00F13626" w:rsidRPr="000F1D42" w:rsidRDefault="00F13626" w:rsidP="000D13BB">
    <w:pPr>
      <w:spacing w:line="240" w:lineRule="auto"/>
      <w:ind w:firstLine="0"/>
      <w:jc w:val="left"/>
      <w:textAlignment w:val="baseline"/>
      <w:rPr>
        <w:b/>
        <w:sz w:val="20"/>
        <w:szCs w:val="20"/>
      </w:rPr>
    </w:pPr>
    <w:r>
      <w:rPr>
        <w:rFonts w:ascii="Verdana" w:hAnsi="Verdana" w:cs="Arial"/>
        <w:b/>
        <w:noProof/>
        <w:color w:val="000000"/>
        <w:kern w:val="24"/>
        <w:sz w:val="20"/>
        <w:szCs w:val="20"/>
        <w:lang w:eastAsia="pt-BR"/>
      </w:rPr>
      <w:drawing>
        <wp:anchor distT="0" distB="0" distL="114300" distR="114300" simplePos="0" relativeHeight="251666432" behindDoc="0" locked="0" layoutInCell="1" allowOverlap="1" wp14:anchorId="6D0A5ECB" wp14:editId="41E3922D">
          <wp:simplePos x="0" y="0"/>
          <wp:positionH relativeFrom="margin">
            <wp:align>left</wp:align>
          </wp:positionH>
          <wp:positionV relativeFrom="paragraph">
            <wp:posOffset>-86360</wp:posOffset>
          </wp:positionV>
          <wp:extent cx="2028825" cy="712470"/>
          <wp:effectExtent l="0" t="0" r="9525" b="0"/>
          <wp:wrapSquare wrapText="bothSides"/>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 IFRJ_SÃO JOÃO DE MERITI.jpg"/>
                  <pic:cNvPicPr/>
                </pic:nvPicPr>
                <pic:blipFill>
                  <a:blip r:embed="rId1">
                    <a:extLst>
                      <a:ext uri="{28A0092B-C50C-407E-A947-70E740481C1C}">
                        <a14:useLocalDpi xmlns:a14="http://schemas.microsoft.com/office/drawing/2010/main" val="0"/>
                      </a:ext>
                    </a:extLst>
                  </a:blip>
                  <a:stretch>
                    <a:fillRect/>
                  </a:stretch>
                </pic:blipFill>
                <pic:spPr>
                  <a:xfrm>
                    <a:off x="0" y="0"/>
                    <a:ext cx="2028825" cy="712470"/>
                  </a:xfrm>
                  <a:prstGeom prst="rect">
                    <a:avLst/>
                  </a:prstGeom>
                </pic:spPr>
              </pic:pic>
            </a:graphicData>
          </a:graphic>
          <wp14:sizeRelH relativeFrom="page">
            <wp14:pctWidth>0</wp14:pctWidth>
          </wp14:sizeRelH>
          <wp14:sizeRelV relativeFrom="page">
            <wp14:pctHeight>0</wp14:pctHeight>
          </wp14:sizeRelV>
        </wp:anchor>
      </w:drawing>
    </w:r>
    <w:r w:rsidRPr="000F1D42">
      <w:rPr>
        <w:rFonts w:ascii="Verdana" w:hAnsi="Verdana" w:cs="Arial"/>
        <w:b/>
        <w:color w:val="000000"/>
        <w:kern w:val="24"/>
        <w:sz w:val="20"/>
        <w:szCs w:val="20"/>
      </w:rPr>
      <w:t>Ministério da Educação</w:t>
    </w:r>
  </w:p>
  <w:p w14:paraId="22D39B1C" w14:textId="77777777" w:rsidR="00F13626" w:rsidRPr="000F1D42" w:rsidRDefault="00F13626" w:rsidP="000D13BB">
    <w:pPr>
      <w:kinsoku w:val="0"/>
      <w:overflowPunct w:val="0"/>
      <w:spacing w:line="240" w:lineRule="auto"/>
      <w:ind w:left="708" w:firstLine="0"/>
      <w:jc w:val="left"/>
      <w:textAlignment w:val="baseline"/>
      <w:rPr>
        <w:b/>
        <w:sz w:val="20"/>
        <w:szCs w:val="20"/>
      </w:rPr>
    </w:pPr>
    <w:r w:rsidRPr="000F1D42">
      <w:rPr>
        <w:rFonts w:ascii="Verdana" w:hAnsi="Verdana" w:cs="Arial"/>
        <w:b/>
        <w:color w:val="000000"/>
        <w:kern w:val="24"/>
        <w:sz w:val="20"/>
        <w:szCs w:val="20"/>
      </w:rPr>
      <w:t>Secretaria de Educação Profissional e Tecnológica</w:t>
    </w:r>
  </w:p>
  <w:p w14:paraId="2AF25385" w14:textId="77777777" w:rsidR="00F13626" w:rsidRPr="000F1D42" w:rsidRDefault="00F13626" w:rsidP="000D13BB">
    <w:pPr>
      <w:kinsoku w:val="0"/>
      <w:overflowPunct w:val="0"/>
      <w:spacing w:line="240" w:lineRule="auto"/>
      <w:ind w:firstLine="0"/>
      <w:jc w:val="left"/>
      <w:textAlignment w:val="baseline"/>
      <w:rPr>
        <w:rFonts w:ascii="Verdana" w:hAnsi="Verdana" w:cs="Arial"/>
        <w:b/>
        <w:color w:val="000000"/>
        <w:kern w:val="24"/>
        <w:sz w:val="20"/>
        <w:szCs w:val="20"/>
      </w:rPr>
    </w:pPr>
    <w:r w:rsidRPr="000F1D42">
      <w:rPr>
        <w:rFonts w:ascii="Verdana" w:hAnsi="Verdana" w:cs="Arial"/>
        <w:b/>
        <w:color w:val="000000"/>
        <w:kern w:val="24"/>
        <w:sz w:val="20"/>
        <w:szCs w:val="20"/>
      </w:rPr>
      <w:t>Instituto Federal do Rio de Janeiro – IFRJ</w:t>
    </w:r>
  </w:p>
  <w:p w14:paraId="2D7AE0B2" w14:textId="77777777" w:rsidR="00F13626" w:rsidRPr="000D13BB" w:rsidRDefault="00F13626" w:rsidP="000D13BB">
    <w:pPr>
      <w:kinsoku w:val="0"/>
      <w:overflowPunct w:val="0"/>
      <w:spacing w:after="360" w:line="240" w:lineRule="auto"/>
      <w:ind w:firstLine="0"/>
      <w:jc w:val="left"/>
      <w:textAlignment w:val="baseline"/>
      <w:rPr>
        <w:b/>
        <w:sz w:val="20"/>
        <w:szCs w:val="20"/>
      </w:rPr>
    </w:pPr>
    <w:r w:rsidRPr="000F1D42">
      <w:rPr>
        <w:rFonts w:ascii="Verdana" w:hAnsi="Verdana" w:cs="Arial"/>
        <w:b/>
        <w:color w:val="000000"/>
        <w:kern w:val="24"/>
        <w:sz w:val="20"/>
        <w:szCs w:val="20"/>
      </w:rPr>
      <w:t>Campus São João de Meriti</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AD0661" w14:textId="77777777" w:rsidR="00F13626" w:rsidRPr="000F1D42" w:rsidRDefault="00F13626" w:rsidP="00847D32">
    <w:pPr>
      <w:spacing w:line="240" w:lineRule="auto"/>
      <w:ind w:firstLine="0"/>
      <w:jc w:val="left"/>
      <w:textAlignment w:val="baseline"/>
      <w:rPr>
        <w:b/>
        <w:sz w:val="20"/>
        <w:szCs w:val="20"/>
      </w:rPr>
    </w:pPr>
    <w:r>
      <w:rPr>
        <w:rFonts w:ascii="Verdana" w:hAnsi="Verdana" w:cs="Arial"/>
        <w:b/>
        <w:noProof/>
        <w:color w:val="000000"/>
        <w:kern w:val="24"/>
        <w:sz w:val="20"/>
        <w:szCs w:val="20"/>
        <w:lang w:eastAsia="pt-BR"/>
      </w:rPr>
      <w:drawing>
        <wp:anchor distT="0" distB="0" distL="114300" distR="114300" simplePos="0" relativeHeight="251664384" behindDoc="0" locked="0" layoutInCell="1" allowOverlap="1" wp14:anchorId="526B9659" wp14:editId="0473B18C">
          <wp:simplePos x="0" y="0"/>
          <wp:positionH relativeFrom="margin">
            <wp:align>left</wp:align>
          </wp:positionH>
          <wp:positionV relativeFrom="paragraph">
            <wp:posOffset>-86360</wp:posOffset>
          </wp:positionV>
          <wp:extent cx="2028825" cy="712470"/>
          <wp:effectExtent l="0" t="0" r="9525" b="0"/>
          <wp:wrapSquare wrapText="bothSides"/>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 IFRJ_SÃO JOÃO DE MERITI.jpg"/>
                  <pic:cNvPicPr/>
                </pic:nvPicPr>
                <pic:blipFill>
                  <a:blip r:embed="rId1">
                    <a:extLst>
                      <a:ext uri="{28A0092B-C50C-407E-A947-70E740481C1C}">
                        <a14:useLocalDpi xmlns:a14="http://schemas.microsoft.com/office/drawing/2010/main" val="0"/>
                      </a:ext>
                    </a:extLst>
                  </a:blip>
                  <a:stretch>
                    <a:fillRect/>
                  </a:stretch>
                </pic:blipFill>
                <pic:spPr>
                  <a:xfrm>
                    <a:off x="0" y="0"/>
                    <a:ext cx="2028825" cy="712470"/>
                  </a:xfrm>
                  <a:prstGeom prst="rect">
                    <a:avLst/>
                  </a:prstGeom>
                </pic:spPr>
              </pic:pic>
            </a:graphicData>
          </a:graphic>
          <wp14:sizeRelH relativeFrom="page">
            <wp14:pctWidth>0</wp14:pctWidth>
          </wp14:sizeRelH>
          <wp14:sizeRelV relativeFrom="page">
            <wp14:pctHeight>0</wp14:pctHeight>
          </wp14:sizeRelV>
        </wp:anchor>
      </w:drawing>
    </w:r>
    <w:r w:rsidRPr="000F1D42">
      <w:rPr>
        <w:rFonts w:ascii="Verdana" w:hAnsi="Verdana" w:cs="Arial"/>
        <w:b/>
        <w:color w:val="000000"/>
        <w:kern w:val="24"/>
        <w:sz w:val="20"/>
        <w:szCs w:val="20"/>
      </w:rPr>
      <w:t>Ministério da Educação</w:t>
    </w:r>
  </w:p>
  <w:p w14:paraId="45DAB03F" w14:textId="77777777" w:rsidR="00F13626" w:rsidRPr="000F1D42" w:rsidRDefault="00F13626" w:rsidP="00847D32">
    <w:pPr>
      <w:kinsoku w:val="0"/>
      <w:overflowPunct w:val="0"/>
      <w:spacing w:line="240" w:lineRule="auto"/>
      <w:ind w:left="708" w:firstLine="0"/>
      <w:jc w:val="left"/>
      <w:textAlignment w:val="baseline"/>
      <w:rPr>
        <w:b/>
        <w:sz w:val="20"/>
        <w:szCs w:val="20"/>
      </w:rPr>
    </w:pPr>
    <w:r w:rsidRPr="000F1D42">
      <w:rPr>
        <w:rFonts w:ascii="Verdana" w:hAnsi="Verdana" w:cs="Arial"/>
        <w:b/>
        <w:color w:val="000000"/>
        <w:kern w:val="24"/>
        <w:sz w:val="20"/>
        <w:szCs w:val="20"/>
      </w:rPr>
      <w:t>Secretaria de Educação Profissional e Tecnológica</w:t>
    </w:r>
  </w:p>
  <w:p w14:paraId="71A84823" w14:textId="77777777" w:rsidR="00F13626" w:rsidRPr="000F1D42" w:rsidRDefault="00F13626" w:rsidP="00847D32">
    <w:pPr>
      <w:kinsoku w:val="0"/>
      <w:overflowPunct w:val="0"/>
      <w:spacing w:line="240" w:lineRule="auto"/>
      <w:ind w:firstLine="0"/>
      <w:jc w:val="left"/>
      <w:textAlignment w:val="baseline"/>
      <w:rPr>
        <w:rFonts w:ascii="Verdana" w:hAnsi="Verdana" w:cs="Arial"/>
        <w:b/>
        <w:color w:val="000000"/>
        <w:kern w:val="24"/>
        <w:sz w:val="20"/>
        <w:szCs w:val="20"/>
      </w:rPr>
    </w:pPr>
    <w:r w:rsidRPr="000F1D42">
      <w:rPr>
        <w:rFonts w:ascii="Verdana" w:hAnsi="Verdana" w:cs="Arial"/>
        <w:b/>
        <w:color w:val="000000"/>
        <w:kern w:val="24"/>
        <w:sz w:val="20"/>
        <w:szCs w:val="20"/>
      </w:rPr>
      <w:t>Instituto Federal do Rio de Janeiro – IFRJ</w:t>
    </w:r>
  </w:p>
  <w:p w14:paraId="5FE44C17" w14:textId="77777777" w:rsidR="00F13626" w:rsidRPr="000F1D42" w:rsidRDefault="00F13626" w:rsidP="00847D32">
    <w:pPr>
      <w:kinsoku w:val="0"/>
      <w:overflowPunct w:val="0"/>
      <w:spacing w:after="360" w:line="240" w:lineRule="auto"/>
      <w:ind w:firstLine="0"/>
      <w:jc w:val="left"/>
      <w:textAlignment w:val="baseline"/>
      <w:rPr>
        <w:b/>
        <w:sz w:val="20"/>
        <w:szCs w:val="20"/>
      </w:rPr>
    </w:pPr>
    <w:r w:rsidRPr="000F1D42">
      <w:rPr>
        <w:rFonts w:ascii="Verdana" w:hAnsi="Verdana" w:cs="Arial"/>
        <w:b/>
        <w:color w:val="000000"/>
        <w:kern w:val="24"/>
        <w:sz w:val="20"/>
        <w:szCs w:val="20"/>
      </w:rPr>
      <w:t>Campus São João de Meriti</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3"/>
    <w:multiLevelType w:val="multilevel"/>
    <w:tmpl w:val="00000003"/>
    <w:name w:val="WW8Num9"/>
    <w:lvl w:ilvl="0">
      <w:start w:val="1"/>
      <w:numFmt w:val="decimal"/>
      <w:lvlText w:val="%1."/>
      <w:lvlJc w:val="left"/>
      <w:pPr>
        <w:tabs>
          <w:tab w:val="num" w:pos="397"/>
        </w:tabs>
        <w:ind w:left="397" w:hanging="397"/>
      </w:pPr>
      <w:rPr>
        <w:rFonts w:ascii="Symbol" w:hAnsi="Symbol" w:cs="Symbol"/>
      </w:rPr>
    </w:lvl>
    <w:lvl w:ilvl="1">
      <w:start w:val="1"/>
      <w:numFmt w:val="bullet"/>
      <w:lvlText w:val=""/>
      <w:lvlJc w:val="left"/>
      <w:pPr>
        <w:tabs>
          <w:tab w:val="num" w:pos="794"/>
        </w:tabs>
        <w:ind w:left="794" w:hanging="397"/>
      </w:pPr>
      <w:rPr>
        <w:rFonts w:ascii="Symbol" w:hAnsi="Symbol" w:cs="Courier New"/>
      </w:rPr>
    </w:lvl>
    <w:lvl w:ilvl="2">
      <w:start w:val="1"/>
      <w:numFmt w:val="bullet"/>
      <w:lvlText w:val=""/>
      <w:lvlJc w:val="left"/>
      <w:pPr>
        <w:tabs>
          <w:tab w:val="num" w:pos="1191"/>
        </w:tabs>
        <w:ind w:left="1191" w:hanging="397"/>
      </w:pPr>
      <w:rPr>
        <w:rFonts w:ascii="Symbol" w:hAnsi="Symbol" w:cs="Courier New"/>
      </w:rPr>
    </w:lvl>
    <w:lvl w:ilvl="3">
      <w:start w:val="1"/>
      <w:numFmt w:val="none"/>
      <w:suff w:val="nothing"/>
      <w:lvlText w:val=""/>
      <w:lvlJc w:val="left"/>
      <w:pPr>
        <w:tabs>
          <w:tab w:val="num" w:pos="0"/>
        </w:tabs>
        <w:ind w:left="1800" w:hanging="360"/>
      </w:pPr>
    </w:lvl>
    <w:lvl w:ilvl="4">
      <w:start w:val="1"/>
      <w:numFmt w:val="bullet"/>
      <w:lvlText w:val=""/>
      <w:lvlJc w:val="left"/>
      <w:pPr>
        <w:tabs>
          <w:tab w:val="num" w:pos="1800"/>
        </w:tabs>
        <w:ind w:left="1800" w:hanging="360"/>
      </w:pPr>
      <w:rPr>
        <w:rFonts w:ascii="Symbol" w:hAnsi="Symbol" w:cs="Symbol"/>
      </w:rPr>
    </w:lvl>
    <w:lvl w:ilvl="5">
      <w:start w:val="1"/>
      <w:numFmt w:val="bullet"/>
      <w:lvlText w:val=""/>
      <w:lvlJc w:val="left"/>
      <w:pPr>
        <w:tabs>
          <w:tab w:val="num" w:pos="2160"/>
        </w:tabs>
        <w:ind w:left="2160" w:hanging="360"/>
      </w:pPr>
      <w:rPr>
        <w:rFonts w:ascii="Wingdings" w:hAnsi="Wingdings" w:cs="Wingdings"/>
      </w:rPr>
    </w:lvl>
    <w:lvl w:ilvl="6">
      <w:start w:val="1"/>
      <w:numFmt w:val="bullet"/>
      <w:lvlText w:val=""/>
      <w:lvlJc w:val="left"/>
      <w:pPr>
        <w:tabs>
          <w:tab w:val="num" w:pos="2520"/>
        </w:tabs>
        <w:ind w:left="2520" w:hanging="360"/>
      </w:pPr>
      <w:rPr>
        <w:rFonts w:ascii="Wingdings" w:hAnsi="Wingdings" w:cs="Wingdings"/>
      </w:rPr>
    </w:lvl>
    <w:lvl w:ilvl="7">
      <w:start w:val="1"/>
      <w:numFmt w:val="bullet"/>
      <w:lvlText w:val=""/>
      <w:lvlJc w:val="left"/>
      <w:pPr>
        <w:tabs>
          <w:tab w:val="num" w:pos="2880"/>
        </w:tabs>
        <w:ind w:left="2880" w:hanging="360"/>
      </w:pPr>
      <w:rPr>
        <w:rFonts w:ascii="Symbol" w:hAnsi="Symbol" w:cs="Symbol"/>
      </w:rPr>
    </w:lvl>
    <w:lvl w:ilvl="8">
      <w:start w:val="1"/>
      <w:numFmt w:val="bullet"/>
      <w:lvlText w:val=""/>
      <w:lvlJc w:val="left"/>
      <w:pPr>
        <w:tabs>
          <w:tab w:val="num" w:pos="3240"/>
        </w:tabs>
        <w:ind w:left="3240" w:hanging="360"/>
      </w:pPr>
      <w:rPr>
        <w:rFonts w:ascii="Symbol" w:hAnsi="Symbol" w:cs="Symbol"/>
      </w:rPr>
    </w:lvl>
  </w:abstractNum>
  <w:abstractNum w:abstractNumId="1" w15:restartNumberingAfterBreak="0">
    <w:nsid w:val="039F24D9"/>
    <w:multiLevelType w:val="hybridMultilevel"/>
    <w:tmpl w:val="9B50F8B8"/>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 w15:restartNumberingAfterBreak="0">
    <w:nsid w:val="03A500EB"/>
    <w:multiLevelType w:val="hybridMultilevel"/>
    <w:tmpl w:val="EBA80DE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 w15:restartNumberingAfterBreak="0">
    <w:nsid w:val="05140287"/>
    <w:multiLevelType w:val="hybridMultilevel"/>
    <w:tmpl w:val="2858196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05AA7B6A"/>
    <w:multiLevelType w:val="hybridMultilevel"/>
    <w:tmpl w:val="E82EEC1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07660595"/>
    <w:multiLevelType w:val="hybridMultilevel"/>
    <w:tmpl w:val="C7D6F2F4"/>
    <w:lvl w:ilvl="0" w:tplc="04160001">
      <w:start w:val="1"/>
      <w:numFmt w:val="bullet"/>
      <w:lvlText w:val=""/>
      <w:lvlJc w:val="left"/>
      <w:pPr>
        <w:ind w:left="720" w:hanging="360"/>
      </w:pPr>
      <w:rPr>
        <w:rFonts w:ascii="Symbol" w:hAnsi="Symbol"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15:restartNumberingAfterBreak="0">
    <w:nsid w:val="079B7CC8"/>
    <w:multiLevelType w:val="hybridMultilevel"/>
    <w:tmpl w:val="BC6AAE2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15:restartNumberingAfterBreak="0">
    <w:nsid w:val="07A56ECA"/>
    <w:multiLevelType w:val="hybridMultilevel"/>
    <w:tmpl w:val="11484C9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8" w15:restartNumberingAfterBreak="0">
    <w:nsid w:val="07E03E46"/>
    <w:multiLevelType w:val="hybridMultilevel"/>
    <w:tmpl w:val="98EC055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9" w15:restartNumberingAfterBreak="0">
    <w:nsid w:val="09942B2D"/>
    <w:multiLevelType w:val="hybridMultilevel"/>
    <w:tmpl w:val="2A0C60C8"/>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15:restartNumberingAfterBreak="0">
    <w:nsid w:val="09C15AC6"/>
    <w:multiLevelType w:val="hybridMultilevel"/>
    <w:tmpl w:val="6894800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0AEC3CDB"/>
    <w:multiLevelType w:val="hybridMultilevel"/>
    <w:tmpl w:val="A16ADA7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15:restartNumberingAfterBreak="0">
    <w:nsid w:val="0B0025A3"/>
    <w:multiLevelType w:val="hybridMultilevel"/>
    <w:tmpl w:val="377E4A6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0D3C5CA0"/>
    <w:multiLevelType w:val="hybridMultilevel"/>
    <w:tmpl w:val="51E431D8"/>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0D423F63"/>
    <w:multiLevelType w:val="hybridMultilevel"/>
    <w:tmpl w:val="E59087A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15:restartNumberingAfterBreak="0">
    <w:nsid w:val="0F7D668A"/>
    <w:multiLevelType w:val="hybridMultilevel"/>
    <w:tmpl w:val="1A9EA1B8"/>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15:restartNumberingAfterBreak="0">
    <w:nsid w:val="0F9F0024"/>
    <w:multiLevelType w:val="hybridMultilevel"/>
    <w:tmpl w:val="0FA0DDD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7" w15:restartNumberingAfterBreak="0">
    <w:nsid w:val="10DE52F6"/>
    <w:multiLevelType w:val="hybridMultilevel"/>
    <w:tmpl w:val="FC76D97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8" w15:restartNumberingAfterBreak="0">
    <w:nsid w:val="12270B32"/>
    <w:multiLevelType w:val="hybridMultilevel"/>
    <w:tmpl w:val="4A4A459A"/>
    <w:lvl w:ilvl="0" w:tplc="04160001">
      <w:start w:val="1"/>
      <w:numFmt w:val="bullet"/>
      <w:lvlText w:val=""/>
      <w:lvlJc w:val="left"/>
      <w:pPr>
        <w:ind w:left="720" w:hanging="360"/>
      </w:pPr>
      <w:rPr>
        <w:rFonts w:ascii="Symbol" w:hAnsi="Symbol"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9" w15:restartNumberingAfterBreak="0">
    <w:nsid w:val="125B6836"/>
    <w:multiLevelType w:val="hybridMultilevel"/>
    <w:tmpl w:val="4C94202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0" w15:restartNumberingAfterBreak="0">
    <w:nsid w:val="12770A19"/>
    <w:multiLevelType w:val="hybridMultilevel"/>
    <w:tmpl w:val="4304603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1" w15:restartNumberingAfterBreak="0">
    <w:nsid w:val="13055CC1"/>
    <w:multiLevelType w:val="hybridMultilevel"/>
    <w:tmpl w:val="6714DEF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2" w15:restartNumberingAfterBreak="0">
    <w:nsid w:val="13363AD7"/>
    <w:multiLevelType w:val="hybridMultilevel"/>
    <w:tmpl w:val="F90020E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3" w15:restartNumberingAfterBreak="0">
    <w:nsid w:val="133E723F"/>
    <w:multiLevelType w:val="hybridMultilevel"/>
    <w:tmpl w:val="3ADA0D2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4" w15:restartNumberingAfterBreak="0">
    <w:nsid w:val="1417686D"/>
    <w:multiLevelType w:val="multilevel"/>
    <w:tmpl w:val="CB1C94BE"/>
    <w:lvl w:ilvl="0">
      <w:start w:val="1"/>
      <w:numFmt w:val="bullet"/>
      <w:lvlText w:val=""/>
      <w:lvlJc w:val="left"/>
      <w:pPr>
        <w:ind w:left="1429" w:hanging="360"/>
      </w:pPr>
      <w:rPr>
        <w:rFonts w:ascii="Symbol" w:hAnsi="Symbol" w:cs="Symbol" w:hint="default"/>
      </w:rPr>
    </w:lvl>
    <w:lvl w:ilvl="1">
      <w:start w:val="1"/>
      <w:numFmt w:val="bullet"/>
      <w:lvlText w:val="o"/>
      <w:lvlJc w:val="left"/>
      <w:pPr>
        <w:ind w:left="2149" w:hanging="360"/>
      </w:pPr>
      <w:rPr>
        <w:rFonts w:ascii="Courier New" w:hAnsi="Courier New" w:cs="Courier New" w:hint="default"/>
      </w:rPr>
    </w:lvl>
    <w:lvl w:ilvl="2">
      <w:start w:val="1"/>
      <w:numFmt w:val="bullet"/>
      <w:lvlText w:val=""/>
      <w:lvlJc w:val="left"/>
      <w:pPr>
        <w:ind w:left="2869" w:hanging="360"/>
      </w:pPr>
      <w:rPr>
        <w:rFonts w:ascii="Wingdings" w:hAnsi="Wingdings" w:cs="Wingdings" w:hint="default"/>
      </w:rPr>
    </w:lvl>
    <w:lvl w:ilvl="3">
      <w:start w:val="1"/>
      <w:numFmt w:val="bullet"/>
      <w:lvlText w:val=""/>
      <w:lvlJc w:val="left"/>
      <w:pPr>
        <w:ind w:left="3589" w:hanging="360"/>
      </w:pPr>
      <w:rPr>
        <w:rFonts w:ascii="Symbol" w:hAnsi="Symbol" w:cs="Symbol" w:hint="default"/>
      </w:rPr>
    </w:lvl>
    <w:lvl w:ilvl="4">
      <w:start w:val="1"/>
      <w:numFmt w:val="bullet"/>
      <w:lvlText w:val="o"/>
      <w:lvlJc w:val="left"/>
      <w:pPr>
        <w:ind w:left="4309" w:hanging="360"/>
      </w:pPr>
      <w:rPr>
        <w:rFonts w:ascii="Courier New" w:hAnsi="Courier New" w:cs="Courier New" w:hint="default"/>
      </w:rPr>
    </w:lvl>
    <w:lvl w:ilvl="5">
      <w:start w:val="1"/>
      <w:numFmt w:val="bullet"/>
      <w:lvlText w:val=""/>
      <w:lvlJc w:val="left"/>
      <w:pPr>
        <w:ind w:left="5029" w:hanging="360"/>
      </w:pPr>
      <w:rPr>
        <w:rFonts w:ascii="Wingdings" w:hAnsi="Wingdings" w:cs="Wingdings" w:hint="default"/>
      </w:rPr>
    </w:lvl>
    <w:lvl w:ilvl="6">
      <w:start w:val="1"/>
      <w:numFmt w:val="bullet"/>
      <w:lvlText w:val=""/>
      <w:lvlJc w:val="left"/>
      <w:pPr>
        <w:ind w:left="5749" w:hanging="360"/>
      </w:pPr>
      <w:rPr>
        <w:rFonts w:ascii="Symbol" w:hAnsi="Symbol" w:cs="Symbol" w:hint="default"/>
      </w:rPr>
    </w:lvl>
    <w:lvl w:ilvl="7">
      <w:start w:val="1"/>
      <w:numFmt w:val="bullet"/>
      <w:lvlText w:val="o"/>
      <w:lvlJc w:val="left"/>
      <w:pPr>
        <w:ind w:left="6469" w:hanging="360"/>
      </w:pPr>
      <w:rPr>
        <w:rFonts w:ascii="Courier New" w:hAnsi="Courier New" w:cs="Courier New" w:hint="default"/>
      </w:rPr>
    </w:lvl>
    <w:lvl w:ilvl="8">
      <w:start w:val="1"/>
      <w:numFmt w:val="bullet"/>
      <w:lvlText w:val=""/>
      <w:lvlJc w:val="left"/>
      <w:pPr>
        <w:ind w:left="7189" w:hanging="360"/>
      </w:pPr>
      <w:rPr>
        <w:rFonts w:ascii="Wingdings" w:hAnsi="Wingdings" w:cs="Wingdings" w:hint="default"/>
      </w:rPr>
    </w:lvl>
  </w:abstractNum>
  <w:abstractNum w:abstractNumId="25" w15:restartNumberingAfterBreak="0">
    <w:nsid w:val="15453755"/>
    <w:multiLevelType w:val="hybridMultilevel"/>
    <w:tmpl w:val="4022A7B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6" w15:restartNumberingAfterBreak="0">
    <w:nsid w:val="162B2A48"/>
    <w:multiLevelType w:val="hybridMultilevel"/>
    <w:tmpl w:val="707EEF2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7" w15:restartNumberingAfterBreak="0">
    <w:nsid w:val="1738046A"/>
    <w:multiLevelType w:val="hybridMultilevel"/>
    <w:tmpl w:val="295ACB48"/>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8" w15:restartNumberingAfterBreak="0">
    <w:nsid w:val="17781978"/>
    <w:multiLevelType w:val="hybridMultilevel"/>
    <w:tmpl w:val="A130488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9" w15:restartNumberingAfterBreak="0">
    <w:nsid w:val="18814FB5"/>
    <w:multiLevelType w:val="hybridMultilevel"/>
    <w:tmpl w:val="172EB3D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0" w15:restartNumberingAfterBreak="0">
    <w:nsid w:val="19633296"/>
    <w:multiLevelType w:val="hybridMultilevel"/>
    <w:tmpl w:val="B10A467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1" w15:restartNumberingAfterBreak="0">
    <w:nsid w:val="19A639FE"/>
    <w:multiLevelType w:val="hybridMultilevel"/>
    <w:tmpl w:val="E746239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2" w15:restartNumberingAfterBreak="0">
    <w:nsid w:val="1A600CD9"/>
    <w:multiLevelType w:val="hybridMultilevel"/>
    <w:tmpl w:val="0EC61AA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3" w15:restartNumberingAfterBreak="0">
    <w:nsid w:val="1BA123B7"/>
    <w:multiLevelType w:val="hybridMultilevel"/>
    <w:tmpl w:val="9620D6B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4" w15:restartNumberingAfterBreak="0">
    <w:nsid w:val="1BE26558"/>
    <w:multiLevelType w:val="hybridMultilevel"/>
    <w:tmpl w:val="755E316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5" w15:restartNumberingAfterBreak="0">
    <w:nsid w:val="1BEE2961"/>
    <w:multiLevelType w:val="hybridMultilevel"/>
    <w:tmpl w:val="49EC3D58"/>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6" w15:restartNumberingAfterBreak="0">
    <w:nsid w:val="1D0B5832"/>
    <w:multiLevelType w:val="hybridMultilevel"/>
    <w:tmpl w:val="A348A35C"/>
    <w:lvl w:ilvl="0" w:tplc="04160001">
      <w:start w:val="1"/>
      <w:numFmt w:val="bullet"/>
      <w:lvlText w:val=""/>
      <w:lvlJc w:val="left"/>
      <w:pPr>
        <w:ind w:left="720" w:hanging="360"/>
      </w:pPr>
      <w:rPr>
        <w:rFonts w:ascii="Symbol" w:hAnsi="Symbol"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7" w15:restartNumberingAfterBreak="0">
    <w:nsid w:val="20231484"/>
    <w:multiLevelType w:val="hybridMultilevel"/>
    <w:tmpl w:val="6186EC1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8" w15:restartNumberingAfterBreak="0">
    <w:nsid w:val="203E3477"/>
    <w:multiLevelType w:val="hybridMultilevel"/>
    <w:tmpl w:val="EB801A9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9" w15:restartNumberingAfterBreak="0">
    <w:nsid w:val="2099475E"/>
    <w:multiLevelType w:val="hybridMultilevel"/>
    <w:tmpl w:val="33E8BC4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0" w15:restartNumberingAfterBreak="0">
    <w:nsid w:val="213074D7"/>
    <w:multiLevelType w:val="hybridMultilevel"/>
    <w:tmpl w:val="45CC29A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1" w15:restartNumberingAfterBreak="0">
    <w:nsid w:val="2143512B"/>
    <w:multiLevelType w:val="hybridMultilevel"/>
    <w:tmpl w:val="36ACF50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2" w15:restartNumberingAfterBreak="0">
    <w:nsid w:val="21821E4B"/>
    <w:multiLevelType w:val="multilevel"/>
    <w:tmpl w:val="D00C09A8"/>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3" w15:restartNumberingAfterBreak="0">
    <w:nsid w:val="219210F8"/>
    <w:multiLevelType w:val="hybridMultilevel"/>
    <w:tmpl w:val="53DEDE9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4" w15:restartNumberingAfterBreak="0">
    <w:nsid w:val="23F93AAE"/>
    <w:multiLevelType w:val="hybridMultilevel"/>
    <w:tmpl w:val="CB784E2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5" w15:restartNumberingAfterBreak="0">
    <w:nsid w:val="24116C3B"/>
    <w:multiLevelType w:val="hybridMultilevel"/>
    <w:tmpl w:val="CBD08AC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6" w15:restartNumberingAfterBreak="0">
    <w:nsid w:val="24185F72"/>
    <w:multiLevelType w:val="hybridMultilevel"/>
    <w:tmpl w:val="E9923BF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7" w15:restartNumberingAfterBreak="0">
    <w:nsid w:val="241B6B9F"/>
    <w:multiLevelType w:val="hybridMultilevel"/>
    <w:tmpl w:val="E166B47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8" w15:restartNumberingAfterBreak="0">
    <w:nsid w:val="263F0B6B"/>
    <w:multiLevelType w:val="hybridMultilevel"/>
    <w:tmpl w:val="8A044984"/>
    <w:lvl w:ilvl="0" w:tplc="04160001">
      <w:start w:val="1"/>
      <w:numFmt w:val="bullet"/>
      <w:lvlText w:val=""/>
      <w:lvlJc w:val="left"/>
      <w:pPr>
        <w:ind w:left="720" w:hanging="360"/>
      </w:pPr>
      <w:rPr>
        <w:rFonts w:ascii="Symbol" w:hAnsi="Symbol"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9" w15:restartNumberingAfterBreak="0">
    <w:nsid w:val="26B821F1"/>
    <w:multiLevelType w:val="hybridMultilevel"/>
    <w:tmpl w:val="A36E5E5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0" w15:restartNumberingAfterBreak="0">
    <w:nsid w:val="28296A53"/>
    <w:multiLevelType w:val="hybridMultilevel"/>
    <w:tmpl w:val="5A7E0820"/>
    <w:lvl w:ilvl="0" w:tplc="04160001">
      <w:start w:val="1"/>
      <w:numFmt w:val="bullet"/>
      <w:lvlText w:val=""/>
      <w:lvlJc w:val="left"/>
      <w:pPr>
        <w:ind w:left="720" w:hanging="360"/>
      </w:pPr>
      <w:rPr>
        <w:rFonts w:ascii="Symbol" w:hAnsi="Symbol"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1" w15:restartNumberingAfterBreak="0">
    <w:nsid w:val="28C267ED"/>
    <w:multiLevelType w:val="hybridMultilevel"/>
    <w:tmpl w:val="6FB61D1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2" w15:restartNumberingAfterBreak="0">
    <w:nsid w:val="28D664F2"/>
    <w:multiLevelType w:val="hybridMultilevel"/>
    <w:tmpl w:val="B8B44D08"/>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3" w15:restartNumberingAfterBreak="0">
    <w:nsid w:val="296E089E"/>
    <w:multiLevelType w:val="hybridMultilevel"/>
    <w:tmpl w:val="A9B4E60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4" w15:restartNumberingAfterBreak="0">
    <w:nsid w:val="296E0BE7"/>
    <w:multiLevelType w:val="hybridMultilevel"/>
    <w:tmpl w:val="978E9BA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5" w15:restartNumberingAfterBreak="0">
    <w:nsid w:val="2A2E6F0A"/>
    <w:multiLevelType w:val="hybridMultilevel"/>
    <w:tmpl w:val="28CC6BC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6" w15:restartNumberingAfterBreak="0">
    <w:nsid w:val="2A34579E"/>
    <w:multiLevelType w:val="hybridMultilevel"/>
    <w:tmpl w:val="22BAC1B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7" w15:restartNumberingAfterBreak="0">
    <w:nsid w:val="2B755FC3"/>
    <w:multiLevelType w:val="hybridMultilevel"/>
    <w:tmpl w:val="0168395A"/>
    <w:lvl w:ilvl="0" w:tplc="04160001">
      <w:start w:val="1"/>
      <w:numFmt w:val="bullet"/>
      <w:lvlText w:val=""/>
      <w:lvlJc w:val="left"/>
      <w:pPr>
        <w:ind w:left="720" w:hanging="360"/>
      </w:pPr>
      <w:rPr>
        <w:rFonts w:ascii="Symbol" w:hAnsi="Symbol"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8" w15:restartNumberingAfterBreak="0">
    <w:nsid w:val="2CBA1683"/>
    <w:multiLevelType w:val="hybridMultilevel"/>
    <w:tmpl w:val="C4F68E0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9" w15:restartNumberingAfterBreak="0">
    <w:nsid w:val="2D5A0404"/>
    <w:multiLevelType w:val="hybridMultilevel"/>
    <w:tmpl w:val="63705E6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0" w15:restartNumberingAfterBreak="0">
    <w:nsid w:val="2EA474AE"/>
    <w:multiLevelType w:val="hybridMultilevel"/>
    <w:tmpl w:val="27149E98"/>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1" w15:restartNumberingAfterBreak="0">
    <w:nsid w:val="30A62012"/>
    <w:multiLevelType w:val="hybridMultilevel"/>
    <w:tmpl w:val="1CD0E07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2" w15:restartNumberingAfterBreak="0">
    <w:nsid w:val="30B13B0A"/>
    <w:multiLevelType w:val="hybridMultilevel"/>
    <w:tmpl w:val="464AEC7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3" w15:restartNumberingAfterBreak="0">
    <w:nsid w:val="318A3BD6"/>
    <w:multiLevelType w:val="hybridMultilevel"/>
    <w:tmpl w:val="6FE64B9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4" w15:restartNumberingAfterBreak="0">
    <w:nsid w:val="31BB0112"/>
    <w:multiLevelType w:val="hybridMultilevel"/>
    <w:tmpl w:val="8B08399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5" w15:restartNumberingAfterBreak="0">
    <w:nsid w:val="33C83D0B"/>
    <w:multiLevelType w:val="hybridMultilevel"/>
    <w:tmpl w:val="34B0C23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6" w15:restartNumberingAfterBreak="0">
    <w:nsid w:val="33F62858"/>
    <w:multiLevelType w:val="hybridMultilevel"/>
    <w:tmpl w:val="FFA85FF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7" w15:restartNumberingAfterBreak="0">
    <w:nsid w:val="347B087E"/>
    <w:multiLevelType w:val="hybridMultilevel"/>
    <w:tmpl w:val="DD00FA92"/>
    <w:lvl w:ilvl="0" w:tplc="04160001">
      <w:start w:val="1"/>
      <w:numFmt w:val="bullet"/>
      <w:lvlText w:val=""/>
      <w:lvlJc w:val="left"/>
      <w:pPr>
        <w:ind w:left="720" w:hanging="360"/>
      </w:pPr>
      <w:rPr>
        <w:rFonts w:ascii="Symbol" w:hAnsi="Symbol"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8" w15:restartNumberingAfterBreak="0">
    <w:nsid w:val="3486329A"/>
    <w:multiLevelType w:val="hybridMultilevel"/>
    <w:tmpl w:val="D2F4639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9" w15:restartNumberingAfterBreak="0">
    <w:nsid w:val="349F06A6"/>
    <w:multiLevelType w:val="hybridMultilevel"/>
    <w:tmpl w:val="96A84AB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0" w15:restartNumberingAfterBreak="0">
    <w:nsid w:val="34D177C9"/>
    <w:multiLevelType w:val="hybridMultilevel"/>
    <w:tmpl w:val="49D4BF28"/>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1" w15:restartNumberingAfterBreak="0">
    <w:nsid w:val="34EA31AC"/>
    <w:multiLevelType w:val="hybridMultilevel"/>
    <w:tmpl w:val="0BE24E7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2" w15:restartNumberingAfterBreak="0">
    <w:nsid w:val="35BB080E"/>
    <w:multiLevelType w:val="hybridMultilevel"/>
    <w:tmpl w:val="5D7E2BB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3" w15:restartNumberingAfterBreak="0">
    <w:nsid w:val="35F075C1"/>
    <w:multiLevelType w:val="hybridMultilevel"/>
    <w:tmpl w:val="62C2419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4" w15:restartNumberingAfterBreak="0">
    <w:nsid w:val="365E039F"/>
    <w:multiLevelType w:val="multilevel"/>
    <w:tmpl w:val="4FD2A256"/>
    <w:lvl w:ilvl="0">
      <w:start w:val="1"/>
      <w:numFmt w:val="bullet"/>
      <w:lvlText w:val=""/>
      <w:lvlJc w:val="left"/>
      <w:pPr>
        <w:ind w:left="1429" w:hanging="360"/>
      </w:pPr>
      <w:rPr>
        <w:rFonts w:ascii="Symbol" w:hAnsi="Symbol" w:cs="Symbol" w:hint="default"/>
      </w:rPr>
    </w:lvl>
    <w:lvl w:ilvl="1">
      <w:start w:val="1"/>
      <w:numFmt w:val="bullet"/>
      <w:lvlText w:val="o"/>
      <w:lvlJc w:val="left"/>
      <w:pPr>
        <w:ind w:left="2149" w:hanging="360"/>
      </w:pPr>
      <w:rPr>
        <w:rFonts w:ascii="Courier New" w:hAnsi="Courier New" w:cs="Courier New" w:hint="default"/>
      </w:rPr>
    </w:lvl>
    <w:lvl w:ilvl="2">
      <w:start w:val="1"/>
      <w:numFmt w:val="bullet"/>
      <w:lvlText w:val=""/>
      <w:lvlJc w:val="left"/>
      <w:pPr>
        <w:ind w:left="2869" w:hanging="360"/>
      </w:pPr>
      <w:rPr>
        <w:rFonts w:ascii="Wingdings" w:hAnsi="Wingdings" w:cs="Wingdings" w:hint="default"/>
      </w:rPr>
    </w:lvl>
    <w:lvl w:ilvl="3">
      <w:start w:val="1"/>
      <w:numFmt w:val="bullet"/>
      <w:lvlText w:val=""/>
      <w:lvlJc w:val="left"/>
      <w:pPr>
        <w:ind w:left="3589" w:hanging="360"/>
      </w:pPr>
      <w:rPr>
        <w:rFonts w:ascii="Symbol" w:hAnsi="Symbol" w:cs="Symbol" w:hint="default"/>
      </w:rPr>
    </w:lvl>
    <w:lvl w:ilvl="4">
      <w:start w:val="1"/>
      <w:numFmt w:val="bullet"/>
      <w:lvlText w:val="o"/>
      <w:lvlJc w:val="left"/>
      <w:pPr>
        <w:ind w:left="4309" w:hanging="360"/>
      </w:pPr>
      <w:rPr>
        <w:rFonts w:ascii="Courier New" w:hAnsi="Courier New" w:cs="Courier New" w:hint="default"/>
      </w:rPr>
    </w:lvl>
    <w:lvl w:ilvl="5">
      <w:start w:val="1"/>
      <w:numFmt w:val="bullet"/>
      <w:lvlText w:val=""/>
      <w:lvlJc w:val="left"/>
      <w:pPr>
        <w:ind w:left="5029" w:hanging="360"/>
      </w:pPr>
      <w:rPr>
        <w:rFonts w:ascii="Wingdings" w:hAnsi="Wingdings" w:cs="Wingdings" w:hint="default"/>
      </w:rPr>
    </w:lvl>
    <w:lvl w:ilvl="6">
      <w:start w:val="1"/>
      <w:numFmt w:val="bullet"/>
      <w:lvlText w:val=""/>
      <w:lvlJc w:val="left"/>
      <w:pPr>
        <w:ind w:left="5749" w:hanging="360"/>
      </w:pPr>
      <w:rPr>
        <w:rFonts w:ascii="Symbol" w:hAnsi="Symbol" w:cs="Symbol" w:hint="default"/>
      </w:rPr>
    </w:lvl>
    <w:lvl w:ilvl="7">
      <w:start w:val="1"/>
      <w:numFmt w:val="bullet"/>
      <w:lvlText w:val="o"/>
      <w:lvlJc w:val="left"/>
      <w:pPr>
        <w:ind w:left="6469" w:hanging="360"/>
      </w:pPr>
      <w:rPr>
        <w:rFonts w:ascii="Courier New" w:hAnsi="Courier New" w:cs="Courier New" w:hint="default"/>
      </w:rPr>
    </w:lvl>
    <w:lvl w:ilvl="8">
      <w:start w:val="1"/>
      <w:numFmt w:val="bullet"/>
      <w:lvlText w:val=""/>
      <w:lvlJc w:val="left"/>
      <w:pPr>
        <w:ind w:left="7189" w:hanging="360"/>
      </w:pPr>
      <w:rPr>
        <w:rFonts w:ascii="Wingdings" w:hAnsi="Wingdings" w:cs="Wingdings" w:hint="default"/>
      </w:rPr>
    </w:lvl>
  </w:abstractNum>
  <w:abstractNum w:abstractNumId="75" w15:restartNumberingAfterBreak="0">
    <w:nsid w:val="371603F1"/>
    <w:multiLevelType w:val="hybridMultilevel"/>
    <w:tmpl w:val="E0F808C6"/>
    <w:lvl w:ilvl="0" w:tplc="04160001">
      <w:start w:val="1"/>
      <w:numFmt w:val="bullet"/>
      <w:lvlText w:val=""/>
      <w:lvlJc w:val="left"/>
      <w:pPr>
        <w:ind w:left="720" w:hanging="360"/>
      </w:pPr>
      <w:rPr>
        <w:rFonts w:ascii="Symbol" w:hAnsi="Symbol"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6" w15:restartNumberingAfterBreak="0">
    <w:nsid w:val="37557382"/>
    <w:multiLevelType w:val="hybridMultilevel"/>
    <w:tmpl w:val="246EF0A6"/>
    <w:lvl w:ilvl="0" w:tplc="04160001">
      <w:start w:val="1"/>
      <w:numFmt w:val="bullet"/>
      <w:lvlText w:val=""/>
      <w:lvlJc w:val="left"/>
      <w:pPr>
        <w:ind w:left="720" w:hanging="360"/>
      </w:pPr>
      <w:rPr>
        <w:rFonts w:ascii="Symbol" w:hAnsi="Symbol"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7" w15:restartNumberingAfterBreak="0">
    <w:nsid w:val="384B4DF1"/>
    <w:multiLevelType w:val="hybridMultilevel"/>
    <w:tmpl w:val="D7789CC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8" w15:restartNumberingAfterBreak="0">
    <w:nsid w:val="390D6570"/>
    <w:multiLevelType w:val="hybridMultilevel"/>
    <w:tmpl w:val="A8AA35F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9" w15:restartNumberingAfterBreak="0">
    <w:nsid w:val="398D0EC0"/>
    <w:multiLevelType w:val="hybridMultilevel"/>
    <w:tmpl w:val="07189778"/>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80" w15:restartNumberingAfterBreak="0">
    <w:nsid w:val="39AA739F"/>
    <w:multiLevelType w:val="hybridMultilevel"/>
    <w:tmpl w:val="E2C2E920"/>
    <w:lvl w:ilvl="0" w:tplc="04160001">
      <w:start w:val="1"/>
      <w:numFmt w:val="bullet"/>
      <w:lvlText w:val=""/>
      <w:lvlJc w:val="left"/>
      <w:pPr>
        <w:ind w:left="720" w:hanging="360"/>
      </w:pPr>
      <w:rPr>
        <w:rFonts w:ascii="Symbol" w:hAnsi="Symbol"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1" w15:restartNumberingAfterBreak="0">
    <w:nsid w:val="3A6D2745"/>
    <w:multiLevelType w:val="hybridMultilevel"/>
    <w:tmpl w:val="6CF8CD52"/>
    <w:lvl w:ilvl="0" w:tplc="04160001">
      <w:start w:val="1"/>
      <w:numFmt w:val="bullet"/>
      <w:lvlText w:val=""/>
      <w:lvlJc w:val="left"/>
      <w:pPr>
        <w:ind w:left="720" w:hanging="360"/>
      </w:pPr>
      <w:rPr>
        <w:rFonts w:ascii="Symbol" w:hAnsi="Symbol"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2" w15:restartNumberingAfterBreak="0">
    <w:nsid w:val="3B0B4C8A"/>
    <w:multiLevelType w:val="hybridMultilevel"/>
    <w:tmpl w:val="248675C8"/>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83" w15:restartNumberingAfterBreak="0">
    <w:nsid w:val="3B2F4A8E"/>
    <w:multiLevelType w:val="hybridMultilevel"/>
    <w:tmpl w:val="F4BC63E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84" w15:restartNumberingAfterBreak="0">
    <w:nsid w:val="3B6D0632"/>
    <w:multiLevelType w:val="hybridMultilevel"/>
    <w:tmpl w:val="B4A6F78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85" w15:restartNumberingAfterBreak="0">
    <w:nsid w:val="3BF27016"/>
    <w:multiLevelType w:val="hybridMultilevel"/>
    <w:tmpl w:val="BBF400B8"/>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86" w15:restartNumberingAfterBreak="0">
    <w:nsid w:val="3D21627D"/>
    <w:multiLevelType w:val="hybridMultilevel"/>
    <w:tmpl w:val="395CE63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87" w15:restartNumberingAfterBreak="0">
    <w:nsid w:val="3D367811"/>
    <w:multiLevelType w:val="hybridMultilevel"/>
    <w:tmpl w:val="E0722BD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88" w15:restartNumberingAfterBreak="0">
    <w:nsid w:val="3D523079"/>
    <w:multiLevelType w:val="hybridMultilevel"/>
    <w:tmpl w:val="AFF866A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89" w15:restartNumberingAfterBreak="0">
    <w:nsid w:val="3F5D24BA"/>
    <w:multiLevelType w:val="hybridMultilevel"/>
    <w:tmpl w:val="7638E5C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90" w15:restartNumberingAfterBreak="0">
    <w:nsid w:val="3F8C1A94"/>
    <w:multiLevelType w:val="hybridMultilevel"/>
    <w:tmpl w:val="B73ABB0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91" w15:restartNumberingAfterBreak="0">
    <w:nsid w:val="400B2706"/>
    <w:multiLevelType w:val="hybridMultilevel"/>
    <w:tmpl w:val="A4A0391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92" w15:restartNumberingAfterBreak="0">
    <w:nsid w:val="414952B6"/>
    <w:multiLevelType w:val="hybridMultilevel"/>
    <w:tmpl w:val="CEB8185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93" w15:restartNumberingAfterBreak="0">
    <w:nsid w:val="41DC60C4"/>
    <w:multiLevelType w:val="hybridMultilevel"/>
    <w:tmpl w:val="09904C2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94" w15:restartNumberingAfterBreak="0">
    <w:nsid w:val="423654BD"/>
    <w:multiLevelType w:val="hybridMultilevel"/>
    <w:tmpl w:val="5F74500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95" w15:restartNumberingAfterBreak="0">
    <w:nsid w:val="45005B8E"/>
    <w:multiLevelType w:val="hybridMultilevel"/>
    <w:tmpl w:val="3348A2C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96" w15:restartNumberingAfterBreak="0">
    <w:nsid w:val="45F62CB2"/>
    <w:multiLevelType w:val="hybridMultilevel"/>
    <w:tmpl w:val="B0BEDFE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97" w15:restartNumberingAfterBreak="0">
    <w:nsid w:val="4906370F"/>
    <w:multiLevelType w:val="hybridMultilevel"/>
    <w:tmpl w:val="0462793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98" w15:restartNumberingAfterBreak="0">
    <w:nsid w:val="4A8C142B"/>
    <w:multiLevelType w:val="hybridMultilevel"/>
    <w:tmpl w:val="D93EDC4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99" w15:restartNumberingAfterBreak="0">
    <w:nsid w:val="4BF240F1"/>
    <w:multiLevelType w:val="hybridMultilevel"/>
    <w:tmpl w:val="3C24965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0" w15:restartNumberingAfterBreak="0">
    <w:nsid w:val="4C785395"/>
    <w:multiLevelType w:val="hybridMultilevel"/>
    <w:tmpl w:val="9B7A421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1" w15:restartNumberingAfterBreak="0">
    <w:nsid w:val="4D0867FB"/>
    <w:multiLevelType w:val="hybridMultilevel"/>
    <w:tmpl w:val="B0FA1BB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2" w15:restartNumberingAfterBreak="0">
    <w:nsid w:val="4D8C4708"/>
    <w:multiLevelType w:val="hybridMultilevel"/>
    <w:tmpl w:val="A1B4271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3" w15:restartNumberingAfterBreak="0">
    <w:nsid w:val="4E4B635A"/>
    <w:multiLevelType w:val="hybridMultilevel"/>
    <w:tmpl w:val="9C2843F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4" w15:restartNumberingAfterBreak="0">
    <w:nsid w:val="4EDE4E37"/>
    <w:multiLevelType w:val="multilevel"/>
    <w:tmpl w:val="D8AA91F8"/>
    <w:lvl w:ilvl="0">
      <w:start w:val="1"/>
      <w:numFmt w:val="lowerRoman"/>
      <w:lvlText w:val="%1."/>
      <w:lvlJc w:val="right"/>
      <w:pPr>
        <w:ind w:left="1429" w:hanging="360"/>
      </w:pPr>
      <w:rPr>
        <w:rFonts w:hint="default"/>
      </w:rPr>
    </w:lvl>
    <w:lvl w:ilvl="1">
      <w:start w:val="1"/>
      <w:numFmt w:val="bullet"/>
      <w:lvlText w:val="o"/>
      <w:lvlJc w:val="left"/>
      <w:pPr>
        <w:ind w:left="2149" w:hanging="360"/>
      </w:pPr>
      <w:rPr>
        <w:rFonts w:ascii="Courier New" w:hAnsi="Courier New" w:cs="Courier New" w:hint="default"/>
      </w:rPr>
    </w:lvl>
    <w:lvl w:ilvl="2">
      <w:start w:val="1"/>
      <w:numFmt w:val="bullet"/>
      <w:lvlText w:val=""/>
      <w:lvlJc w:val="left"/>
      <w:pPr>
        <w:ind w:left="2869" w:hanging="360"/>
      </w:pPr>
      <w:rPr>
        <w:rFonts w:ascii="Wingdings" w:hAnsi="Wingdings" w:cs="Wingdings" w:hint="default"/>
      </w:rPr>
    </w:lvl>
    <w:lvl w:ilvl="3">
      <w:start w:val="1"/>
      <w:numFmt w:val="bullet"/>
      <w:lvlText w:val=""/>
      <w:lvlJc w:val="left"/>
      <w:pPr>
        <w:ind w:left="3589" w:hanging="360"/>
      </w:pPr>
      <w:rPr>
        <w:rFonts w:ascii="Symbol" w:hAnsi="Symbol" w:cs="Symbol" w:hint="default"/>
      </w:rPr>
    </w:lvl>
    <w:lvl w:ilvl="4">
      <w:start w:val="1"/>
      <w:numFmt w:val="bullet"/>
      <w:lvlText w:val="o"/>
      <w:lvlJc w:val="left"/>
      <w:pPr>
        <w:ind w:left="4309" w:hanging="360"/>
      </w:pPr>
      <w:rPr>
        <w:rFonts w:ascii="Courier New" w:hAnsi="Courier New" w:cs="Courier New" w:hint="default"/>
      </w:rPr>
    </w:lvl>
    <w:lvl w:ilvl="5">
      <w:start w:val="1"/>
      <w:numFmt w:val="bullet"/>
      <w:lvlText w:val=""/>
      <w:lvlJc w:val="left"/>
      <w:pPr>
        <w:ind w:left="5029" w:hanging="360"/>
      </w:pPr>
      <w:rPr>
        <w:rFonts w:ascii="Wingdings" w:hAnsi="Wingdings" w:cs="Wingdings" w:hint="default"/>
      </w:rPr>
    </w:lvl>
    <w:lvl w:ilvl="6">
      <w:start w:val="1"/>
      <w:numFmt w:val="bullet"/>
      <w:lvlText w:val=""/>
      <w:lvlJc w:val="left"/>
      <w:pPr>
        <w:ind w:left="5749" w:hanging="360"/>
      </w:pPr>
      <w:rPr>
        <w:rFonts w:ascii="Symbol" w:hAnsi="Symbol" w:cs="Symbol" w:hint="default"/>
      </w:rPr>
    </w:lvl>
    <w:lvl w:ilvl="7">
      <w:start w:val="1"/>
      <w:numFmt w:val="bullet"/>
      <w:lvlText w:val="o"/>
      <w:lvlJc w:val="left"/>
      <w:pPr>
        <w:ind w:left="6469" w:hanging="360"/>
      </w:pPr>
      <w:rPr>
        <w:rFonts w:ascii="Courier New" w:hAnsi="Courier New" w:cs="Courier New" w:hint="default"/>
      </w:rPr>
    </w:lvl>
    <w:lvl w:ilvl="8">
      <w:start w:val="1"/>
      <w:numFmt w:val="bullet"/>
      <w:lvlText w:val=""/>
      <w:lvlJc w:val="left"/>
      <w:pPr>
        <w:ind w:left="7189" w:hanging="360"/>
      </w:pPr>
      <w:rPr>
        <w:rFonts w:ascii="Wingdings" w:hAnsi="Wingdings" w:cs="Wingdings" w:hint="default"/>
      </w:rPr>
    </w:lvl>
  </w:abstractNum>
  <w:abstractNum w:abstractNumId="105" w15:restartNumberingAfterBreak="0">
    <w:nsid w:val="4F860587"/>
    <w:multiLevelType w:val="hybridMultilevel"/>
    <w:tmpl w:val="7C24139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6" w15:restartNumberingAfterBreak="0">
    <w:nsid w:val="4FB816BD"/>
    <w:multiLevelType w:val="hybridMultilevel"/>
    <w:tmpl w:val="FAAE80F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7" w15:restartNumberingAfterBreak="0">
    <w:nsid w:val="518107FF"/>
    <w:multiLevelType w:val="hybridMultilevel"/>
    <w:tmpl w:val="D168015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8" w15:restartNumberingAfterBreak="0">
    <w:nsid w:val="51BF4C95"/>
    <w:multiLevelType w:val="hybridMultilevel"/>
    <w:tmpl w:val="5130251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9" w15:restartNumberingAfterBreak="0">
    <w:nsid w:val="52AF546F"/>
    <w:multiLevelType w:val="hybridMultilevel"/>
    <w:tmpl w:val="E59888C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0" w15:restartNumberingAfterBreak="0">
    <w:nsid w:val="533A1DBA"/>
    <w:multiLevelType w:val="hybridMultilevel"/>
    <w:tmpl w:val="31AC0AF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1" w15:restartNumberingAfterBreak="0">
    <w:nsid w:val="53D024FE"/>
    <w:multiLevelType w:val="hybridMultilevel"/>
    <w:tmpl w:val="952E6F3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2" w15:restartNumberingAfterBreak="0">
    <w:nsid w:val="55AC5D71"/>
    <w:multiLevelType w:val="hybridMultilevel"/>
    <w:tmpl w:val="E5B618E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3" w15:restartNumberingAfterBreak="0">
    <w:nsid w:val="5626378D"/>
    <w:multiLevelType w:val="hybridMultilevel"/>
    <w:tmpl w:val="D5BC460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4" w15:restartNumberingAfterBreak="0">
    <w:nsid w:val="56391C21"/>
    <w:multiLevelType w:val="hybridMultilevel"/>
    <w:tmpl w:val="A136018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5" w15:restartNumberingAfterBreak="0">
    <w:nsid w:val="57534E40"/>
    <w:multiLevelType w:val="hybridMultilevel"/>
    <w:tmpl w:val="58AE818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6" w15:restartNumberingAfterBreak="0">
    <w:nsid w:val="59B71C6E"/>
    <w:multiLevelType w:val="hybridMultilevel"/>
    <w:tmpl w:val="AE54627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7" w15:restartNumberingAfterBreak="0">
    <w:nsid w:val="5BF10089"/>
    <w:multiLevelType w:val="hybridMultilevel"/>
    <w:tmpl w:val="523AD388"/>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8" w15:restartNumberingAfterBreak="0">
    <w:nsid w:val="5C8D4B71"/>
    <w:multiLevelType w:val="hybridMultilevel"/>
    <w:tmpl w:val="E638A23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9" w15:restartNumberingAfterBreak="0">
    <w:nsid w:val="5D2769AF"/>
    <w:multiLevelType w:val="hybridMultilevel"/>
    <w:tmpl w:val="692C212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0" w15:restartNumberingAfterBreak="0">
    <w:nsid w:val="5E076BC7"/>
    <w:multiLevelType w:val="hybridMultilevel"/>
    <w:tmpl w:val="EA6A8E5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1" w15:restartNumberingAfterBreak="0">
    <w:nsid w:val="5F43560C"/>
    <w:multiLevelType w:val="hybridMultilevel"/>
    <w:tmpl w:val="95A8DA2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2" w15:restartNumberingAfterBreak="0">
    <w:nsid w:val="5F5511D9"/>
    <w:multiLevelType w:val="hybridMultilevel"/>
    <w:tmpl w:val="D21C0E8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3" w15:restartNumberingAfterBreak="0">
    <w:nsid w:val="5F8F4C76"/>
    <w:multiLevelType w:val="hybridMultilevel"/>
    <w:tmpl w:val="FFBEA43E"/>
    <w:lvl w:ilvl="0" w:tplc="04160001">
      <w:start w:val="1"/>
      <w:numFmt w:val="bullet"/>
      <w:lvlText w:val=""/>
      <w:lvlJc w:val="left"/>
      <w:pPr>
        <w:ind w:left="720" w:hanging="360"/>
      </w:pPr>
      <w:rPr>
        <w:rFonts w:ascii="Symbol" w:hAnsi="Symbol"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4" w15:restartNumberingAfterBreak="0">
    <w:nsid w:val="60B2591C"/>
    <w:multiLevelType w:val="hybridMultilevel"/>
    <w:tmpl w:val="A524F3E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5" w15:restartNumberingAfterBreak="0">
    <w:nsid w:val="60B7249E"/>
    <w:multiLevelType w:val="hybridMultilevel"/>
    <w:tmpl w:val="D7B00B98"/>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6" w15:restartNumberingAfterBreak="0">
    <w:nsid w:val="61E31B63"/>
    <w:multiLevelType w:val="hybridMultilevel"/>
    <w:tmpl w:val="AC26E22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7" w15:restartNumberingAfterBreak="0">
    <w:nsid w:val="68012F0E"/>
    <w:multiLevelType w:val="hybridMultilevel"/>
    <w:tmpl w:val="F10CE1E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8" w15:restartNumberingAfterBreak="0">
    <w:nsid w:val="686D66AA"/>
    <w:multiLevelType w:val="hybridMultilevel"/>
    <w:tmpl w:val="CCA8C9F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9" w15:restartNumberingAfterBreak="0">
    <w:nsid w:val="68E27204"/>
    <w:multiLevelType w:val="hybridMultilevel"/>
    <w:tmpl w:val="92E0113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0" w15:restartNumberingAfterBreak="0">
    <w:nsid w:val="69FD61FA"/>
    <w:multiLevelType w:val="hybridMultilevel"/>
    <w:tmpl w:val="DB24B6D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1" w15:restartNumberingAfterBreak="0">
    <w:nsid w:val="6B5441E4"/>
    <w:multiLevelType w:val="hybridMultilevel"/>
    <w:tmpl w:val="2C4CDEB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2" w15:restartNumberingAfterBreak="0">
    <w:nsid w:val="6B892D61"/>
    <w:multiLevelType w:val="hybridMultilevel"/>
    <w:tmpl w:val="2F3EA538"/>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3" w15:restartNumberingAfterBreak="0">
    <w:nsid w:val="6B990CEA"/>
    <w:multiLevelType w:val="hybridMultilevel"/>
    <w:tmpl w:val="195E6B4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4" w15:restartNumberingAfterBreak="0">
    <w:nsid w:val="6BE74977"/>
    <w:multiLevelType w:val="hybridMultilevel"/>
    <w:tmpl w:val="59602088"/>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5" w15:restartNumberingAfterBreak="0">
    <w:nsid w:val="6BFC6373"/>
    <w:multiLevelType w:val="hybridMultilevel"/>
    <w:tmpl w:val="0DE0A8A8"/>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6" w15:restartNumberingAfterBreak="0">
    <w:nsid w:val="6CDA3E49"/>
    <w:multiLevelType w:val="hybridMultilevel"/>
    <w:tmpl w:val="5EF2D73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7" w15:restartNumberingAfterBreak="0">
    <w:nsid w:val="6CE01343"/>
    <w:multiLevelType w:val="hybridMultilevel"/>
    <w:tmpl w:val="47B8B40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8" w15:restartNumberingAfterBreak="0">
    <w:nsid w:val="6D744669"/>
    <w:multiLevelType w:val="hybridMultilevel"/>
    <w:tmpl w:val="1518B808"/>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9" w15:restartNumberingAfterBreak="0">
    <w:nsid w:val="6DA7742B"/>
    <w:multiLevelType w:val="multilevel"/>
    <w:tmpl w:val="F19A5F9C"/>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40" w15:restartNumberingAfterBreak="0">
    <w:nsid w:val="6DD85135"/>
    <w:multiLevelType w:val="hybridMultilevel"/>
    <w:tmpl w:val="3B7689C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1" w15:restartNumberingAfterBreak="0">
    <w:nsid w:val="6E55039D"/>
    <w:multiLevelType w:val="hybridMultilevel"/>
    <w:tmpl w:val="7630827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2" w15:restartNumberingAfterBreak="0">
    <w:nsid w:val="6E812880"/>
    <w:multiLevelType w:val="hybridMultilevel"/>
    <w:tmpl w:val="0246963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3" w15:restartNumberingAfterBreak="0">
    <w:nsid w:val="6F3A430E"/>
    <w:multiLevelType w:val="hybridMultilevel"/>
    <w:tmpl w:val="4ED6ED3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4" w15:restartNumberingAfterBreak="0">
    <w:nsid w:val="6F637543"/>
    <w:multiLevelType w:val="hybridMultilevel"/>
    <w:tmpl w:val="AC1A0868"/>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5" w15:restartNumberingAfterBreak="0">
    <w:nsid w:val="700F4CFF"/>
    <w:multiLevelType w:val="hybridMultilevel"/>
    <w:tmpl w:val="4A7CEFE4"/>
    <w:lvl w:ilvl="0" w:tplc="04160001">
      <w:start w:val="1"/>
      <w:numFmt w:val="bullet"/>
      <w:lvlText w:val=""/>
      <w:lvlJc w:val="left"/>
      <w:pPr>
        <w:ind w:left="720" w:hanging="360"/>
      </w:pPr>
      <w:rPr>
        <w:rFonts w:ascii="Symbol" w:hAnsi="Symbol"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46" w15:restartNumberingAfterBreak="0">
    <w:nsid w:val="724640CE"/>
    <w:multiLevelType w:val="hybridMultilevel"/>
    <w:tmpl w:val="C8AE306A"/>
    <w:lvl w:ilvl="0" w:tplc="04160001">
      <w:start w:val="1"/>
      <w:numFmt w:val="bullet"/>
      <w:lvlText w:val=""/>
      <w:lvlJc w:val="left"/>
      <w:pPr>
        <w:ind w:left="720" w:hanging="360"/>
      </w:pPr>
      <w:rPr>
        <w:rFonts w:ascii="Symbol" w:hAnsi="Symbol"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47" w15:restartNumberingAfterBreak="0">
    <w:nsid w:val="72671933"/>
    <w:multiLevelType w:val="hybridMultilevel"/>
    <w:tmpl w:val="D4C4F2F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8" w15:restartNumberingAfterBreak="0">
    <w:nsid w:val="74301ADE"/>
    <w:multiLevelType w:val="hybridMultilevel"/>
    <w:tmpl w:val="D16A65D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9" w15:restartNumberingAfterBreak="0">
    <w:nsid w:val="751B5F69"/>
    <w:multiLevelType w:val="hybridMultilevel"/>
    <w:tmpl w:val="1B1C4E1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0" w15:restartNumberingAfterBreak="0">
    <w:nsid w:val="756E424D"/>
    <w:multiLevelType w:val="hybridMultilevel"/>
    <w:tmpl w:val="7DF6B04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1" w15:restartNumberingAfterBreak="0">
    <w:nsid w:val="75772BBD"/>
    <w:multiLevelType w:val="hybridMultilevel"/>
    <w:tmpl w:val="7F344E7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2" w15:restartNumberingAfterBreak="0">
    <w:nsid w:val="758007D3"/>
    <w:multiLevelType w:val="hybridMultilevel"/>
    <w:tmpl w:val="AD180F3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3" w15:restartNumberingAfterBreak="0">
    <w:nsid w:val="77F83221"/>
    <w:multiLevelType w:val="hybridMultilevel"/>
    <w:tmpl w:val="8DC07356"/>
    <w:lvl w:ilvl="0" w:tplc="04160001">
      <w:start w:val="1"/>
      <w:numFmt w:val="bullet"/>
      <w:lvlText w:val=""/>
      <w:lvlJc w:val="left"/>
      <w:pPr>
        <w:ind w:left="720" w:hanging="360"/>
      </w:pPr>
      <w:rPr>
        <w:rFonts w:ascii="Symbol" w:hAnsi="Symbol"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54" w15:restartNumberingAfterBreak="0">
    <w:nsid w:val="788E34C6"/>
    <w:multiLevelType w:val="hybridMultilevel"/>
    <w:tmpl w:val="AA5C293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5" w15:restartNumberingAfterBreak="0">
    <w:nsid w:val="790519A8"/>
    <w:multiLevelType w:val="hybridMultilevel"/>
    <w:tmpl w:val="0C7E83F4"/>
    <w:lvl w:ilvl="0" w:tplc="04160001">
      <w:start w:val="1"/>
      <w:numFmt w:val="bullet"/>
      <w:lvlText w:val=""/>
      <w:lvlJc w:val="left"/>
      <w:pPr>
        <w:ind w:left="720" w:hanging="360"/>
      </w:pPr>
      <w:rPr>
        <w:rFonts w:ascii="Symbol" w:hAnsi="Symbol"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56" w15:restartNumberingAfterBreak="0">
    <w:nsid w:val="7A3C1F83"/>
    <w:multiLevelType w:val="hybridMultilevel"/>
    <w:tmpl w:val="3B30FE9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7" w15:restartNumberingAfterBreak="0">
    <w:nsid w:val="7AFC5722"/>
    <w:multiLevelType w:val="hybridMultilevel"/>
    <w:tmpl w:val="194E3E1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8" w15:restartNumberingAfterBreak="0">
    <w:nsid w:val="7C7606C4"/>
    <w:multiLevelType w:val="hybridMultilevel"/>
    <w:tmpl w:val="72BCFDF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9" w15:restartNumberingAfterBreak="0">
    <w:nsid w:val="7CA5166B"/>
    <w:multiLevelType w:val="hybridMultilevel"/>
    <w:tmpl w:val="9C1C52C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0" w15:restartNumberingAfterBreak="0">
    <w:nsid w:val="7D7379F1"/>
    <w:multiLevelType w:val="hybridMultilevel"/>
    <w:tmpl w:val="A5D429A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1" w15:restartNumberingAfterBreak="0">
    <w:nsid w:val="7E4D3739"/>
    <w:multiLevelType w:val="hybridMultilevel"/>
    <w:tmpl w:val="77D45E78"/>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2" w15:restartNumberingAfterBreak="0">
    <w:nsid w:val="7E654B46"/>
    <w:multiLevelType w:val="hybridMultilevel"/>
    <w:tmpl w:val="287EF29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3" w15:restartNumberingAfterBreak="0">
    <w:nsid w:val="7EC1089D"/>
    <w:multiLevelType w:val="hybridMultilevel"/>
    <w:tmpl w:val="5BC2974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4" w15:restartNumberingAfterBreak="0">
    <w:nsid w:val="7EE91007"/>
    <w:multiLevelType w:val="hybridMultilevel"/>
    <w:tmpl w:val="1A4073C0"/>
    <w:lvl w:ilvl="0" w:tplc="04160001">
      <w:start w:val="1"/>
      <w:numFmt w:val="bullet"/>
      <w:lvlText w:val=""/>
      <w:lvlJc w:val="left"/>
      <w:pPr>
        <w:ind w:left="720" w:hanging="360"/>
      </w:pPr>
      <w:rPr>
        <w:rFonts w:ascii="Symbol" w:hAnsi="Symbol"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65" w15:restartNumberingAfterBreak="0">
    <w:nsid w:val="7F106DA2"/>
    <w:multiLevelType w:val="hybridMultilevel"/>
    <w:tmpl w:val="26FA9DF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6" w15:restartNumberingAfterBreak="0">
    <w:nsid w:val="7F275C01"/>
    <w:multiLevelType w:val="hybridMultilevel"/>
    <w:tmpl w:val="B3322BF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74"/>
  </w:num>
  <w:num w:numId="2">
    <w:abstractNumId w:val="24"/>
  </w:num>
  <w:num w:numId="3">
    <w:abstractNumId w:val="139"/>
  </w:num>
  <w:num w:numId="4">
    <w:abstractNumId w:val="42"/>
  </w:num>
  <w:num w:numId="5">
    <w:abstractNumId w:val="63"/>
  </w:num>
  <w:num w:numId="6">
    <w:abstractNumId w:val="68"/>
  </w:num>
  <w:num w:numId="7">
    <w:abstractNumId w:val="150"/>
  </w:num>
  <w:num w:numId="8">
    <w:abstractNumId w:val="79"/>
  </w:num>
  <w:num w:numId="9">
    <w:abstractNumId w:val="148"/>
  </w:num>
  <w:num w:numId="10">
    <w:abstractNumId w:val="101"/>
  </w:num>
  <w:num w:numId="11">
    <w:abstractNumId w:val="20"/>
  </w:num>
  <w:num w:numId="12">
    <w:abstractNumId w:val="64"/>
  </w:num>
  <w:num w:numId="13">
    <w:abstractNumId w:val="143"/>
  </w:num>
  <w:num w:numId="14">
    <w:abstractNumId w:val="92"/>
  </w:num>
  <w:num w:numId="15">
    <w:abstractNumId w:val="58"/>
  </w:num>
  <w:num w:numId="16">
    <w:abstractNumId w:val="93"/>
  </w:num>
  <w:num w:numId="17">
    <w:abstractNumId w:val="124"/>
  </w:num>
  <w:num w:numId="18">
    <w:abstractNumId w:val="154"/>
  </w:num>
  <w:num w:numId="19">
    <w:abstractNumId w:val="9"/>
  </w:num>
  <w:num w:numId="20">
    <w:abstractNumId w:val="151"/>
  </w:num>
  <w:num w:numId="21">
    <w:abstractNumId w:val="131"/>
  </w:num>
  <w:num w:numId="22">
    <w:abstractNumId w:val="147"/>
  </w:num>
  <w:num w:numId="23">
    <w:abstractNumId w:val="87"/>
  </w:num>
  <w:num w:numId="24">
    <w:abstractNumId w:val="12"/>
  </w:num>
  <w:num w:numId="25">
    <w:abstractNumId w:val="27"/>
  </w:num>
  <w:num w:numId="26">
    <w:abstractNumId w:val="28"/>
  </w:num>
  <w:num w:numId="27">
    <w:abstractNumId w:val="83"/>
  </w:num>
  <w:num w:numId="28">
    <w:abstractNumId w:val="117"/>
  </w:num>
  <w:num w:numId="29">
    <w:abstractNumId w:val="142"/>
  </w:num>
  <w:num w:numId="30">
    <w:abstractNumId w:val="118"/>
  </w:num>
  <w:num w:numId="31">
    <w:abstractNumId w:val="61"/>
  </w:num>
  <w:num w:numId="32">
    <w:abstractNumId w:val="156"/>
  </w:num>
  <w:num w:numId="33">
    <w:abstractNumId w:val="158"/>
  </w:num>
  <w:num w:numId="34">
    <w:abstractNumId w:val="43"/>
  </w:num>
  <w:num w:numId="35">
    <w:abstractNumId w:val="95"/>
  </w:num>
  <w:num w:numId="36">
    <w:abstractNumId w:val="109"/>
  </w:num>
  <w:num w:numId="37">
    <w:abstractNumId w:val="73"/>
  </w:num>
  <w:num w:numId="38">
    <w:abstractNumId w:val="45"/>
  </w:num>
  <w:num w:numId="39">
    <w:abstractNumId w:val="144"/>
  </w:num>
  <w:num w:numId="40">
    <w:abstractNumId w:val="166"/>
  </w:num>
  <w:num w:numId="41">
    <w:abstractNumId w:val="102"/>
  </w:num>
  <w:num w:numId="42">
    <w:abstractNumId w:val="162"/>
  </w:num>
  <w:num w:numId="43">
    <w:abstractNumId w:val="56"/>
  </w:num>
  <w:num w:numId="44">
    <w:abstractNumId w:val="135"/>
  </w:num>
  <w:num w:numId="45">
    <w:abstractNumId w:val="23"/>
  </w:num>
  <w:num w:numId="46">
    <w:abstractNumId w:val="51"/>
  </w:num>
  <w:num w:numId="47">
    <w:abstractNumId w:val="8"/>
  </w:num>
  <w:num w:numId="48">
    <w:abstractNumId w:val="32"/>
  </w:num>
  <w:num w:numId="49">
    <w:abstractNumId w:val="110"/>
  </w:num>
  <w:num w:numId="50">
    <w:abstractNumId w:val="37"/>
  </w:num>
  <w:num w:numId="51">
    <w:abstractNumId w:val="130"/>
  </w:num>
  <w:num w:numId="52">
    <w:abstractNumId w:val="90"/>
  </w:num>
  <w:num w:numId="53">
    <w:abstractNumId w:val="71"/>
  </w:num>
  <w:num w:numId="54">
    <w:abstractNumId w:val="121"/>
  </w:num>
  <w:num w:numId="55">
    <w:abstractNumId w:val="53"/>
  </w:num>
  <w:num w:numId="56">
    <w:abstractNumId w:val="4"/>
  </w:num>
  <w:num w:numId="57">
    <w:abstractNumId w:val="84"/>
  </w:num>
  <w:num w:numId="58">
    <w:abstractNumId w:val="21"/>
  </w:num>
  <w:num w:numId="59">
    <w:abstractNumId w:val="47"/>
  </w:num>
  <w:num w:numId="60">
    <w:abstractNumId w:val="14"/>
  </w:num>
  <w:num w:numId="61">
    <w:abstractNumId w:val="157"/>
  </w:num>
  <w:num w:numId="62">
    <w:abstractNumId w:val="112"/>
  </w:num>
  <w:num w:numId="63">
    <w:abstractNumId w:val="78"/>
  </w:num>
  <w:num w:numId="64">
    <w:abstractNumId w:val="125"/>
  </w:num>
  <w:num w:numId="65">
    <w:abstractNumId w:val="40"/>
  </w:num>
  <w:num w:numId="66">
    <w:abstractNumId w:val="115"/>
  </w:num>
  <w:num w:numId="67">
    <w:abstractNumId w:val="35"/>
  </w:num>
  <w:num w:numId="68">
    <w:abstractNumId w:val="38"/>
  </w:num>
  <w:num w:numId="69">
    <w:abstractNumId w:val="114"/>
  </w:num>
  <w:num w:numId="70">
    <w:abstractNumId w:val="134"/>
  </w:num>
  <w:num w:numId="71">
    <w:abstractNumId w:val="152"/>
  </w:num>
  <w:num w:numId="72">
    <w:abstractNumId w:val="120"/>
  </w:num>
  <w:num w:numId="73">
    <w:abstractNumId w:val="11"/>
  </w:num>
  <w:num w:numId="74">
    <w:abstractNumId w:val="1"/>
  </w:num>
  <w:num w:numId="75">
    <w:abstractNumId w:val="165"/>
  </w:num>
  <w:num w:numId="76">
    <w:abstractNumId w:val="108"/>
  </w:num>
  <w:num w:numId="77">
    <w:abstractNumId w:val="41"/>
  </w:num>
  <w:num w:numId="78">
    <w:abstractNumId w:val="163"/>
  </w:num>
  <w:num w:numId="79">
    <w:abstractNumId w:val="137"/>
  </w:num>
  <w:num w:numId="80">
    <w:abstractNumId w:val="29"/>
  </w:num>
  <w:num w:numId="81">
    <w:abstractNumId w:val="99"/>
  </w:num>
  <w:num w:numId="82">
    <w:abstractNumId w:val="34"/>
  </w:num>
  <w:num w:numId="83">
    <w:abstractNumId w:val="54"/>
  </w:num>
  <w:num w:numId="84">
    <w:abstractNumId w:val="122"/>
  </w:num>
  <w:num w:numId="85">
    <w:abstractNumId w:val="13"/>
  </w:num>
  <w:num w:numId="86">
    <w:abstractNumId w:val="85"/>
  </w:num>
  <w:num w:numId="87">
    <w:abstractNumId w:val="113"/>
  </w:num>
  <w:num w:numId="88">
    <w:abstractNumId w:val="65"/>
  </w:num>
  <w:num w:numId="89">
    <w:abstractNumId w:val="127"/>
  </w:num>
  <w:num w:numId="90">
    <w:abstractNumId w:val="140"/>
  </w:num>
  <w:num w:numId="91">
    <w:abstractNumId w:val="44"/>
  </w:num>
  <w:num w:numId="92">
    <w:abstractNumId w:val="59"/>
  </w:num>
  <w:num w:numId="93">
    <w:abstractNumId w:val="10"/>
  </w:num>
  <w:num w:numId="94">
    <w:abstractNumId w:val="149"/>
  </w:num>
  <w:num w:numId="95">
    <w:abstractNumId w:val="159"/>
  </w:num>
  <w:num w:numId="96">
    <w:abstractNumId w:val="55"/>
  </w:num>
  <w:num w:numId="97">
    <w:abstractNumId w:val="16"/>
  </w:num>
  <w:num w:numId="98">
    <w:abstractNumId w:val="70"/>
  </w:num>
  <w:num w:numId="99">
    <w:abstractNumId w:val="94"/>
  </w:num>
  <w:num w:numId="100">
    <w:abstractNumId w:val="136"/>
  </w:num>
  <w:num w:numId="101">
    <w:abstractNumId w:val="141"/>
  </w:num>
  <w:num w:numId="102">
    <w:abstractNumId w:val="88"/>
  </w:num>
  <w:num w:numId="103">
    <w:abstractNumId w:val="119"/>
  </w:num>
  <w:num w:numId="104">
    <w:abstractNumId w:val="106"/>
  </w:num>
  <w:num w:numId="105">
    <w:abstractNumId w:val="6"/>
  </w:num>
  <w:num w:numId="106">
    <w:abstractNumId w:val="91"/>
  </w:num>
  <w:num w:numId="107">
    <w:abstractNumId w:val="98"/>
  </w:num>
  <w:num w:numId="108">
    <w:abstractNumId w:val="132"/>
  </w:num>
  <w:num w:numId="109">
    <w:abstractNumId w:val="116"/>
  </w:num>
  <w:num w:numId="110">
    <w:abstractNumId w:val="129"/>
  </w:num>
  <w:num w:numId="111">
    <w:abstractNumId w:val="3"/>
  </w:num>
  <w:num w:numId="112">
    <w:abstractNumId w:val="77"/>
  </w:num>
  <w:num w:numId="113">
    <w:abstractNumId w:val="7"/>
  </w:num>
  <w:num w:numId="114">
    <w:abstractNumId w:val="111"/>
  </w:num>
  <w:num w:numId="115">
    <w:abstractNumId w:val="100"/>
  </w:num>
  <w:num w:numId="116">
    <w:abstractNumId w:val="107"/>
  </w:num>
  <w:num w:numId="117">
    <w:abstractNumId w:val="26"/>
  </w:num>
  <w:num w:numId="118">
    <w:abstractNumId w:val="31"/>
  </w:num>
  <w:num w:numId="119">
    <w:abstractNumId w:val="103"/>
  </w:num>
  <w:num w:numId="120">
    <w:abstractNumId w:val="138"/>
  </w:num>
  <w:num w:numId="121">
    <w:abstractNumId w:val="126"/>
  </w:num>
  <w:num w:numId="122">
    <w:abstractNumId w:val="30"/>
  </w:num>
  <w:num w:numId="123">
    <w:abstractNumId w:val="133"/>
  </w:num>
  <w:num w:numId="124">
    <w:abstractNumId w:val="62"/>
  </w:num>
  <w:num w:numId="125">
    <w:abstractNumId w:val="82"/>
  </w:num>
  <w:num w:numId="126">
    <w:abstractNumId w:val="86"/>
  </w:num>
  <w:num w:numId="127">
    <w:abstractNumId w:val="96"/>
  </w:num>
  <w:num w:numId="128">
    <w:abstractNumId w:val="25"/>
  </w:num>
  <w:num w:numId="129">
    <w:abstractNumId w:val="49"/>
  </w:num>
  <w:num w:numId="130">
    <w:abstractNumId w:val="66"/>
  </w:num>
  <w:num w:numId="131">
    <w:abstractNumId w:val="19"/>
  </w:num>
  <w:num w:numId="132">
    <w:abstractNumId w:val="104"/>
  </w:num>
  <w:num w:numId="133">
    <w:abstractNumId w:val="60"/>
  </w:num>
  <w:num w:numId="134">
    <w:abstractNumId w:val="18"/>
  </w:num>
  <w:num w:numId="135">
    <w:abstractNumId w:val="105"/>
  </w:num>
  <w:num w:numId="136">
    <w:abstractNumId w:val="155"/>
  </w:num>
  <w:num w:numId="137">
    <w:abstractNumId w:val="160"/>
  </w:num>
  <w:num w:numId="138">
    <w:abstractNumId w:val="81"/>
  </w:num>
  <w:num w:numId="139">
    <w:abstractNumId w:val="15"/>
  </w:num>
  <w:num w:numId="140">
    <w:abstractNumId w:val="80"/>
  </w:num>
  <w:num w:numId="141">
    <w:abstractNumId w:val="22"/>
  </w:num>
  <w:num w:numId="142">
    <w:abstractNumId w:val="5"/>
  </w:num>
  <w:num w:numId="143">
    <w:abstractNumId w:val="128"/>
  </w:num>
  <w:num w:numId="144">
    <w:abstractNumId w:val="57"/>
  </w:num>
  <w:num w:numId="145">
    <w:abstractNumId w:val="67"/>
  </w:num>
  <w:num w:numId="146">
    <w:abstractNumId w:val="69"/>
  </w:num>
  <w:num w:numId="147">
    <w:abstractNumId w:val="72"/>
  </w:num>
  <w:num w:numId="148">
    <w:abstractNumId w:val="146"/>
  </w:num>
  <w:num w:numId="149">
    <w:abstractNumId w:val="2"/>
  </w:num>
  <w:num w:numId="150">
    <w:abstractNumId w:val="17"/>
  </w:num>
  <w:num w:numId="151">
    <w:abstractNumId w:val="36"/>
  </w:num>
  <w:num w:numId="152">
    <w:abstractNumId w:val="46"/>
  </w:num>
  <w:num w:numId="153">
    <w:abstractNumId w:val="153"/>
  </w:num>
  <w:num w:numId="154">
    <w:abstractNumId w:val="33"/>
  </w:num>
  <w:num w:numId="155">
    <w:abstractNumId w:val="145"/>
  </w:num>
  <w:num w:numId="156">
    <w:abstractNumId w:val="164"/>
  </w:num>
  <w:num w:numId="157">
    <w:abstractNumId w:val="89"/>
  </w:num>
  <w:num w:numId="158">
    <w:abstractNumId w:val="76"/>
  </w:num>
  <w:num w:numId="159">
    <w:abstractNumId w:val="161"/>
  </w:num>
  <w:num w:numId="160">
    <w:abstractNumId w:val="75"/>
  </w:num>
  <w:num w:numId="161">
    <w:abstractNumId w:val="52"/>
  </w:num>
  <w:num w:numId="162">
    <w:abstractNumId w:val="50"/>
  </w:num>
  <w:num w:numId="163">
    <w:abstractNumId w:val="39"/>
  </w:num>
  <w:num w:numId="164">
    <w:abstractNumId w:val="123"/>
  </w:num>
  <w:num w:numId="165">
    <w:abstractNumId w:val="97"/>
  </w:num>
  <w:num w:numId="166">
    <w:abstractNumId w:val="48"/>
  </w:num>
  <w:numIdMacAtCleanup w:val="16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46677"/>
    <w:rsid w:val="00001E82"/>
    <w:rsid w:val="00020EE4"/>
    <w:rsid w:val="000308A6"/>
    <w:rsid w:val="00045056"/>
    <w:rsid w:val="00062D48"/>
    <w:rsid w:val="000634D8"/>
    <w:rsid w:val="000677A1"/>
    <w:rsid w:val="0007402E"/>
    <w:rsid w:val="000A7C3A"/>
    <w:rsid w:val="000B3DA8"/>
    <w:rsid w:val="000D13BB"/>
    <w:rsid w:val="000D3248"/>
    <w:rsid w:val="000D7D45"/>
    <w:rsid w:val="000F1D42"/>
    <w:rsid w:val="0010455F"/>
    <w:rsid w:val="00131E5E"/>
    <w:rsid w:val="0014607A"/>
    <w:rsid w:val="00146B36"/>
    <w:rsid w:val="0016093F"/>
    <w:rsid w:val="00165183"/>
    <w:rsid w:val="00166EC0"/>
    <w:rsid w:val="001738D7"/>
    <w:rsid w:val="00186607"/>
    <w:rsid w:val="001948D3"/>
    <w:rsid w:val="001A018C"/>
    <w:rsid w:val="001D0734"/>
    <w:rsid w:val="001D1C8F"/>
    <w:rsid w:val="001D242E"/>
    <w:rsid w:val="001D71B5"/>
    <w:rsid w:val="001E77E3"/>
    <w:rsid w:val="002016A5"/>
    <w:rsid w:val="0021002D"/>
    <w:rsid w:val="0021419D"/>
    <w:rsid w:val="00221AAB"/>
    <w:rsid w:val="00225575"/>
    <w:rsid w:val="0023033B"/>
    <w:rsid w:val="00254A7E"/>
    <w:rsid w:val="00275059"/>
    <w:rsid w:val="002C532B"/>
    <w:rsid w:val="002D1AFB"/>
    <w:rsid w:val="002D22AA"/>
    <w:rsid w:val="002F3A3E"/>
    <w:rsid w:val="0031173C"/>
    <w:rsid w:val="00312F3A"/>
    <w:rsid w:val="00314685"/>
    <w:rsid w:val="003176C1"/>
    <w:rsid w:val="00321EA5"/>
    <w:rsid w:val="003360AA"/>
    <w:rsid w:val="0039482A"/>
    <w:rsid w:val="00394B7D"/>
    <w:rsid w:val="003B7E82"/>
    <w:rsid w:val="003C528E"/>
    <w:rsid w:val="003E6BDE"/>
    <w:rsid w:val="00407154"/>
    <w:rsid w:val="0040767A"/>
    <w:rsid w:val="00412A1D"/>
    <w:rsid w:val="00415110"/>
    <w:rsid w:val="004220BF"/>
    <w:rsid w:val="00422568"/>
    <w:rsid w:val="004379DF"/>
    <w:rsid w:val="00441AED"/>
    <w:rsid w:val="00441D1F"/>
    <w:rsid w:val="004973BE"/>
    <w:rsid w:val="004A31F2"/>
    <w:rsid w:val="004A4EDC"/>
    <w:rsid w:val="004A71A1"/>
    <w:rsid w:val="004D2F97"/>
    <w:rsid w:val="0050502C"/>
    <w:rsid w:val="00527C85"/>
    <w:rsid w:val="005548B3"/>
    <w:rsid w:val="005626EA"/>
    <w:rsid w:val="005866B7"/>
    <w:rsid w:val="00592B74"/>
    <w:rsid w:val="005B5FF2"/>
    <w:rsid w:val="005C2F67"/>
    <w:rsid w:val="005D3399"/>
    <w:rsid w:val="005D33B9"/>
    <w:rsid w:val="005E32F8"/>
    <w:rsid w:val="005E4951"/>
    <w:rsid w:val="00602B2C"/>
    <w:rsid w:val="006258BC"/>
    <w:rsid w:val="0064569D"/>
    <w:rsid w:val="006628AB"/>
    <w:rsid w:val="006726AA"/>
    <w:rsid w:val="0068012D"/>
    <w:rsid w:val="00682602"/>
    <w:rsid w:val="00685A9F"/>
    <w:rsid w:val="006A5764"/>
    <w:rsid w:val="006C74DA"/>
    <w:rsid w:val="006D5DDE"/>
    <w:rsid w:val="006E05C7"/>
    <w:rsid w:val="006E286C"/>
    <w:rsid w:val="006F2933"/>
    <w:rsid w:val="00714362"/>
    <w:rsid w:val="00726DC8"/>
    <w:rsid w:val="00744206"/>
    <w:rsid w:val="00745800"/>
    <w:rsid w:val="0074650F"/>
    <w:rsid w:val="00746677"/>
    <w:rsid w:val="00777E9E"/>
    <w:rsid w:val="00792651"/>
    <w:rsid w:val="00793DFF"/>
    <w:rsid w:val="00794826"/>
    <w:rsid w:val="007A156D"/>
    <w:rsid w:val="007A400E"/>
    <w:rsid w:val="007B5B2B"/>
    <w:rsid w:val="007C4097"/>
    <w:rsid w:val="007E642E"/>
    <w:rsid w:val="00803E0C"/>
    <w:rsid w:val="008078FA"/>
    <w:rsid w:val="0082034A"/>
    <w:rsid w:val="0083168A"/>
    <w:rsid w:val="00836105"/>
    <w:rsid w:val="00847D32"/>
    <w:rsid w:val="00864424"/>
    <w:rsid w:val="00877441"/>
    <w:rsid w:val="00894AA8"/>
    <w:rsid w:val="008B3909"/>
    <w:rsid w:val="008C41EB"/>
    <w:rsid w:val="008D13F0"/>
    <w:rsid w:val="008E03D0"/>
    <w:rsid w:val="008E3455"/>
    <w:rsid w:val="008E4F00"/>
    <w:rsid w:val="008E79CE"/>
    <w:rsid w:val="008F01BC"/>
    <w:rsid w:val="008F01DB"/>
    <w:rsid w:val="008F2F81"/>
    <w:rsid w:val="00901F04"/>
    <w:rsid w:val="00902B85"/>
    <w:rsid w:val="0090433D"/>
    <w:rsid w:val="00941D71"/>
    <w:rsid w:val="009525F8"/>
    <w:rsid w:val="00956576"/>
    <w:rsid w:val="00966484"/>
    <w:rsid w:val="00977581"/>
    <w:rsid w:val="009779B4"/>
    <w:rsid w:val="00984DD5"/>
    <w:rsid w:val="009A4CE4"/>
    <w:rsid w:val="009B412F"/>
    <w:rsid w:val="009C2EE7"/>
    <w:rsid w:val="009D3A72"/>
    <w:rsid w:val="009E47CE"/>
    <w:rsid w:val="009F1728"/>
    <w:rsid w:val="009F6FBB"/>
    <w:rsid w:val="00A07231"/>
    <w:rsid w:val="00A21F5F"/>
    <w:rsid w:val="00A4556F"/>
    <w:rsid w:val="00A5614D"/>
    <w:rsid w:val="00A64A91"/>
    <w:rsid w:val="00A707E9"/>
    <w:rsid w:val="00AB0111"/>
    <w:rsid w:val="00AC5EAF"/>
    <w:rsid w:val="00B20F90"/>
    <w:rsid w:val="00B517EB"/>
    <w:rsid w:val="00B63453"/>
    <w:rsid w:val="00B8170A"/>
    <w:rsid w:val="00B925FA"/>
    <w:rsid w:val="00B9285C"/>
    <w:rsid w:val="00BA65E0"/>
    <w:rsid w:val="00BC6CD7"/>
    <w:rsid w:val="00BC784D"/>
    <w:rsid w:val="00BD1013"/>
    <w:rsid w:val="00C17540"/>
    <w:rsid w:val="00C21778"/>
    <w:rsid w:val="00C21BB4"/>
    <w:rsid w:val="00C2431F"/>
    <w:rsid w:val="00C443F9"/>
    <w:rsid w:val="00C46DA8"/>
    <w:rsid w:val="00C4746A"/>
    <w:rsid w:val="00C5215A"/>
    <w:rsid w:val="00C561B5"/>
    <w:rsid w:val="00C5767B"/>
    <w:rsid w:val="00C70CED"/>
    <w:rsid w:val="00C80FE4"/>
    <w:rsid w:val="00C846E9"/>
    <w:rsid w:val="00C923A1"/>
    <w:rsid w:val="00C95B5E"/>
    <w:rsid w:val="00CA5DBA"/>
    <w:rsid w:val="00CB59A2"/>
    <w:rsid w:val="00CB6427"/>
    <w:rsid w:val="00CD14CF"/>
    <w:rsid w:val="00CF217B"/>
    <w:rsid w:val="00CF5BAF"/>
    <w:rsid w:val="00D14F2A"/>
    <w:rsid w:val="00D567D6"/>
    <w:rsid w:val="00DC3154"/>
    <w:rsid w:val="00DC6B8F"/>
    <w:rsid w:val="00DE42A0"/>
    <w:rsid w:val="00DE752B"/>
    <w:rsid w:val="00DF375E"/>
    <w:rsid w:val="00DF4D9A"/>
    <w:rsid w:val="00E058B4"/>
    <w:rsid w:val="00E31527"/>
    <w:rsid w:val="00E42C4A"/>
    <w:rsid w:val="00E53990"/>
    <w:rsid w:val="00E92E31"/>
    <w:rsid w:val="00EC580D"/>
    <w:rsid w:val="00F00C49"/>
    <w:rsid w:val="00F13626"/>
    <w:rsid w:val="00F21AC0"/>
    <w:rsid w:val="00F31458"/>
    <w:rsid w:val="00F4359C"/>
    <w:rsid w:val="00F46BD6"/>
    <w:rsid w:val="00F601D9"/>
    <w:rsid w:val="00F61563"/>
    <w:rsid w:val="00F647D1"/>
    <w:rsid w:val="00F85764"/>
    <w:rsid w:val="00FB18DE"/>
    <w:rsid w:val="00FB3152"/>
    <w:rsid w:val="00FF1061"/>
    <w:rsid w:val="00FF2629"/>
  </w:rsids>
  <m:mathPr>
    <m:mathFont m:val="Cambria Math"/>
    <m:brkBin m:val="before"/>
    <m:brkBinSub m:val="--"/>
    <m:smallFrac m:val="0"/>
    <m:dispDef/>
    <m:lMargin m:val="0"/>
    <m:rMargin m:val="0"/>
    <m:defJc m:val="centerGroup"/>
    <m:wrapIndent m:val="1440"/>
    <m:intLim m:val="subSup"/>
    <m:naryLim m:val="undOvr"/>
  </m:mathPr>
  <w:themeFontLang w:val="pt-BR"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736680"/>
  <w15:docId w15:val="{48970227-FF00-40D2-8F61-23FC364EEE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pt-BR" w:eastAsia="pt-BR"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667E0"/>
    <w:pPr>
      <w:spacing w:line="360" w:lineRule="auto"/>
      <w:ind w:firstLine="709"/>
      <w:jc w:val="both"/>
    </w:pPr>
    <w:rPr>
      <w:rFonts w:ascii="Arial" w:hAnsi="Arial"/>
      <w:sz w:val="24"/>
      <w:szCs w:val="22"/>
      <w:lang w:eastAsia="en-US"/>
    </w:rPr>
  </w:style>
  <w:style w:type="paragraph" w:styleId="Ttulo1">
    <w:name w:val="heading 1"/>
    <w:basedOn w:val="Normal"/>
    <w:next w:val="Normal"/>
    <w:link w:val="Ttulo1Char"/>
    <w:uiPriority w:val="9"/>
    <w:qFormat/>
    <w:rsid w:val="006E0E0E"/>
    <w:pPr>
      <w:keepNext/>
      <w:keepLines/>
      <w:spacing w:before="240"/>
      <w:outlineLvl w:val="0"/>
    </w:pPr>
    <w:rPr>
      <w:rFonts w:ascii="Calibri Light" w:eastAsia="Times New Roman" w:hAnsi="Calibri Light"/>
      <w:color w:val="2E74B5"/>
      <w:sz w:val="32"/>
      <w:szCs w:val="32"/>
    </w:rPr>
  </w:style>
  <w:style w:type="paragraph" w:styleId="Ttulo2">
    <w:name w:val="heading 2"/>
    <w:basedOn w:val="Normal"/>
    <w:next w:val="Normal"/>
    <w:link w:val="Ttulo2Char"/>
    <w:uiPriority w:val="9"/>
    <w:unhideWhenUsed/>
    <w:qFormat/>
    <w:rsid w:val="00723A95"/>
    <w:pPr>
      <w:keepNext/>
      <w:keepLines/>
      <w:spacing w:before="40"/>
      <w:outlineLvl w:val="1"/>
    </w:pPr>
    <w:rPr>
      <w:rFonts w:ascii="Calibri Light" w:eastAsia="Times New Roman" w:hAnsi="Calibri Light"/>
      <w:color w:val="2E74B5"/>
      <w:sz w:val="26"/>
      <w:szCs w:val="26"/>
    </w:rPr>
  </w:style>
  <w:style w:type="paragraph" w:styleId="Ttulo3">
    <w:name w:val="heading 3"/>
    <w:basedOn w:val="Normal"/>
    <w:next w:val="Normal"/>
    <w:link w:val="Ttulo3Char"/>
    <w:uiPriority w:val="9"/>
    <w:semiHidden/>
    <w:unhideWhenUsed/>
    <w:qFormat/>
    <w:rsid w:val="006E0E0E"/>
    <w:pPr>
      <w:keepNext/>
      <w:keepLines/>
      <w:spacing w:before="40"/>
      <w:outlineLvl w:val="2"/>
    </w:pPr>
    <w:rPr>
      <w:rFonts w:ascii="Calibri Light" w:eastAsia="Times New Roman" w:hAnsi="Calibri Light"/>
      <w:color w:val="1F4D78"/>
      <w:szCs w:val="24"/>
    </w:rPr>
  </w:style>
  <w:style w:type="paragraph" w:styleId="Ttulo8">
    <w:name w:val="heading 8"/>
    <w:basedOn w:val="Normal"/>
    <w:next w:val="Normal"/>
    <w:link w:val="Ttulo8Char"/>
    <w:uiPriority w:val="9"/>
    <w:semiHidden/>
    <w:unhideWhenUsed/>
    <w:qFormat/>
    <w:rsid w:val="00394B7D"/>
    <w:pPr>
      <w:keepNext/>
      <w:keepLines/>
      <w:spacing w:before="40" w:line="276" w:lineRule="auto"/>
      <w:ind w:firstLine="0"/>
      <w:jc w:val="left"/>
      <w:outlineLvl w:val="7"/>
    </w:pPr>
    <w:rPr>
      <w:rFonts w:asciiTheme="majorHAnsi" w:eastAsiaTheme="majorEastAsia" w:hAnsiTheme="majorHAnsi" w:cstheme="majorBidi"/>
      <w:color w:val="272727" w:themeColor="text1" w:themeTint="D8"/>
      <w:sz w:val="21"/>
      <w:szCs w:val="21"/>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CabealhoChar">
    <w:name w:val="Cabeçalho Char"/>
    <w:link w:val="Cabealho"/>
    <w:uiPriority w:val="99"/>
    <w:qFormat/>
    <w:rsid w:val="00493F5A"/>
    <w:rPr>
      <w:lang w:val="en-US"/>
    </w:rPr>
  </w:style>
  <w:style w:type="character" w:customStyle="1" w:styleId="Ttulo2Char">
    <w:name w:val="Título 2 Char"/>
    <w:link w:val="Ttulo2"/>
    <w:uiPriority w:val="9"/>
    <w:qFormat/>
    <w:rsid w:val="00723A95"/>
    <w:rPr>
      <w:rFonts w:ascii="Calibri Light" w:eastAsia="Times New Roman" w:hAnsi="Calibri Light" w:cs="Times New Roman"/>
      <w:color w:val="2E74B5"/>
      <w:sz w:val="26"/>
      <w:szCs w:val="26"/>
    </w:rPr>
  </w:style>
  <w:style w:type="character" w:customStyle="1" w:styleId="Ttulo3Char">
    <w:name w:val="Título 3 Char"/>
    <w:link w:val="Ttulo3"/>
    <w:uiPriority w:val="9"/>
    <w:semiHidden/>
    <w:qFormat/>
    <w:rsid w:val="006E0E0E"/>
    <w:rPr>
      <w:rFonts w:ascii="Calibri Light" w:eastAsia="Times New Roman" w:hAnsi="Calibri Light" w:cs="Times New Roman"/>
      <w:color w:val="1F4D78"/>
      <w:sz w:val="24"/>
      <w:szCs w:val="24"/>
    </w:rPr>
  </w:style>
  <w:style w:type="character" w:customStyle="1" w:styleId="Ttulo1Char">
    <w:name w:val="Título 1 Char"/>
    <w:link w:val="Ttulo1"/>
    <w:uiPriority w:val="9"/>
    <w:qFormat/>
    <w:rsid w:val="006E0E0E"/>
    <w:rPr>
      <w:rFonts w:ascii="Calibri Light" w:eastAsia="Times New Roman" w:hAnsi="Calibri Light" w:cs="Times New Roman"/>
      <w:color w:val="2E74B5"/>
      <w:sz w:val="32"/>
      <w:szCs w:val="32"/>
    </w:rPr>
  </w:style>
  <w:style w:type="character" w:styleId="Refdenotaderodap">
    <w:name w:val="footnote reference"/>
    <w:uiPriority w:val="99"/>
    <w:semiHidden/>
    <w:unhideWhenUsed/>
    <w:qFormat/>
    <w:rsid w:val="00EA1BDD"/>
    <w:rPr>
      <w:vertAlign w:val="superscript"/>
    </w:rPr>
  </w:style>
  <w:style w:type="character" w:customStyle="1" w:styleId="TextodenotaderodapChar1">
    <w:name w:val="Texto de nota de rodapé Char1"/>
    <w:uiPriority w:val="99"/>
    <w:semiHidden/>
    <w:qFormat/>
    <w:rsid w:val="00EA1BDD"/>
    <w:rPr>
      <w:rFonts w:ascii="Arial" w:hAnsi="Arial"/>
      <w:lang w:eastAsia="en-US"/>
    </w:rPr>
  </w:style>
  <w:style w:type="character" w:customStyle="1" w:styleId="TextodebaloChar">
    <w:name w:val="Texto de balão Char"/>
    <w:link w:val="Textodebalo"/>
    <w:uiPriority w:val="99"/>
    <w:semiHidden/>
    <w:qFormat/>
    <w:rsid w:val="00C50A86"/>
    <w:rPr>
      <w:rFonts w:ascii="Segoe UI" w:hAnsi="Segoe UI" w:cs="Segoe UI"/>
      <w:sz w:val="18"/>
      <w:szCs w:val="18"/>
      <w:lang w:eastAsia="en-US"/>
    </w:rPr>
  </w:style>
  <w:style w:type="character" w:styleId="Refdecomentrio">
    <w:name w:val="annotation reference"/>
    <w:uiPriority w:val="99"/>
    <w:semiHidden/>
    <w:unhideWhenUsed/>
    <w:qFormat/>
    <w:rsid w:val="00877F11"/>
    <w:rPr>
      <w:sz w:val="16"/>
      <w:szCs w:val="16"/>
    </w:rPr>
  </w:style>
  <w:style w:type="character" w:customStyle="1" w:styleId="TextodecomentrioChar">
    <w:name w:val="Texto de comentário Char"/>
    <w:link w:val="Textodecomentrio"/>
    <w:uiPriority w:val="99"/>
    <w:semiHidden/>
    <w:qFormat/>
    <w:rsid w:val="00877F11"/>
    <w:rPr>
      <w:rFonts w:ascii="Arial" w:hAnsi="Arial"/>
      <w:lang w:eastAsia="en-US"/>
    </w:rPr>
  </w:style>
  <w:style w:type="character" w:customStyle="1" w:styleId="AssuntodocomentrioChar">
    <w:name w:val="Assunto do comentário Char"/>
    <w:link w:val="Assuntodocomentrio"/>
    <w:uiPriority w:val="99"/>
    <w:semiHidden/>
    <w:qFormat/>
    <w:rsid w:val="00877F11"/>
    <w:rPr>
      <w:rFonts w:ascii="Arial" w:hAnsi="Arial"/>
      <w:b/>
      <w:bCs/>
      <w:lang w:eastAsia="en-US"/>
    </w:rPr>
  </w:style>
  <w:style w:type="paragraph" w:styleId="Cabealho">
    <w:name w:val="header"/>
    <w:basedOn w:val="Normal"/>
    <w:link w:val="CabealhoChar"/>
    <w:uiPriority w:val="99"/>
    <w:unhideWhenUsed/>
    <w:rsid w:val="00493F5A"/>
    <w:pPr>
      <w:tabs>
        <w:tab w:val="center" w:pos="4419"/>
        <w:tab w:val="right" w:pos="8838"/>
      </w:tabs>
    </w:pPr>
  </w:style>
  <w:style w:type="paragraph" w:customStyle="1" w:styleId="PPCCapaTtulo">
    <w:name w:val="PPC_Capa_Título"/>
    <w:qFormat/>
    <w:rsid w:val="00E64F0C"/>
    <w:pPr>
      <w:spacing w:before="1320" w:after="240"/>
      <w:jc w:val="center"/>
    </w:pPr>
    <w:rPr>
      <w:rFonts w:ascii="Arial" w:hAnsi="Arial"/>
      <w:b/>
      <w:caps/>
      <w:sz w:val="28"/>
      <w:szCs w:val="22"/>
      <w:lang w:eastAsia="en-US"/>
    </w:rPr>
  </w:style>
  <w:style w:type="paragraph" w:customStyle="1" w:styleId="PPCCapaLocalData">
    <w:name w:val="PPC_Capa_LocalData"/>
    <w:next w:val="Normal"/>
    <w:qFormat/>
    <w:rsid w:val="00E64F0C"/>
    <w:pPr>
      <w:jc w:val="center"/>
    </w:pPr>
    <w:rPr>
      <w:rFonts w:ascii="Arial" w:hAnsi="Arial"/>
      <w:sz w:val="24"/>
      <w:szCs w:val="22"/>
      <w:lang w:eastAsia="en-US"/>
    </w:rPr>
  </w:style>
  <w:style w:type="paragraph" w:customStyle="1" w:styleId="PPCTtulo">
    <w:name w:val="PPC_Título"/>
    <w:next w:val="Normal"/>
    <w:qFormat/>
    <w:rsid w:val="009667E0"/>
    <w:pPr>
      <w:spacing w:after="160" w:line="259" w:lineRule="auto"/>
      <w:contextualSpacing/>
    </w:pPr>
    <w:rPr>
      <w:rFonts w:ascii="Arial" w:hAnsi="Arial"/>
      <w:b/>
      <w:caps/>
      <w:sz w:val="24"/>
      <w:szCs w:val="22"/>
      <w:lang w:eastAsia="en-US"/>
    </w:rPr>
  </w:style>
  <w:style w:type="paragraph" w:styleId="PargrafodaLista">
    <w:name w:val="List Paragraph"/>
    <w:basedOn w:val="Normal"/>
    <w:uiPriority w:val="34"/>
    <w:qFormat/>
    <w:rsid w:val="0026360C"/>
    <w:pPr>
      <w:ind w:left="720"/>
      <w:contextualSpacing/>
    </w:pPr>
  </w:style>
  <w:style w:type="paragraph" w:customStyle="1" w:styleId="PPCSubttulo">
    <w:name w:val="PPC_Subtítulo"/>
    <w:qFormat/>
    <w:rsid w:val="00E64F0C"/>
    <w:pPr>
      <w:spacing w:after="160"/>
    </w:pPr>
    <w:rPr>
      <w:rFonts w:ascii="Arial" w:hAnsi="Arial" w:cs="Arial"/>
      <w:b/>
      <w:caps/>
      <w:sz w:val="24"/>
      <w:szCs w:val="24"/>
      <w:lang w:eastAsia="en-US"/>
    </w:rPr>
  </w:style>
  <w:style w:type="paragraph" w:styleId="Sumrio1">
    <w:name w:val="toc 1"/>
    <w:basedOn w:val="Normal"/>
    <w:next w:val="Normal"/>
    <w:autoRedefine/>
    <w:uiPriority w:val="39"/>
    <w:unhideWhenUsed/>
    <w:rsid w:val="00925FB5"/>
    <w:pPr>
      <w:tabs>
        <w:tab w:val="right" w:leader="dot" w:pos="9060"/>
      </w:tabs>
      <w:spacing w:after="100"/>
      <w:ind w:firstLine="284"/>
    </w:pPr>
  </w:style>
  <w:style w:type="paragraph" w:styleId="Sumrio2">
    <w:name w:val="toc 2"/>
    <w:basedOn w:val="Normal"/>
    <w:next w:val="Normal"/>
    <w:autoRedefine/>
    <w:uiPriority w:val="39"/>
    <w:unhideWhenUsed/>
    <w:rsid w:val="00925FB5"/>
    <w:pPr>
      <w:tabs>
        <w:tab w:val="left" w:pos="1540"/>
        <w:tab w:val="right" w:leader="dot" w:pos="9060"/>
      </w:tabs>
      <w:spacing w:after="100"/>
      <w:ind w:left="240" w:firstLine="327"/>
    </w:pPr>
  </w:style>
  <w:style w:type="paragraph" w:styleId="CabealhodoSumrio">
    <w:name w:val="TOC Heading"/>
    <w:basedOn w:val="Ttulo1"/>
    <w:next w:val="Normal"/>
    <w:uiPriority w:val="39"/>
    <w:unhideWhenUsed/>
    <w:qFormat/>
    <w:rsid w:val="00925FB5"/>
    <w:pPr>
      <w:spacing w:line="259" w:lineRule="auto"/>
      <w:ind w:firstLine="0"/>
      <w:jc w:val="left"/>
    </w:pPr>
    <w:rPr>
      <w:lang w:eastAsia="pt-BR"/>
    </w:rPr>
  </w:style>
  <w:style w:type="paragraph" w:styleId="Textodebalo">
    <w:name w:val="Balloon Text"/>
    <w:basedOn w:val="Normal"/>
    <w:link w:val="TextodebaloChar"/>
    <w:uiPriority w:val="99"/>
    <w:semiHidden/>
    <w:unhideWhenUsed/>
    <w:qFormat/>
    <w:rsid w:val="00C50A86"/>
    <w:pPr>
      <w:spacing w:line="240" w:lineRule="auto"/>
    </w:pPr>
    <w:rPr>
      <w:rFonts w:ascii="Segoe UI" w:hAnsi="Segoe UI" w:cs="Segoe UI"/>
      <w:sz w:val="18"/>
      <w:szCs w:val="18"/>
    </w:rPr>
  </w:style>
  <w:style w:type="paragraph" w:styleId="Textodecomentrio">
    <w:name w:val="annotation text"/>
    <w:basedOn w:val="Normal"/>
    <w:link w:val="TextodecomentrioChar"/>
    <w:uiPriority w:val="99"/>
    <w:semiHidden/>
    <w:unhideWhenUsed/>
    <w:qFormat/>
    <w:rsid w:val="00877F11"/>
    <w:rPr>
      <w:sz w:val="20"/>
      <w:szCs w:val="20"/>
    </w:rPr>
  </w:style>
  <w:style w:type="paragraph" w:styleId="Assuntodocomentrio">
    <w:name w:val="annotation subject"/>
    <w:basedOn w:val="Textodecomentrio"/>
    <w:link w:val="AssuntodocomentrioChar"/>
    <w:uiPriority w:val="99"/>
    <w:semiHidden/>
    <w:unhideWhenUsed/>
    <w:qFormat/>
    <w:rsid w:val="00877F11"/>
    <w:rPr>
      <w:b/>
      <w:bCs/>
    </w:rPr>
  </w:style>
  <w:style w:type="paragraph" w:styleId="Reviso">
    <w:name w:val="Revision"/>
    <w:uiPriority w:val="99"/>
    <w:semiHidden/>
    <w:qFormat/>
    <w:rsid w:val="000E5B76"/>
    <w:rPr>
      <w:rFonts w:ascii="Arial" w:hAnsi="Arial"/>
      <w:sz w:val="24"/>
      <w:szCs w:val="22"/>
      <w:lang w:eastAsia="en-US"/>
    </w:rPr>
  </w:style>
  <w:style w:type="numbering" w:customStyle="1" w:styleId="PPCTtulo0">
    <w:name w:val="PPC Título"/>
    <w:uiPriority w:val="99"/>
    <w:qFormat/>
    <w:rsid w:val="0026360C"/>
  </w:style>
  <w:style w:type="table" w:styleId="Tabelacomgrade">
    <w:name w:val="Table Grid"/>
    <w:basedOn w:val="Tabelanormal"/>
    <w:uiPriority w:val="39"/>
    <w:rsid w:val="006E0E0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odapantes2">
    <w:name w:val="Rodapé antes 2"/>
    <w:basedOn w:val="Normal"/>
    <w:qFormat/>
    <w:rsid w:val="008F01DB"/>
    <w:pPr>
      <w:keepLines/>
      <w:widowControl w:val="0"/>
      <w:tabs>
        <w:tab w:val="left" w:pos="142"/>
        <w:tab w:val="center" w:pos="4320"/>
        <w:tab w:val="center" w:pos="4419"/>
        <w:tab w:val="right" w:pos="8838"/>
      </w:tabs>
      <w:suppressAutoHyphens/>
      <w:ind w:firstLine="0"/>
      <w:jc w:val="center"/>
    </w:pPr>
    <w:rPr>
      <w:rFonts w:ascii="Times New Roman" w:eastAsia="Lucida Sans Unicode" w:hAnsi="Times New Roman"/>
      <w:spacing w:val="-4"/>
      <w:kern w:val="1"/>
      <w:szCs w:val="20"/>
      <w:lang w:eastAsia="ar-SA"/>
    </w:rPr>
  </w:style>
  <w:style w:type="table" w:customStyle="1" w:styleId="TableGrid">
    <w:name w:val="TableGrid"/>
    <w:rsid w:val="008C41EB"/>
    <w:rPr>
      <w:rFonts w:asciiTheme="minorHAnsi" w:eastAsiaTheme="minorEastAsia" w:hAnsiTheme="minorHAnsi" w:cstheme="minorBidi"/>
      <w:sz w:val="22"/>
      <w:szCs w:val="22"/>
    </w:rPr>
    <w:tblPr>
      <w:tblCellMar>
        <w:top w:w="0" w:type="dxa"/>
        <w:left w:w="0" w:type="dxa"/>
        <w:bottom w:w="0" w:type="dxa"/>
        <w:right w:w="0" w:type="dxa"/>
      </w:tblCellMar>
    </w:tblPr>
  </w:style>
  <w:style w:type="character" w:customStyle="1" w:styleId="Ttulo8Char">
    <w:name w:val="Título 8 Char"/>
    <w:basedOn w:val="Fontepargpadro"/>
    <w:link w:val="Ttulo8"/>
    <w:uiPriority w:val="9"/>
    <w:semiHidden/>
    <w:rsid w:val="00394B7D"/>
    <w:rPr>
      <w:rFonts w:asciiTheme="majorHAnsi" w:eastAsiaTheme="majorEastAsia" w:hAnsiTheme="majorHAnsi" w:cstheme="majorBidi"/>
      <w:color w:val="272727" w:themeColor="text1" w:themeTint="D8"/>
      <w:sz w:val="21"/>
      <w:szCs w:val="21"/>
      <w:lang w:eastAsia="en-US"/>
    </w:rPr>
  </w:style>
  <w:style w:type="character" w:styleId="Hyperlink">
    <w:name w:val="Hyperlink"/>
    <w:basedOn w:val="Fontepargpadro"/>
    <w:uiPriority w:val="99"/>
    <w:unhideWhenUsed/>
    <w:rsid w:val="001D1C8F"/>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4901853">
      <w:bodyDiv w:val="1"/>
      <w:marLeft w:val="0"/>
      <w:marRight w:val="0"/>
      <w:marTop w:val="0"/>
      <w:marBottom w:val="0"/>
      <w:divBdr>
        <w:top w:val="none" w:sz="0" w:space="0" w:color="auto"/>
        <w:left w:val="none" w:sz="0" w:space="0" w:color="auto"/>
        <w:bottom w:val="none" w:sz="0" w:space="0" w:color="auto"/>
        <w:right w:val="none" w:sz="0" w:space="0" w:color="auto"/>
      </w:divBdr>
    </w:div>
    <w:div w:id="187567077">
      <w:bodyDiv w:val="1"/>
      <w:marLeft w:val="0"/>
      <w:marRight w:val="0"/>
      <w:marTop w:val="0"/>
      <w:marBottom w:val="0"/>
      <w:divBdr>
        <w:top w:val="none" w:sz="0" w:space="0" w:color="auto"/>
        <w:left w:val="none" w:sz="0" w:space="0" w:color="auto"/>
        <w:bottom w:val="none" w:sz="0" w:space="0" w:color="auto"/>
        <w:right w:val="none" w:sz="0" w:space="0" w:color="auto"/>
      </w:divBdr>
    </w:div>
    <w:div w:id="304362409">
      <w:bodyDiv w:val="1"/>
      <w:marLeft w:val="0"/>
      <w:marRight w:val="0"/>
      <w:marTop w:val="0"/>
      <w:marBottom w:val="0"/>
      <w:divBdr>
        <w:top w:val="none" w:sz="0" w:space="0" w:color="auto"/>
        <w:left w:val="none" w:sz="0" w:space="0" w:color="auto"/>
        <w:bottom w:val="none" w:sz="0" w:space="0" w:color="auto"/>
        <w:right w:val="none" w:sz="0" w:space="0" w:color="auto"/>
      </w:divBdr>
    </w:div>
    <w:div w:id="410850782">
      <w:bodyDiv w:val="1"/>
      <w:marLeft w:val="0"/>
      <w:marRight w:val="0"/>
      <w:marTop w:val="0"/>
      <w:marBottom w:val="0"/>
      <w:divBdr>
        <w:top w:val="none" w:sz="0" w:space="0" w:color="auto"/>
        <w:left w:val="none" w:sz="0" w:space="0" w:color="auto"/>
        <w:bottom w:val="none" w:sz="0" w:space="0" w:color="auto"/>
        <w:right w:val="none" w:sz="0" w:space="0" w:color="auto"/>
      </w:divBdr>
    </w:div>
    <w:div w:id="513806410">
      <w:bodyDiv w:val="1"/>
      <w:marLeft w:val="0"/>
      <w:marRight w:val="0"/>
      <w:marTop w:val="0"/>
      <w:marBottom w:val="0"/>
      <w:divBdr>
        <w:top w:val="none" w:sz="0" w:space="0" w:color="auto"/>
        <w:left w:val="none" w:sz="0" w:space="0" w:color="auto"/>
        <w:bottom w:val="none" w:sz="0" w:space="0" w:color="auto"/>
        <w:right w:val="none" w:sz="0" w:space="0" w:color="auto"/>
      </w:divBdr>
    </w:div>
    <w:div w:id="672800425">
      <w:bodyDiv w:val="1"/>
      <w:marLeft w:val="0"/>
      <w:marRight w:val="0"/>
      <w:marTop w:val="0"/>
      <w:marBottom w:val="0"/>
      <w:divBdr>
        <w:top w:val="none" w:sz="0" w:space="0" w:color="auto"/>
        <w:left w:val="none" w:sz="0" w:space="0" w:color="auto"/>
        <w:bottom w:val="none" w:sz="0" w:space="0" w:color="auto"/>
        <w:right w:val="none" w:sz="0" w:space="0" w:color="auto"/>
      </w:divBdr>
    </w:div>
    <w:div w:id="779957029">
      <w:bodyDiv w:val="1"/>
      <w:marLeft w:val="0"/>
      <w:marRight w:val="0"/>
      <w:marTop w:val="0"/>
      <w:marBottom w:val="0"/>
      <w:divBdr>
        <w:top w:val="none" w:sz="0" w:space="0" w:color="auto"/>
        <w:left w:val="none" w:sz="0" w:space="0" w:color="auto"/>
        <w:bottom w:val="none" w:sz="0" w:space="0" w:color="auto"/>
        <w:right w:val="none" w:sz="0" w:space="0" w:color="auto"/>
      </w:divBdr>
    </w:div>
    <w:div w:id="794326007">
      <w:bodyDiv w:val="1"/>
      <w:marLeft w:val="0"/>
      <w:marRight w:val="0"/>
      <w:marTop w:val="0"/>
      <w:marBottom w:val="0"/>
      <w:divBdr>
        <w:top w:val="none" w:sz="0" w:space="0" w:color="auto"/>
        <w:left w:val="none" w:sz="0" w:space="0" w:color="auto"/>
        <w:bottom w:val="none" w:sz="0" w:space="0" w:color="auto"/>
        <w:right w:val="none" w:sz="0" w:space="0" w:color="auto"/>
      </w:divBdr>
    </w:div>
    <w:div w:id="833953995">
      <w:bodyDiv w:val="1"/>
      <w:marLeft w:val="0"/>
      <w:marRight w:val="0"/>
      <w:marTop w:val="0"/>
      <w:marBottom w:val="0"/>
      <w:divBdr>
        <w:top w:val="none" w:sz="0" w:space="0" w:color="auto"/>
        <w:left w:val="none" w:sz="0" w:space="0" w:color="auto"/>
        <w:bottom w:val="none" w:sz="0" w:space="0" w:color="auto"/>
        <w:right w:val="none" w:sz="0" w:space="0" w:color="auto"/>
      </w:divBdr>
    </w:div>
    <w:div w:id="901407522">
      <w:bodyDiv w:val="1"/>
      <w:marLeft w:val="0"/>
      <w:marRight w:val="0"/>
      <w:marTop w:val="0"/>
      <w:marBottom w:val="0"/>
      <w:divBdr>
        <w:top w:val="none" w:sz="0" w:space="0" w:color="auto"/>
        <w:left w:val="none" w:sz="0" w:space="0" w:color="auto"/>
        <w:bottom w:val="none" w:sz="0" w:space="0" w:color="auto"/>
        <w:right w:val="none" w:sz="0" w:space="0" w:color="auto"/>
      </w:divBdr>
    </w:div>
    <w:div w:id="954406214">
      <w:bodyDiv w:val="1"/>
      <w:marLeft w:val="0"/>
      <w:marRight w:val="0"/>
      <w:marTop w:val="0"/>
      <w:marBottom w:val="0"/>
      <w:divBdr>
        <w:top w:val="none" w:sz="0" w:space="0" w:color="auto"/>
        <w:left w:val="none" w:sz="0" w:space="0" w:color="auto"/>
        <w:bottom w:val="none" w:sz="0" w:space="0" w:color="auto"/>
        <w:right w:val="none" w:sz="0" w:space="0" w:color="auto"/>
      </w:divBdr>
    </w:div>
    <w:div w:id="996572601">
      <w:bodyDiv w:val="1"/>
      <w:marLeft w:val="0"/>
      <w:marRight w:val="0"/>
      <w:marTop w:val="0"/>
      <w:marBottom w:val="0"/>
      <w:divBdr>
        <w:top w:val="none" w:sz="0" w:space="0" w:color="auto"/>
        <w:left w:val="none" w:sz="0" w:space="0" w:color="auto"/>
        <w:bottom w:val="none" w:sz="0" w:space="0" w:color="auto"/>
        <w:right w:val="none" w:sz="0" w:space="0" w:color="auto"/>
      </w:divBdr>
    </w:div>
    <w:div w:id="1064177430">
      <w:bodyDiv w:val="1"/>
      <w:marLeft w:val="0"/>
      <w:marRight w:val="0"/>
      <w:marTop w:val="0"/>
      <w:marBottom w:val="0"/>
      <w:divBdr>
        <w:top w:val="none" w:sz="0" w:space="0" w:color="auto"/>
        <w:left w:val="none" w:sz="0" w:space="0" w:color="auto"/>
        <w:bottom w:val="none" w:sz="0" w:space="0" w:color="auto"/>
        <w:right w:val="none" w:sz="0" w:space="0" w:color="auto"/>
      </w:divBdr>
    </w:div>
    <w:div w:id="1088425622">
      <w:bodyDiv w:val="1"/>
      <w:marLeft w:val="0"/>
      <w:marRight w:val="0"/>
      <w:marTop w:val="0"/>
      <w:marBottom w:val="0"/>
      <w:divBdr>
        <w:top w:val="none" w:sz="0" w:space="0" w:color="auto"/>
        <w:left w:val="none" w:sz="0" w:space="0" w:color="auto"/>
        <w:bottom w:val="none" w:sz="0" w:space="0" w:color="auto"/>
        <w:right w:val="none" w:sz="0" w:space="0" w:color="auto"/>
      </w:divBdr>
    </w:div>
    <w:div w:id="1243417877">
      <w:bodyDiv w:val="1"/>
      <w:marLeft w:val="0"/>
      <w:marRight w:val="0"/>
      <w:marTop w:val="0"/>
      <w:marBottom w:val="0"/>
      <w:divBdr>
        <w:top w:val="none" w:sz="0" w:space="0" w:color="auto"/>
        <w:left w:val="none" w:sz="0" w:space="0" w:color="auto"/>
        <w:bottom w:val="none" w:sz="0" w:space="0" w:color="auto"/>
        <w:right w:val="none" w:sz="0" w:space="0" w:color="auto"/>
      </w:divBdr>
    </w:div>
    <w:div w:id="1277101256">
      <w:bodyDiv w:val="1"/>
      <w:marLeft w:val="0"/>
      <w:marRight w:val="0"/>
      <w:marTop w:val="0"/>
      <w:marBottom w:val="0"/>
      <w:divBdr>
        <w:top w:val="none" w:sz="0" w:space="0" w:color="auto"/>
        <w:left w:val="none" w:sz="0" w:space="0" w:color="auto"/>
        <w:bottom w:val="none" w:sz="0" w:space="0" w:color="auto"/>
        <w:right w:val="none" w:sz="0" w:space="0" w:color="auto"/>
      </w:divBdr>
    </w:div>
    <w:div w:id="1618171823">
      <w:bodyDiv w:val="1"/>
      <w:marLeft w:val="0"/>
      <w:marRight w:val="0"/>
      <w:marTop w:val="0"/>
      <w:marBottom w:val="0"/>
      <w:divBdr>
        <w:top w:val="none" w:sz="0" w:space="0" w:color="auto"/>
        <w:left w:val="none" w:sz="0" w:space="0" w:color="auto"/>
        <w:bottom w:val="none" w:sz="0" w:space="0" w:color="auto"/>
        <w:right w:val="none" w:sz="0" w:space="0" w:color="auto"/>
      </w:divBdr>
    </w:div>
    <w:div w:id="1683897915">
      <w:bodyDiv w:val="1"/>
      <w:marLeft w:val="0"/>
      <w:marRight w:val="0"/>
      <w:marTop w:val="0"/>
      <w:marBottom w:val="0"/>
      <w:divBdr>
        <w:top w:val="none" w:sz="0" w:space="0" w:color="auto"/>
        <w:left w:val="none" w:sz="0" w:space="0" w:color="auto"/>
        <w:bottom w:val="none" w:sz="0" w:space="0" w:color="auto"/>
        <w:right w:val="none" w:sz="0" w:space="0" w:color="auto"/>
      </w:divBdr>
    </w:div>
    <w:div w:id="1693334591">
      <w:bodyDiv w:val="1"/>
      <w:marLeft w:val="0"/>
      <w:marRight w:val="0"/>
      <w:marTop w:val="0"/>
      <w:marBottom w:val="0"/>
      <w:divBdr>
        <w:top w:val="none" w:sz="0" w:space="0" w:color="auto"/>
        <w:left w:val="none" w:sz="0" w:space="0" w:color="auto"/>
        <w:bottom w:val="none" w:sz="0" w:space="0" w:color="auto"/>
        <w:right w:val="none" w:sz="0" w:space="0" w:color="auto"/>
      </w:divBdr>
    </w:div>
    <w:div w:id="202928547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emf"/><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2.xml"/></Relationships>
</file>

<file path=word/_rels/header2.xml.rels><?xml version="1.0" encoding="UTF-8" standalone="yes"?>
<Relationships xmlns="http://schemas.openxmlformats.org/package/2006/relationships"><Relationship Id="rId1" Type="http://schemas.openxmlformats.org/officeDocument/2006/relationships/image" Target="media/image3.jpg"/></Relationships>
</file>

<file path=word/_rels/header3.xml.rels><?xml version="1.0" encoding="UTF-8" standalone="yes"?>
<Relationships xmlns="http://schemas.openxmlformats.org/package/2006/relationships"><Relationship Id="rId1" Type="http://schemas.openxmlformats.org/officeDocument/2006/relationships/image" Target="media/image3.jpg"/></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08E72F-CA61-4F6A-96D1-C42A0C6C0C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TotalTime>
  <Pages>1</Pages>
  <Words>23165</Words>
  <Characters>125094</Characters>
  <Application>Microsoft Office Word</Application>
  <DocSecurity>0</DocSecurity>
  <Lines>1042</Lines>
  <Paragraphs>29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79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uno Costa</dc:creator>
  <cp:keywords/>
  <dc:description/>
  <cp:lastModifiedBy>Bruno Costa</cp:lastModifiedBy>
  <cp:revision>8</cp:revision>
  <cp:lastPrinted>2017-07-12T16:49:00Z</cp:lastPrinted>
  <dcterms:created xsi:type="dcterms:W3CDTF">2017-10-04T19:21:00Z</dcterms:created>
  <dcterms:modified xsi:type="dcterms:W3CDTF">2017-10-05T19:33:00Z</dcterms:modified>
  <dc:language>pt-BR</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associacao-brasileira-de-normas-tecnicas</vt:lpwstr>
  </property>
  <property fmtid="{D5CDD505-2E9C-101B-9397-08002B2CF9AE}" pid="7" name="Mendeley Document_1">
    <vt:lpwstr>True</vt:lpwstr>
  </property>
  <property fmtid="{D5CDD505-2E9C-101B-9397-08002B2CF9AE}" pid="8" name="Mendeley Recent Style Id 0_1">
    <vt:lpwstr>http://www.zotero.org/styles/american-medical-association</vt:lpwstr>
  </property>
  <property fmtid="{D5CDD505-2E9C-101B-9397-08002B2CF9AE}" pid="9" name="Mendeley Recent Style Id 1_1">
    <vt:lpwstr>http://www.zotero.org/styles/american-political-science-association</vt:lpwstr>
  </property>
  <property fmtid="{D5CDD505-2E9C-101B-9397-08002B2CF9AE}" pid="10" name="Mendeley Recent Style Id 2_1">
    <vt:lpwstr>http://www.zotero.org/styles/apa</vt:lpwstr>
  </property>
  <property fmtid="{D5CDD505-2E9C-101B-9397-08002B2CF9AE}" pid="11" name="Mendeley Recent Style Id 3_1">
    <vt:lpwstr>http://www.zotero.org/styles/american-sociological-association</vt:lpwstr>
  </property>
  <property fmtid="{D5CDD505-2E9C-101B-9397-08002B2CF9AE}" pid="12" name="Mendeley Recent Style Id 4_1">
    <vt:lpwstr>http://www.zotero.org/styles/associacao-brasileira-de-normas-tecnicas</vt:lpwstr>
  </property>
  <property fmtid="{D5CDD505-2E9C-101B-9397-08002B2CF9AE}" pid="13" name="Mendeley Recent Style Id 5_1">
    <vt:lpwstr>http://www.zotero.org/styles/chicago-author-date</vt:lpwstr>
  </property>
  <property fmtid="{D5CDD505-2E9C-101B-9397-08002B2CF9AE}" pid="14" name="Mendeley Recent Style Id 6_1">
    <vt:lpwstr>http://www.zotero.org/styles/harvard1</vt:lpwstr>
  </property>
  <property fmtid="{D5CDD505-2E9C-101B-9397-08002B2CF9AE}" pid="15" name="Mendeley Recent Style Id 7_1">
    <vt:lpwstr>http://www.zotero.org/styles/modern-humanities-research-association</vt:lpwstr>
  </property>
  <property fmtid="{D5CDD505-2E9C-101B-9397-08002B2CF9AE}" pid="16" name="Mendeley Recent Style Id 8_1">
    <vt:lpwstr>http://www.zotero.org/styles/modern-language-association</vt:lpwstr>
  </property>
  <property fmtid="{D5CDD505-2E9C-101B-9397-08002B2CF9AE}" pid="17" name="Mendeley Recent Style Id 9_1">
    <vt:lpwstr>http://www.zotero.org/styles/nature</vt:lpwstr>
  </property>
  <property fmtid="{D5CDD505-2E9C-101B-9397-08002B2CF9AE}" pid="18" name="Mendeley Recent Style Name 0_1">
    <vt:lpwstr>American Medical Association</vt:lpwstr>
  </property>
  <property fmtid="{D5CDD505-2E9C-101B-9397-08002B2CF9AE}" pid="19" name="Mendeley Recent Style Name 1_1">
    <vt:lpwstr>American Political Science Association</vt:lpwstr>
  </property>
  <property fmtid="{D5CDD505-2E9C-101B-9397-08002B2CF9AE}" pid="20" name="Mendeley Recent Style Name 2_1">
    <vt:lpwstr>American Psychological Association 6th edition</vt:lpwstr>
  </property>
  <property fmtid="{D5CDD505-2E9C-101B-9397-08002B2CF9AE}" pid="21" name="Mendeley Recent Style Name 3_1">
    <vt:lpwstr>American Sociological Association</vt:lpwstr>
  </property>
  <property fmtid="{D5CDD505-2E9C-101B-9397-08002B2CF9AE}" pid="22" name="Mendeley Recent Style Name 4_1">
    <vt:lpwstr>Associação Brasileira de Normas Técnicas (Portuguese - Brazil)</vt:lpwstr>
  </property>
  <property fmtid="{D5CDD505-2E9C-101B-9397-08002B2CF9AE}" pid="23" name="Mendeley Recent Style Name 5_1">
    <vt:lpwstr>Chicago Manual of Style 16th edition (author-date)</vt:lpwstr>
  </property>
  <property fmtid="{D5CDD505-2E9C-101B-9397-08002B2CF9AE}" pid="24" name="Mendeley Recent Style Name 6_1">
    <vt:lpwstr>Harvard reference format 1 (deprecated)</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Name 8_1">
    <vt:lpwstr>Modern Language Association 7th edition</vt:lpwstr>
  </property>
  <property fmtid="{D5CDD505-2E9C-101B-9397-08002B2CF9AE}" pid="27" name="Mendeley Recent Style Name 9_1">
    <vt:lpwstr>Nature</vt:lpwstr>
  </property>
  <property fmtid="{D5CDD505-2E9C-101B-9397-08002B2CF9AE}" pid="28" name="Mendeley Unique User Id_1">
    <vt:lpwstr>2e097852-3326-3ad3-b6c7-5bd646fde99e</vt:lpwstr>
  </property>
  <property fmtid="{D5CDD505-2E9C-101B-9397-08002B2CF9AE}" pid="29" name="ScaleCrop">
    <vt:bool>false</vt:bool>
  </property>
  <property fmtid="{D5CDD505-2E9C-101B-9397-08002B2CF9AE}" pid="30" name="ShareDoc">
    <vt:bool>false</vt:bool>
  </property>
</Properties>
</file>